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Open Sans" w:hAnsi="Open Sans" w:cs="Open Sans"/>
          <w:sz w:val="22"/>
          <w:szCs w:val="22"/>
        </w:rPr>
        <w:id w:val="610174930"/>
        <w:docPartObj>
          <w:docPartGallery w:val="Cover Pages"/>
          <w:docPartUnique/>
        </w:docPartObj>
      </w:sdtPr>
      <w:sdtEndPr>
        <w:rPr>
          <w:rFonts w:asciiTheme="majorHAnsi" w:hAnsiTheme="majorHAnsi" w:cstheme="minorBidi"/>
          <w:b/>
        </w:rPr>
      </w:sdtEndPr>
      <w:sdtContent>
        <w:p w14:paraId="71DCDEB8" w14:textId="70A018C4" w:rsidR="00823BA1" w:rsidRPr="00180AD5" w:rsidRDefault="00823BA1" w:rsidP="00725B48">
          <w:pPr>
            <w:pStyle w:val="Vysokkola"/>
            <w:ind w:left="709" w:firstLine="709"/>
            <w:jc w:val="both"/>
            <w:rPr>
              <w:rFonts w:ascii="Open Sans" w:hAnsi="Open Sans" w:cs="Open Sans"/>
            </w:rPr>
          </w:pPr>
          <w:r w:rsidRPr="00180AD5">
            <w:rPr>
              <w:rFonts w:ascii="Open Sans" w:hAnsi="Open Sans" w:cs="Open Sans"/>
            </w:rPr>
            <w:t>Vysoká škola ekonomická v Praze</w:t>
          </w:r>
        </w:p>
        <w:p w14:paraId="415925F1" w14:textId="48E31562" w:rsidR="00823BA1" w:rsidRDefault="00823BA1" w:rsidP="00450AE9">
          <w:pPr>
            <w:pStyle w:val="Fakulta"/>
            <w:rPr>
              <w:rFonts w:ascii="Open Sans" w:hAnsi="Open Sans" w:cs="Open Sans"/>
            </w:rPr>
          </w:pPr>
          <w:r w:rsidRPr="00180AD5">
            <w:rPr>
              <w:rFonts w:ascii="Open Sans" w:hAnsi="Open Sans" w:cs="Open Sans"/>
            </w:rPr>
            <w:t>Fakulta informatiky a statistiky</w:t>
          </w:r>
        </w:p>
        <w:p w14:paraId="3D4670DF" w14:textId="5264F453" w:rsidR="006A5584" w:rsidRPr="006A5584" w:rsidRDefault="006A5584" w:rsidP="006A5584">
          <w:pPr>
            <w:jc w:val="center"/>
          </w:pPr>
          <w:r>
            <w:rPr>
              <w:b/>
              <w:noProof/>
              <w:lang w:eastAsia="cs-CZ"/>
            </w:rPr>
            <w:drawing>
              <wp:inline distT="0" distB="0" distL="0" distR="0" wp14:anchorId="05FE01C7" wp14:editId="7C96D8CD">
                <wp:extent cx="1685925" cy="1666875"/>
                <wp:effectExtent l="0" t="0" r="9525" b="9525"/>
                <wp:docPr id="18" name="Obrázek 18" descr="F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S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1666875"/>
                        </a:xfrm>
                        <a:prstGeom prst="rect">
                          <a:avLst/>
                        </a:prstGeom>
                        <a:noFill/>
                        <a:ln>
                          <a:noFill/>
                        </a:ln>
                      </pic:spPr>
                    </pic:pic>
                  </a:graphicData>
                </a:graphic>
              </wp:inline>
            </w:drawing>
          </w:r>
        </w:p>
        <w:p w14:paraId="77D0B92C" w14:textId="39532BB3" w:rsidR="00823BA1" w:rsidRPr="00180AD5" w:rsidRDefault="002250B3" w:rsidP="00450AE9">
          <w:pPr>
            <w:pStyle w:val="TypprceBP"/>
            <w:rPr>
              <w:rFonts w:ascii="Open Sans" w:hAnsi="Open Sans" w:cs="Open Sans"/>
            </w:rPr>
          </w:pPr>
          <w:r w:rsidRPr="002250B3">
            <w:rPr>
              <w:rFonts w:ascii="Open Sans" w:hAnsi="Open Sans" w:cs="Open Sans"/>
              <w:b/>
              <w:caps w:val="0"/>
              <w:sz w:val="40"/>
            </w:rPr>
            <w:t>Informační systém pro správu výukových kurzů programování</w:t>
          </w:r>
          <w:r>
            <w:rPr>
              <w:rFonts w:ascii="Open Sans" w:hAnsi="Open Sans" w:cs="Open Sans"/>
              <w:b/>
              <w:caps w:val="0"/>
              <w:sz w:val="40"/>
            </w:rPr>
            <w:br/>
          </w:r>
          <w:r w:rsidR="00823BA1" w:rsidRPr="00180AD5">
            <w:rPr>
              <w:rFonts w:ascii="Open Sans" w:hAnsi="Open Sans" w:cs="Open Sans"/>
            </w:rPr>
            <w:t>BAKALÁŘSKÁ PRÁCE</w:t>
          </w:r>
        </w:p>
        <w:p w14:paraId="7179D173" w14:textId="5F252BA2" w:rsidR="008D4A43" w:rsidRPr="008D4A43" w:rsidRDefault="00823BA1" w:rsidP="002250B3">
          <w:pPr>
            <w:pStyle w:val="Studijnprogram"/>
            <w:spacing w:after="220"/>
            <w:rPr>
              <w:rFonts w:ascii="Open Sans" w:hAnsi="Open Sans" w:cs="Open Sans"/>
            </w:rPr>
          </w:pPr>
          <w:r w:rsidRPr="00180AD5">
            <w:rPr>
              <w:rFonts w:ascii="Open Sans" w:hAnsi="Open Sans" w:cs="Open Sans"/>
            </w:rPr>
            <w:t xml:space="preserve">Studijní program: </w:t>
          </w:r>
          <w:r w:rsidR="002250B3">
            <w:rPr>
              <w:rFonts w:ascii="Open Sans" w:hAnsi="Open Sans" w:cs="Open Sans"/>
            </w:rPr>
            <w:t>Aplikovaná informatika</w:t>
          </w:r>
        </w:p>
        <w:p w14:paraId="0D692E7B" w14:textId="2FC099A7" w:rsidR="00823BA1" w:rsidRPr="00180AD5" w:rsidRDefault="00823BA1" w:rsidP="006A5584">
          <w:pPr>
            <w:pStyle w:val="Studijnprogram"/>
            <w:spacing w:after="1600"/>
            <w:rPr>
              <w:rFonts w:ascii="Open Sans" w:hAnsi="Open Sans" w:cs="Open Sans"/>
            </w:rPr>
          </w:pPr>
          <w:r w:rsidRPr="00180AD5">
            <w:rPr>
              <w:rFonts w:ascii="Open Sans" w:hAnsi="Open Sans" w:cs="Open Sans"/>
            </w:rPr>
            <w:t xml:space="preserve">Studijní obor: </w:t>
          </w:r>
          <w:r w:rsidR="002250B3">
            <w:rPr>
              <w:rFonts w:ascii="Open Sans" w:hAnsi="Open Sans" w:cs="Open Sans"/>
            </w:rPr>
            <w:t>Aplikovaná informatika</w:t>
          </w:r>
        </w:p>
        <w:p w14:paraId="1728CFD8" w14:textId="0AEBFCCA" w:rsidR="00823BA1" w:rsidRPr="00180AD5" w:rsidRDefault="00823BA1" w:rsidP="00450AE9">
          <w:pPr>
            <w:pStyle w:val="Autor"/>
            <w:rPr>
              <w:rFonts w:ascii="Open Sans" w:hAnsi="Open Sans" w:cs="Open Sans"/>
            </w:rPr>
          </w:pPr>
          <w:r w:rsidRPr="00180AD5">
            <w:rPr>
              <w:rFonts w:ascii="Open Sans" w:hAnsi="Open Sans" w:cs="Open Sans"/>
            </w:rPr>
            <w:t xml:space="preserve">Autor: </w:t>
          </w:r>
          <w:r w:rsidR="002250B3">
            <w:rPr>
              <w:rFonts w:ascii="Open Sans" w:hAnsi="Open Sans" w:cs="Open Sans"/>
              <w:lang w:val="en-GB"/>
            </w:rPr>
            <w:t>Petr Svoboda</w:t>
          </w:r>
        </w:p>
        <w:p w14:paraId="52CC52BF" w14:textId="2ED12B0B" w:rsidR="006C7E28" w:rsidRPr="00180AD5" w:rsidRDefault="00823BA1" w:rsidP="00E74556">
          <w:pPr>
            <w:pStyle w:val="VedoucBP"/>
            <w:rPr>
              <w:rFonts w:ascii="Open Sans" w:hAnsi="Open Sans" w:cs="Open Sans"/>
            </w:rPr>
          </w:pPr>
          <w:r w:rsidRPr="00180AD5">
            <w:rPr>
              <w:rFonts w:ascii="Open Sans" w:hAnsi="Open Sans" w:cs="Open Sans"/>
            </w:rPr>
            <w:t xml:space="preserve">Vedoucí bakalářské práce: </w:t>
          </w:r>
          <w:r w:rsidR="002250B3" w:rsidRPr="002250B3">
            <w:rPr>
              <w:rFonts w:ascii="Open Sans" w:hAnsi="Open Sans" w:cs="Open Sans"/>
              <w:lang w:val="en-GB"/>
            </w:rPr>
            <w:t>Ing. Viet Bach Nguyen</w:t>
          </w:r>
          <w:r w:rsidR="006C7E28" w:rsidRPr="00180AD5">
            <w:rPr>
              <w:rFonts w:ascii="Open Sans" w:hAnsi="Open Sans" w:cs="Open Sans"/>
            </w:rPr>
            <w:t xml:space="preserve"> </w:t>
          </w:r>
        </w:p>
        <w:p w14:paraId="2C025E00" w14:textId="1B36DEF7" w:rsidR="00823BA1" w:rsidRDefault="00823BA1" w:rsidP="001706D2">
          <w:pPr>
            <w:pStyle w:val="Kdeakdyodevzdno"/>
          </w:pPr>
          <w:r w:rsidRPr="00180AD5">
            <w:rPr>
              <w:rFonts w:ascii="Open Sans" w:hAnsi="Open Sans" w:cs="Open Sans"/>
            </w:rPr>
            <w:t xml:space="preserve">Praha, </w:t>
          </w:r>
          <w:r w:rsidR="00E93303">
            <w:rPr>
              <w:rFonts w:ascii="Open Sans" w:hAnsi="Open Sans" w:cs="Open Sans"/>
            </w:rPr>
            <w:t>prosinec</w:t>
          </w:r>
          <w:r w:rsidRPr="00180AD5">
            <w:rPr>
              <w:rFonts w:ascii="Open Sans" w:hAnsi="Open Sans" w:cs="Open Sans"/>
            </w:rPr>
            <w:t xml:space="preserve"> </w:t>
          </w:r>
          <w:r w:rsidR="00C44CAB">
            <w:rPr>
              <w:rFonts w:ascii="Open Sans" w:hAnsi="Open Sans" w:cs="Open Sans"/>
            </w:rPr>
            <w:t>2023</w:t>
          </w:r>
        </w:p>
      </w:sdtContent>
    </w:sdt>
    <w:p w14:paraId="702518CD" w14:textId="77777777" w:rsidR="00FA34B3" w:rsidRDefault="00FA34B3" w:rsidP="00CF6ED5">
      <w:pPr>
        <w:tabs>
          <w:tab w:val="center" w:pos="6804"/>
        </w:tabs>
        <w:sectPr w:rsidR="00FA34B3" w:rsidSect="00823BA1">
          <w:footerReference w:type="default" r:id="rId12"/>
          <w:footerReference w:type="first" r:id="rId13"/>
          <w:pgSz w:w="11906" w:h="16838" w:code="9"/>
          <w:pgMar w:top="1418" w:right="1418" w:bottom="1418" w:left="1418" w:header="709" w:footer="709" w:gutter="284"/>
          <w:cols w:space="708"/>
          <w:vAlign w:val="bottom"/>
          <w:titlePg/>
          <w:docGrid w:linePitch="360"/>
        </w:sectPr>
      </w:pPr>
    </w:p>
    <w:p w14:paraId="5A356AD4" w14:textId="77777777" w:rsidR="00D12A51" w:rsidRDefault="004F66B1" w:rsidP="002823F2">
      <w:pPr>
        <w:pStyle w:val="Nadpisnzvyjin"/>
      </w:pPr>
      <w:r>
        <w:lastRenderedPageBreak/>
        <w:t>Poděkování</w:t>
      </w:r>
      <w:r w:rsidR="004D46DE">
        <w:t xml:space="preserve"> </w:t>
      </w:r>
    </w:p>
    <w:p w14:paraId="16B5E8D7" w14:textId="63E9EE66" w:rsidR="00900413" w:rsidRPr="008C2CB9" w:rsidRDefault="00C44CAB" w:rsidP="00481BA6">
      <w:r w:rsidRPr="00C44CAB">
        <w:t xml:space="preserve">Touto cestou bych rád poděkoval panu Ing. </w:t>
      </w:r>
      <w:r>
        <w:t xml:space="preserve">Viet Bach </w:t>
      </w:r>
      <w:proofErr w:type="spellStart"/>
      <w:r>
        <w:t>Ngyuen</w:t>
      </w:r>
      <w:proofErr w:type="spellEnd"/>
      <w:r w:rsidRPr="00C44CAB">
        <w:t xml:space="preserve"> za trpělivé vedení mé práce, konzultace a cenné rady během jeho vedení. Zároveň i za rychlou komunikaci a odezvu k mé práci.</w:t>
      </w:r>
    </w:p>
    <w:p w14:paraId="40DC910E" w14:textId="66AA4B80" w:rsidR="002823F2" w:rsidRDefault="002823F2" w:rsidP="00D12A51">
      <w:pPr>
        <w:rPr>
          <w:lang w:eastAsia="cs-CZ"/>
        </w:rPr>
        <w:sectPr w:rsidR="002823F2" w:rsidSect="008C2CB9">
          <w:footerReference w:type="default" r:id="rId14"/>
          <w:pgSz w:w="11906" w:h="16838" w:code="9"/>
          <w:pgMar w:top="1418" w:right="1418" w:bottom="1418" w:left="1418" w:header="709" w:footer="709" w:gutter="284"/>
          <w:cols w:space="708"/>
          <w:vAlign w:val="bottom"/>
          <w:docGrid w:linePitch="360"/>
        </w:sectPr>
      </w:pPr>
    </w:p>
    <w:p w14:paraId="68B5986E" w14:textId="7CC11E97" w:rsidR="00D12A51" w:rsidRPr="00823BA1" w:rsidRDefault="00D12A51" w:rsidP="00900413">
      <w:pPr>
        <w:pStyle w:val="Nadpisnzvyjin"/>
      </w:pPr>
      <w:r w:rsidRPr="00823BA1">
        <w:lastRenderedPageBreak/>
        <w:t>Abstrakt</w:t>
      </w:r>
    </w:p>
    <w:p w14:paraId="69322EF3" w14:textId="45E38464" w:rsidR="003A52BB" w:rsidRPr="00481BA6" w:rsidRDefault="00A96BAC" w:rsidP="003A52BB">
      <w:r>
        <w:t xml:space="preserve">Informační systémy pro správu výukových kurzů se zabývají správou kurzů a jejich nedílnými součástmi. </w:t>
      </w:r>
      <w:r w:rsidR="009954DD">
        <w:t xml:space="preserve">Bakalářská práce </w:t>
      </w:r>
      <w:r w:rsidR="00AD14C9">
        <w:t>pojednává o postupu vytváření informačního systému pro správu výukových kurzů</w:t>
      </w:r>
      <w:r w:rsidR="00677640">
        <w:t xml:space="preserve"> programování</w:t>
      </w:r>
      <w:r w:rsidR="00AD14C9">
        <w:t>.</w:t>
      </w:r>
      <w:r w:rsidR="00677640">
        <w:t xml:space="preserve"> C</w:t>
      </w:r>
      <w:r w:rsidR="0016151E">
        <w:t>ílem této práce je n</w:t>
      </w:r>
      <w:r w:rsidR="00677640">
        <w:t>a</w:t>
      </w:r>
      <w:r w:rsidR="0016151E">
        <w:t>vrh</w:t>
      </w:r>
      <w:r w:rsidR="00677640">
        <w:t>nout</w:t>
      </w:r>
      <w:r w:rsidR="0016151E">
        <w:t xml:space="preserve"> a implement</w:t>
      </w:r>
      <w:r w:rsidR="00677640">
        <w:t>ovat</w:t>
      </w:r>
      <w:r w:rsidR="0016151E">
        <w:t xml:space="preserve"> systém </w:t>
      </w:r>
      <w:r w:rsidR="00677640">
        <w:t xml:space="preserve">pro správu výukových kurzů </w:t>
      </w:r>
      <w:r w:rsidR="0016151E">
        <w:t xml:space="preserve">do společnosti poskytující kurzy programování s ohledem na </w:t>
      </w:r>
      <w:r w:rsidR="00CB64EC">
        <w:t>možnost použití systému i v jiných společností</w:t>
      </w:r>
      <w:r w:rsidR="00677640">
        <w:t xml:space="preserve">. </w:t>
      </w:r>
      <w:r w:rsidR="0016151E">
        <w:t xml:space="preserve">S klientem </w:t>
      </w:r>
      <w:r w:rsidR="00677640">
        <w:t>je</w:t>
      </w:r>
      <w:r w:rsidR="0016151E">
        <w:t xml:space="preserve"> nejprve sestaven seznam požadavků a funkcionalit, které očekává od systému. Poté </w:t>
      </w:r>
      <w:r w:rsidR="00677640">
        <w:t>je</w:t>
      </w:r>
      <w:r w:rsidR="0016151E">
        <w:t xml:space="preserve"> provedena analýza podnikových procesů, systém</w:t>
      </w:r>
      <w:r w:rsidR="00D0693B">
        <w:t>ů</w:t>
      </w:r>
      <w:r w:rsidR="0016151E">
        <w:t xml:space="preserve"> dostupných na trhu a krátce </w:t>
      </w:r>
      <w:r w:rsidR="00D0693B">
        <w:t xml:space="preserve">je věnováno </w:t>
      </w:r>
      <w:r w:rsidR="0016151E">
        <w:t xml:space="preserve">analýze koncového uživatele. </w:t>
      </w:r>
      <w:r w:rsidR="00CB64EC">
        <w:t>Dále se práce zaměřuje na</w:t>
      </w:r>
      <w:r w:rsidR="0016151E">
        <w:t xml:space="preserve"> popis použitých technologií a návrh aplikace, který </w:t>
      </w:r>
      <w:r w:rsidR="00677640">
        <w:t xml:space="preserve">je </w:t>
      </w:r>
      <w:r w:rsidR="0016151E">
        <w:t xml:space="preserve">schválen klientem. Dále </w:t>
      </w:r>
      <w:r w:rsidR="00677640">
        <w:t>je tento</w:t>
      </w:r>
      <w:r w:rsidR="0016151E">
        <w:t xml:space="preserve"> systém implementován a spuštěn v testovacím režimu pro provedení testování lektory a klientem.</w:t>
      </w:r>
      <w:r w:rsidR="00DF6605">
        <w:t xml:space="preserve"> V poslední řadě se </w:t>
      </w:r>
      <w:r w:rsidR="00D0693B">
        <w:t>práce zaměřuje na sestavení</w:t>
      </w:r>
      <w:r w:rsidR="00DF6605">
        <w:t xml:space="preserve"> možné</w:t>
      </w:r>
      <w:r w:rsidR="00D0693B">
        <w:t>ho</w:t>
      </w:r>
      <w:r w:rsidR="00DF6605">
        <w:t xml:space="preserve"> plánu nasazení systému a možnosti budoucího rozšíření. Hlavním výsledkem celé práce je systém, který je naimplementován a odsouhlasen klientem.</w:t>
      </w:r>
    </w:p>
    <w:p w14:paraId="4540194A" w14:textId="7B440D5A" w:rsidR="00D12A51" w:rsidRPr="00481BA6" w:rsidRDefault="00D12A51" w:rsidP="00D12A51">
      <w:pPr>
        <w:pStyle w:val="Klovslova"/>
      </w:pPr>
      <w:r w:rsidRPr="00481BA6">
        <w:t>Klíčová slova</w:t>
      </w:r>
    </w:p>
    <w:p w14:paraId="4C3EEEAA" w14:textId="21DB606C" w:rsidR="00B85579" w:rsidRDefault="009954DD" w:rsidP="00B85579">
      <w:r>
        <w:t xml:space="preserve">Informační systém, správa kurzů, </w:t>
      </w:r>
      <w:r w:rsidR="00A520B0">
        <w:t>w</w:t>
      </w:r>
      <w:r>
        <w:t>ebová aplikace, MERN stack, JavaScript</w:t>
      </w:r>
    </w:p>
    <w:p w14:paraId="2B62088A" w14:textId="449F7A89" w:rsidR="00CB64EC" w:rsidRDefault="00CB64EC" w:rsidP="00CB64EC">
      <w:pPr>
        <w:pStyle w:val="Klovslova"/>
      </w:pPr>
      <w:r>
        <w:t>JEL Klasifikace</w:t>
      </w:r>
    </w:p>
    <w:p w14:paraId="5DF4960F" w14:textId="1D2DE20A" w:rsidR="00CB64EC" w:rsidRPr="00CB64EC" w:rsidRDefault="00AF49FB" w:rsidP="00CB64EC">
      <w:r>
        <w:t>C88</w:t>
      </w:r>
      <w:r w:rsidR="009D3A79">
        <w:t>, L86</w:t>
      </w:r>
    </w:p>
    <w:p w14:paraId="58F89F3D" w14:textId="77777777" w:rsidR="003A52BB" w:rsidRPr="00B85579" w:rsidRDefault="003A52BB" w:rsidP="00900413">
      <w:pPr>
        <w:pStyle w:val="Nadpisnzvyjin"/>
        <w:rPr>
          <w:lang w:val="en-GB"/>
        </w:rPr>
      </w:pPr>
      <w:r w:rsidRPr="00B85579">
        <w:rPr>
          <w:lang w:val="en-GB"/>
        </w:rPr>
        <w:lastRenderedPageBreak/>
        <w:t>Abstract</w:t>
      </w:r>
      <w:r w:rsidR="004D46DE" w:rsidRPr="00B85579">
        <w:rPr>
          <w:lang w:val="en-GB"/>
        </w:rPr>
        <w:t xml:space="preserve"> </w:t>
      </w:r>
    </w:p>
    <w:p w14:paraId="3A81CD47" w14:textId="6A603852" w:rsidR="00AF49FB" w:rsidRDefault="00AF49FB" w:rsidP="00631F5A">
      <w:pPr>
        <w:pStyle w:val="Klovslova"/>
        <w:jc w:val="both"/>
        <w:rPr>
          <w:rFonts w:asciiTheme="minorHAnsi" w:hAnsiTheme="minorHAnsi"/>
          <w:b w:val="0"/>
          <w:sz w:val="22"/>
          <w:lang w:val="en-GB"/>
        </w:rPr>
      </w:pPr>
      <w:r w:rsidRPr="00AF49FB">
        <w:rPr>
          <w:rFonts w:asciiTheme="minorHAnsi" w:hAnsiTheme="minorHAnsi"/>
          <w:b w:val="0"/>
          <w:sz w:val="22"/>
          <w:lang w:val="en-GB"/>
        </w:rPr>
        <w:t>Th</w:t>
      </w:r>
      <w:r w:rsidR="009A6B6F">
        <w:rPr>
          <w:rFonts w:asciiTheme="minorHAnsi" w:hAnsiTheme="minorHAnsi"/>
          <w:b w:val="0"/>
          <w:sz w:val="22"/>
          <w:lang w:val="en-GB"/>
        </w:rPr>
        <w:t>is</w:t>
      </w:r>
      <w:r w:rsidRPr="00AF49FB">
        <w:rPr>
          <w:rFonts w:asciiTheme="minorHAnsi" w:hAnsiTheme="minorHAnsi"/>
          <w:b w:val="0"/>
          <w:sz w:val="22"/>
          <w:lang w:val="en-GB"/>
        </w:rPr>
        <w:t xml:space="preserve"> bachelor's thesis discusses the process of creating an information system for the management of programming training courses. The goal of this work is to design and implement a system for the management of training courses in a company providing programming courses, taking in</w:t>
      </w:r>
      <w:r w:rsidR="009A6B6F">
        <w:rPr>
          <w:rFonts w:asciiTheme="minorHAnsi" w:hAnsiTheme="minorHAnsi"/>
          <w:b w:val="0"/>
          <w:sz w:val="22"/>
          <w:lang w:val="en-GB"/>
        </w:rPr>
        <w:t xml:space="preserve"> </w:t>
      </w:r>
      <w:r w:rsidRPr="00AF49FB">
        <w:rPr>
          <w:rFonts w:asciiTheme="minorHAnsi" w:hAnsiTheme="minorHAnsi"/>
          <w:b w:val="0"/>
          <w:sz w:val="22"/>
          <w:lang w:val="en-GB"/>
        </w:rPr>
        <w:t>to account the possibility of using the system in other companies as well. First, a list of requirements and functionalities expected from the system is drawn up with the client. After that, an analysis of business processes</w:t>
      </w:r>
      <w:r w:rsidR="009A6B6F">
        <w:rPr>
          <w:rFonts w:asciiTheme="minorHAnsi" w:hAnsiTheme="minorHAnsi"/>
          <w:b w:val="0"/>
          <w:sz w:val="22"/>
          <w:lang w:val="en-GB"/>
        </w:rPr>
        <w:t xml:space="preserve"> and</w:t>
      </w:r>
      <w:r w:rsidRPr="00AF49FB">
        <w:rPr>
          <w:rFonts w:asciiTheme="minorHAnsi" w:hAnsiTheme="minorHAnsi"/>
          <w:b w:val="0"/>
          <w:sz w:val="22"/>
          <w:lang w:val="en-GB"/>
        </w:rPr>
        <w:t xml:space="preserve"> systems available on the market is carried out and a brief analysis of the end user is given. Furthermore, the work focuses on the description of the technologies used and the design of the application, which is approved by the client. Furthermore, this system is implemented and launched in test mode for testing by lecturers and clients. Finally, the work focuses on drawing up a possible system deployment plan and the possibility of future expansion. The main result of the entire work is a system that is implemented and approved by the client.</w:t>
      </w:r>
    </w:p>
    <w:p w14:paraId="183B51B6" w14:textId="715DE75D" w:rsidR="003A52BB" w:rsidRPr="00B85579" w:rsidRDefault="003A52BB" w:rsidP="00481BA6">
      <w:pPr>
        <w:pStyle w:val="Klovslova"/>
        <w:rPr>
          <w:lang w:val="en-GB"/>
        </w:rPr>
      </w:pPr>
      <w:r w:rsidRPr="00B85579">
        <w:rPr>
          <w:lang w:val="en-GB"/>
        </w:rPr>
        <w:t>Keywords</w:t>
      </w:r>
      <w:r w:rsidR="004D46DE" w:rsidRPr="00B85579">
        <w:rPr>
          <w:lang w:val="en-GB"/>
        </w:rPr>
        <w:t xml:space="preserve"> </w:t>
      </w:r>
    </w:p>
    <w:p w14:paraId="73AF9084" w14:textId="1E3A6EA7" w:rsidR="00B85579" w:rsidRDefault="009954DD" w:rsidP="003A52BB">
      <w:proofErr w:type="spellStart"/>
      <w:r>
        <w:t>Information</w:t>
      </w:r>
      <w:proofErr w:type="spellEnd"/>
      <w:r>
        <w:t xml:space="preserve"> </w:t>
      </w:r>
      <w:proofErr w:type="spellStart"/>
      <w:r>
        <w:t>system</w:t>
      </w:r>
      <w:proofErr w:type="spellEnd"/>
      <w:r>
        <w:t xml:space="preserve">, </w:t>
      </w:r>
      <w:proofErr w:type="spellStart"/>
      <w:r>
        <w:t>course</w:t>
      </w:r>
      <w:proofErr w:type="spellEnd"/>
      <w:r>
        <w:t xml:space="preserve"> management, </w:t>
      </w:r>
      <w:r w:rsidR="009A6B6F">
        <w:t>w</w:t>
      </w:r>
      <w:r>
        <w:t xml:space="preserve">eb </w:t>
      </w:r>
      <w:proofErr w:type="spellStart"/>
      <w:r w:rsidR="009A6B6F">
        <w:t>a</w:t>
      </w:r>
      <w:r>
        <w:t>pp</w:t>
      </w:r>
      <w:r w:rsidR="00960BE8">
        <w:t>lication</w:t>
      </w:r>
      <w:proofErr w:type="spellEnd"/>
      <w:r>
        <w:t>, MERN stack, JavaScript</w:t>
      </w:r>
    </w:p>
    <w:p w14:paraId="6536121B" w14:textId="05851D9C" w:rsidR="00AF49FB" w:rsidRDefault="00AF49FB" w:rsidP="00AF49FB">
      <w:pPr>
        <w:pStyle w:val="Klovslova"/>
      </w:pPr>
      <w:r>
        <w:t xml:space="preserve">JEL </w:t>
      </w:r>
      <w:proofErr w:type="spellStart"/>
      <w:r>
        <w:t>Classification</w:t>
      </w:r>
      <w:proofErr w:type="spellEnd"/>
    </w:p>
    <w:p w14:paraId="10B3B0BF" w14:textId="4A443A68" w:rsidR="00AF49FB" w:rsidRPr="00AF49FB" w:rsidRDefault="00AF49FB" w:rsidP="00AF49FB">
      <w:r>
        <w:t>C88</w:t>
      </w:r>
      <w:r w:rsidR="009D3A79">
        <w:t>, L86</w:t>
      </w:r>
    </w:p>
    <w:sdt>
      <w:sdtPr>
        <w:rPr>
          <w:rFonts w:asciiTheme="minorHAnsi" w:eastAsiaTheme="minorHAnsi" w:hAnsiTheme="minorHAnsi" w:cstheme="minorBidi"/>
          <w:b w:val="0"/>
          <w:sz w:val="22"/>
          <w:szCs w:val="22"/>
          <w:lang w:eastAsia="en-US"/>
        </w:rPr>
        <w:id w:val="-705179236"/>
        <w:docPartObj>
          <w:docPartGallery w:val="Table of Contents"/>
          <w:docPartUnique/>
        </w:docPartObj>
      </w:sdtPr>
      <w:sdtEndPr>
        <w:rPr>
          <w:bCs/>
        </w:rPr>
      </w:sdtEndPr>
      <w:sdtContent>
        <w:p w14:paraId="27802C95" w14:textId="77777777" w:rsidR="00D9373F" w:rsidRPr="00481BA6" w:rsidRDefault="00D9373F">
          <w:pPr>
            <w:pStyle w:val="Nadpisobsahu"/>
          </w:pPr>
          <w:r w:rsidRPr="00481BA6">
            <w:t>Obsah</w:t>
          </w:r>
        </w:p>
        <w:p w14:paraId="7C4E7312" w14:textId="48A65729" w:rsidR="00023194" w:rsidRDefault="00D9373F">
          <w:pPr>
            <w:pStyle w:val="Obsah1"/>
            <w:tabs>
              <w:tab w:val="right" w:leader="dot" w:pos="8776"/>
            </w:tabs>
            <w:rPr>
              <w:rFonts w:eastAsiaTheme="minorEastAsia"/>
              <w:noProof/>
              <w:kern w:val="2"/>
              <w:lang w:eastAsia="cs-CZ"/>
              <w14:ligatures w14:val="standardContextual"/>
              <w14:numForm w14:val="default"/>
            </w:rPr>
          </w:pPr>
          <w:r w:rsidRPr="00FE05C5">
            <w:rPr>
              <w:b/>
              <w:bCs/>
              <w:highlight w:val="cyan"/>
            </w:rPr>
            <w:fldChar w:fldCharType="begin"/>
          </w:r>
          <w:r w:rsidRPr="00FE05C5">
            <w:rPr>
              <w:b/>
              <w:bCs/>
              <w:highlight w:val="cyan"/>
            </w:rPr>
            <w:instrText xml:space="preserve"> TOC \o "1-3" \h \z \u </w:instrText>
          </w:r>
          <w:r w:rsidRPr="00FE05C5">
            <w:rPr>
              <w:b/>
              <w:bCs/>
              <w:highlight w:val="cyan"/>
            </w:rPr>
            <w:fldChar w:fldCharType="separate"/>
          </w:r>
          <w:hyperlink w:anchor="_Toc151662705" w:history="1">
            <w:r w:rsidR="00023194" w:rsidRPr="001D3965">
              <w:rPr>
                <w:rStyle w:val="Hypertextovodkaz"/>
                <w:noProof/>
              </w:rPr>
              <w:t>Úvod</w:t>
            </w:r>
            <w:r w:rsidR="00023194">
              <w:rPr>
                <w:noProof/>
                <w:webHidden/>
              </w:rPr>
              <w:tab/>
            </w:r>
            <w:r w:rsidR="00023194">
              <w:rPr>
                <w:noProof/>
                <w:webHidden/>
              </w:rPr>
              <w:fldChar w:fldCharType="begin"/>
            </w:r>
            <w:r w:rsidR="00023194">
              <w:rPr>
                <w:noProof/>
                <w:webHidden/>
              </w:rPr>
              <w:instrText xml:space="preserve"> PAGEREF _Toc151662705 \h </w:instrText>
            </w:r>
            <w:r w:rsidR="00023194">
              <w:rPr>
                <w:noProof/>
                <w:webHidden/>
              </w:rPr>
            </w:r>
            <w:r w:rsidR="00023194">
              <w:rPr>
                <w:noProof/>
                <w:webHidden/>
              </w:rPr>
              <w:fldChar w:fldCharType="separate"/>
            </w:r>
            <w:r w:rsidR="00023194">
              <w:rPr>
                <w:noProof/>
                <w:webHidden/>
              </w:rPr>
              <w:t>11</w:t>
            </w:r>
            <w:r w:rsidR="00023194">
              <w:rPr>
                <w:noProof/>
                <w:webHidden/>
              </w:rPr>
              <w:fldChar w:fldCharType="end"/>
            </w:r>
          </w:hyperlink>
        </w:p>
        <w:p w14:paraId="68A161C3" w14:textId="645225E8" w:rsidR="00023194" w:rsidRDefault="00023194">
          <w:pPr>
            <w:pStyle w:val="Obsah1"/>
            <w:tabs>
              <w:tab w:val="right" w:leader="dot" w:pos="8776"/>
            </w:tabs>
            <w:rPr>
              <w:rFonts w:eastAsiaTheme="minorEastAsia"/>
              <w:noProof/>
              <w:kern w:val="2"/>
              <w:lang w:eastAsia="cs-CZ"/>
              <w14:ligatures w14:val="standardContextual"/>
              <w14:numForm w14:val="default"/>
            </w:rPr>
          </w:pPr>
          <w:hyperlink w:anchor="_Toc151662706" w:history="1">
            <w:r w:rsidRPr="001D3965">
              <w:rPr>
                <w:rStyle w:val="Hypertextovodkaz"/>
                <w:noProof/>
              </w:rPr>
              <w:t>1 Informační systémy pro správu a administraci výukových kurzů</w:t>
            </w:r>
            <w:r>
              <w:rPr>
                <w:noProof/>
                <w:webHidden/>
              </w:rPr>
              <w:tab/>
            </w:r>
            <w:r>
              <w:rPr>
                <w:noProof/>
                <w:webHidden/>
              </w:rPr>
              <w:fldChar w:fldCharType="begin"/>
            </w:r>
            <w:r>
              <w:rPr>
                <w:noProof/>
                <w:webHidden/>
              </w:rPr>
              <w:instrText xml:space="preserve"> PAGEREF _Toc151662706 \h </w:instrText>
            </w:r>
            <w:r>
              <w:rPr>
                <w:noProof/>
                <w:webHidden/>
              </w:rPr>
            </w:r>
            <w:r>
              <w:rPr>
                <w:noProof/>
                <w:webHidden/>
              </w:rPr>
              <w:fldChar w:fldCharType="separate"/>
            </w:r>
            <w:r>
              <w:rPr>
                <w:noProof/>
                <w:webHidden/>
              </w:rPr>
              <w:t>13</w:t>
            </w:r>
            <w:r>
              <w:rPr>
                <w:noProof/>
                <w:webHidden/>
              </w:rPr>
              <w:fldChar w:fldCharType="end"/>
            </w:r>
          </w:hyperlink>
        </w:p>
        <w:p w14:paraId="12306928" w14:textId="1F19AC48"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07" w:history="1">
            <w:r w:rsidRPr="001D3965">
              <w:rPr>
                <w:rStyle w:val="Hypertextovodkaz"/>
                <w:noProof/>
              </w:rPr>
              <w:t>1.1 Sběr a analýza dat</w:t>
            </w:r>
            <w:r>
              <w:rPr>
                <w:noProof/>
                <w:webHidden/>
              </w:rPr>
              <w:tab/>
            </w:r>
            <w:r>
              <w:rPr>
                <w:noProof/>
                <w:webHidden/>
              </w:rPr>
              <w:fldChar w:fldCharType="begin"/>
            </w:r>
            <w:r>
              <w:rPr>
                <w:noProof/>
                <w:webHidden/>
              </w:rPr>
              <w:instrText xml:space="preserve"> PAGEREF _Toc151662707 \h </w:instrText>
            </w:r>
            <w:r>
              <w:rPr>
                <w:noProof/>
                <w:webHidden/>
              </w:rPr>
            </w:r>
            <w:r>
              <w:rPr>
                <w:noProof/>
                <w:webHidden/>
              </w:rPr>
              <w:fldChar w:fldCharType="separate"/>
            </w:r>
            <w:r>
              <w:rPr>
                <w:noProof/>
                <w:webHidden/>
              </w:rPr>
              <w:t>13</w:t>
            </w:r>
            <w:r>
              <w:rPr>
                <w:noProof/>
                <w:webHidden/>
              </w:rPr>
              <w:fldChar w:fldCharType="end"/>
            </w:r>
          </w:hyperlink>
        </w:p>
        <w:p w14:paraId="663EEBE9" w14:textId="63A9DB59"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08" w:history="1">
            <w:r w:rsidRPr="001D3965">
              <w:rPr>
                <w:rStyle w:val="Hypertextovodkaz"/>
                <w:noProof/>
              </w:rPr>
              <w:t>1.2 Personalizované učení</w:t>
            </w:r>
            <w:r>
              <w:rPr>
                <w:noProof/>
                <w:webHidden/>
              </w:rPr>
              <w:tab/>
            </w:r>
            <w:r>
              <w:rPr>
                <w:noProof/>
                <w:webHidden/>
              </w:rPr>
              <w:fldChar w:fldCharType="begin"/>
            </w:r>
            <w:r>
              <w:rPr>
                <w:noProof/>
                <w:webHidden/>
              </w:rPr>
              <w:instrText xml:space="preserve"> PAGEREF _Toc151662708 \h </w:instrText>
            </w:r>
            <w:r>
              <w:rPr>
                <w:noProof/>
                <w:webHidden/>
              </w:rPr>
            </w:r>
            <w:r>
              <w:rPr>
                <w:noProof/>
                <w:webHidden/>
              </w:rPr>
              <w:fldChar w:fldCharType="separate"/>
            </w:r>
            <w:r>
              <w:rPr>
                <w:noProof/>
                <w:webHidden/>
              </w:rPr>
              <w:t>13</w:t>
            </w:r>
            <w:r>
              <w:rPr>
                <w:noProof/>
                <w:webHidden/>
              </w:rPr>
              <w:fldChar w:fldCharType="end"/>
            </w:r>
          </w:hyperlink>
        </w:p>
        <w:p w14:paraId="16ED3552" w14:textId="0B8C32B5"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09" w:history="1">
            <w:r w:rsidRPr="001D3965">
              <w:rPr>
                <w:rStyle w:val="Hypertextovodkaz"/>
                <w:noProof/>
              </w:rPr>
              <w:t>1.3 Komunikace a zapojení</w:t>
            </w:r>
            <w:r>
              <w:rPr>
                <w:noProof/>
                <w:webHidden/>
              </w:rPr>
              <w:tab/>
            </w:r>
            <w:r>
              <w:rPr>
                <w:noProof/>
                <w:webHidden/>
              </w:rPr>
              <w:fldChar w:fldCharType="begin"/>
            </w:r>
            <w:r>
              <w:rPr>
                <w:noProof/>
                <w:webHidden/>
              </w:rPr>
              <w:instrText xml:space="preserve"> PAGEREF _Toc151662709 \h </w:instrText>
            </w:r>
            <w:r>
              <w:rPr>
                <w:noProof/>
                <w:webHidden/>
              </w:rPr>
            </w:r>
            <w:r>
              <w:rPr>
                <w:noProof/>
                <w:webHidden/>
              </w:rPr>
              <w:fldChar w:fldCharType="separate"/>
            </w:r>
            <w:r>
              <w:rPr>
                <w:noProof/>
                <w:webHidden/>
              </w:rPr>
              <w:t>14</w:t>
            </w:r>
            <w:r>
              <w:rPr>
                <w:noProof/>
                <w:webHidden/>
              </w:rPr>
              <w:fldChar w:fldCharType="end"/>
            </w:r>
          </w:hyperlink>
        </w:p>
        <w:p w14:paraId="25233EF1" w14:textId="3BFE238F" w:rsidR="00023194" w:rsidRDefault="00023194">
          <w:pPr>
            <w:pStyle w:val="Obsah1"/>
            <w:tabs>
              <w:tab w:val="right" w:leader="dot" w:pos="8776"/>
            </w:tabs>
            <w:rPr>
              <w:rFonts w:eastAsiaTheme="minorEastAsia"/>
              <w:noProof/>
              <w:kern w:val="2"/>
              <w:lang w:eastAsia="cs-CZ"/>
              <w14:ligatures w14:val="standardContextual"/>
              <w14:numForm w14:val="default"/>
            </w:rPr>
          </w:pPr>
          <w:hyperlink w:anchor="_Toc151662710" w:history="1">
            <w:r w:rsidRPr="001D3965">
              <w:rPr>
                <w:rStyle w:val="Hypertextovodkaz"/>
                <w:noProof/>
              </w:rPr>
              <w:t>2 Analýza potřeb poskytovatele kurzů programování</w:t>
            </w:r>
            <w:r>
              <w:rPr>
                <w:noProof/>
                <w:webHidden/>
              </w:rPr>
              <w:tab/>
            </w:r>
            <w:r>
              <w:rPr>
                <w:noProof/>
                <w:webHidden/>
              </w:rPr>
              <w:fldChar w:fldCharType="begin"/>
            </w:r>
            <w:r>
              <w:rPr>
                <w:noProof/>
                <w:webHidden/>
              </w:rPr>
              <w:instrText xml:space="preserve"> PAGEREF _Toc151662710 \h </w:instrText>
            </w:r>
            <w:r>
              <w:rPr>
                <w:noProof/>
                <w:webHidden/>
              </w:rPr>
            </w:r>
            <w:r>
              <w:rPr>
                <w:noProof/>
                <w:webHidden/>
              </w:rPr>
              <w:fldChar w:fldCharType="separate"/>
            </w:r>
            <w:r>
              <w:rPr>
                <w:noProof/>
                <w:webHidden/>
              </w:rPr>
              <w:t>15</w:t>
            </w:r>
            <w:r>
              <w:rPr>
                <w:noProof/>
                <w:webHidden/>
              </w:rPr>
              <w:fldChar w:fldCharType="end"/>
            </w:r>
          </w:hyperlink>
        </w:p>
        <w:p w14:paraId="54326736" w14:textId="0EC2A43A"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11" w:history="1">
            <w:r w:rsidRPr="001D3965">
              <w:rPr>
                <w:rStyle w:val="Hypertextovodkaz"/>
                <w:noProof/>
              </w:rPr>
              <w:t>2.1 O společnosti</w:t>
            </w:r>
            <w:r>
              <w:rPr>
                <w:noProof/>
                <w:webHidden/>
              </w:rPr>
              <w:tab/>
            </w:r>
            <w:r>
              <w:rPr>
                <w:noProof/>
                <w:webHidden/>
              </w:rPr>
              <w:fldChar w:fldCharType="begin"/>
            </w:r>
            <w:r>
              <w:rPr>
                <w:noProof/>
                <w:webHidden/>
              </w:rPr>
              <w:instrText xml:space="preserve"> PAGEREF _Toc151662711 \h </w:instrText>
            </w:r>
            <w:r>
              <w:rPr>
                <w:noProof/>
                <w:webHidden/>
              </w:rPr>
            </w:r>
            <w:r>
              <w:rPr>
                <w:noProof/>
                <w:webHidden/>
              </w:rPr>
              <w:fldChar w:fldCharType="separate"/>
            </w:r>
            <w:r>
              <w:rPr>
                <w:noProof/>
                <w:webHidden/>
              </w:rPr>
              <w:t>15</w:t>
            </w:r>
            <w:r>
              <w:rPr>
                <w:noProof/>
                <w:webHidden/>
              </w:rPr>
              <w:fldChar w:fldCharType="end"/>
            </w:r>
          </w:hyperlink>
        </w:p>
        <w:p w14:paraId="2CAE5D48" w14:textId="25694580"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12" w:history="1">
            <w:r w:rsidRPr="001D3965">
              <w:rPr>
                <w:rStyle w:val="Hypertextovodkaz"/>
                <w:noProof/>
              </w:rPr>
              <w:t>2.1.1 Poskytování kurzů</w:t>
            </w:r>
            <w:r>
              <w:rPr>
                <w:noProof/>
                <w:webHidden/>
              </w:rPr>
              <w:tab/>
            </w:r>
            <w:r>
              <w:rPr>
                <w:noProof/>
                <w:webHidden/>
              </w:rPr>
              <w:fldChar w:fldCharType="begin"/>
            </w:r>
            <w:r>
              <w:rPr>
                <w:noProof/>
                <w:webHidden/>
              </w:rPr>
              <w:instrText xml:space="preserve"> PAGEREF _Toc151662712 \h </w:instrText>
            </w:r>
            <w:r>
              <w:rPr>
                <w:noProof/>
                <w:webHidden/>
              </w:rPr>
            </w:r>
            <w:r>
              <w:rPr>
                <w:noProof/>
                <w:webHidden/>
              </w:rPr>
              <w:fldChar w:fldCharType="separate"/>
            </w:r>
            <w:r>
              <w:rPr>
                <w:noProof/>
                <w:webHidden/>
              </w:rPr>
              <w:t>15</w:t>
            </w:r>
            <w:r>
              <w:rPr>
                <w:noProof/>
                <w:webHidden/>
              </w:rPr>
              <w:fldChar w:fldCharType="end"/>
            </w:r>
          </w:hyperlink>
        </w:p>
        <w:p w14:paraId="383D64C1" w14:textId="2A3DA1A4"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13" w:history="1">
            <w:r w:rsidRPr="001D3965">
              <w:rPr>
                <w:rStyle w:val="Hypertextovodkaz"/>
                <w:noProof/>
              </w:rPr>
              <w:t>2.1.2 Vývoj společnosti</w:t>
            </w:r>
            <w:r>
              <w:rPr>
                <w:noProof/>
                <w:webHidden/>
              </w:rPr>
              <w:tab/>
            </w:r>
            <w:r>
              <w:rPr>
                <w:noProof/>
                <w:webHidden/>
              </w:rPr>
              <w:fldChar w:fldCharType="begin"/>
            </w:r>
            <w:r>
              <w:rPr>
                <w:noProof/>
                <w:webHidden/>
              </w:rPr>
              <w:instrText xml:space="preserve"> PAGEREF _Toc151662713 \h </w:instrText>
            </w:r>
            <w:r>
              <w:rPr>
                <w:noProof/>
                <w:webHidden/>
              </w:rPr>
            </w:r>
            <w:r>
              <w:rPr>
                <w:noProof/>
                <w:webHidden/>
              </w:rPr>
              <w:fldChar w:fldCharType="separate"/>
            </w:r>
            <w:r>
              <w:rPr>
                <w:noProof/>
                <w:webHidden/>
              </w:rPr>
              <w:t>15</w:t>
            </w:r>
            <w:r>
              <w:rPr>
                <w:noProof/>
                <w:webHidden/>
              </w:rPr>
              <w:fldChar w:fldCharType="end"/>
            </w:r>
          </w:hyperlink>
        </w:p>
        <w:p w14:paraId="264F1289" w14:textId="26D09B2B"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14" w:history="1">
            <w:r w:rsidRPr="001D3965">
              <w:rPr>
                <w:rStyle w:val="Hypertextovodkaz"/>
                <w:noProof/>
              </w:rPr>
              <w:t>2.1.3 Současný stav systému pro správu v dané společnosti</w:t>
            </w:r>
            <w:r>
              <w:rPr>
                <w:noProof/>
                <w:webHidden/>
              </w:rPr>
              <w:tab/>
            </w:r>
            <w:r>
              <w:rPr>
                <w:noProof/>
                <w:webHidden/>
              </w:rPr>
              <w:fldChar w:fldCharType="begin"/>
            </w:r>
            <w:r>
              <w:rPr>
                <w:noProof/>
                <w:webHidden/>
              </w:rPr>
              <w:instrText xml:space="preserve"> PAGEREF _Toc151662714 \h </w:instrText>
            </w:r>
            <w:r>
              <w:rPr>
                <w:noProof/>
                <w:webHidden/>
              </w:rPr>
            </w:r>
            <w:r>
              <w:rPr>
                <w:noProof/>
                <w:webHidden/>
              </w:rPr>
              <w:fldChar w:fldCharType="separate"/>
            </w:r>
            <w:r>
              <w:rPr>
                <w:noProof/>
                <w:webHidden/>
              </w:rPr>
              <w:t>17</w:t>
            </w:r>
            <w:r>
              <w:rPr>
                <w:noProof/>
                <w:webHidden/>
              </w:rPr>
              <w:fldChar w:fldCharType="end"/>
            </w:r>
          </w:hyperlink>
        </w:p>
        <w:p w14:paraId="4286E41E" w14:textId="3992FAF1"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15" w:history="1">
            <w:r w:rsidRPr="001D3965">
              <w:rPr>
                <w:rStyle w:val="Hypertextovodkaz"/>
                <w:noProof/>
              </w:rPr>
              <w:t>2.1.4 Požadavky na nový systém</w:t>
            </w:r>
            <w:r>
              <w:rPr>
                <w:noProof/>
                <w:webHidden/>
              </w:rPr>
              <w:tab/>
            </w:r>
            <w:r>
              <w:rPr>
                <w:noProof/>
                <w:webHidden/>
              </w:rPr>
              <w:fldChar w:fldCharType="begin"/>
            </w:r>
            <w:r>
              <w:rPr>
                <w:noProof/>
                <w:webHidden/>
              </w:rPr>
              <w:instrText xml:space="preserve"> PAGEREF _Toc151662715 \h </w:instrText>
            </w:r>
            <w:r>
              <w:rPr>
                <w:noProof/>
                <w:webHidden/>
              </w:rPr>
            </w:r>
            <w:r>
              <w:rPr>
                <w:noProof/>
                <w:webHidden/>
              </w:rPr>
              <w:fldChar w:fldCharType="separate"/>
            </w:r>
            <w:r>
              <w:rPr>
                <w:noProof/>
                <w:webHidden/>
              </w:rPr>
              <w:t>17</w:t>
            </w:r>
            <w:r>
              <w:rPr>
                <w:noProof/>
                <w:webHidden/>
              </w:rPr>
              <w:fldChar w:fldCharType="end"/>
            </w:r>
          </w:hyperlink>
        </w:p>
        <w:p w14:paraId="4BEA1E47" w14:textId="54987A89"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16" w:history="1">
            <w:r w:rsidRPr="001D3965">
              <w:rPr>
                <w:rStyle w:val="Hypertextovodkaz"/>
                <w:noProof/>
              </w:rPr>
              <w:t>2.2 Postup vývoje systému</w:t>
            </w:r>
            <w:r>
              <w:rPr>
                <w:noProof/>
                <w:webHidden/>
              </w:rPr>
              <w:tab/>
            </w:r>
            <w:r>
              <w:rPr>
                <w:noProof/>
                <w:webHidden/>
              </w:rPr>
              <w:fldChar w:fldCharType="begin"/>
            </w:r>
            <w:r>
              <w:rPr>
                <w:noProof/>
                <w:webHidden/>
              </w:rPr>
              <w:instrText xml:space="preserve"> PAGEREF _Toc151662716 \h </w:instrText>
            </w:r>
            <w:r>
              <w:rPr>
                <w:noProof/>
                <w:webHidden/>
              </w:rPr>
            </w:r>
            <w:r>
              <w:rPr>
                <w:noProof/>
                <w:webHidden/>
              </w:rPr>
              <w:fldChar w:fldCharType="separate"/>
            </w:r>
            <w:r>
              <w:rPr>
                <w:noProof/>
                <w:webHidden/>
              </w:rPr>
              <w:t>17</w:t>
            </w:r>
            <w:r>
              <w:rPr>
                <w:noProof/>
                <w:webHidden/>
              </w:rPr>
              <w:fldChar w:fldCharType="end"/>
            </w:r>
          </w:hyperlink>
        </w:p>
        <w:p w14:paraId="6F98594A" w14:textId="54498FF2"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17" w:history="1">
            <w:r w:rsidRPr="001D3965">
              <w:rPr>
                <w:rStyle w:val="Hypertextovodkaz"/>
                <w:noProof/>
              </w:rPr>
              <w:t>2.3 Klíčové procesy společnosti</w:t>
            </w:r>
            <w:r>
              <w:rPr>
                <w:noProof/>
                <w:webHidden/>
              </w:rPr>
              <w:tab/>
            </w:r>
            <w:r>
              <w:rPr>
                <w:noProof/>
                <w:webHidden/>
              </w:rPr>
              <w:fldChar w:fldCharType="begin"/>
            </w:r>
            <w:r>
              <w:rPr>
                <w:noProof/>
                <w:webHidden/>
              </w:rPr>
              <w:instrText xml:space="preserve"> PAGEREF _Toc151662717 \h </w:instrText>
            </w:r>
            <w:r>
              <w:rPr>
                <w:noProof/>
                <w:webHidden/>
              </w:rPr>
            </w:r>
            <w:r>
              <w:rPr>
                <w:noProof/>
                <w:webHidden/>
              </w:rPr>
              <w:fldChar w:fldCharType="separate"/>
            </w:r>
            <w:r>
              <w:rPr>
                <w:noProof/>
                <w:webHidden/>
              </w:rPr>
              <w:t>18</w:t>
            </w:r>
            <w:r>
              <w:rPr>
                <w:noProof/>
                <w:webHidden/>
              </w:rPr>
              <w:fldChar w:fldCharType="end"/>
            </w:r>
          </w:hyperlink>
        </w:p>
        <w:p w14:paraId="42A6615F" w14:textId="67D4851B"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18" w:history="1">
            <w:r w:rsidRPr="001D3965">
              <w:rPr>
                <w:rStyle w:val="Hypertextovodkaz"/>
                <w:noProof/>
              </w:rPr>
              <w:t>2.3.1 Správa kurzů a lekcí</w:t>
            </w:r>
            <w:r>
              <w:rPr>
                <w:noProof/>
                <w:webHidden/>
              </w:rPr>
              <w:tab/>
            </w:r>
            <w:r>
              <w:rPr>
                <w:noProof/>
                <w:webHidden/>
              </w:rPr>
              <w:fldChar w:fldCharType="begin"/>
            </w:r>
            <w:r>
              <w:rPr>
                <w:noProof/>
                <w:webHidden/>
              </w:rPr>
              <w:instrText xml:space="preserve"> PAGEREF _Toc151662718 \h </w:instrText>
            </w:r>
            <w:r>
              <w:rPr>
                <w:noProof/>
                <w:webHidden/>
              </w:rPr>
            </w:r>
            <w:r>
              <w:rPr>
                <w:noProof/>
                <w:webHidden/>
              </w:rPr>
              <w:fldChar w:fldCharType="separate"/>
            </w:r>
            <w:r>
              <w:rPr>
                <w:noProof/>
                <w:webHidden/>
              </w:rPr>
              <w:t>18</w:t>
            </w:r>
            <w:r>
              <w:rPr>
                <w:noProof/>
                <w:webHidden/>
              </w:rPr>
              <w:fldChar w:fldCharType="end"/>
            </w:r>
          </w:hyperlink>
        </w:p>
        <w:p w14:paraId="03F24C29" w14:textId="73206282"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19" w:history="1">
            <w:r w:rsidRPr="001D3965">
              <w:rPr>
                <w:rStyle w:val="Hypertextovodkaz"/>
                <w:noProof/>
              </w:rPr>
              <w:t>2.3.2 Správa uživatelů</w:t>
            </w:r>
            <w:r>
              <w:rPr>
                <w:noProof/>
                <w:webHidden/>
              </w:rPr>
              <w:tab/>
            </w:r>
            <w:r>
              <w:rPr>
                <w:noProof/>
                <w:webHidden/>
              </w:rPr>
              <w:fldChar w:fldCharType="begin"/>
            </w:r>
            <w:r>
              <w:rPr>
                <w:noProof/>
                <w:webHidden/>
              </w:rPr>
              <w:instrText xml:space="preserve"> PAGEREF _Toc151662719 \h </w:instrText>
            </w:r>
            <w:r>
              <w:rPr>
                <w:noProof/>
                <w:webHidden/>
              </w:rPr>
            </w:r>
            <w:r>
              <w:rPr>
                <w:noProof/>
                <w:webHidden/>
              </w:rPr>
              <w:fldChar w:fldCharType="separate"/>
            </w:r>
            <w:r>
              <w:rPr>
                <w:noProof/>
                <w:webHidden/>
              </w:rPr>
              <w:t>19</w:t>
            </w:r>
            <w:r>
              <w:rPr>
                <w:noProof/>
                <w:webHidden/>
              </w:rPr>
              <w:fldChar w:fldCharType="end"/>
            </w:r>
          </w:hyperlink>
        </w:p>
        <w:p w14:paraId="016081C9" w14:textId="4ADB2D54"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20" w:history="1">
            <w:r w:rsidRPr="001D3965">
              <w:rPr>
                <w:rStyle w:val="Hypertextovodkaz"/>
                <w:noProof/>
              </w:rPr>
              <w:t>2.3.3 Správa docházky a rozvrhů</w:t>
            </w:r>
            <w:r>
              <w:rPr>
                <w:noProof/>
                <w:webHidden/>
              </w:rPr>
              <w:tab/>
            </w:r>
            <w:r>
              <w:rPr>
                <w:noProof/>
                <w:webHidden/>
              </w:rPr>
              <w:fldChar w:fldCharType="begin"/>
            </w:r>
            <w:r>
              <w:rPr>
                <w:noProof/>
                <w:webHidden/>
              </w:rPr>
              <w:instrText xml:space="preserve"> PAGEREF _Toc151662720 \h </w:instrText>
            </w:r>
            <w:r>
              <w:rPr>
                <w:noProof/>
                <w:webHidden/>
              </w:rPr>
            </w:r>
            <w:r>
              <w:rPr>
                <w:noProof/>
                <w:webHidden/>
              </w:rPr>
              <w:fldChar w:fldCharType="separate"/>
            </w:r>
            <w:r>
              <w:rPr>
                <w:noProof/>
                <w:webHidden/>
              </w:rPr>
              <w:t>19</w:t>
            </w:r>
            <w:r>
              <w:rPr>
                <w:noProof/>
                <w:webHidden/>
              </w:rPr>
              <w:fldChar w:fldCharType="end"/>
            </w:r>
          </w:hyperlink>
        </w:p>
        <w:p w14:paraId="6E5FBB08" w14:textId="6B0C8C1D"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21" w:history="1">
            <w:r w:rsidRPr="001D3965">
              <w:rPr>
                <w:rStyle w:val="Hypertextovodkaz"/>
                <w:noProof/>
              </w:rPr>
              <w:t>2.3.4 Komunikace s uživateli</w:t>
            </w:r>
            <w:r>
              <w:rPr>
                <w:noProof/>
                <w:webHidden/>
              </w:rPr>
              <w:tab/>
            </w:r>
            <w:r>
              <w:rPr>
                <w:noProof/>
                <w:webHidden/>
              </w:rPr>
              <w:fldChar w:fldCharType="begin"/>
            </w:r>
            <w:r>
              <w:rPr>
                <w:noProof/>
                <w:webHidden/>
              </w:rPr>
              <w:instrText xml:space="preserve"> PAGEREF _Toc151662721 \h </w:instrText>
            </w:r>
            <w:r>
              <w:rPr>
                <w:noProof/>
                <w:webHidden/>
              </w:rPr>
            </w:r>
            <w:r>
              <w:rPr>
                <w:noProof/>
                <w:webHidden/>
              </w:rPr>
              <w:fldChar w:fldCharType="separate"/>
            </w:r>
            <w:r>
              <w:rPr>
                <w:noProof/>
                <w:webHidden/>
              </w:rPr>
              <w:t>19</w:t>
            </w:r>
            <w:r>
              <w:rPr>
                <w:noProof/>
                <w:webHidden/>
              </w:rPr>
              <w:fldChar w:fldCharType="end"/>
            </w:r>
          </w:hyperlink>
        </w:p>
        <w:p w14:paraId="699718E4" w14:textId="57525FDA"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22" w:history="1">
            <w:r w:rsidRPr="001D3965">
              <w:rPr>
                <w:rStyle w:val="Hypertextovodkaz"/>
                <w:noProof/>
              </w:rPr>
              <w:t>2.4 Podnikové procesy v systému</w:t>
            </w:r>
            <w:r>
              <w:rPr>
                <w:noProof/>
                <w:webHidden/>
              </w:rPr>
              <w:tab/>
            </w:r>
            <w:r>
              <w:rPr>
                <w:noProof/>
                <w:webHidden/>
              </w:rPr>
              <w:fldChar w:fldCharType="begin"/>
            </w:r>
            <w:r>
              <w:rPr>
                <w:noProof/>
                <w:webHidden/>
              </w:rPr>
              <w:instrText xml:space="preserve"> PAGEREF _Toc151662722 \h </w:instrText>
            </w:r>
            <w:r>
              <w:rPr>
                <w:noProof/>
                <w:webHidden/>
              </w:rPr>
            </w:r>
            <w:r>
              <w:rPr>
                <w:noProof/>
                <w:webHidden/>
              </w:rPr>
              <w:fldChar w:fldCharType="separate"/>
            </w:r>
            <w:r>
              <w:rPr>
                <w:noProof/>
                <w:webHidden/>
              </w:rPr>
              <w:t>19</w:t>
            </w:r>
            <w:r>
              <w:rPr>
                <w:noProof/>
                <w:webHidden/>
              </w:rPr>
              <w:fldChar w:fldCharType="end"/>
            </w:r>
          </w:hyperlink>
        </w:p>
        <w:p w14:paraId="64A2D94A" w14:textId="7E18753B"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23" w:history="1">
            <w:r w:rsidRPr="001D3965">
              <w:rPr>
                <w:rStyle w:val="Hypertextovodkaz"/>
                <w:noProof/>
              </w:rPr>
              <w:t>2.4.1 Proces tvorby uživatele</w:t>
            </w:r>
            <w:r>
              <w:rPr>
                <w:noProof/>
                <w:webHidden/>
              </w:rPr>
              <w:tab/>
            </w:r>
            <w:r>
              <w:rPr>
                <w:noProof/>
                <w:webHidden/>
              </w:rPr>
              <w:fldChar w:fldCharType="begin"/>
            </w:r>
            <w:r>
              <w:rPr>
                <w:noProof/>
                <w:webHidden/>
              </w:rPr>
              <w:instrText xml:space="preserve"> PAGEREF _Toc151662723 \h </w:instrText>
            </w:r>
            <w:r>
              <w:rPr>
                <w:noProof/>
                <w:webHidden/>
              </w:rPr>
            </w:r>
            <w:r>
              <w:rPr>
                <w:noProof/>
                <w:webHidden/>
              </w:rPr>
              <w:fldChar w:fldCharType="separate"/>
            </w:r>
            <w:r>
              <w:rPr>
                <w:noProof/>
                <w:webHidden/>
              </w:rPr>
              <w:t>21</w:t>
            </w:r>
            <w:r>
              <w:rPr>
                <w:noProof/>
                <w:webHidden/>
              </w:rPr>
              <w:fldChar w:fldCharType="end"/>
            </w:r>
          </w:hyperlink>
        </w:p>
        <w:p w14:paraId="5676CC64" w14:textId="7E8BB35F"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24" w:history="1">
            <w:r w:rsidRPr="001D3965">
              <w:rPr>
                <w:rStyle w:val="Hypertextovodkaz"/>
                <w:noProof/>
              </w:rPr>
              <w:t>2.4.2 Proces tvorby kurzu</w:t>
            </w:r>
            <w:r>
              <w:rPr>
                <w:noProof/>
                <w:webHidden/>
              </w:rPr>
              <w:tab/>
            </w:r>
            <w:r>
              <w:rPr>
                <w:noProof/>
                <w:webHidden/>
              </w:rPr>
              <w:fldChar w:fldCharType="begin"/>
            </w:r>
            <w:r>
              <w:rPr>
                <w:noProof/>
                <w:webHidden/>
              </w:rPr>
              <w:instrText xml:space="preserve"> PAGEREF _Toc151662724 \h </w:instrText>
            </w:r>
            <w:r>
              <w:rPr>
                <w:noProof/>
                <w:webHidden/>
              </w:rPr>
            </w:r>
            <w:r>
              <w:rPr>
                <w:noProof/>
                <w:webHidden/>
              </w:rPr>
              <w:fldChar w:fldCharType="separate"/>
            </w:r>
            <w:r>
              <w:rPr>
                <w:noProof/>
                <w:webHidden/>
              </w:rPr>
              <w:t>22</w:t>
            </w:r>
            <w:r>
              <w:rPr>
                <w:noProof/>
                <w:webHidden/>
              </w:rPr>
              <w:fldChar w:fldCharType="end"/>
            </w:r>
          </w:hyperlink>
        </w:p>
        <w:p w14:paraId="268BF05F" w14:textId="378D222C"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25" w:history="1">
            <w:r w:rsidRPr="001D3965">
              <w:rPr>
                <w:rStyle w:val="Hypertextovodkaz"/>
                <w:noProof/>
              </w:rPr>
              <w:t>2.4.3 Proces tvorby lekce</w:t>
            </w:r>
            <w:r>
              <w:rPr>
                <w:noProof/>
                <w:webHidden/>
              </w:rPr>
              <w:tab/>
            </w:r>
            <w:r>
              <w:rPr>
                <w:noProof/>
                <w:webHidden/>
              </w:rPr>
              <w:fldChar w:fldCharType="begin"/>
            </w:r>
            <w:r>
              <w:rPr>
                <w:noProof/>
                <w:webHidden/>
              </w:rPr>
              <w:instrText xml:space="preserve"> PAGEREF _Toc151662725 \h </w:instrText>
            </w:r>
            <w:r>
              <w:rPr>
                <w:noProof/>
                <w:webHidden/>
              </w:rPr>
            </w:r>
            <w:r>
              <w:rPr>
                <w:noProof/>
                <w:webHidden/>
              </w:rPr>
              <w:fldChar w:fldCharType="separate"/>
            </w:r>
            <w:r>
              <w:rPr>
                <w:noProof/>
                <w:webHidden/>
              </w:rPr>
              <w:t>23</w:t>
            </w:r>
            <w:r>
              <w:rPr>
                <w:noProof/>
                <w:webHidden/>
              </w:rPr>
              <w:fldChar w:fldCharType="end"/>
            </w:r>
          </w:hyperlink>
        </w:p>
        <w:p w14:paraId="61913065" w14:textId="5ABB3E43"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26" w:history="1">
            <w:r w:rsidRPr="001D3965">
              <w:rPr>
                <w:rStyle w:val="Hypertextovodkaz"/>
                <w:noProof/>
              </w:rPr>
              <w:t>2.4.4 Proces tvorby třídy</w:t>
            </w:r>
            <w:r>
              <w:rPr>
                <w:noProof/>
                <w:webHidden/>
              </w:rPr>
              <w:tab/>
            </w:r>
            <w:r>
              <w:rPr>
                <w:noProof/>
                <w:webHidden/>
              </w:rPr>
              <w:fldChar w:fldCharType="begin"/>
            </w:r>
            <w:r>
              <w:rPr>
                <w:noProof/>
                <w:webHidden/>
              </w:rPr>
              <w:instrText xml:space="preserve"> PAGEREF _Toc151662726 \h </w:instrText>
            </w:r>
            <w:r>
              <w:rPr>
                <w:noProof/>
                <w:webHidden/>
              </w:rPr>
            </w:r>
            <w:r>
              <w:rPr>
                <w:noProof/>
                <w:webHidden/>
              </w:rPr>
              <w:fldChar w:fldCharType="separate"/>
            </w:r>
            <w:r>
              <w:rPr>
                <w:noProof/>
                <w:webHidden/>
              </w:rPr>
              <w:t>24</w:t>
            </w:r>
            <w:r>
              <w:rPr>
                <w:noProof/>
                <w:webHidden/>
              </w:rPr>
              <w:fldChar w:fldCharType="end"/>
            </w:r>
          </w:hyperlink>
        </w:p>
        <w:p w14:paraId="19FA8243" w14:textId="01C4A4DA"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27" w:history="1">
            <w:r w:rsidRPr="001D3965">
              <w:rPr>
                <w:rStyle w:val="Hypertextovodkaz"/>
                <w:noProof/>
              </w:rPr>
              <w:t>2.5 Požadavky</w:t>
            </w:r>
            <w:r>
              <w:rPr>
                <w:noProof/>
                <w:webHidden/>
              </w:rPr>
              <w:tab/>
            </w:r>
            <w:r>
              <w:rPr>
                <w:noProof/>
                <w:webHidden/>
              </w:rPr>
              <w:fldChar w:fldCharType="begin"/>
            </w:r>
            <w:r>
              <w:rPr>
                <w:noProof/>
                <w:webHidden/>
              </w:rPr>
              <w:instrText xml:space="preserve"> PAGEREF _Toc151662727 \h </w:instrText>
            </w:r>
            <w:r>
              <w:rPr>
                <w:noProof/>
                <w:webHidden/>
              </w:rPr>
            </w:r>
            <w:r>
              <w:rPr>
                <w:noProof/>
                <w:webHidden/>
              </w:rPr>
              <w:fldChar w:fldCharType="separate"/>
            </w:r>
            <w:r>
              <w:rPr>
                <w:noProof/>
                <w:webHidden/>
              </w:rPr>
              <w:t>25</w:t>
            </w:r>
            <w:r>
              <w:rPr>
                <w:noProof/>
                <w:webHidden/>
              </w:rPr>
              <w:fldChar w:fldCharType="end"/>
            </w:r>
          </w:hyperlink>
        </w:p>
        <w:p w14:paraId="3A640993" w14:textId="43C2BA67"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28" w:history="1">
            <w:r w:rsidRPr="001D3965">
              <w:rPr>
                <w:rStyle w:val="Hypertextovodkaz"/>
                <w:noProof/>
              </w:rPr>
              <w:t>2.5.1 Funkční požadavky</w:t>
            </w:r>
            <w:r>
              <w:rPr>
                <w:noProof/>
                <w:webHidden/>
              </w:rPr>
              <w:tab/>
            </w:r>
            <w:r>
              <w:rPr>
                <w:noProof/>
                <w:webHidden/>
              </w:rPr>
              <w:fldChar w:fldCharType="begin"/>
            </w:r>
            <w:r>
              <w:rPr>
                <w:noProof/>
                <w:webHidden/>
              </w:rPr>
              <w:instrText xml:space="preserve"> PAGEREF _Toc151662728 \h </w:instrText>
            </w:r>
            <w:r>
              <w:rPr>
                <w:noProof/>
                <w:webHidden/>
              </w:rPr>
            </w:r>
            <w:r>
              <w:rPr>
                <w:noProof/>
                <w:webHidden/>
              </w:rPr>
              <w:fldChar w:fldCharType="separate"/>
            </w:r>
            <w:r>
              <w:rPr>
                <w:noProof/>
                <w:webHidden/>
              </w:rPr>
              <w:t>25</w:t>
            </w:r>
            <w:r>
              <w:rPr>
                <w:noProof/>
                <w:webHidden/>
              </w:rPr>
              <w:fldChar w:fldCharType="end"/>
            </w:r>
          </w:hyperlink>
        </w:p>
        <w:p w14:paraId="2AD01FF3" w14:textId="44D1AB50"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29" w:history="1">
            <w:r w:rsidRPr="001D3965">
              <w:rPr>
                <w:rStyle w:val="Hypertextovodkaz"/>
                <w:noProof/>
              </w:rPr>
              <w:t>2.5.2 Nefunkční požadavky</w:t>
            </w:r>
            <w:r>
              <w:rPr>
                <w:noProof/>
                <w:webHidden/>
              </w:rPr>
              <w:tab/>
            </w:r>
            <w:r>
              <w:rPr>
                <w:noProof/>
                <w:webHidden/>
              </w:rPr>
              <w:fldChar w:fldCharType="begin"/>
            </w:r>
            <w:r>
              <w:rPr>
                <w:noProof/>
                <w:webHidden/>
              </w:rPr>
              <w:instrText xml:space="preserve"> PAGEREF _Toc151662729 \h </w:instrText>
            </w:r>
            <w:r>
              <w:rPr>
                <w:noProof/>
                <w:webHidden/>
              </w:rPr>
            </w:r>
            <w:r>
              <w:rPr>
                <w:noProof/>
                <w:webHidden/>
              </w:rPr>
              <w:fldChar w:fldCharType="separate"/>
            </w:r>
            <w:r>
              <w:rPr>
                <w:noProof/>
                <w:webHidden/>
              </w:rPr>
              <w:t>30</w:t>
            </w:r>
            <w:r>
              <w:rPr>
                <w:noProof/>
                <w:webHidden/>
              </w:rPr>
              <w:fldChar w:fldCharType="end"/>
            </w:r>
          </w:hyperlink>
        </w:p>
        <w:p w14:paraId="0D667510" w14:textId="516CB13E"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30" w:history="1">
            <w:r w:rsidRPr="001D3965">
              <w:rPr>
                <w:rStyle w:val="Hypertextovodkaz"/>
                <w:noProof/>
              </w:rPr>
              <w:t>2.6 Typy uživatelů systému</w:t>
            </w:r>
            <w:r>
              <w:rPr>
                <w:noProof/>
                <w:webHidden/>
              </w:rPr>
              <w:tab/>
            </w:r>
            <w:r>
              <w:rPr>
                <w:noProof/>
                <w:webHidden/>
              </w:rPr>
              <w:fldChar w:fldCharType="begin"/>
            </w:r>
            <w:r>
              <w:rPr>
                <w:noProof/>
                <w:webHidden/>
              </w:rPr>
              <w:instrText xml:space="preserve"> PAGEREF _Toc151662730 \h </w:instrText>
            </w:r>
            <w:r>
              <w:rPr>
                <w:noProof/>
                <w:webHidden/>
              </w:rPr>
            </w:r>
            <w:r>
              <w:rPr>
                <w:noProof/>
                <w:webHidden/>
              </w:rPr>
              <w:fldChar w:fldCharType="separate"/>
            </w:r>
            <w:r>
              <w:rPr>
                <w:noProof/>
                <w:webHidden/>
              </w:rPr>
              <w:t>30</w:t>
            </w:r>
            <w:r>
              <w:rPr>
                <w:noProof/>
                <w:webHidden/>
              </w:rPr>
              <w:fldChar w:fldCharType="end"/>
            </w:r>
          </w:hyperlink>
        </w:p>
        <w:p w14:paraId="2EA59ABD" w14:textId="3A0785D9" w:rsidR="00023194" w:rsidRDefault="00023194">
          <w:pPr>
            <w:pStyle w:val="Obsah1"/>
            <w:tabs>
              <w:tab w:val="right" w:leader="dot" w:pos="8776"/>
            </w:tabs>
            <w:rPr>
              <w:rFonts w:eastAsiaTheme="minorEastAsia"/>
              <w:noProof/>
              <w:kern w:val="2"/>
              <w:lang w:eastAsia="cs-CZ"/>
              <w14:ligatures w14:val="standardContextual"/>
              <w14:numForm w14:val="default"/>
            </w:rPr>
          </w:pPr>
          <w:hyperlink w:anchor="_Toc151662731" w:history="1">
            <w:r w:rsidRPr="001D3965">
              <w:rPr>
                <w:rStyle w:val="Hypertextovodkaz"/>
                <w:noProof/>
              </w:rPr>
              <w:t>3 Rešerše dostupných řešení na trhu</w:t>
            </w:r>
            <w:r>
              <w:rPr>
                <w:noProof/>
                <w:webHidden/>
              </w:rPr>
              <w:tab/>
            </w:r>
            <w:r>
              <w:rPr>
                <w:noProof/>
                <w:webHidden/>
              </w:rPr>
              <w:fldChar w:fldCharType="begin"/>
            </w:r>
            <w:r>
              <w:rPr>
                <w:noProof/>
                <w:webHidden/>
              </w:rPr>
              <w:instrText xml:space="preserve"> PAGEREF _Toc151662731 \h </w:instrText>
            </w:r>
            <w:r>
              <w:rPr>
                <w:noProof/>
                <w:webHidden/>
              </w:rPr>
            </w:r>
            <w:r>
              <w:rPr>
                <w:noProof/>
                <w:webHidden/>
              </w:rPr>
              <w:fldChar w:fldCharType="separate"/>
            </w:r>
            <w:r>
              <w:rPr>
                <w:noProof/>
                <w:webHidden/>
              </w:rPr>
              <w:t>31</w:t>
            </w:r>
            <w:r>
              <w:rPr>
                <w:noProof/>
                <w:webHidden/>
              </w:rPr>
              <w:fldChar w:fldCharType="end"/>
            </w:r>
          </w:hyperlink>
        </w:p>
        <w:p w14:paraId="222E19C8" w14:textId="1387B36D"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32" w:history="1">
            <w:r w:rsidRPr="001D3965">
              <w:rPr>
                <w:rStyle w:val="Hypertextovodkaz"/>
                <w:noProof/>
              </w:rPr>
              <w:t>3.1 Sawyer</w:t>
            </w:r>
            <w:r>
              <w:rPr>
                <w:noProof/>
                <w:webHidden/>
              </w:rPr>
              <w:tab/>
            </w:r>
            <w:r>
              <w:rPr>
                <w:noProof/>
                <w:webHidden/>
              </w:rPr>
              <w:fldChar w:fldCharType="begin"/>
            </w:r>
            <w:r>
              <w:rPr>
                <w:noProof/>
                <w:webHidden/>
              </w:rPr>
              <w:instrText xml:space="preserve"> PAGEREF _Toc151662732 \h </w:instrText>
            </w:r>
            <w:r>
              <w:rPr>
                <w:noProof/>
                <w:webHidden/>
              </w:rPr>
            </w:r>
            <w:r>
              <w:rPr>
                <w:noProof/>
                <w:webHidden/>
              </w:rPr>
              <w:fldChar w:fldCharType="separate"/>
            </w:r>
            <w:r>
              <w:rPr>
                <w:noProof/>
                <w:webHidden/>
              </w:rPr>
              <w:t>31</w:t>
            </w:r>
            <w:r>
              <w:rPr>
                <w:noProof/>
                <w:webHidden/>
              </w:rPr>
              <w:fldChar w:fldCharType="end"/>
            </w:r>
          </w:hyperlink>
        </w:p>
        <w:p w14:paraId="5D9FCE51" w14:textId="495F443F"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33" w:history="1">
            <w:r w:rsidRPr="001D3965">
              <w:rPr>
                <w:rStyle w:val="Hypertextovodkaz"/>
                <w:noProof/>
              </w:rPr>
              <w:t>3.2 Teach‘n go</w:t>
            </w:r>
            <w:r>
              <w:rPr>
                <w:noProof/>
                <w:webHidden/>
              </w:rPr>
              <w:tab/>
            </w:r>
            <w:r>
              <w:rPr>
                <w:noProof/>
                <w:webHidden/>
              </w:rPr>
              <w:fldChar w:fldCharType="begin"/>
            </w:r>
            <w:r>
              <w:rPr>
                <w:noProof/>
                <w:webHidden/>
              </w:rPr>
              <w:instrText xml:space="preserve"> PAGEREF _Toc151662733 \h </w:instrText>
            </w:r>
            <w:r>
              <w:rPr>
                <w:noProof/>
                <w:webHidden/>
              </w:rPr>
            </w:r>
            <w:r>
              <w:rPr>
                <w:noProof/>
                <w:webHidden/>
              </w:rPr>
              <w:fldChar w:fldCharType="separate"/>
            </w:r>
            <w:r>
              <w:rPr>
                <w:noProof/>
                <w:webHidden/>
              </w:rPr>
              <w:t>33</w:t>
            </w:r>
            <w:r>
              <w:rPr>
                <w:noProof/>
                <w:webHidden/>
              </w:rPr>
              <w:fldChar w:fldCharType="end"/>
            </w:r>
          </w:hyperlink>
        </w:p>
        <w:p w14:paraId="56BAF043" w14:textId="5A811920"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34" w:history="1">
            <w:r w:rsidRPr="001D3965">
              <w:rPr>
                <w:rStyle w:val="Hypertextovodkaz"/>
                <w:noProof/>
              </w:rPr>
              <w:t>3.3 Tabulka porovnání</w:t>
            </w:r>
            <w:r>
              <w:rPr>
                <w:noProof/>
                <w:webHidden/>
              </w:rPr>
              <w:tab/>
            </w:r>
            <w:r>
              <w:rPr>
                <w:noProof/>
                <w:webHidden/>
              </w:rPr>
              <w:fldChar w:fldCharType="begin"/>
            </w:r>
            <w:r>
              <w:rPr>
                <w:noProof/>
                <w:webHidden/>
              </w:rPr>
              <w:instrText xml:space="preserve"> PAGEREF _Toc151662734 \h </w:instrText>
            </w:r>
            <w:r>
              <w:rPr>
                <w:noProof/>
                <w:webHidden/>
              </w:rPr>
            </w:r>
            <w:r>
              <w:rPr>
                <w:noProof/>
                <w:webHidden/>
              </w:rPr>
              <w:fldChar w:fldCharType="separate"/>
            </w:r>
            <w:r>
              <w:rPr>
                <w:noProof/>
                <w:webHidden/>
              </w:rPr>
              <w:t>37</w:t>
            </w:r>
            <w:r>
              <w:rPr>
                <w:noProof/>
                <w:webHidden/>
              </w:rPr>
              <w:fldChar w:fldCharType="end"/>
            </w:r>
          </w:hyperlink>
        </w:p>
        <w:p w14:paraId="5CA01753" w14:textId="6431CF40"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35" w:history="1">
            <w:r w:rsidRPr="001D3965">
              <w:rPr>
                <w:rStyle w:val="Hypertextovodkaz"/>
                <w:noProof/>
              </w:rPr>
              <w:t>3.4 Shrnutí dostupných řešení</w:t>
            </w:r>
            <w:r>
              <w:rPr>
                <w:noProof/>
                <w:webHidden/>
              </w:rPr>
              <w:tab/>
            </w:r>
            <w:r>
              <w:rPr>
                <w:noProof/>
                <w:webHidden/>
              </w:rPr>
              <w:fldChar w:fldCharType="begin"/>
            </w:r>
            <w:r>
              <w:rPr>
                <w:noProof/>
                <w:webHidden/>
              </w:rPr>
              <w:instrText xml:space="preserve"> PAGEREF _Toc151662735 \h </w:instrText>
            </w:r>
            <w:r>
              <w:rPr>
                <w:noProof/>
                <w:webHidden/>
              </w:rPr>
            </w:r>
            <w:r>
              <w:rPr>
                <w:noProof/>
                <w:webHidden/>
              </w:rPr>
              <w:fldChar w:fldCharType="separate"/>
            </w:r>
            <w:r>
              <w:rPr>
                <w:noProof/>
                <w:webHidden/>
              </w:rPr>
              <w:t>38</w:t>
            </w:r>
            <w:r>
              <w:rPr>
                <w:noProof/>
                <w:webHidden/>
              </w:rPr>
              <w:fldChar w:fldCharType="end"/>
            </w:r>
          </w:hyperlink>
        </w:p>
        <w:p w14:paraId="04ABB4F4" w14:textId="7FE47896" w:rsidR="00023194" w:rsidRDefault="00023194">
          <w:pPr>
            <w:pStyle w:val="Obsah1"/>
            <w:tabs>
              <w:tab w:val="right" w:leader="dot" w:pos="8776"/>
            </w:tabs>
            <w:rPr>
              <w:rFonts w:eastAsiaTheme="minorEastAsia"/>
              <w:noProof/>
              <w:kern w:val="2"/>
              <w:lang w:eastAsia="cs-CZ"/>
              <w14:ligatures w14:val="standardContextual"/>
              <w14:numForm w14:val="default"/>
            </w:rPr>
          </w:pPr>
          <w:hyperlink w:anchor="_Toc151662736" w:history="1">
            <w:r w:rsidRPr="001D3965">
              <w:rPr>
                <w:rStyle w:val="Hypertextovodkaz"/>
                <w:noProof/>
              </w:rPr>
              <w:t>4 Životní cyklus projektu</w:t>
            </w:r>
            <w:r>
              <w:rPr>
                <w:noProof/>
                <w:webHidden/>
              </w:rPr>
              <w:tab/>
            </w:r>
            <w:r>
              <w:rPr>
                <w:noProof/>
                <w:webHidden/>
              </w:rPr>
              <w:fldChar w:fldCharType="begin"/>
            </w:r>
            <w:r>
              <w:rPr>
                <w:noProof/>
                <w:webHidden/>
              </w:rPr>
              <w:instrText xml:space="preserve"> PAGEREF _Toc151662736 \h </w:instrText>
            </w:r>
            <w:r>
              <w:rPr>
                <w:noProof/>
                <w:webHidden/>
              </w:rPr>
            </w:r>
            <w:r>
              <w:rPr>
                <w:noProof/>
                <w:webHidden/>
              </w:rPr>
              <w:fldChar w:fldCharType="separate"/>
            </w:r>
            <w:r>
              <w:rPr>
                <w:noProof/>
                <w:webHidden/>
              </w:rPr>
              <w:t>39</w:t>
            </w:r>
            <w:r>
              <w:rPr>
                <w:noProof/>
                <w:webHidden/>
              </w:rPr>
              <w:fldChar w:fldCharType="end"/>
            </w:r>
          </w:hyperlink>
        </w:p>
        <w:p w14:paraId="4A49BA66" w14:textId="61D8CCBB"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37" w:history="1">
            <w:r w:rsidRPr="001D3965">
              <w:rPr>
                <w:rStyle w:val="Hypertextovodkaz"/>
                <w:noProof/>
              </w:rPr>
              <w:t>4.1 Fáze životního cyklu projektu</w:t>
            </w:r>
            <w:r>
              <w:rPr>
                <w:noProof/>
                <w:webHidden/>
              </w:rPr>
              <w:tab/>
            </w:r>
            <w:r>
              <w:rPr>
                <w:noProof/>
                <w:webHidden/>
              </w:rPr>
              <w:fldChar w:fldCharType="begin"/>
            </w:r>
            <w:r>
              <w:rPr>
                <w:noProof/>
                <w:webHidden/>
              </w:rPr>
              <w:instrText xml:space="preserve"> PAGEREF _Toc151662737 \h </w:instrText>
            </w:r>
            <w:r>
              <w:rPr>
                <w:noProof/>
                <w:webHidden/>
              </w:rPr>
            </w:r>
            <w:r>
              <w:rPr>
                <w:noProof/>
                <w:webHidden/>
              </w:rPr>
              <w:fldChar w:fldCharType="separate"/>
            </w:r>
            <w:r>
              <w:rPr>
                <w:noProof/>
                <w:webHidden/>
              </w:rPr>
              <w:t>39</w:t>
            </w:r>
            <w:r>
              <w:rPr>
                <w:noProof/>
                <w:webHidden/>
              </w:rPr>
              <w:fldChar w:fldCharType="end"/>
            </w:r>
          </w:hyperlink>
        </w:p>
        <w:p w14:paraId="0980B905" w14:textId="63DA34EB"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38" w:history="1">
            <w:r w:rsidRPr="001D3965">
              <w:rPr>
                <w:rStyle w:val="Hypertextovodkaz"/>
                <w:noProof/>
              </w:rPr>
              <w:t>4.2 Role projektu</w:t>
            </w:r>
            <w:r>
              <w:rPr>
                <w:noProof/>
                <w:webHidden/>
              </w:rPr>
              <w:tab/>
            </w:r>
            <w:r>
              <w:rPr>
                <w:noProof/>
                <w:webHidden/>
              </w:rPr>
              <w:fldChar w:fldCharType="begin"/>
            </w:r>
            <w:r>
              <w:rPr>
                <w:noProof/>
                <w:webHidden/>
              </w:rPr>
              <w:instrText xml:space="preserve"> PAGEREF _Toc151662738 \h </w:instrText>
            </w:r>
            <w:r>
              <w:rPr>
                <w:noProof/>
                <w:webHidden/>
              </w:rPr>
            </w:r>
            <w:r>
              <w:rPr>
                <w:noProof/>
                <w:webHidden/>
              </w:rPr>
              <w:fldChar w:fldCharType="separate"/>
            </w:r>
            <w:r>
              <w:rPr>
                <w:noProof/>
                <w:webHidden/>
              </w:rPr>
              <w:t>39</w:t>
            </w:r>
            <w:r>
              <w:rPr>
                <w:noProof/>
                <w:webHidden/>
              </w:rPr>
              <w:fldChar w:fldCharType="end"/>
            </w:r>
          </w:hyperlink>
        </w:p>
        <w:p w14:paraId="2A469FC1" w14:textId="0EEC0722"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39" w:history="1">
            <w:r w:rsidRPr="001D3965">
              <w:rPr>
                <w:rStyle w:val="Hypertextovodkaz"/>
                <w:noProof/>
              </w:rPr>
              <w:t>4.3 Fáze zahájení</w:t>
            </w:r>
            <w:r>
              <w:rPr>
                <w:noProof/>
                <w:webHidden/>
              </w:rPr>
              <w:tab/>
            </w:r>
            <w:r>
              <w:rPr>
                <w:noProof/>
                <w:webHidden/>
              </w:rPr>
              <w:fldChar w:fldCharType="begin"/>
            </w:r>
            <w:r>
              <w:rPr>
                <w:noProof/>
                <w:webHidden/>
              </w:rPr>
              <w:instrText xml:space="preserve"> PAGEREF _Toc151662739 \h </w:instrText>
            </w:r>
            <w:r>
              <w:rPr>
                <w:noProof/>
                <w:webHidden/>
              </w:rPr>
            </w:r>
            <w:r>
              <w:rPr>
                <w:noProof/>
                <w:webHidden/>
              </w:rPr>
              <w:fldChar w:fldCharType="separate"/>
            </w:r>
            <w:r>
              <w:rPr>
                <w:noProof/>
                <w:webHidden/>
              </w:rPr>
              <w:t>40</w:t>
            </w:r>
            <w:r>
              <w:rPr>
                <w:noProof/>
                <w:webHidden/>
              </w:rPr>
              <w:fldChar w:fldCharType="end"/>
            </w:r>
          </w:hyperlink>
        </w:p>
        <w:p w14:paraId="726B65A9" w14:textId="7A0A9A64"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40" w:history="1">
            <w:r w:rsidRPr="001D3965">
              <w:rPr>
                <w:rStyle w:val="Hypertextovodkaz"/>
                <w:noProof/>
              </w:rPr>
              <w:t>4.3.1 Vize projektu</w:t>
            </w:r>
            <w:r>
              <w:rPr>
                <w:noProof/>
                <w:webHidden/>
              </w:rPr>
              <w:tab/>
            </w:r>
            <w:r>
              <w:rPr>
                <w:noProof/>
                <w:webHidden/>
              </w:rPr>
              <w:fldChar w:fldCharType="begin"/>
            </w:r>
            <w:r>
              <w:rPr>
                <w:noProof/>
                <w:webHidden/>
              </w:rPr>
              <w:instrText xml:space="preserve"> PAGEREF _Toc151662740 \h </w:instrText>
            </w:r>
            <w:r>
              <w:rPr>
                <w:noProof/>
                <w:webHidden/>
              </w:rPr>
            </w:r>
            <w:r>
              <w:rPr>
                <w:noProof/>
                <w:webHidden/>
              </w:rPr>
              <w:fldChar w:fldCharType="separate"/>
            </w:r>
            <w:r>
              <w:rPr>
                <w:noProof/>
                <w:webHidden/>
              </w:rPr>
              <w:t>40</w:t>
            </w:r>
            <w:r>
              <w:rPr>
                <w:noProof/>
                <w:webHidden/>
              </w:rPr>
              <w:fldChar w:fldCharType="end"/>
            </w:r>
          </w:hyperlink>
        </w:p>
        <w:p w14:paraId="1D27E73A" w14:textId="024C29EB"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41" w:history="1">
            <w:r w:rsidRPr="001D3965">
              <w:rPr>
                <w:rStyle w:val="Hypertextovodkaz"/>
                <w:noProof/>
              </w:rPr>
              <w:t>4.3.2 Požadavky</w:t>
            </w:r>
            <w:r>
              <w:rPr>
                <w:noProof/>
                <w:webHidden/>
              </w:rPr>
              <w:tab/>
            </w:r>
            <w:r>
              <w:rPr>
                <w:noProof/>
                <w:webHidden/>
              </w:rPr>
              <w:fldChar w:fldCharType="begin"/>
            </w:r>
            <w:r>
              <w:rPr>
                <w:noProof/>
                <w:webHidden/>
              </w:rPr>
              <w:instrText xml:space="preserve"> PAGEREF _Toc151662741 \h </w:instrText>
            </w:r>
            <w:r>
              <w:rPr>
                <w:noProof/>
                <w:webHidden/>
              </w:rPr>
            </w:r>
            <w:r>
              <w:rPr>
                <w:noProof/>
                <w:webHidden/>
              </w:rPr>
              <w:fldChar w:fldCharType="separate"/>
            </w:r>
            <w:r>
              <w:rPr>
                <w:noProof/>
                <w:webHidden/>
              </w:rPr>
              <w:t>40</w:t>
            </w:r>
            <w:r>
              <w:rPr>
                <w:noProof/>
                <w:webHidden/>
              </w:rPr>
              <w:fldChar w:fldCharType="end"/>
            </w:r>
          </w:hyperlink>
        </w:p>
        <w:p w14:paraId="1EDE6607" w14:textId="7F9C1A89"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42" w:history="1">
            <w:r w:rsidRPr="001D3965">
              <w:rPr>
                <w:rStyle w:val="Hypertextovodkaz"/>
                <w:noProof/>
              </w:rPr>
              <w:t>4.3.3 Plán projektu</w:t>
            </w:r>
            <w:r>
              <w:rPr>
                <w:noProof/>
                <w:webHidden/>
              </w:rPr>
              <w:tab/>
            </w:r>
            <w:r>
              <w:rPr>
                <w:noProof/>
                <w:webHidden/>
              </w:rPr>
              <w:fldChar w:fldCharType="begin"/>
            </w:r>
            <w:r>
              <w:rPr>
                <w:noProof/>
                <w:webHidden/>
              </w:rPr>
              <w:instrText xml:space="preserve"> PAGEREF _Toc151662742 \h </w:instrText>
            </w:r>
            <w:r>
              <w:rPr>
                <w:noProof/>
                <w:webHidden/>
              </w:rPr>
            </w:r>
            <w:r>
              <w:rPr>
                <w:noProof/>
                <w:webHidden/>
              </w:rPr>
              <w:fldChar w:fldCharType="separate"/>
            </w:r>
            <w:r>
              <w:rPr>
                <w:noProof/>
                <w:webHidden/>
              </w:rPr>
              <w:t>42</w:t>
            </w:r>
            <w:r>
              <w:rPr>
                <w:noProof/>
                <w:webHidden/>
              </w:rPr>
              <w:fldChar w:fldCharType="end"/>
            </w:r>
          </w:hyperlink>
        </w:p>
        <w:p w14:paraId="54FCD8BC" w14:textId="6B89ADD6"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43" w:history="1">
            <w:r w:rsidRPr="001D3965">
              <w:rPr>
                <w:rStyle w:val="Hypertextovodkaz"/>
                <w:noProof/>
              </w:rPr>
              <w:t>4.4 Fáze rozpracování</w:t>
            </w:r>
            <w:r>
              <w:rPr>
                <w:noProof/>
                <w:webHidden/>
              </w:rPr>
              <w:tab/>
            </w:r>
            <w:r>
              <w:rPr>
                <w:noProof/>
                <w:webHidden/>
              </w:rPr>
              <w:fldChar w:fldCharType="begin"/>
            </w:r>
            <w:r>
              <w:rPr>
                <w:noProof/>
                <w:webHidden/>
              </w:rPr>
              <w:instrText xml:space="preserve"> PAGEREF _Toc151662743 \h </w:instrText>
            </w:r>
            <w:r>
              <w:rPr>
                <w:noProof/>
                <w:webHidden/>
              </w:rPr>
            </w:r>
            <w:r>
              <w:rPr>
                <w:noProof/>
                <w:webHidden/>
              </w:rPr>
              <w:fldChar w:fldCharType="separate"/>
            </w:r>
            <w:r>
              <w:rPr>
                <w:noProof/>
                <w:webHidden/>
              </w:rPr>
              <w:t>42</w:t>
            </w:r>
            <w:r>
              <w:rPr>
                <w:noProof/>
                <w:webHidden/>
              </w:rPr>
              <w:fldChar w:fldCharType="end"/>
            </w:r>
          </w:hyperlink>
        </w:p>
        <w:p w14:paraId="03137500" w14:textId="192A3FAF"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44" w:history="1">
            <w:r w:rsidRPr="001D3965">
              <w:rPr>
                <w:rStyle w:val="Hypertextovodkaz"/>
                <w:noProof/>
              </w:rPr>
              <w:t>4.4.1 Tvorba správy uživatelů</w:t>
            </w:r>
            <w:r>
              <w:rPr>
                <w:noProof/>
                <w:webHidden/>
              </w:rPr>
              <w:tab/>
            </w:r>
            <w:r>
              <w:rPr>
                <w:noProof/>
                <w:webHidden/>
              </w:rPr>
              <w:fldChar w:fldCharType="begin"/>
            </w:r>
            <w:r>
              <w:rPr>
                <w:noProof/>
                <w:webHidden/>
              </w:rPr>
              <w:instrText xml:space="preserve"> PAGEREF _Toc151662744 \h </w:instrText>
            </w:r>
            <w:r>
              <w:rPr>
                <w:noProof/>
                <w:webHidden/>
              </w:rPr>
            </w:r>
            <w:r>
              <w:rPr>
                <w:noProof/>
                <w:webHidden/>
              </w:rPr>
              <w:fldChar w:fldCharType="separate"/>
            </w:r>
            <w:r>
              <w:rPr>
                <w:noProof/>
                <w:webHidden/>
              </w:rPr>
              <w:t>43</w:t>
            </w:r>
            <w:r>
              <w:rPr>
                <w:noProof/>
                <w:webHidden/>
              </w:rPr>
              <w:fldChar w:fldCharType="end"/>
            </w:r>
          </w:hyperlink>
        </w:p>
        <w:p w14:paraId="1C7C262B" w14:textId="0D4E6FBF"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45" w:history="1">
            <w:r w:rsidRPr="001D3965">
              <w:rPr>
                <w:rStyle w:val="Hypertextovodkaz"/>
                <w:noProof/>
              </w:rPr>
              <w:t>4.4.2 Autentizace uživatele</w:t>
            </w:r>
            <w:r>
              <w:rPr>
                <w:noProof/>
                <w:webHidden/>
              </w:rPr>
              <w:tab/>
            </w:r>
            <w:r>
              <w:rPr>
                <w:noProof/>
                <w:webHidden/>
              </w:rPr>
              <w:fldChar w:fldCharType="begin"/>
            </w:r>
            <w:r>
              <w:rPr>
                <w:noProof/>
                <w:webHidden/>
              </w:rPr>
              <w:instrText xml:space="preserve"> PAGEREF _Toc151662745 \h </w:instrText>
            </w:r>
            <w:r>
              <w:rPr>
                <w:noProof/>
                <w:webHidden/>
              </w:rPr>
            </w:r>
            <w:r>
              <w:rPr>
                <w:noProof/>
                <w:webHidden/>
              </w:rPr>
              <w:fldChar w:fldCharType="separate"/>
            </w:r>
            <w:r>
              <w:rPr>
                <w:noProof/>
                <w:webHidden/>
              </w:rPr>
              <w:t>43</w:t>
            </w:r>
            <w:r>
              <w:rPr>
                <w:noProof/>
                <w:webHidden/>
              </w:rPr>
              <w:fldChar w:fldCharType="end"/>
            </w:r>
          </w:hyperlink>
        </w:p>
        <w:p w14:paraId="61D0F6B2" w14:textId="1FEDB9A4"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46" w:history="1">
            <w:r w:rsidRPr="001D3965">
              <w:rPr>
                <w:rStyle w:val="Hypertextovodkaz"/>
                <w:noProof/>
              </w:rPr>
              <w:t>4.4.3 Správa firmy</w:t>
            </w:r>
            <w:r>
              <w:rPr>
                <w:noProof/>
                <w:webHidden/>
              </w:rPr>
              <w:tab/>
            </w:r>
            <w:r>
              <w:rPr>
                <w:noProof/>
                <w:webHidden/>
              </w:rPr>
              <w:fldChar w:fldCharType="begin"/>
            </w:r>
            <w:r>
              <w:rPr>
                <w:noProof/>
                <w:webHidden/>
              </w:rPr>
              <w:instrText xml:space="preserve"> PAGEREF _Toc151662746 \h </w:instrText>
            </w:r>
            <w:r>
              <w:rPr>
                <w:noProof/>
                <w:webHidden/>
              </w:rPr>
            </w:r>
            <w:r>
              <w:rPr>
                <w:noProof/>
                <w:webHidden/>
              </w:rPr>
              <w:fldChar w:fldCharType="separate"/>
            </w:r>
            <w:r>
              <w:rPr>
                <w:noProof/>
                <w:webHidden/>
              </w:rPr>
              <w:t>43</w:t>
            </w:r>
            <w:r>
              <w:rPr>
                <w:noProof/>
                <w:webHidden/>
              </w:rPr>
              <w:fldChar w:fldCharType="end"/>
            </w:r>
          </w:hyperlink>
        </w:p>
        <w:p w14:paraId="2894E88D" w14:textId="5D958B25"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47" w:history="1">
            <w:r w:rsidRPr="001D3965">
              <w:rPr>
                <w:rStyle w:val="Hypertextovodkaz"/>
                <w:noProof/>
              </w:rPr>
              <w:t>4.4.4 Tvorba částí výuky</w:t>
            </w:r>
            <w:r>
              <w:rPr>
                <w:noProof/>
                <w:webHidden/>
              </w:rPr>
              <w:tab/>
            </w:r>
            <w:r>
              <w:rPr>
                <w:noProof/>
                <w:webHidden/>
              </w:rPr>
              <w:fldChar w:fldCharType="begin"/>
            </w:r>
            <w:r>
              <w:rPr>
                <w:noProof/>
                <w:webHidden/>
              </w:rPr>
              <w:instrText xml:space="preserve"> PAGEREF _Toc151662747 \h </w:instrText>
            </w:r>
            <w:r>
              <w:rPr>
                <w:noProof/>
                <w:webHidden/>
              </w:rPr>
            </w:r>
            <w:r>
              <w:rPr>
                <w:noProof/>
                <w:webHidden/>
              </w:rPr>
              <w:fldChar w:fldCharType="separate"/>
            </w:r>
            <w:r>
              <w:rPr>
                <w:noProof/>
                <w:webHidden/>
              </w:rPr>
              <w:t>43</w:t>
            </w:r>
            <w:r>
              <w:rPr>
                <w:noProof/>
                <w:webHidden/>
              </w:rPr>
              <w:fldChar w:fldCharType="end"/>
            </w:r>
          </w:hyperlink>
        </w:p>
        <w:p w14:paraId="73AA338C" w14:textId="170441A6"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48" w:history="1">
            <w:r w:rsidRPr="001D3965">
              <w:rPr>
                <w:rStyle w:val="Hypertextovodkaz"/>
                <w:noProof/>
              </w:rPr>
              <w:t>4.4.5 Docházkový systém</w:t>
            </w:r>
            <w:r>
              <w:rPr>
                <w:noProof/>
                <w:webHidden/>
              </w:rPr>
              <w:tab/>
            </w:r>
            <w:r>
              <w:rPr>
                <w:noProof/>
                <w:webHidden/>
              </w:rPr>
              <w:fldChar w:fldCharType="begin"/>
            </w:r>
            <w:r>
              <w:rPr>
                <w:noProof/>
                <w:webHidden/>
              </w:rPr>
              <w:instrText xml:space="preserve"> PAGEREF _Toc151662748 \h </w:instrText>
            </w:r>
            <w:r>
              <w:rPr>
                <w:noProof/>
                <w:webHidden/>
              </w:rPr>
            </w:r>
            <w:r>
              <w:rPr>
                <w:noProof/>
                <w:webHidden/>
              </w:rPr>
              <w:fldChar w:fldCharType="separate"/>
            </w:r>
            <w:r>
              <w:rPr>
                <w:noProof/>
                <w:webHidden/>
              </w:rPr>
              <w:t>44</w:t>
            </w:r>
            <w:r>
              <w:rPr>
                <w:noProof/>
                <w:webHidden/>
              </w:rPr>
              <w:fldChar w:fldCharType="end"/>
            </w:r>
          </w:hyperlink>
        </w:p>
        <w:p w14:paraId="63888941" w14:textId="31BD2E0B"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49" w:history="1">
            <w:r w:rsidRPr="001D3965">
              <w:rPr>
                <w:rStyle w:val="Hypertextovodkaz"/>
                <w:noProof/>
              </w:rPr>
              <w:t>4.4.6 Hlavní obrazovka</w:t>
            </w:r>
            <w:r>
              <w:rPr>
                <w:noProof/>
                <w:webHidden/>
              </w:rPr>
              <w:tab/>
            </w:r>
            <w:r>
              <w:rPr>
                <w:noProof/>
                <w:webHidden/>
              </w:rPr>
              <w:fldChar w:fldCharType="begin"/>
            </w:r>
            <w:r>
              <w:rPr>
                <w:noProof/>
                <w:webHidden/>
              </w:rPr>
              <w:instrText xml:space="preserve"> PAGEREF _Toc151662749 \h </w:instrText>
            </w:r>
            <w:r>
              <w:rPr>
                <w:noProof/>
                <w:webHidden/>
              </w:rPr>
            </w:r>
            <w:r>
              <w:rPr>
                <w:noProof/>
                <w:webHidden/>
              </w:rPr>
              <w:fldChar w:fldCharType="separate"/>
            </w:r>
            <w:r>
              <w:rPr>
                <w:noProof/>
                <w:webHidden/>
              </w:rPr>
              <w:t>44</w:t>
            </w:r>
            <w:r>
              <w:rPr>
                <w:noProof/>
                <w:webHidden/>
              </w:rPr>
              <w:fldChar w:fldCharType="end"/>
            </w:r>
          </w:hyperlink>
        </w:p>
        <w:p w14:paraId="08066526" w14:textId="0DDCB77A"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50" w:history="1">
            <w:r w:rsidRPr="001D3965">
              <w:rPr>
                <w:rStyle w:val="Hypertextovodkaz"/>
                <w:noProof/>
              </w:rPr>
              <w:t>4.4.7 Iterace testování</w:t>
            </w:r>
            <w:r>
              <w:rPr>
                <w:noProof/>
                <w:webHidden/>
              </w:rPr>
              <w:tab/>
            </w:r>
            <w:r>
              <w:rPr>
                <w:noProof/>
                <w:webHidden/>
              </w:rPr>
              <w:fldChar w:fldCharType="begin"/>
            </w:r>
            <w:r>
              <w:rPr>
                <w:noProof/>
                <w:webHidden/>
              </w:rPr>
              <w:instrText xml:space="preserve"> PAGEREF _Toc151662750 \h </w:instrText>
            </w:r>
            <w:r>
              <w:rPr>
                <w:noProof/>
                <w:webHidden/>
              </w:rPr>
            </w:r>
            <w:r>
              <w:rPr>
                <w:noProof/>
                <w:webHidden/>
              </w:rPr>
              <w:fldChar w:fldCharType="separate"/>
            </w:r>
            <w:r>
              <w:rPr>
                <w:noProof/>
                <w:webHidden/>
              </w:rPr>
              <w:t>44</w:t>
            </w:r>
            <w:r>
              <w:rPr>
                <w:noProof/>
                <w:webHidden/>
              </w:rPr>
              <w:fldChar w:fldCharType="end"/>
            </w:r>
          </w:hyperlink>
        </w:p>
        <w:p w14:paraId="786310CF" w14:textId="53979FE4"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51" w:history="1">
            <w:r w:rsidRPr="001D3965">
              <w:rPr>
                <w:rStyle w:val="Hypertextovodkaz"/>
                <w:noProof/>
              </w:rPr>
              <w:t>4.5 Fáze konstrukce</w:t>
            </w:r>
            <w:r>
              <w:rPr>
                <w:noProof/>
                <w:webHidden/>
              </w:rPr>
              <w:tab/>
            </w:r>
            <w:r>
              <w:rPr>
                <w:noProof/>
                <w:webHidden/>
              </w:rPr>
              <w:fldChar w:fldCharType="begin"/>
            </w:r>
            <w:r>
              <w:rPr>
                <w:noProof/>
                <w:webHidden/>
              </w:rPr>
              <w:instrText xml:space="preserve"> PAGEREF _Toc151662751 \h </w:instrText>
            </w:r>
            <w:r>
              <w:rPr>
                <w:noProof/>
                <w:webHidden/>
              </w:rPr>
            </w:r>
            <w:r>
              <w:rPr>
                <w:noProof/>
                <w:webHidden/>
              </w:rPr>
              <w:fldChar w:fldCharType="separate"/>
            </w:r>
            <w:r>
              <w:rPr>
                <w:noProof/>
                <w:webHidden/>
              </w:rPr>
              <w:t>44</w:t>
            </w:r>
            <w:r>
              <w:rPr>
                <w:noProof/>
                <w:webHidden/>
              </w:rPr>
              <w:fldChar w:fldCharType="end"/>
            </w:r>
          </w:hyperlink>
        </w:p>
        <w:p w14:paraId="0B88C346" w14:textId="33DFD25D"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52" w:history="1">
            <w:r w:rsidRPr="001D3965">
              <w:rPr>
                <w:rStyle w:val="Hypertextovodkaz"/>
                <w:noProof/>
              </w:rPr>
              <w:t>4.6 Fáze zavedení</w:t>
            </w:r>
            <w:r>
              <w:rPr>
                <w:noProof/>
                <w:webHidden/>
              </w:rPr>
              <w:tab/>
            </w:r>
            <w:r>
              <w:rPr>
                <w:noProof/>
                <w:webHidden/>
              </w:rPr>
              <w:fldChar w:fldCharType="begin"/>
            </w:r>
            <w:r>
              <w:rPr>
                <w:noProof/>
                <w:webHidden/>
              </w:rPr>
              <w:instrText xml:space="preserve"> PAGEREF _Toc151662752 \h </w:instrText>
            </w:r>
            <w:r>
              <w:rPr>
                <w:noProof/>
                <w:webHidden/>
              </w:rPr>
            </w:r>
            <w:r>
              <w:rPr>
                <w:noProof/>
                <w:webHidden/>
              </w:rPr>
              <w:fldChar w:fldCharType="separate"/>
            </w:r>
            <w:r>
              <w:rPr>
                <w:noProof/>
                <w:webHidden/>
              </w:rPr>
              <w:t>45</w:t>
            </w:r>
            <w:r>
              <w:rPr>
                <w:noProof/>
                <w:webHidden/>
              </w:rPr>
              <w:fldChar w:fldCharType="end"/>
            </w:r>
          </w:hyperlink>
        </w:p>
        <w:p w14:paraId="18B80177" w14:textId="51570D69" w:rsidR="00023194" w:rsidRDefault="00023194">
          <w:pPr>
            <w:pStyle w:val="Obsah1"/>
            <w:tabs>
              <w:tab w:val="right" w:leader="dot" w:pos="8776"/>
            </w:tabs>
            <w:rPr>
              <w:rFonts w:eastAsiaTheme="minorEastAsia"/>
              <w:noProof/>
              <w:kern w:val="2"/>
              <w:lang w:eastAsia="cs-CZ"/>
              <w14:ligatures w14:val="standardContextual"/>
              <w14:numForm w14:val="default"/>
            </w:rPr>
          </w:pPr>
          <w:hyperlink w:anchor="_Toc151662753" w:history="1">
            <w:r w:rsidRPr="001D3965">
              <w:rPr>
                <w:rStyle w:val="Hypertextovodkaz"/>
                <w:noProof/>
              </w:rPr>
              <w:t>5 Návrh aplikačního systému</w:t>
            </w:r>
            <w:r>
              <w:rPr>
                <w:noProof/>
                <w:webHidden/>
              </w:rPr>
              <w:tab/>
            </w:r>
            <w:r>
              <w:rPr>
                <w:noProof/>
                <w:webHidden/>
              </w:rPr>
              <w:fldChar w:fldCharType="begin"/>
            </w:r>
            <w:r>
              <w:rPr>
                <w:noProof/>
                <w:webHidden/>
              </w:rPr>
              <w:instrText xml:space="preserve"> PAGEREF _Toc151662753 \h </w:instrText>
            </w:r>
            <w:r>
              <w:rPr>
                <w:noProof/>
                <w:webHidden/>
              </w:rPr>
            </w:r>
            <w:r>
              <w:rPr>
                <w:noProof/>
                <w:webHidden/>
              </w:rPr>
              <w:fldChar w:fldCharType="separate"/>
            </w:r>
            <w:r>
              <w:rPr>
                <w:noProof/>
                <w:webHidden/>
              </w:rPr>
              <w:t>46</w:t>
            </w:r>
            <w:r>
              <w:rPr>
                <w:noProof/>
                <w:webHidden/>
              </w:rPr>
              <w:fldChar w:fldCharType="end"/>
            </w:r>
          </w:hyperlink>
        </w:p>
        <w:p w14:paraId="661CEC13" w14:textId="4AC9AF4E"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54" w:history="1">
            <w:r w:rsidRPr="001D3965">
              <w:rPr>
                <w:rStyle w:val="Hypertextovodkaz"/>
                <w:noProof/>
              </w:rPr>
              <w:t>5.1 Návrhový vzor MVC</w:t>
            </w:r>
            <w:r>
              <w:rPr>
                <w:noProof/>
                <w:webHidden/>
              </w:rPr>
              <w:tab/>
            </w:r>
            <w:r>
              <w:rPr>
                <w:noProof/>
                <w:webHidden/>
              </w:rPr>
              <w:fldChar w:fldCharType="begin"/>
            </w:r>
            <w:r>
              <w:rPr>
                <w:noProof/>
                <w:webHidden/>
              </w:rPr>
              <w:instrText xml:space="preserve"> PAGEREF _Toc151662754 \h </w:instrText>
            </w:r>
            <w:r>
              <w:rPr>
                <w:noProof/>
                <w:webHidden/>
              </w:rPr>
            </w:r>
            <w:r>
              <w:rPr>
                <w:noProof/>
                <w:webHidden/>
              </w:rPr>
              <w:fldChar w:fldCharType="separate"/>
            </w:r>
            <w:r>
              <w:rPr>
                <w:noProof/>
                <w:webHidden/>
              </w:rPr>
              <w:t>46</w:t>
            </w:r>
            <w:r>
              <w:rPr>
                <w:noProof/>
                <w:webHidden/>
              </w:rPr>
              <w:fldChar w:fldCharType="end"/>
            </w:r>
          </w:hyperlink>
        </w:p>
        <w:p w14:paraId="7E99776E" w14:textId="3D9B5DF7"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55" w:history="1">
            <w:r w:rsidRPr="001D3965">
              <w:rPr>
                <w:rStyle w:val="Hypertextovodkaz"/>
                <w:noProof/>
              </w:rPr>
              <w:t>5.2 ExpressJS server a Rest API</w:t>
            </w:r>
            <w:r>
              <w:rPr>
                <w:noProof/>
                <w:webHidden/>
              </w:rPr>
              <w:tab/>
            </w:r>
            <w:r>
              <w:rPr>
                <w:noProof/>
                <w:webHidden/>
              </w:rPr>
              <w:fldChar w:fldCharType="begin"/>
            </w:r>
            <w:r>
              <w:rPr>
                <w:noProof/>
                <w:webHidden/>
              </w:rPr>
              <w:instrText xml:space="preserve"> PAGEREF _Toc151662755 \h </w:instrText>
            </w:r>
            <w:r>
              <w:rPr>
                <w:noProof/>
                <w:webHidden/>
              </w:rPr>
            </w:r>
            <w:r>
              <w:rPr>
                <w:noProof/>
                <w:webHidden/>
              </w:rPr>
              <w:fldChar w:fldCharType="separate"/>
            </w:r>
            <w:r>
              <w:rPr>
                <w:noProof/>
                <w:webHidden/>
              </w:rPr>
              <w:t>47</w:t>
            </w:r>
            <w:r>
              <w:rPr>
                <w:noProof/>
                <w:webHidden/>
              </w:rPr>
              <w:fldChar w:fldCharType="end"/>
            </w:r>
          </w:hyperlink>
        </w:p>
        <w:p w14:paraId="6087B1B1" w14:textId="1F870149"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56" w:history="1">
            <w:r w:rsidRPr="001D3965">
              <w:rPr>
                <w:rStyle w:val="Hypertextovodkaz"/>
                <w:noProof/>
              </w:rPr>
              <w:t>5.3 Databáze</w:t>
            </w:r>
            <w:r>
              <w:rPr>
                <w:noProof/>
                <w:webHidden/>
              </w:rPr>
              <w:tab/>
            </w:r>
            <w:r>
              <w:rPr>
                <w:noProof/>
                <w:webHidden/>
              </w:rPr>
              <w:fldChar w:fldCharType="begin"/>
            </w:r>
            <w:r>
              <w:rPr>
                <w:noProof/>
                <w:webHidden/>
              </w:rPr>
              <w:instrText xml:space="preserve"> PAGEREF _Toc151662756 \h </w:instrText>
            </w:r>
            <w:r>
              <w:rPr>
                <w:noProof/>
                <w:webHidden/>
              </w:rPr>
            </w:r>
            <w:r>
              <w:rPr>
                <w:noProof/>
                <w:webHidden/>
              </w:rPr>
              <w:fldChar w:fldCharType="separate"/>
            </w:r>
            <w:r>
              <w:rPr>
                <w:noProof/>
                <w:webHidden/>
              </w:rPr>
              <w:t>49</w:t>
            </w:r>
            <w:r>
              <w:rPr>
                <w:noProof/>
                <w:webHidden/>
              </w:rPr>
              <w:fldChar w:fldCharType="end"/>
            </w:r>
          </w:hyperlink>
        </w:p>
        <w:p w14:paraId="50B8C185" w14:textId="42E073F5"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57" w:history="1">
            <w:r w:rsidRPr="001D3965">
              <w:rPr>
                <w:rStyle w:val="Hypertextovodkaz"/>
                <w:noProof/>
              </w:rPr>
              <w:t>5.4 Uživatelské rozhraní</w:t>
            </w:r>
            <w:r>
              <w:rPr>
                <w:noProof/>
                <w:webHidden/>
              </w:rPr>
              <w:tab/>
            </w:r>
            <w:r>
              <w:rPr>
                <w:noProof/>
                <w:webHidden/>
              </w:rPr>
              <w:fldChar w:fldCharType="begin"/>
            </w:r>
            <w:r>
              <w:rPr>
                <w:noProof/>
                <w:webHidden/>
              </w:rPr>
              <w:instrText xml:space="preserve"> PAGEREF _Toc151662757 \h </w:instrText>
            </w:r>
            <w:r>
              <w:rPr>
                <w:noProof/>
                <w:webHidden/>
              </w:rPr>
            </w:r>
            <w:r>
              <w:rPr>
                <w:noProof/>
                <w:webHidden/>
              </w:rPr>
              <w:fldChar w:fldCharType="separate"/>
            </w:r>
            <w:r>
              <w:rPr>
                <w:noProof/>
                <w:webHidden/>
              </w:rPr>
              <w:t>50</w:t>
            </w:r>
            <w:r>
              <w:rPr>
                <w:noProof/>
                <w:webHidden/>
              </w:rPr>
              <w:fldChar w:fldCharType="end"/>
            </w:r>
          </w:hyperlink>
        </w:p>
        <w:p w14:paraId="5AE4EC92" w14:textId="66779BB7"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58" w:history="1">
            <w:r w:rsidRPr="001D3965">
              <w:rPr>
                <w:rStyle w:val="Hypertextovodkaz"/>
                <w:noProof/>
              </w:rPr>
              <w:t>5.5 Použité technologie</w:t>
            </w:r>
            <w:r>
              <w:rPr>
                <w:noProof/>
                <w:webHidden/>
              </w:rPr>
              <w:tab/>
            </w:r>
            <w:r>
              <w:rPr>
                <w:noProof/>
                <w:webHidden/>
              </w:rPr>
              <w:fldChar w:fldCharType="begin"/>
            </w:r>
            <w:r>
              <w:rPr>
                <w:noProof/>
                <w:webHidden/>
              </w:rPr>
              <w:instrText xml:space="preserve"> PAGEREF _Toc151662758 \h </w:instrText>
            </w:r>
            <w:r>
              <w:rPr>
                <w:noProof/>
                <w:webHidden/>
              </w:rPr>
            </w:r>
            <w:r>
              <w:rPr>
                <w:noProof/>
                <w:webHidden/>
              </w:rPr>
              <w:fldChar w:fldCharType="separate"/>
            </w:r>
            <w:r>
              <w:rPr>
                <w:noProof/>
                <w:webHidden/>
              </w:rPr>
              <w:t>52</w:t>
            </w:r>
            <w:r>
              <w:rPr>
                <w:noProof/>
                <w:webHidden/>
              </w:rPr>
              <w:fldChar w:fldCharType="end"/>
            </w:r>
          </w:hyperlink>
        </w:p>
        <w:p w14:paraId="1B549467" w14:textId="662D1679" w:rsidR="00023194" w:rsidRDefault="00023194">
          <w:pPr>
            <w:pStyle w:val="Obsah1"/>
            <w:tabs>
              <w:tab w:val="right" w:leader="dot" w:pos="8776"/>
            </w:tabs>
            <w:rPr>
              <w:rFonts w:eastAsiaTheme="minorEastAsia"/>
              <w:noProof/>
              <w:kern w:val="2"/>
              <w:lang w:eastAsia="cs-CZ"/>
              <w14:ligatures w14:val="standardContextual"/>
              <w14:numForm w14:val="default"/>
            </w:rPr>
          </w:pPr>
          <w:hyperlink w:anchor="_Toc151662759" w:history="1">
            <w:r w:rsidRPr="001D3965">
              <w:rPr>
                <w:rStyle w:val="Hypertextovodkaz"/>
                <w:noProof/>
              </w:rPr>
              <w:t>6 Implementace aplikace</w:t>
            </w:r>
            <w:r>
              <w:rPr>
                <w:noProof/>
                <w:webHidden/>
              </w:rPr>
              <w:tab/>
            </w:r>
            <w:r>
              <w:rPr>
                <w:noProof/>
                <w:webHidden/>
              </w:rPr>
              <w:fldChar w:fldCharType="begin"/>
            </w:r>
            <w:r>
              <w:rPr>
                <w:noProof/>
                <w:webHidden/>
              </w:rPr>
              <w:instrText xml:space="preserve"> PAGEREF _Toc151662759 \h </w:instrText>
            </w:r>
            <w:r>
              <w:rPr>
                <w:noProof/>
                <w:webHidden/>
              </w:rPr>
            </w:r>
            <w:r>
              <w:rPr>
                <w:noProof/>
                <w:webHidden/>
              </w:rPr>
              <w:fldChar w:fldCharType="separate"/>
            </w:r>
            <w:r>
              <w:rPr>
                <w:noProof/>
                <w:webHidden/>
              </w:rPr>
              <w:t>55</w:t>
            </w:r>
            <w:r>
              <w:rPr>
                <w:noProof/>
                <w:webHidden/>
              </w:rPr>
              <w:fldChar w:fldCharType="end"/>
            </w:r>
          </w:hyperlink>
        </w:p>
        <w:p w14:paraId="16CDF475" w14:textId="0033A00A"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60" w:history="1">
            <w:r w:rsidRPr="001D3965">
              <w:rPr>
                <w:rStyle w:val="Hypertextovodkaz"/>
                <w:noProof/>
              </w:rPr>
              <w:t>6.1 Správa uživatelů a profil</w:t>
            </w:r>
            <w:r>
              <w:rPr>
                <w:noProof/>
                <w:webHidden/>
              </w:rPr>
              <w:tab/>
            </w:r>
            <w:r>
              <w:rPr>
                <w:noProof/>
                <w:webHidden/>
              </w:rPr>
              <w:fldChar w:fldCharType="begin"/>
            </w:r>
            <w:r>
              <w:rPr>
                <w:noProof/>
                <w:webHidden/>
              </w:rPr>
              <w:instrText xml:space="preserve"> PAGEREF _Toc151662760 \h </w:instrText>
            </w:r>
            <w:r>
              <w:rPr>
                <w:noProof/>
                <w:webHidden/>
              </w:rPr>
            </w:r>
            <w:r>
              <w:rPr>
                <w:noProof/>
                <w:webHidden/>
              </w:rPr>
              <w:fldChar w:fldCharType="separate"/>
            </w:r>
            <w:r>
              <w:rPr>
                <w:noProof/>
                <w:webHidden/>
              </w:rPr>
              <w:t>55</w:t>
            </w:r>
            <w:r>
              <w:rPr>
                <w:noProof/>
                <w:webHidden/>
              </w:rPr>
              <w:fldChar w:fldCharType="end"/>
            </w:r>
          </w:hyperlink>
        </w:p>
        <w:p w14:paraId="7627F974" w14:textId="6BF24AAC"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61" w:history="1">
            <w:r w:rsidRPr="001D3965">
              <w:rPr>
                <w:rStyle w:val="Hypertextovodkaz"/>
                <w:noProof/>
              </w:rPr>
              <w:t>6.2 Kurzy a lekce</w:t>
            </w:r>
            <w:r>
              <w:rPr>
                <w:noProof/>
                <w:webHidden/>
              </w:rPr>
              <w:tab/>
            </w:r>
            <w:r>
              <w:rPr>
                <w:noProof/>
                <w:webHidden/>
              </w:rPr>
              <w:fldChar w:fldCharType="begin"/>
            </w:r>
            <w:r>
              <w:rPr>
                <w:noProof/>
                <w:webHidden/>
              </w:rPr>
              <w:instrText xml:space="preserve"> PAGEREF _Toc151662761 \h </w:instrText>
            </w:r>
            <w:r>
              <w:rPr>
                <w:noProof/>
                <w:webHidden/>
              </w:rPr>
            </w:r>
            <w:r>
              <w:rPr>
                <w:noProof/>
                <w:webHidden/>
              </w:rPr>
              <w:fldChar w:fldCharType="separate"/>
            </w:r>
            <w:r>
              <w:rPr>
                <w:noProof/>
                <w:webHidden/>
              </w:rPr>
              <w:t>55</w:t>
            </w:r>
            <w:r>
              <w:rPr>
                <w:noProof/>
                <w:webHidden/>
              </w:rPr>
              <w:fldChar w:fldCharType="end"/>
            </w:r>
          </w:hyperlink>
        </w:p>
        <w:p w14:paraId="7699C5E2" w14:textId="412B324A"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62" w:history="1">
            <w:r w:rsidRPr="001D3965">
              <w:rPr>
                <w:rStyle w:val="Hypertextovodkaz"/>
                <w:noProof/>
              </w:rPr>
              <w:t>6.3 Třídy</w:t>
            </w:r>
            <w:r>
              <w:rPr>
                <w:noProof/>
                <w:webHidden/>
              </w:rPr>
              <w:tab/>
            </w:r>
            <w:r>
              <w:rPr>
                <w:noProof/>
                <w:webHidden/>
              </w:rPr>
              <w:fldChar w:fldCharType="begin"/>
            </w:r>
            <w:r>
              <w:rPr>
                <w:noProof/>
                <w:webHidden/>
              </w:rPr>
              <w:instrText xml:space="preserve"> PAGEREF _Toc151662762 \h </w:instrText>
            </w:r>
            <w:r>
              <w:rPr>
                <w:noProof/>
                <w:webHidden/>
              </w:rPr>
            </w:r>
            <w:r>
              <w:rPr>
                <w:noProof/>
                <w:webHidden/>
              </w:rPr>
              <w:fldChar w:fldCharType="separate"/>
            </w:r>
            <w:r>
              <w:rPr>
                <w:noProof/>
                <w:webHidden/>
              </w:rPr>
              <w:t>56</w:t>
            </w:r>
            <w:r>
              <w:rPr>
                <w:noProof/>
                <w:webHidden/>
              </w:rPr>
              <w:fldChar w:fldCharType="end"/>
            </w:r>
          </w:hyperlink>
        </w:p>
        <w:p w14:paraId="04495AED" w14:textId="1D061188"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63" w:history="1">
            <w:r w:rsidRPr="001D3965">
              <w:rPr>
                <w:rStyle w:val="Hypertextovodkaz"/>
                <w:noProof/>
              </w:rPr>
              <w:t>6.4 Docházka a rozvrhy</w:t>
            </w:r>
            <w:r>
              <w:rPr>
                <w:noProof/>
                <w:webHidden/>
              </w:rPr>
              <w:tab/>
            </w:r>
            <w:r>
              <w:rPr>
                <w:noProof/>
                <w:webHidden/>
              </w:rPr>
              <w:fldChar w:fldCharType="begin"/>
            </w:r>
            <w:r>
              <w:rPr>
                <w:noProof/>
                <w:webHidden/>
              </w:rPr>
              <w:instrText xml:space="preserve"> PAGEREF _Toc151662763 \h </w:instrText>
            </w:r>
            <w:r>
              <w:rPr>
                <w:noProof/>
                <w:webHidden/>
              </w:rPr>
            </w:r>
            <w:r>
              <w:rPr>
                <w:noProof/>
                <w:webHidden/>
              </w:rPr>
              <w:fldChar w:fldCharType="separate"/>
            </w:r>
            <w:r>
              <w:rPr>
                <w:noProof/>
                <w:webHidden/>
              </w:rPr>
              <w:t>56</w:t>
            </w:r>
            <w:r>
              <w:rPr>
                <w:noProof/>
                <w:webHidden/>
              </w:rPr>
              <w:fldChar w:fldCharType="end"/>
            </w:r>
          </w:hyperlink>
        </w:p>
        <w:p w14:paraId="0D31F843" w14:textId="21F85A4F"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64" w:history="1">
            <w:r w:rsidRPr="001D3965">
              <w:rPr>
                <w:rStyle w:val="Hypertextovodkaz"/>
                <w:noProof/>
              </w:rPr>
              <w:t>6.5 Admin správy</w:t>
            </w:r>
            <w:r>
              <w:rPr>
                <w:noProof/>
                <w:webHidden/>
              </w:rPr>
              <w:tab/>
            </w:r>
            <w:r>
              <w:rPr>
                <w:noProof/>
                <w:webHidden/>
              </w:rPr>
              <w:fldChar w:fldCharType="begin"/>
            </w:r>
            <w:r>
              <w:rPr>
                <w:noProof/>
                <w:webHidden/>
              </w:rPr>
              <w:instrText xml:space="preserve"> PAGEREF _Toc151662764 \h </w:instrText>
            </w:r>
            <w:r>
              <w:rPr>
                <w:noProof/>
                <w:webHidden/>
              </w:rPr>
            </w:r>
            <w:r>
              <w:rPr>
                <w:noProof/>
                <w:webHidden/>
              </w:rPr>
              <w:fldChar w:fldCharType="separate"/>
            </w:r>
            <w:r>
              <w:rPr>
                <w:noProof/>
                <w:webHidden/>
              </w:rPr>
              <w:t>56</w:t>
            </w:r>
            <w:r>
              <w:rPr>
                <w:noProof/>
                <w:webHidden/>
              </w:rPr>
              <w:fldChar w:fldCharType="end"/>
            </w:r>
          </w:hyperlink>
        </w:p>
        <w:p w14:paraId="510DE4BA" w14:textId="19DF051A"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65" w:history="1">
            <w:r w:rsidRPr="001D3965">
              <w:rPr>
                <w:rStyle w:val="Hypertextovodkaz"/>
                <w:noProof/>
              </w:rPr>
              <w:t>6.6 Databáze</w:t>
            </w:r>
            <w:r>
              <w:rPr>
                <w:noProof/>
                <w:webHidden/>
              </w:rPr>
              <w:tab/>
            </w:r>
            <w:r>
              <w:rPr>
                <w:noProof/>
                <w:webHidden/>
              </w:rPr>
              <w:fldChar w:fldCharType="begin"/>
            </w:r>
            <w:r>
              <w:rPr>
                <w:noProof/>
                <w:webHidden/>
              </w:rPr>
              <w:instrText xml:space="preserve"> PAGEREF _Toc151662765 \h </w:instrText>
            </w:r>
            <w:r>
              <w:rPr>
                <w:noProof/>
                <w:webHidden/>
              </w:rPr>
            </w:r>
            <w:r>
              <w:rPr>
                <w:noProof/>
                <w:webHidden/>
              </w:rPr>
              <w:fldChar w:fldCharType="separate"/>
            </w:r>
            <w:r>
              <w:rPr>
                <w:noProof/>
                <w:webHidden/>
              </w:rPr>
              <w:t>56</w:t>
            </w:r>
            <w:r>
              <w:rPr>
                <w:noProof/>
                <w:webHidden/>
              </w:rPr>
              <w:fldChar w:fldCharType="end"/>
            </w:r>
          </w:hyperlink>
        </w:p>
        <w:p w14:paraId="1D0C8ADD" w14:textId="1C46B580"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66" w:history="1">
            <w:r w:rsidRPr="001D3965">
              <w:rPr>
                <w:rStyle w:val="Hypertextovodkaz"/>
                <w:noProof/>
              </w:rPr>
              <w:t>6.7 Rozdělení kódu</w:t>
            </w:r>
            <w:r>
              <w:rPr>
                <w:noProof/>
                <w:webHidden/>
              </w:rPr>
              <w:tab/>
            </w:r>
            <w:r>
              <w:rPr>
                <w:noProof/>
                <w:webHidden/>
              </w:rPr>
              <w:fldChar w:fldCharType="begin"/>
            </w:r>
            <w:r>
              <w:rPr>
                <w:noProof/>
                <w:webHidden/>
              </w:rPr>
              <w:instrText xml:space="preserve"> PAGEREF _Toc151662766 \h </w:instrText>
            </w:r>
            <w:r>
              <w:rPr>
                <w:noProof/>
                <w:webHidden/>
              </w:rPr>
            </w:r>
            <w:r>
              <w:rPr>
                <w:noProof/>
                <w:webHidden/>
              </w:rPr>
              <w:fldChar w:fldCharType="separate"/>
            </w:r>
            <w:r>
              <w:rPr>
                <w:noProof/>
                <w:webHidden/>
              </w:rPr>
              <w:t>57</w:t>
            </w:r>
            <w:r>
              <w:rPr>
                <w:noProof/>
                <w:webHidden/>
              </w:rPr>
              <w:fldChar w:fldCharType="end"/>
            </w:r>
          </w:hyperlink>
        </w:p>
        <w:p w14:paraId="05380B38" w14:textId="73138BC4"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67" w:history="1">
            <w:r w:rsidRPr="001D3965">
              <w:rPr>
                <w:rStyle w:val="Hypertextovodkaz"/>
                <w:noProof/>
              </w:rPr>
              <w:t>6.7.1 Backend</w:t>
            </w:r>
            <w:r>
              <w:rPr>
                <w:noProof/>
                <w:webHidden/>
              </w:rPr>
              <w:tab/>
            </w:r>
            <w:r>
              <w:rPr>
                <w:noProof/>
                <w:webHidden/>
              </w:rPr>
              <w:fldChar w:fldCharType="begin"/>
            </w:r>
            <w:r>
              <w:rPr>
                <w:noProof/>
                <w:webHidden/>
              </w:rPr>
              <w:instrText xml:space="preserve"> PAGEREF _Toc151662767 \h </w:instrText>
            </w:r>
            <w:r>
              <w:rPr>
                <w:noProof/>
                <w:webHidden/>
              </w:rPr>
            </w:r>
            <w:r>
              <w:rPr>
                <w:noProof/>
                <w:webHidden/>
              </w:rPr>
              <w:fldChar w:fldCharType="separate"/>
            </w:r>
            <w:r>
              <w:rPr>
                <w:noProof/>
                <w:webHidden/>
              </w:rPr>
              <w:t>58</w:t>
            </w:r>
            <w:r>
              <w:rPr>
                <w:noProof/>
                <w:webHidden/>
              </w:rPr>
              <w:fldChar w:fldCharType="end"/>
            </w:r>
          </w:hyperlink>
        </w:p>
        <w:p w14:paraId="52130908" w14:textId="6D5A9031" w:rsidR="00023194" w:rsidRDefault="00023194">
          <w:pPr>
            <w:pStyle w:val="Obsah3"/>
            <w:tabs>
              <w:tab w:val="right" w:leader="dot" w:pos="8776"/>
            </w:tabs>
            <w:rPr>
              <w:rFonts w:eastAsiaTheme="minorEastAsia"/>
              <w:noProof/>
              <w:kern w:val="2"/>
              <w:lang w:eastAsia="cs-CZ"/>
              <w14:ligatures w14:val="standardContextual"/>
              <w14:numForm w14:val="default"/>
            </w:rPr>
          </w:pPr>
          <w:hyperlink w:anchor="_Toc151662768" w:history="1">
            <w:r w:rsidRPr="001D3965">
              <w:rPr>
                <w:rStyle w:val="Hypertextovodkaz"/>
                <w:noProof/>
              </w:rPr>
              <w:t>6.7.2 Frontend</w:t>
            </w:r>
            <w:r>
              <w:rPr>
                <w:noProof/>
                <w:webHidden/>
              </w:rPr>
              <w:tab/>
            </w:r>
            <w:r>
              <w:rPr>
                <w:noProof/>
                <w:webHidden/>
              </w:rPr>
              <w:fldChar w:fldCharType="begin"/>
            </w:r>
            <w:r>
              <w:rPr>
                <w:noProof/>
                <w:webHidden/>
              </w:rPr>
              <w:instrText xml:space="preserve"> PAGEREF _Toc151662768 \h </w:instrText>
            </w:r>
            <w:r>
              <w:rPr>
                <w:noProof/>
                <w:webHidden/>
              </w:rPr>
            </w:r>
            <w:r>
              <w:rPr>
                <w:noProof/>
                <w:webHidden/>
              </w:rPr>
              <w:fldChar w:fldCharType="separate"/>
            </w:r>
            <w:r>
              <w:rPr>
                <w:noProof/>
                <w:webHidden/>
              </w:rPr>
              <w:t>62</w:t>
            </w:r>
            <w:r>
              <w:rPr>
                <w:noProof/>
                <w:webHidden/>
              </w:rPr>
              <w:fldChar w:fldCharType="end"/>
            </w:r>
          </w:hyperlink>
        </w:p>
        <w:p w14:paraId="3F4E5FC2" w14:textId="240AC11E" w:rsidR="00023194" w:rsidRDefault="00023194">
          <w:pPr>
            <w:pStyle w:val="Obsah1"/>
            <w:tabs>
              <w:tab w:val="right" w:leader="dot" w:pos="8776"/>
            </w:tabs>
            <w:rPr>
              <w:rFonts w:eastAsiaTheme="minorEastAsia"/>
              <w:noProof/>
              <w:kern w:val="2"/>
              <w:lang w:eastAsia="cs-CZ"/>
              <w14:ligatures w14:val="standardContextual"/>
              <w14:numForm w14:val="default"/>
            </w:rPr>
          </w:pPr>
          <w:hyperlink w:anchor="_Toc151662769" w:history="1">
            <w:r w:rsidRPr="001D3965">
              <w:rPr>
                <w:rStyle w:val="Hypertextovodkaz"/>
                <w:noProof/>
              </w:rPr>
              <w:t>7 Plán testování a nasazení aplikace</w:t>
            </w:r>
            <w:r>
              <w:rPr>
                <w:noProof/>
                <w:webHidden/>
              </w:rPr>
              <w:tab/>
            </w:r>
            <w:r>
              <w:rPr>
                <w:noProof/>
                <w:webHidden/>
              </w:rPr>
              <w:fldChar w:fldCharType="begin"/>
            </w:r>
            <w:r>
              <w:rPr>
                <w:noProof/>
                <w:webHidden/>
              </w:rPr>
              <w:instrText xml:space="preserve"> PAGEREF _Toc151662769 \h </w:instrText>
            </w:r>
            <w:r>
              <w:rPr>
                <w:noProof/>
                <w:webHidden/>
              </w:rPr>
            </w:r>
            <w:r>
              <w:rPr>
                <w:noProof/>
                <w:webHidden/>
              </w:rPr>
              <w:fldChar w:fldCharType="separate"/>
            </w:r>
            <w:r>
              <w:rPr>
                <w:noProof/>
                <w:webHidden/>
              </w:rPr>
              <w:t>66</w:t>
            </w:r>
            <w:r>
              <w:rPr>
                <w:noProof/>
                <w:webHidden/>
              </w:rPr>
              <w:fldChar w:fldCharType="end"/>
            </w:r>
          </w:hyperlink>
        </w:p>
        <w:p w14:paraId="3CBC65E0" w14:textId="7710A334"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70" w:history="1">
            <w:r w:rsidRPr="001D3965">
              <w:rPr>
                <w:rStyle w:val="Hypertextovodkaz"/>
                <w:noProof/>
              </w:rPr>
              <w:t>7.1 Uživatelské testování</w:t>
            </w:r>
            <w:r>
              <w:rPr>
                <w:noProof/>
                <w:webHidden/>
              </w:rPr>
              <w:tab/>
            </w:r>
            <w:r>
              <w:rPr>
                <w:noProof/>
                <w:webHidden/>
              </w:rPr>
              <w:fldChar w:fldCharType="begin"/>
            </w:r>
            <w:r>
              <w:rPr>
                <w:noProof/>
                <w:webHidden/>
              </w:rPr>
              <w:instrText xml:space="preserve"> PAGEREF _Toc151662770 \h </w:instrText>
            </w:r>
            <w:r>
              <w:rPr>
                <w:noProof/>
                <w:webHidden/>
              </w:rPr>
            </w:r>
            <w:r>
              <w:rPr>
                <w:noProof/>
                <w:webHidden/>
              </w:rPr>
              <w:fldChar w:fldCharType="separate"/>
            </w:r>
            <w:r>
              <w:rPr>
                <w:noProof/>
                <w:webHidden/>
              </w:rPr>
              <w:t>66</w:t>
            </w:r>
            <w:r>
              <w:rPr>
                <w:noProof/>
                <w:webHidden/>
              </w:rPr>
              <w:fldChar w:fldCharType="end"/>
            </w:r>
          </w:hyperlink>
        </w:p>
        <w:p w14:paraId="229D1865" w14:textId="4F875858"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71" w:history="1">
            <w:r w:rsidRPr="001D3965">
              <w:rPr>
                <w:rStyle w:val="Hypertextovodkaz"/>
                <w:noProof/>
              </w:rPr>
              <w:t>7.2 Plán nasazení</w:t>
            </w:r>
            <w:r>
              <w:rPr>
                <w:noProof/>
                <w:webHidden/>
              </w:rPr>
              <w:tab/>
            </w:r>
            <w:r>
              <w:rPr>
                <w:noProof/>
                <w:webHidden/>
              </w:rPr>
              <w:fldChar w:fldCharType="begin"/>
            </w:r>
            <w:r>
              <w:rPr>
                <w:noProof/>
                <w:webHidden/>
              </w:rPr>
              <w:instrText xml:space="preserve"> PAGEREF _Toc151662771 \h </w:instrText>
            </w:r>
            <w:r>
              <w:rPr>
                <w:noProof/>
                <w:webHidden/>
              </w:rPr>
            </w:r>
            <w:r>
              <w:rPr>
                <w:noProof/>
                <w:webHidden/>
              </w:rPr>
              <w:fldChar w:fldCharType="separate"/>
            </w:r>
            <w:r>
              <w:rPr>
                <w:noProof/>
                <w:webHidden/>
              </w:rPr>
              <w:t>66</w:t>
            </w:r>
            <w:r>
              <w:rPr>
                <w:noProof/>
                <w:webHidden/>
              </w:rPr>
              <w:fldChar w:fldCharType="end"/>
            </w:r>
          </w:hyperlink>
        </w:p>
        <w:p w14:paraId="7FBDA23F" w14:textId="6D4FF790"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72" w:history="1">
            <w:r w:rsidRPr="001D3965">
              <w:rPr>
                <w:rStyle w:val="Hypertextovodkaz"/>
                <w:noProof/>
              </w:rPr>
              <w:t>7.3 Možnosti pokračování</w:t>
            </w:r>
            <w:r>
              <w:rPr>
                <w:noProof/>
                <w:webHidden/>
              </w:rPr>
              <w:tab/>
            </w:r>
            <w:r>
              <w:rPr>
                <w:noProof/>
                <w:webHidden/>
              </w:rPr>
              <w:fldChar w:fldCharType="begin"/>
            </w:r>
            <w:r>
              <w:rPr>
                <w:noProof/>
                <w:webHidden/>
              </w:rPr>
              <w:instrText xml:space="preserve"> PAGEREF _Toc151662772 \h </w:instrText>
            </w:r>
            <w:r>
              <w:rPr>
                <w:noProof/>
                <w:webHidden/>
              </w:rPr>
            </w:r>
            <w:r>
              <w:rPr>
                <w:noProof/>
                <w:webHidden/>
              </w:rPr>
              <w:fldChar w:fldCharType="separate"/>
            </w:r>
            <w:r>
              <w:rPr>
                <w:noProof/>
                <w:webHidden/>
              </w:rPr>
              <w:t>67</w:t>
            </w:r>
            <w:r>
              <w:rPr>
                <w:noProof/>
                <w:webHidden/>
              </w:rPr>
              <w:fldChar w:fldCharType="end"/>
            </w:r>
          </w:hyperlink>
        </w:p>
        <w:p w14:paraId="290636A3" w14:textId="682F5EFC" w:rsidR="00023194" w:rsidRDefault="00023194">
          <w:pPr>
            <w:pStyle w:val="Obsah1"/>
            <w:tabs>
              <w:tab w:val="right" w:leader="dot" w:pos="8776"/>
            </w:tabs>
            <w:rPr>
              <w:rFonts w:eastAsiaTheme="minorEastAsia"/>
              <w:noProof/>
              <w:kern w:val="2"/>
              <w:lang w:eastAsia="cs-CZ"/>
              <w14:ligatures w14:val="standardContextual"/>
              <w14:numForm w14:val="default"/>
            </w:rPr>
          </w:pPr>
          <w:hyperlink w:anchor="_Toc151662773" w:history="1">
            <w:r w:rsidRPr="001D3965">
              <w:rPr>
                <w:rStyle w:val="Hypertextovodkaz"/>
                <w:noProof/>
              </w:rPr>
              <w:t>Závěr</w:t>
            </w:r>
            <w:r>
              <w:rPr>
                <w:noProof/>
                <w:webHidden/>
              </w:rPr>
              <w:tab/>
            </w:r>
            <w:r>
              <w:rPr>
                <w:noProof/>
                <w:webHidden/>
              </w:rPr>
              <w:fldChar w:fldCharType="begin"/>
            </w:r>
            <w:r>
              <w:rPr>
                <w:noProof/>
                <w:webHidden/>
              </w:rPr>
              <w:instrText xml:space="preserve"> PAGEREF _Toc151662773 \h </w:instrText>
            </w:r>
            <w:r>
              <w:rPr>
                <w:noProof/>
                <w:webHidden/>
              </w:rPr>
            </w:r>
            <w:r>
              <w:rPr>
                <w:noProof/>
                <w:webHidden/>
              </w:rPr>
              <w:fldChar w:fldCharType="separate"/>
            </w:r>
            <w:r>
              <w:rPr>
                <w:noProof/>
                <w:webHidden/>
              </w:rPr>
              <w:t>69</w:t>
            </w:r>
            <w:r>
              <w:rPr>
                <w:noProof/>
                <w:webHidden/>
              </w:rPr>
              <w:fldChar w:fldCharType="end"/>
            </w:r>
          </w:hyperlink>
        </w:p>
        <w:p w14:paraId="6E6AC67B" w14:textId="315BEE46" w:rsidR="00023194" w:rsidRDefault="00023194">
          <w:pPr>
            <w:pStyle w:val="Obsah1"/>
            <w:tabs>
              <w:tab w:val="right" w:leader="dot" w:pos="8776"/>
            </w:tabs>
            <w:rPr>
              <w:rFonts w:eastAsiaTheme="minorEastAsia"/>
              <w:noProof/>
              <w:kern w:val="2"/>
              <w:lang w:eastAsia="cs-CZ"/>
              <w14:ligatures w14:val="standardContextual"/>
              <w14:numForm w14:val="default"/>
            </w:rPr>
          </w:pPr>
          <w:hyperlink w:anchor="_Toc151662774" w:history="1">
            <w:r w:rsidRPr="001D3965">
              <w:rPr>
                <w:rStyle w:val="Hypertextovodkaz"/>
                <w:noProof/>
              </w:rPr>
              <w:t>Použitá literatura</w:t>
            </w:r>
            <w:r>
              <w:rPr>
                <w:noProof/>
                <w:webHidden/>
              </w:rPr>
              <w:tab/>
            </w:r>
            <w:r>
              <w:rPr>
                <w:noProof/>
                <w:webHidden/>
              </w:rPr>
              <w:fldChar w:fldCharType="begin"/>
            </w:r>
            <w:r>
              <w:rPr>
                <w:noProof/>
                <w:webHidden/>
              </w:rPr>
              <w:instrText xml:space="preserve"> PAGEREF _Toc151662774 \h </w:instrText>
            </w:r>
            <w:r>
              <w:rPr>
                <w:noProof/>
                <w:webHidden/>
              </w:rPr>
            </w:r>
            <w:r>
              <w:rPr>
                <w:noProof/>
                <w:webHidden/>
              </w:rPr>
              <w:fldChar w:fldCharType="separate"/>
            </w:r>
            <w:r>
              <w:rPr>
                <w:noProof/>
                <w:webHidden/>
              </w:rPr>
              <w:t>71</w:t>
            </w:r>
            <w:r>
              <w:rPr>
                <w:noProof/>
                <w:webHidden/>
              </w:rPr>
              <w:fldChar w:fldCharType="end"/>
            </w:r>
          </w:hyperlink>
        </w:p>
        <w:p w14:paraId="114D5087" w14:textId="0DCB062C" w:rsidR="00023194" w:rsidRDefault="00023194">
          <w:pPr>
            <w:pStyle w:val="Obsah1"/>
            <w:tabs>
              <w:tab w:val="right" w:leader="dot" w:pos="8776"/>
            </w:tabs>
            <w:rPr>
              <w:rFonts w:eastAsiaTheme="minorEastAsia"/>
              <w:noProof/>
              <w:kern w:val="2"/>
              <w:lang w:eastAsia="cs-CZ"/>
              <w14:ligatures w14:val="standardContextual"/>
              <w14:numForm w14:val="default"/>
            </w:rPr>
          </w:pPr>
          <w:hyperlink w:anchor="_Toc151662775" w:history="1">
            <w:r w:rsidRPr="001D3965">
              <w:rPr>
                <w:rStyle w:val="Hypertextovodkaz"/>
                <w:noProof/>
              </w:rPr>
              <w:t>Přílohy</w:t>
            </w:r>
            <w:r>
              <w:rPr>
                <w:noProof/>
                <w:webHidden/>
              </w:rPr>
              <w:tab/>
            </w:r>
            <w:r>
              <w:rPr>
                <w:noProof/>
                <w:webHidden/>
              </w:rPr>
              <w:fldChar w:fldCharType="begin"/>
            </w:r>
            <w:r>
              <w:rPr>
                <w:noProof/>
                <w:webHidden/>
              </w:rPr>
              <w:instrText xml:space="preserve"> PAGEREF _Toc151662775 \h </w:instrText>
            </w:r>
            <w:r>
              <w:rPr>
                <w:noProof/>
                <w:webHidden/>
              </w:rPr>
            </w:r>
            <w:r>
              <w:rPr>
                <w:noProof/>
                <w:webHidden/>
              </w:rPr>
              <w:fldChar w:fldCharType="separate"/>
            </w:r>
            <w:r>
              <w:rPr>
                <w:noProof/>
                <w:webHidden/>
              </w:rPr>
              <w:t>I</w:t>
            </w:r>
            <w:r>
              <w:rPr>
                <w:noProof/>
                <w:webHidden/>
              </w:rPr>
              <w:fldChar w:fldCharType="end"/>
            </w:r>
          </w:hyperlink>
        </w:p>
        <w:p w14:paraId="5E16F7A0" w14:textId="255F4D1D"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76" w:history="1">
            <w:r w:rsidRPr="001D3965">
              <w:rPr>
                <w:rStyle w:val="Hypertextovodkaz"/>
                <w:noProof/>
              </w:rPr>
              <w:t>Příloha A: Kód a demo aplikace</w:t>
            </w:r>
            <w:r>
              <w:rPr>
                <w:noProof/>
                <w:webHidden/>
              </w:rPr>
              <w:tab/>
            </w:r>
            <w:r>
              <w:rPr>
                <w:noProof/>
                <w:webHidden/>
              </w:rPr>
              <w:fldChar w:fldCharType="begin"/>
            </w:r>
            <w:r>
              <w:rPr>
                <w:noProof/>
                <w:webHidden/>
              </w:rPr>
              <w:instrText xml:space="preserve"> PAGEREF _Toc151662776 \h </w:instrText>
            </w:r>
            <w:r>
              <w:rPr>
                <w:noProof/>
                <w:webHidden/>
              </w:rPr>
            </w:r>
            <w:r>
              <w:rPr>
                <w:noProof/>
                <w:webHidden/>
              </w:rPr>
              <w:fldChar w:fldCharType="separate"/>
            </w:r>
            <w:r>
              <w:rPr>
                <w:noProof/>
                <w:webHidden/>
              </w:rPr>
              <w:t>I</w:t>
            </w:r>
            <w:r>
              <w:rPr>
                <w:noProof/>
                <w:webHidden/>
              </w:rPr>
              <w:fldChar w:fldCharType="end"/>
            </w:r>
          </w:hyperlink>
        </w:p>
        <w:p w14:paraId="322691E3" w14:textId="5C71D560"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77" w:history="1">
            <w:r w:rsidRPr="001D3965">
              <w:rPr>
                <w:rStyle w:val="Hypertextovodkaz"/>
                <w:noProof/>
              </w:rPr>
              <w:t>Příloha B: Interní materiály</w:t>
            </w:r>
            <w:r>
              <w:rPr>
                <w:noProof/>
                <w:webHidden/>
              </w:rPr>
              <w:tab/>
            </w:r>
            <w:r>
              <w:rPr>
                <w:noProof/>
                <w:webHidden/>
              </w:rPr>
              <w:fldChar w:fldCharType="begin"/>
            </w:r>
            <w:r>
              <w:rPr>
                <w:noProof/>
                <w:webHidden/>
              </w:rPr>
              <w:instrText xml:space="preserve"> PAGEREF _Toc151662777 \h </w:instrText>
            </w:r>
            <w:r>
              <w:rPr>
                <w:noProof/>
                <w:webHidden/>
              </w:rPr>
            </w:r>
            <w:r>
              <w:rPr>
                <w:noProof/>
                <w:webHidden/>
              </w:rPr>
              <w:fldChar w:fldCharType="separate"/>
            </w:r>
            <w:r>
              <w:rPr>
                <w:noProof/>
                <w:webHidden/>
              </w:rPr>
              <w:t>I</w:t>
            </w:r>
            <w:r>
              <w:rPr>
                <w:noProof/>
                <w:webHidden/>
              </w:rPr>
              <w:fldChar w:fldCharType="end"/>
            </w:r>
          </w:hyperlink>
        </w:p>
        <w:p w14:paraId="0CB7865D" w14:textId="59107588"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78" w:history="1">
            <w:r w:rsidRPr="001D3965">
              <w:rPr>
                <w:rStyle w:val="Hypertextovodkaz"/>
                <w:noProof/>
              </w:rPr>
              <w:t>Příloha C: Testovací scénáře</w:t>
            </w:r>
            <w:r>
              <w:rPr>
                <w:noProof/>
                <w:webHidden/>
              </w:rPr>
              <w:tab/>
            </w:r>
            <w:r>
              <w:rPr>
                <w:noProof/>
                <w:webHidden/>
              </w:rPr>
              <w:fldChar w:fldCharType="begin"/>
            </w:r>
            <w:r>
              <w:rPr>
                <w:noProof/>
                <w:webHidden/>
              </w:rPr>
              <w:instrText xml:space="preserve"> PAGEREF _Toc151662778 \h </w:instrText>
            </w:r>
            <w:r>
              <w:rPr>
                <w:noProof/>
                <w:webHidden/>
              </w:rPr>
            </w:r>
            <w:r>
              <w:rPr>
                <w:noProof/>
                <w:webHidden/>
              </w:rPr>
              <w:fldChar w:fldCharType="separate"/>
            </w:r>
            <w:r>
              <w:rPr>
                <w:noProof/>
                <w:webHidden/>
              </w:rPr>
              <w:t>I</w:t>
            </w:r>
            <w:r>
              <w:rPr>
                <w:noProof/>
                <w:webHidden/>
              </w:rPr>
              <w:fldChar w:fldCharType="end"/>
            </w:r>
          </w:hyperlink>
        </w:p>
        <w:p w14:paraId="77AA498A" w14:textId="143AD525" w:rsidR="00023194" w:rsidRDefault="00023194">
          <w:pPr>
            <w:pStyle w:val="Obsah2"/>
            <w:tabs>
              <w:tab w:val="right" w:leader="dot" w:pos="8776"/>
            </w:tabs>
            <w:rPr>
              <w:rFonts w:eastAsiaTheme="minorEastAsia"/>
              <w:noProof/>
              <w:kern w:val="2"/>
              <w:lang w:eastAsia="cs-CZ"/>
              <w14:ligatures w14:val="standardContextual"/>
              <w14:numForm w14:val="default"/>
            </w:rPr>
          </w:pPr>
          <w:hyperlink w:anchor="_Toc151662779" w:history="1">
            <w:r w:rsidRPr="001D3965">
              <w:rPr>
                <w:rStyle w:val="Hypertextovodkaz"/>
                <w:noProof/>
              </w:rPr>
              <w:t>Příloha D: Ukázky výsledné aplikace</w:t>
            </w:r>
            <w:r>
              <w:rPr>
                <w:noProof/>
                <w:webHidden/>
              </w:rPr>
              <w:tab/>
            </w:r>
            <w:r>
              <w:rPr>
                <w:noProof/>
                <w:webHidden/>
              </w:rPr>
              <w:fldChar w:fldCharType="begin"/>
            </w:r>
            <w:r>
              <w:rPr>
                <w:noProof/>
                <w:webHidden/>
              </w:rPr>
              <w:instrText xml:space="preserve"> PAGEREF _Toc151662779 \h </w:instrText>
            </w:r>
            <w:r>
              <w:rPr>
                <w:noProof/>
                <w:webHidden/>
              </w:rPr>
            </w:r>
            <w:r>
              <w:rPr>
                <w:noProof/>
                <w:webHidden/>
              </w:rPr>
              <w:fldChar w:fldCharType="separate"/>
            </w:r>
            <w:r>
              <w:rPr>
                <w:noProof/>
                <w:webHidden/>
              </w:rPr>
              <w:t>V</w:t>
            </w:r>
            <w:r>
              <w:rPr>
                <w:noProof/>
                <w:webHidden/>
              </w:rPr>
              <w:fldChar w:fldCharType="end"/>
            </w:r>
          </w:hyperlink>
        </w:p>
        <w:p w14:paraId="6C279EF4" w14:textId="5AD43655" w:rsidR="00D9373F" w:rsidRDefault="00D9373F" w:rsidP="00D9373F">
          <w:r w:rsidRPr="00FE05C5">
            <w:rPr>
              <w:b/>
              <w:bCs/>
              <w:highlight w:val="cyan"/>
            </w:rPr>
            <w:fldChar w:fldCharType="end"/>
          </w:r>
        </w:p>
      </w:sdtContent>
    </w:sdt>
    <w:p w14:paraId="706177F7" w14:textId="77777777" w:rsidR="001466B0" w:rsidRDefault="001466B0" w:rsidP="001466B0">
      <w:pPr>
        <w:sectPr w:rsidR="001466B0" w:rsidSect="00FA0C12">
          <w:footerReference w:type="default" r:id="rId15"/>
          <w:pgSz w:w="11906" w:h="16838" w:code="9"/>
          <w:pgMar w:top="1418" w:right="1418" w:bottom="1418" w:left="1418" w:header="709" w:footer="709" w:gutter="284"/>
          <w:cols w:space="708"/>
          <w:docGrid w:linePitch="360"/>
        </w:sectPr>
      </w:pPr>
    </w:p>
    <w:p w14:paraId="6859C14D" w14:textId="3D6DE729" w:rsidR="00D52C8C" w:rsidRDefault="00D52C8C" w:rsidP="00D52C8C">
      <w:pPr>
        <w:pStyle w:val="Nadpisnzvyjin"/>
      </w:pPr>
      <w:r>
        <w:lastRenderedPageBreak/>
        <w:t>Seznam obrázků</w:t>
      </w:r>
    </w:p>
    <w:p w14:paraId="77CD08E9" w14:textId="760FEBFF" w:rsidR="00023194" w:rsidRDefault="00023194">
      <w:pPr>
        <w:pStyle w:val="Seznamobrzk"/>
        <w:tabs>
          <w:tab w:val="right" w:leader="dot" w:pos="8776"/>
        </w:tabs>
        <w:rPr>
          <w:rFonts w:eastAsiaTheme="minorEastAsia"/>
          <w:noProof/>
          <w:kern w:val="2"/>
          <w:lang w:eastAsia="cs-CZ"/>
          <w14:ligatures w14:val="standardContextual"/>
          <w14:numForm w14:val="default"/>
        </w:rPr>
      </w:pPr>
      <w:r>
        <w:fldChar w:fldCharType="begin"/>
      </w:r>
      <w:r>
        <w:instrText xml:space="preserve"> TOC \h \z \c "Obrázek" </w:instrText>
      </w:r>
      <w:r>
        <w:fldChar w:fldCharType="separate"/>
      </w:r>
      <w:hyperlink w:anchor="_Toc151662780" w:history="1">
        <w:r w:rsidRPr="001C4067">
          <w:rPr>
            <w:rStyle w:val="Hypertextovodkaz"/>
            <w:noProof/>
          </w:rPr>
          <w:t xml:space="preserve">Obrázek 1 - Počty kurzů (zdroj: </w:t>
        </w:r>
        <w:r w:rsidRPr="001C4067">
          <w:rPr>
            <w:rStyle w:val="Hypertextovodkaz"/>
            <w:rFonts w:ascii="Georgia" w:hAnsi="Georgia"/>
            <w:noProof/>
          </w:rPr>
          <w:t>(CODE Rebels, 2023)</w:t>
        </w:r>
        <w:r w:rsidRPr="001C4067">
          <w:rPr>
            <w:rStyle w:val="Hypertextovodkaz"/>
            <w:noProof/>
          </w:rPr>
          <w:t>)</w:t>
        </w:r>
        <w:r>
          <w:rPr>
            <w:noProof/>
            <w:webHidden/>
          </w:rPr>
          <w:tab/>
        </w:r>
        <w:r>
          <w:rPr>
            <w:noProof/>
            <w:webHidden/>
          </w:rPr>
          <w:fldChar w:fldCharType="begin"/>
        </w:r>
        <w:r>
          <w:rPr>
            <w:noProof/>
            <w:webHidden/>
          </w:rPr>
          <w:instrText xml:space="preserve"> PAGEREF _Toc151662780 \h </w:instrText>
        </w:r>
        <w:r>
          <w:rPr>
            <w:noProof/>
            <w:webHidden/>
          </w:rPr>
        </w:r>
        <w:r>
          <w:rPr>
            <w:noProof/>
            <w:webHidden/>
          </w:rPr>
          <w:fldChar w:fldCharType="separate"/>
        </w:r>
        <w:r>
          <w:rPr>
            <w:noProof/>
            <w:webHidden/>
          </w:rPr>
          <w:t>16</w:t>
        </w:r>
        <w:r>
          <w:rPr>
            <w:noProof/>
            <w:webHidden/>
          </w:rPr>
          <w:fldChar w:fldCharType="end"/>
        </w:r>
      </w:hyperlink>
    </w:p>
    <w:p w14:paraId="0FDBCBA8" w14:textId="73E2FE82"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781" w:history="1">
        <w:r w:rsidRPr="001C4067">
          <w:rPr>
            <w:rStyle w:val="Hypertextovodkaz"/>
            <w:noProof/>
          </w:rPr>
          <w:t xml:space="preserve">Obrázek 2- Počty dětí a lektorů (zdroj: </w:t>
        </w:r>
        <w:r w:rsidRPr="001C4067">
          <w:rPr>
            <w:rStyle w:val="Hypertextovodkaz"/>
            <w:rFonts w:ascii="Georgia" w:hAnsi="Georgia"/>
            <w:noProof/>
          </w:rPr>
          <w:t>(CODE Rebels, 2023)</w:t>
        </w:r>
        <w:r w:rsidRPr="001C4067">
          <w:rPr>
            <w:rStyle w:val="Hypertextovodkaz"/>
            <w:noProof/>
          </w:rPr>
          <w:t>)</w:t>
        </w:r>
        <w:r>
          <w:rPr>
            <w:noProof/>
            <w:webHidden/>
          </w:rPr>
          <w:tab/>
        </w:r>
        <w:r>
          <w:rPr>
            <w:noProof/>
            <w:webHidden/>
          </w:rPr>
          <w:fldChar w:fldCharType="begin"/>
        </w:r>
        <w:r>
          <w:rPr>
            <w:noProof/>
            <w:webHidden/>
          </w:rPr>
          <w:instrText xml:space="preserve"> PAGEREF _Toc151662781 \h </w:instrText>
        </w:r>
        <w:r>
          <w:rPr>
            <w:noProof/>
            <w:webHidden/>
          </w:rPr>
        </w:r>
        <w:r>
          <w:rPr>
            <w:noProof/>
            <w:webHidden/>
          </w:rPr>
          <w:fldChar w:fldCharType="separate"/>
        </w:r>
        <w:r>
          <w:rPr>
            <w:noProof/>
            <w:webHidden/>
          </w:rPr>
          <w:t>16</w:t>
        </w:r>
        <w:r>
          <w:rPr>
            <w:noProof/>
            <w:webHidden/>
          </w:rPr>
          <w:fldChar w:fldCharType="end"/>
        </w:r>
      </w:hyperlink>
    </w:p>
    <w:p w14:paraId="7E20ACFE" w14:textId="02899166"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r:id="rId16" w:anchor="_Toc151662782" w:history="1">
        <w:r w:rsidRPr="001C4067">
          <w:rPr>
            <w:rStyle w:val="Hypertextovodkaz"/>
            <w:noProof/>
          </w:rPr>
          <w:t>Obrázek 3 - Proces vytváření nového uživatele (zdroj: autor)</w:t>
        </w:r>
        <w:r>
          <w:rPr>
            <w:noProof/>
            <w:webHidden/>
          </w:rPr>
          <w:tab/>
        </w:r>
        <w:r>
          <w:rPr>
            <w:noProof/>
            <w:webHidden/>
          </w:rPr>
          <w:fldChar w:fldCharType="begin"/>
        </w:r>
        <w:r>
          <w:rPr>
            <w:noProof/>
            <w:webHidden/>
          </w:rPr>
          <w:instrText xml:space="preserve"> PAGEREF _Toc151662782 \h </w:instrText>
        </w:r>
        <w:r>
          <w:rPr>
            <w:noProof/>
            <w:webHidden/>
          </w:rPr>
        </w:r>
        <w:r>
          <w:rPr>
            <w:noProof/>
            <w:webHidden/>
          </w:rPr>
          <w:fldChar w:fldCharType="separate"/>
        </w:r>
        <w:r>
          <w:rPr>
            <w:noProof/>
            <w:webHidden/>
          </w:rPr>
          <w:t>21</w:t>
        </w:r>
        <w:r>
          <w:rPr>
            <w:noProof/>
            <w:webHidden/>
          </w:rPr>
          <w:fldChar w:fldCharType="end"/>
        </w:r>
      </w:hyperlink>
    </w:p>
    <w:p w14:paraId="4699789F" w14:textId="30DB82DA"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r:id="rId17" w:anchor="_Toc151662783" w:history="1">
        <w:r w:rsidRPr="001C4067">
          <w:rPr>
            <w:rStyle w:val="Hypertextovodkaz"/>
            <w:noProof/>
          </w:rPr>
          <w:t>Obrázek 4 - Proces vytváření nového kurzu (zdroj: autor)</w:t>
        </w:r>
        <w:r>
          <w:rPr>
            <w:noProof/>
            <w:webHidden/>
          </w:rPr>
          <w:tab/>
        </w:r>
        <w:r>
          <w:rPr>
            <w:noProof/>
            <w:webHidden/>
          </w:rPr>
          <w:fldChar w:fldCharType="begin"/>
        </w:r>
        <w:r>
          <w:rPr>
            <w:noProof/>
            <w:webHidden/>
          </w:rPr>
          <w:instrText xml:space="preserve"> PAGEREF _Toc151662783 \h </w:instrText>
        </w:r>
        <w:r>
          <w:rPr>
            <w:noProof/>
            <w:webHidden/>
          </w:rPr>
        </w:r>
        <w:r>
          <w:rPr>
            <w:noProof/>
            <w:webHidden/>
          </w:rPr>
          <w:fldChar w:fldCharType="separate"/>
        </w:r>
        <w:r>
          <w:rPr>
            <w:noProof/>
            <w:webHidden/>
          </w:rPr>
          <w:t>22</w:t>
        </w:r>
        <w:r>
          <w:rPr>
            <w:noProof/>
            <w:webHidden/>
          </w:rPr>
          <w:fldChar w:fldCharType="end"/>
        </w:r>
      </w:hyperlink>
    </w:p>
    <w:p w14:paraId="08B5386B" w14:textId="6EBB4537"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r:id="rId18" w:anchor="_Toc151662784" w:history="1">
        <w:r w:rsidRPr="001C4067">
          <w:rPr>
            <w:rStyle w:val="Hypertextovodkaz"/>
            <w:noProof/>
          </w:rPr>
          <w:t>Obrázek 5 - Proces vytváření lekce (zdroj: autor)</w:t>
        </w:r>
        <w:r>
          <w:rPr>
            <w:noProof/>
            <w:webHidden/>
          </w:rPr>
          <w:tab/>
        </w:r>
        <w:r>
          <w:rPr>
            <w:noProof/>
            <w:webHidden/>
          </w:rPr>
          <w:fldChar w:fldCharType="begin"/>
        </w:r>
        <w:r>
          <w:rPr>
            <w:noProof/>
            <w:webHidden/>
          </w:rPr>
          <w:instrText xml:space="preserve"> PAGEREF _Toc151662784 \h </w:instrText>
        </w:r>
        <w:r>
          <w:rPr>
            <w:noProof/>
            <w:webHidden/>
          </w:rPr>
        </w:r>
        <w:r>
          <w:rPr>
            <w:noProof/>
            <w:webHidden/>
          </w:rPr>
          <w:fldChar w:fldCharType="separate"/>
        </w:r>
        <w:r>
          <w:rPr>
            <w:noProof/>
            <w:webHidden/>
          </w:rPr>
          <w:t>23</w:t>
        </w:r>
        <w:r>
          <w:rPr>
            <w:noProof/>
            <w:webHidden/>
          </w:rPr>
          <w:fldChar w:fldCharType="end"/>
        </w:r>
      </w:hyperlink>
    </w:p>
    <w:p w14:paraId="2B420D61" w14:textId="2C2183A9"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r:id="rId19" w:anchor="_Toc151662785" w:history="1">
        <w:r w:rsidRPr="001C4067">
          <w:rPr>
            <w:rStyle w:val="Hypertextovodkaz"/>
            <w:noProof/>
          </w:rPr>
          <w:t>Obrázek 6 - Proces tvorby třídy (zdroj: autor)</w:t>
        </w:r>
        <w:r>
          <w:rPr>
            <w:noProof/>
            <w:webHidden/>
          </w:rPr>
          <w:tab/>
        </w:r>
        <w:r>
          <w:rPr>
            <w:noProof/>
            <w:webHidden/>
          </w:rPr>
          <w:fldChar w:fldCharType="begin"/>
        </w:r>
        <w:r>
          <w:rPr>
            <w:noProof/>
            <w:webHidden/>
          </w:rPr>
          <w:instrText xml:space="preserve"> PAGEREF _Toc151662785 \h </w:instrText>
        </w:r>
        <w:r>
          <w:rPr>
            <w:noProof/>
            <w:webHidden/>
          </w:rPr>
        </w:r>
        <w:r>
          <w:rPr>
            <w:noProof/>
            <w:webHidden/>
          </w:rPr>
          <w:fldChar w:fldCharType="separate"/>
        </w:r>
        <w:r>
          <w:rPr>
            <w:noProof/>
            <w:webHidden/>
          </w:rPr>
          <w:t>24</w:t>
        </w:r>
        <w:r>
          <w:rPr>
            <w:noProof/>
            <w:webHidden/>
          </w:rPr>
          <w:fldChar w:fldCharType="end"/>
        </w:r>
      </w:hyperlink>
    </w:p>
    <w:p w14:paraId="20081809" w14:textId="75B6EFFA"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r:id="rId20" w:anchor="_Toc151662786" w:history="1">
        <w:r w:rsidRPr="001C4067">
          <w:rPr>
            <w:rStyle w:val="Hypertextovodkaz"/>
            <w:noProof/>
          </w:rPr>
          <w:t>Obrázek 7 - Diagram případu užití, první část (zdroj: autor)</w:t>
        </w:r>
        <w:r>
          <w:rPr>
            <w:noProof/>
            <w:webHidden/>
          </w:rPr>
          <w:tab/>
        </w:r>
        <w:r>
          <w:rPr>
            <w:noProof/>
            <w:webHidden/>
          </w:rPr>
          <w:fldChar w:fldCharType="begin"/>
        </w:r>
        <w:r>
          <w:rPr>
            <w:noProof/>
            <w:webHidden/>
          </w:rPr>
          <w:instrText xml:space="preserve"> PAGEREF _Toc151662786 \h </w:instrText>
        </w:r>
        <w:r>
          <w:rPr>
            <w:noProof/>
            <w:webHidden/>
          </w:rPr>
        </w:r>
        <w:r>
          <w:rPr>
            <w:noProof/>
            <w:webHidden/>
          </w:rPr>
          <w:fldChar w:fldCharType="separate"/>
        </w:r>
        <w:r>
          <w:rPr>
            <w:noProof/>
            <w:webHidden/>
          </w:rPr>
          <w:t>28</w:t>
        </w:r>
        <w:r>
          <w:rPr>
            <w:noProof/>
            <w:webHidden/>
          </w:rPr>
          <w:fldChar w:fldCharType="end"/>
        </w:r>
      </w:hyperlink>
    </w:p>
    <w:p w14:paraId="718EC3EB" w14:textId="4B6DDFB0"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r:id="rId21" w:anchor="_Toc151662787" w:history="1">
        <w:r w:rsidRPr="001C4067">
          <w:rPr>
            <w:rStyle w:val="Hypertextovodkaz"/>
            <w:noProof/>
          </w:rPr>
          <w:t>Obrázek 8 - Diagram případů užití, druhá část (zdroj: autor)</w:t>
        </w:r>
        <w:r>
          <w:rPr>
            <w:noProof/>
            <w:webHidden/>
          </w:rPr>
          <w:tab/>
        </w:r>
        <w:r>
          <w:rPr>
            <w:noProof/>
            <w:webHidden/>
          </w:rPr>
          <w:fldChar w:fldCharType="begin"/>
        </w:r>
        <w:r>
          <w:rPr>
            <w:noProof/>
            <w:webHidden/>
          </w:rPr>
          <w:instrText xml:space="preserve"> PAGEREF _Toc151662787 \h </w:instrText>
        </w:r>
        <w:r>
          <w:rPr>
            <w:noProof/>
            <w:webHidden/>
          </w:rPr>
        </w:r>
        <w:r>
          <w:rPr>
            <w:noProof/>
            <w:webHidden/>
          </w:rPr>
          <w:fldChar w:fldCharType="separate"/>
        </w:r>
        <w:r>
          <w:rPr>
            <w:noProof/>
            <w:webHidden/>
          </w:rPr>
          <w:t>29</w:t>
        </w:r>
        <w:r>
          <w:rPr>
            <w:noProof/>
            <w:webHidden/>
          </w:rPr>
          <w:fldChar w:fldCharType="end"/>
        </w:r>
      </w:hyperlink>
    </w:p>
    <w:p w14:paraId="0CFF067C" w14:textId="29D60AD2"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788" w:history="1">
        <w:r w:rsidRPr="001C4067">
          <w:rPr>
            <w:rStyle w:val="Hypertextovodkaz"/>
            <w:noProof/>
          </w:rPr>
          <w:t xml:space="preserve">Obrázek 9 - Sawyer příklad rozvrhu (zdroj: </w:t>
        </w:r>
        <w:r w:rsidRPr="001C4067">
          <w:rPr>
            <w:rStyle w:val="Hypertextovodkaz"/>
            <w:rFonts w:ascii="Georgia" w:hAnsi="Georgia" w:cs="Times New Roman"/>
            <w:noProof/>
          </w:rPr>
          <w:t>(</w:t>
        </w:r>
        <w:r w:rsidRPr="001C4067">
          <w:rPr>
            <w:rStyle w:val="Hypertextovodkaz"/>
            <w:rFonts w:ascii="Georgia" w:hAnsi="Georgia" w:cs="Times New Roman"/>
            <w:i/>
            <w:noProof/>
          </w:rPr>
          <w:t>Best Kids Activity Registration &amp; Management Software | Sawyer Tools</w:t>
        </w:r>
        <w:r w:rsidRPr="001C4067">
          <w:rPr>
            <w:rStyle w:val="Hypertextovodkaz"/>
            <w:rFonts w:ascii="Georgia" w:hAnsi="Georgia" w:cs="Times New Roman"/>
            <w:noProof/>
          </w:rPr>
          <w:t>, 2023)</w:t>
        </w:r>
        <w:r w:rsidRPr="001C4067">
          <w:rPr>
            <w:rStyle w:val="Hypertextovodkaz"/>
            <w:noProof/>
          </w:rPr>
          <w:t>)</w:t>
        </w:r>
        <w:r>
          <w:rPr>
            <w:noProof/>
            <w:webHidden/>
          </w:rPr>
          <w:tab/>
        </w:r>
        <w:r>
          <w:rPr>
            <w:noProof/>
            <w:webHidden/>
          </w:rPr>
          <w:fldChar w:fldCharType="begin"/>
        </w:r>
        <w:r>
          <w:rPr>
            <w:noProof/>
            <w:webHidden/>
          </w:rPr>
          <w:instrText xml:space="preserve"> PAGEREF _Toc151662788 \h </w:instrText>
        </w:r>
        <w:r>
          <w:rPr>
            <w:noProof/>
            <w:webHidden/>
          </w:rPr>
        </w:r>
        <w:r>
          <w:rPr>
            <w:noProof/>
            <w:webHidden/>
          </w:rPr>
          <w:fldChar w:fldCharType="separate"/>
        </w:r>
        <w:r>
          <w:rPr>
            <w:noProof/>
            <w:webHidden/>
          </w:rPr>
          <w:t>31</w:t>
        </w:r>
        <w:r>
          <w:rPr>
            <w:noProof/>
            <w:webHidden/>
          </w:rPr>
          <w:fldChar w:fldCharType="end"/>
        </w:r>
      </w:hyperlink>
    </w:p>
    <w:p w14:paraId="2EA87D1E" w14:textId="64556829"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789" w:history="1">
        <w:r w:rsidRPr="001C4067">
          <w:rPr>
            <w:rStyle w:val="Hypertextovodkaz"/>
            <w:noProof/>
          </w:rPr>
          <w:t xml:space="preserve">Obrázek 10 - Sawyer detail kurzu seznam studentů (zdroj: </w:t>
        </w:r>
        <w:r w:rsidRPr="001C4067">
          <w:rPr>
            <w:rStyle w:val="Hypertextovodkaz"/>
            <w:rFonts w:ascii="Georgia" w:hAnsi="Georgia" w:cs="Times New Roman"/>
            <w:noProof/>
          </w:rPr>
          <w:t>(</w:t>
        </w:r>
        <w:r w:rsidRPr="001C4067">
          <w:rPr>
            <w:rStyle w:val="Hypertextovodkaz"/>
            <w:rFonts w:ascii="Georgia" w:hAnsi="Georgia" w:cs="Times New Roman"/>
            <w:i/>
            <w:noProof/>
          </w:rPr>
          <w:t>Best Kids Activity Registration &amp; Management Software | Sawyer Tools</w:t>
        </w:r>
        <w:r w:rsidRPr="001C4067">
          <w:rPr>
            <w:rStyle w:val="Hypertextovodkaz"/>
            <w:rFonts w:ascii="Georgia" w:hAnsi="Georgia" w:cs="Times New Roman"/>
            <w:noProof/>
          </w:rPr>
          <w:t>, 2023)</w:t>
        </w:r>
        <w:r w:rsidRPr="001C4067">
          <w:rPr>
            <w:rStyle w:val="Hypertextovodkaz"/>
            <w:noProof/>
          </w:rPr>
          <w:t>)</w:t>
        </w:r>
        <w:r>
          <w:rPr>
            <w:noProof/>
            <w:webHidden/>
          </w:rPr>
          <w:tab/>
        </w:r>
        <w:r>
          <w:rPr>
            <w:noProof/>
            <w:webHidden/>
          </w:rPr>
          <w:fldChar w:fldCharType="begin"/>
        </w:r>
        <w:r>
          <w:rPr>
            <w:noProof/>
            <w:webHidden/>
          </w:rPr>
          <w:instrText xml:space="preserve"> PAGEREF _Toc151662789 \h </w:instrText>
        </w:r>
        <w:r>
          <w:rPr>
            <w:noProof/>
            <w:webHidden/>
          </w:rPr>
        </w:r>
        <w:r>
          <w:rPr>
            <w:noProof/>
            <w:webHidden/>
          </w:rPr>
          <w:fldChar w:fldCharType="separate"/>
        </w:r>
        <w:r>
          <w:rPr>
            <w:noProof/>
            <w:webHidden/>
          </w:rPr>
          <w:t>32</w:t>
        </w:r>
        <w:r>
          <w:rPr>
            <w:noProof/>
            <w:webHidden/>
          </w:rPr>
          <w:fldChar w:fldCharType="end"/>
        </w:r>
      </w:hyperlink>
    </w:p>
    <w:p w14:paraId="10D4B8F9" w14:textId="30F37765"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790" w:history="1">
        <w:r w:rsidRPr="001C4067">
          <w:rPr>
            <w:rStyle w:val="Hypertextovodkaz"/>
            <w:noProof/>
          </w:rPr>
          <w:t xml:space="preserve">Obrázek 11 - Sawyer seznam kurzů (zdroj: </w:t>
        </w:r>
        <w:r w:rsidRPr="001C4067">
          <w:rPr>
            <w:rStyle w:val="Hypertextovodkaz"/>
            <w:rFonts w:ascii="Georgia" w:hAnsi="Georgia" w:cs="Times New Roman"/>
            <w:noProof/>
          </w:rPr>
          <w:t>(</w:t>
        </w:r>
        <w:r w:rsidRPr="001C4067">
          <w:rPr>
            <w:rStyle w:val="Hypertextovodkaz"/>
            <w:rFonts w:ascii="Georgia" w:hAnsi="Georgia" w:cs="Times New Roman"/>
            <w:i/>
            <w:noProof/>
          </w:rPr>
          <w:t>Best Kids Activity Registration &amp; Management Software | Sawyer Tools</w:t>
        </w:r>
        <w:r w:rsidRPr="001C4067">
          <w:rPr>
            <w:rStyle w:val="Hypertextovodkaz"/>
            <w:rFonts w:ascii="Georgia" w:hAnsi="Georgia" w:cs="Times New Roman"/>
            <w:noProof/>
          </w:rPr>
          <w:t>, 2023)</w:t>
        </w:r>
        <w:r w:rsidRPr="001C4067">
          <w:rPr>
            <w:rStyle w:val="Hypertextovodkaz"/>
            <w:noProof/>
          </w:rPr>
          <w:t>)</w:t>
        </w:r>
        <w:r>
          <w:rPr>
            <w:noProof/>
            <w:webHidden/>
          </w:rPr>
          <w:tab/>
        </w:r>
        <w:r>
          <w:rPr>
            <w:noProof/>
            <w:webHidden/>
          </w:rPr>
          <w:fldChar w:fldCharType="begin"/>
        </w:r>
        <w:r>
          <w:rPr>
            <w:noProof/>
            <w:webHidden/>
          </w:rPr>
          <w:instrText xml:space="preserve"> PAGEREF _Toc151662790 \h </w:instrText>
        </w:r>
        <w:r>
          <w:rPr>
            <w:noProof/>
            <w:webHidden/>
          </w:rPr>
        </w:r>
        <w:r>
          <w:rPr>
            <w:noProof/>
            <w:webHidden/>
          </w:rPr>
          <w:fldChar w:fldCharType="separate"/>
        </w:r>
        <w:r>
          <w:rPr>
            <w:noProof/>
            <w:webHidden/>
          </w:rPr>
          <w:t>33</w:t>
        </w:r>
        <w:r>
          <w:rPr>
            <w:noProof/>
            <w:webHidden/>
          </w:rPr>
          <w:fldChar w:fldCharType="end"/>
        </w:r>
      </w:hyperlink>
    </w:p>
    <w:p w14:paraId="4BC8F076" w14:textId="00C31225"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791" w:history="1">
        <w:r w:rsidRPr="001C4067">
          <w:rPr>
            <w:rStyle w:val="Hypertextovodkaz"/>
            <w:noProof/>
          </w:rPr>
          <w:t xml:space="preserve">Obrázek 12 - Tvorba systému (zdroj: </w:t>
        </w:r>
        <w:r w:rsidRPr="001C4067">
          <w:rPr>
            <w:rStyle w:val="Hypertextovodkaz"/>
            <w:rFonts w:ascii="Georgia" w:hAnsi="Georgia" w:cs="Times New Roman"/>
            <w:noProof/>
          </w:rPr>
          <w:t>(</w:t>
        </w:r>
        <w:r w:rsidRPr="001C4067">
          <w:rPr>
            <w:rStyle w:val="Hypertextovodkaz"/>
            <w:rFonts w:ascii="Georgia" w:hAnsi="Georgia" w:cs="Times New Roman"/>
            <w:i/>
            <w:noProof/>
          </w:rPr>
          <w:t>Teach ’n Go - Modern School Management Software</w:t>
        </w:r>
        <w:r w:rsidRPr="001C4067">
          <w:rPr>
            <w:rStyle w:val="Hypertextovodkaz"/>
            <w:rFonts w:ascii="Georgia" w:hAnsi="Georgia" w:cs="Times New Roman"/>
            <w:noProof/>
          </w:rPr>
          <w:t>, 2023)</w:t>
        </w:r>
        <w:r w:rsidRPr="001C4067">
          <w:rPr>
            <w:rStyle w:val="Hypertextovodkaz"/>
            <w:noProof/>
          </w:rPr>
          <w:t>)</w:t>
        </w:r>
        <w:r>
          <w:rPr>
            <w:noProof/>
            <w:webHidden/>
          </w:rPr>
          <w:tab/>
        </w:r>
        <w:r>
          <w:rPr>
            <w:noProof/>
            <w:webHidden/>
          </w:rPr>
          <w:fldChar w:fldCharType="begin"/>
        </w:r>
        <w:r>
          <w:rPr>
            <w:noProof/>
            <w:webHidden/>
          </w:rPr>
          <w:instrText xml:space="preserve"> PAGEREF _Toc151662791 \h </w:instrText>
        </w:r>
        <w:r>
          <w:rPr>
            <w:noProof/>
            <w:webHidden/>
          </w:rPr>
        </w:r>
        <w:r>
          <w:rPr>
            <w:noProof/>
            <w:webHidden/>
          </w:rPr>
          <w:fldChar w:fldCharType="separate"/>
        </w:r>
        <w:r>
          <w:rPr>
            <w:noProof/>
            <w:webHidden/>
          </w:rPr>
          <w:t>34</w:t>
        </w:r>
        <w:r>
          <w:rPr>
            <w:noProof/>
            <w:webHidden/>
          </w:rPr>
          <w:fldChar w:fldCharType="end"/>
        </w:r>
      </w:hyperlink>
    </w:p>
    <w:p w14:paraId="76BDCE0F" w14:textId="1CCF4C3A"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792" w:history="1">
        <w:r w:rsidRPr="001C4067">
          <w:rPr>
            <w:rStyle w:val="Hypertextovodkaz"/>
            <w:noProof/>
          </w:rPr>
          <w:t xml:space="preserve">Obrázek 13 - Hlavní obrazovka (zdroj: </w:t>
        </w:r>
        <w:r w:rsidRPr="001C4067">
          <w:rPr>
            <w:rStyle w:val="Hypertextovodkaz"/>
            <w:rFonts w:ascii="Georgia" w:hAnsi="Georgia" w:cs="Times New Roman"/>
            <w:noProof/>
          </w:rPr>
          <w:t>(</w:t>
        </w:r>
        <w:r w:rsidRPr="001C4067">
          <w:rPr>
            <w:rStyle w:val="Hypertextovodkaz"/>
            <w:rFonts w:ascii="Georgia" w:hAnsi="Georgia" w:cs="Times New Roman"/>
            <w:i/>
            <w:noProof/>
          </w:rPr>
          <w:t>Teach ’n Go - Modern School Management Software</w:t>
        </w:r>
        <w:r w:rsidRPr="001C4067">
          <w:rPr>
            <w:rStyle w:val="Hypertextovodkaz"/>
            <w:rFonts w:ascii="Georgia" w:hAnsi="Georgia" w:cs="Times New Roman"/>
            <w:noProof/>
          </w:rPr>
          <w:t>, 2023)</w:t>
        </w:r>
        <w:r w:rsidRPr="001C4067">
          <w:rPr>
            <w:rStyle w:val="Hypertextovodkaz"/>
            <w:noProof/>
          </w:rPr>
          <w:t>)</w:t>
        </w:r>
        <w:r>
          <w:rPr>
            <w:noProof/>
            <w:webHidden/>
          </w:rPr>
          <w:tab/>
        </w:r>
        <w:r>
          <w:rPr>
            <w:noProof/>
            <w:webHidden/>
          </w:rPr>
          <w:fldChar w:fldCharType="begin"/>
        </w:r>
        <w:r>
          <w:rPr>
            <w:noProof/>
            <w:webHidden/>
          </w:rPr>
          <w:instrText xml:space="preserve"> PAGEREF _Toc151662792 \h </w:instrText>
        </w:r>
        <w:r>
          <w:rPr>
            <w:noProof/>
            <w:webHidden/>
          </w:rPr>
        </w:r>
        <w:r>
          <w:rPr>
            <w:noProof/>
            <w:webHidden/>
          </w:rPr>
          <w:fldChar w:fldCharType="separate"/>
        </w:r>
        <w:r>
          <w:rPr>
            <w:noProof/>
            <w:webHidden/>
          </w:rPr>
          <w:t>34</w:t>
        </w:r>
        <w:r>
          <w:rPr>
            <w:noProof/>
            <w:webHidden/>
          </w:rPr>
          <w:fldChar w:fldCharType="end"/>
        </w:r>
      </w:hyperlink>
    </w:p>
    <w:p w14:paraId="6A970491" w14:textId="567D0554"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793" w:history="1">
        <w:r w:rsidRPr="001C4067">
          <w:rPr>
            <w:rStyle w:val="Hypertextovodkaz"/>
            <w:noProof/>
          </w:rPr>
          <w:t xml:space="preserve">Obrázek 14 - Teach'n go příklad rozvrhu (zdroj: </w:t>
        </w:r>
        <w:r w:rsidRPr="001C4067">
          <w:rPr>
            <w:rStyle w:val="Hypertextovodkaz"/>
            <w:rFonts w:ascii="Georgia" w:hAnsi="Georgia" w:cs="Times New Roman"/>
            <w:noProof/>
          </w:rPr>
          <w:t>(</w:t>
        </w:r>
        <w:r w:rsidRPr="001C4067">
          <w:rPr>
            <w:rStyle w:val="Hypertextovodkaz"/>
            <w:rFonts w:ascii="Georgia" w:hAnsi="Georgia" w:cs="Times New Roman"/>
            <w:i/>
            <w:noProof/>
          </w:rPr>
          <w:t>Teach ’n Go - Modern School Management Software</w:t>
        </w:r>
        <w:r w:rsidRPr="001C4067">
          <w:rPr>
            <w:rStyle w:val="Hypertextovodkaz"/>
            <w:rFonts w:ascii="Georgia" w:hAnsi="Georgia" w:cs="Times New Roman"/>
            <w:noProof/>
          </w:rPr>
          <w:t>, 2023)</w:t>
        </w:r>
        <w:r w:rsidRPr="001C4067">
          <w:rPr>
            <w:rStyle w:val="Hypertextovodkaz"/>
            <w:noProof/>
          </w:rPr>
          <w:t>)</w:t>
        </w:r>
        <w:r>
          <w:rPr>
            <w:noProof/>
            <w:webHidden/>
          </w:rPr>
          <w:tab/>
        </w:r>
        <w:r>
          <w:rPr>
            <w:noProof/>
            <w:webHidden/>
          </w:rPr>
          <w:fldChar w:fldCharType="begin"/>
        </w:r>
        <w:r>
          <w:rPr>
            <w:noProof/>
            <w:webHidden/>
          </w:rPr>
          <w:instrText xml:space="preserve"> PAGEREF _Toc151662793 \h </w:instrText>
        </w:r>
        <w:r>
          <w:rPr>
            <w:noProof/>
            <w:webHidden/>
          </w:rPr>
        </w:r>
        <w:r>
          <w:rPr>
            <w:noProof/>
            <w:webHidden/>
          </w:rPr>
          <w:fldChar w:fldCharType="separate"/>
        </w:r>
        <w:r>
          <w:rPr>
            <w:noProof/>
            <w:webHidden/>
          </w:rPr>
          <w:t>35</w:t>
        </w:r>
        <w:r>
          <w:rPr>
            <w:noProof/>
            <w:webHidden/>
          </w:rPr>
          <w:fldChar w:fldCharType="end"/>
        </w:r>
      </w:hyperlink>
    </w:p>
    <w:p w14:paraId="3E9716E7" w14:textId="5566C1D3"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794" w:history="1">
        <w:r w:rsidRPr="001C4067">
          <w:rPr>
            <w:rStyle w:val="Hypertextovodkaz"/>
            <w:noProof/>
          </w:rPr>
          <w:t xml:space="preserve">Obrázek 15 - Teach'n go příklad kurzu/třídy (zdroj: </w:t>
        </w:r>
        <w:r w:rsidRPr="001C4067">
          <w:rPr>
            <w:rStyle w:val="Hypertextovodkaz"/>
            <w:rFonts w:ascii="Georgia" w:hAnsi="Georgia" w:cs="Times New Roman"/>
            <w:noProof/>
          </w:rPr>
          <w:t>(</w:t>
        </w:r>
        <w:r w:rsidRPr="001C4067">
          <w:rPr>
            <w:rStyle w:val="Hypertextovodkaz"/>
            <w:rFonts w:ascii="Georgia" w:hAnsi="Georgia" w:cs="Times New Roman"/>
            <w:i/>
            <w:noProof/>
          </w:rPr>
          <w:t>Teach ’n Go - Modern School Management Software</w:t>
        </w:r>
        <w:r w:rsidRPr="001C4067">
          <w:rPr>
            <w:rStyle w:val="Hypertextovodkaz"/>
            <w:rFonts w:ascii="Georgia" w:hAnsi="Georgia" w:cs="Times New Roman"/>
            <w:noProof/>
          </w:rPr>
          <w:t>, 2023)</w:t>
        </w:r>
        <w:r w:rsidRPr="001C4067">
          <w:rPr>
            <w:rStyle w:val="Hypertextovodkaz"/>
            <w:noProof/>
          </w:rPr>
          <w:t>)</w:t>
        </w:r>
        <w:r>
          <w:rPr>
            <w:noProof/>
            <w:webHidden/>
          </w:rPr>
          <w:tab/>
        </w:r>
        <w:r>
          <w:rPr>
            <w:noProof/>
            <w:webHidden/>
          </w:rPr>
          <w:fldChar w:fldCharType="begin"/>
        </w:r>
        <w:r>
          <w:rPr>
            <w:noProof/>
            <w:webHidden/>
          </w:rPr>
          <w:instrText xml:space="preserve"> PAGEREF _Toc151662794 \h </w:instrText>
        </w:r>
        <w:r>
          <w:rPr>
            <w:noProof/>
            <w:webHidden/>
          </w:rPr>
        </w:r>
        <w:r>
          <w:rPr>
            <w:noProof/>
            <w:webHidden/>
          </w:rPr>
          <w:fldChar w:fldCharType="separate"/>
        </w:r>
        <w:r>
          <w:rPr>
            <w:noProof/>
            <w:webHidden/>
          </w:rPr>
          <w:t>35</w:t>
        </w:r>
        <w:r>
          <w:rPr>
            <w:noProof/>
            <w:webHidden/>
          </w:rPr>
          <w:fldChar w:fldCharType="end"/>
        </w:r>
      </w:hyperlink>
    </w:p>
    <w:p w14:paraId="455668CB" w14:textId="60E46144"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795" w:history="1">
        <w:r w:rsidRPr="001C4067">
          <w:rPr>
            <w:rStyle w:val="Hypertextovodkaz"/>
            <w:noProof/>
          </w:rPr>
          <w:t xml:space="preserve">Obrázek 16 - Teach'n go příklad tvorby kurzu/lekce (zdroj: </w:t>
        </w:r>
        <w:r w:rsidRPr="001C4067">
          <w:rPr>
            <w:rStyle w:val="Hypertextovodkaz"/>
            <w:rFonts w:ascii="Georgia" w:hAnsi="Georgia" w:cs="Times New Roman"/>
            <w:noProof/>
          </w:rPr>
          <w:t>(</w:t>
        </w:r>
        <w:r w:rsidRPr="001C4067">
          <w:rPr>
            <w:rStyle w:val="Hypertextovodkaz"/>
            <w:rFonts w:ascii="Georgia" w:hAnsi="Georgia" w:cs="Times New Roman"/>
            <w:i/>
            <w:noProof/>
          </w:rPr>
          <w:t>Teach ’n Go - Modern School Management Software</w:t>
        </w:r>
        <w:r w:rsidRPr="001C4067">
          <w:rPr>
            <w:rStyle w:val="Hypertextovodkaz"/>
            <w:rFonts w:ascii="Georgia" w:hAnsi="Georgia" w:cs="Times New Roman"/>
            <w:noProof/>
          </w:rPr>
          <w:t>, 2023)</w:t>
        </w:r>
        <w:r w:rsidRPr="001C4067">
          <w:rPr>
            <w:rStyle w:val="Hypertextovodkaz"/>
            <w:noProof/>
          </w:rPr>
          <w:t>)</w:t>
        </w:r>
        <w:r>
          <w:rPr>
            <w:noProof/>
            <w:webHidden/>
          </w:rPr>
          <w:tab/>
        </w:r>
        <w:r>
          <w:rPr>
            <w:noProof/>
            <w:webHidden/>
          </w:rPr>
          <w:fldChar w:fldCharType="begin"/>
        </w:r>
        <w:r>
          <w:rPr>
            <w:noProof/>
            <w:webHidden/>
          </w:rPr>
          <w:instrText xml:space="preserve"> PAGEREF _Toc151662795 \h </w:instrText>
        </w:r>
        <w:r>
          <w:rPr>
            <w:noProof/>
            <w:webHidden/>
          </w:rPr>
        </w:r>
        <w:r>
          <w:rPr>
            <w:noProof/>
            <w:webHidden/>
          </w:rPr>
          <w:fldChar w:fldCharType="separate"/>
        </w:r>
        <w:r>
          <w:rPr>
            <w:noProof/>
            <w:webHidden/>
          </w:rPr>
          <w:t>36</w:t>
        </w:r>
        <w:r>
          <w:rPr>
            <w:noProof/>
            <w:webHidden/>
          </w:rPr>
          <w:fldChar w:fldCharType="end"/>
        </w:r>
      </w:hyperlink>
    </w:p>
    <w:p w14:paraId="1EFF1B86" w14:textId="7FBEC9C5"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r:id="rId22" w:anchor="_Toc151662796" w:history="1">
        <w:r w:rsidRPr="001C4067">
          <w:rPr>
            <w:rStyle w:val="Hypertextovodkaz"/>
            <w:noProof/>
          </w:rPr>
          <w:t>Obrázek 17 - Model databáze (zdroj: autor)</w:t>
        </w:r>
        <w:r>
          <w:rPr>
            <w:noProof/>
            <w:webHidden/>
          </w:rPr>
          <w:tab/>
        </w:r>
        <w:r>
          <w:rPr>
            <w:noProof/>
            <w:webHidden/>
          </w:rPr>
          <w:fldChar w:fldCharType="begin"/>
        </w:r>
        <w:r>
          <w:rPr>
            <w:noProof/>
            <w:webHidden/>
          </w:rPr>
          <w:instrText xml:space="preserve"> PAGEREF _Toc151662796 \h </w:instrText>
        </w:r>
        <w:r>
          <w:rPr>
            <w:noProof/>
            <w:webHidden/>
          </w:rPr>
        </w:r>
        <w:r>
          <w:rPr>
            <w:noProof/>
            <w:webHidden/>
          </w:rPr>
          <w:fldChar w:fldCharType="separate"/>
        </w:r>
        <w:r>
          <w:rPr>
            <w:noProof/>
            <w:webHidden/>
          </w:rPr>
          <w:t>49</w:t>
        </w:r>
        <w:r>
          <w:rPr>
            <w:noProof/>
            <w:webHidden/>
          </w:rPr>
          <w:fldChar w:fldCharType="end"/>
        </w:r>
      </w:hyperlink>
    </w:p>
    <w:p w14:paraId="3BCFAD1C" w14:textId="0F58AEDB"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r:id="rId23" w:anchor="_Toc151662797" w:history="1">
        <w:r w:rsidRPr="001C4067">
          <w:rPr>
            <w:rStyle w:val="Hypertextovodkaz"/>
            <w:noProof/>
          </w:rPr>
          <w:t>Obrázek 18 - Wireframe úvodní obrazovky (zdroj: autor)</w:t>
        </w:r>
        <w:r>
          <w:rPr>
            <w:noProof/>
            <w:webHidden/>
          </w:rPr>
          <w:tab/>
        </w:r>
        <w:r>
          <w:rPr>
            <w:noProof/>
            <w:webHidden/>
          </w:rPr>
          <w:fldChar w:fldCharType="begin"/>
        </w:r>
        <w:r>
          <w:rPr>
            <w:noProof/>
            <w:webHidden/>
          </w:rPr>
          <w:instrText xml:space="preserve"> PAGEREF _Toc151662797 \h </w:instrText>
        </w:r>
        <w:r>
          <w:rPr>
            <w:noProof/>
            <w:webHidden/>
          </w:rPr>
        </w:r>
        <w:r>
          <w:rPr>
            <w:noProof/>
            <w:webHidden/>
          </w:rPr>
          <w:fldChar w:fldCharType="separate"/>
        </w:r>
        <w:r>
          <w:rPr>
            <w:noProof/>
            <w:webHidden/>
          </w:rPr>
          <w:t>50</w:t>
        </w:r>
        <w:r>
          <w:rPr>
            <w:noProof/>
            <w:webHidden/>
          </w:rPr>
          <w:fldChar w:fldCharType="end"/>
        </w:r>
      </w:hyperlink>
    </w:p>
    <w:p w14:paraId="2930E550" w14:textId="321335DD"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r:id="rId24" w:anchor="_Toc151662798" w:history="1">
        <w:r w:rsidRPr="001C4067">
          <w:rPr>
            <w:rStyle w:val="Hypertextovodkaz"/>
            <w:noProof/>
          </w:rPr>
          <w:t>Obrázek 20 - Wireframe formuláře pro tvorbu lekce (zdroj: autor)</w:t>
        </w:r>
        <w:r>
          <w:rPr>
            <w:noProof/>
            <w:webHidden/>
          </w:rPr>
          <w:tab/>
        </w:r>
        <w:r>
          <w:rPr>
            <w:noProof/>
            <w:webHidden/>
          </w:rPr>
          <w:fldChar w:fldCharType="begin"/>
        </w:r>
        <w:r>
          <w:rPr>
            <w:noProof/>
            <w:webHidden/>
          </w:rPr>
          <w:instrText xml:space="preserve"> PAGEREF _Toc151662798 \h </w:instrText>
        </w:r>
        <w:r>
          <w:rPr>
            <w:noProof/>
            <w:webHidden/>
          </w:rPr>
        </w:r>
        <w:r>
          <w:rPr>
            <w:noProof/>
            <w:webHidden/>
          </w:rPr>
          <w:fldChar w:fldCharType="separate"/>
        </w:r>
        <w:r>
          <w:rPr>
            <w:noProof/>
            <w:webHidden/>
          </w:rPr>
          <w:t>51</w:t>
        </w:r>
        <w:r>
          <w:rPr>
            <w:noProof/>
            <w:webHidden/>
          </w:rPr>
          <w:fldChar w:fldCharType="end"/>
        </w:r>
      </w:hyperlink>
    </w:p>
    <w:p w14:paraId="53D9F53E" w14:textId="353D5F6A"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r:id="rId25" w:anchor="_Toc151662799" w:history="1">
        <w:r w:rsidRPr="001C4067">
          <w:rPr>
            <w:rStyle w:val="Hypertextovodkaz"/>
            <w:noProof/>
          </w:rPr>
          <w:t>Obrázek 19 - Wireframe detailu lekce (zdroj: autor)</w:t>
        </w:r>
        <w:r>
          <w:rPr>
            <w:noProof/>
            <w:webHidden/>
          </w:rPr>
          <w:tab/>
        </w:r>
        <w:r>
          <w:rPr>
            <w:noProof/>
            <w:webHidden/>
          </w:rPr>
          <w:fldChar w:fldCharType="begin"/>
        </w:r>
        <w:r>
          <w:rPr>
            <w:noProof/>
            <w:webHidden/>
          </w:rPr>
          <w:instrText xml:space="preserve"> PAGEREF _Toc151662799 \h </w:instrText>
        </w:r>
        <w:r>
          <w:rPr>
            <w:noProof/>
            <w:webHidden/>
          </w:rPr>
        </w:r>
        <w:r>
          <w:rPr>
            <w:noProof/>
            <w:webHidden/>
          </w:rPr>
          <w:fldChar w:fldCharType="separate"/>
        </w:r>
        <w:r>
          <w:rPr>
            <w:noProof/>
            <w:webHidden/>
          </w:rPr>
          <w:t>51</w:t>
        </w:r>
        <w:r>
          <w:rPr>
            <w:noProof/>
            <w:webHidden/>
          </w:rPr>
          <w:fldChar w:fldCharType="end"/>
        </w:r>
      </w:hyperlink>
    </w:p>
    <w:p w14:paraId="6BA23ACA" w14:textId="3BC4D031"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800" w:history="1">
        <w:r w:rsidRPr="001C4067">
          <w:rPr>
            <w:rStyle w:val="Hypertextovodkaz"/>
            <w:noProof/>
          </w:rPr>
          <w:t>Obrázek 21 - Seznam tříd (zdroj: autor)</w:t>
        </w:r>
        <w:r>
          <w:rPr>
            <w:noProof/>
            <w:webHidden/>
          </w:rPr>
          <w:tab/>
        </w:r>
        <w:r>
          <w:rPr>
            <w:noProof/>
            <w:webHidden/>
          </w:rPr>
          <w:fldChar w:fldCharType="begin"/>
        </w:r>
        <w:r>
          <w:rPr>
            <w:noProof/>
            <w:webHidden/>
          </w:rPr>
          <w:instrText xml:space="preserve"> PAGEREF _Toc151662800 \h </w:instrText>
        </w:r>
        <w:r>
          <w:rPr>
            <w:noProof/>
            <w:webHidden/>
          </w:rPr>
        </w:r>
        <w:r>
          <w:rPr>
            <w:noProof/>
            <w:webHidden/>
          </w:rPr>
          <w:fldChar w:fldCharType="separate"/>
        </w:r>
        <w:r>
          <w:rPr>
            <w:noProof/>
            <w:webHidden/>
          </w:rPr>
          <w:t>V</w:t>
        </w:r>
        <w:r>
          <w:rPr>
            <w:noProof/>
            <w:webHidden/>
          </w:rPr>
          <w:fldChar w:fldCharType="end"/>
        </w:r>
      </w:hyperlink>
    </w:p>
    <w:p w14:paraId="49B64D78" w14:textId="11EBA4CA"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801" w:history="1">
        <w:r w:rsidRPr="001C4067">
          <w:rPr>
            <w:rStyle w:val="Hypertextovodkaz"/>
            <w:noProof/>
          </w:rPr>
          <w:t>Obrázek 22 - Detail lekce (zdroj: autor)</w:t>
        </w:r>
        <w:r>
          <w:rPr>
            <w:noProof/>
            <w:webHidden/>
          </w:rPr>
          <w:tab/>
        </w:r>
        <w:r>
          <w:rPr>
            <w:noProof/>
            <w:webHidden/>
          </w:rPr>
          <w:fldChar w:fldCharType="begin"/>
        </w:r>
        <w:r>
          <w:rPr>
            <w:noProof/>
            <w:webHidden/>
          </w:rPr>
          <w:instrText xml:space="preserve"> PAGEREF _Toc151662801 \h </w:instrText>
        </w:r>
        <w:r>
          <w:rPr>
            <w:noProof/>
            <w:webHidden/>
          </w:rPr>
        </w:r>
        <w:r>
          <w:rPr>
            <w:noProof/>
            <w:webHidden/>
          </w:rPr>
          <w:fldChar w:fldCharType="separate"/>
        </w:r>
        <w:r>
          <w:rPr>
            <w:noProof/>
            <w:webHidden/>
          </w:rPr>
          <w:t>V</w:t>
        </w:r>
        <w:r>
          <w:rPr>
            <w:noProof/>
            <w:webHidden/>
          </w:rPr>
          <w:fldChar w:fldCharType="end"/>
        </w:r>
      </w:hyperlink>
    </w:p>
    <w:p w14:paraId="71C6D89F" w14:textId="761E8F44"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802" w:history="1">
        <w:r w:rsidRPr="001C4067">
          <w:rPr>
            <w:rStyle w:val="Hypertextovodkaz"/>
            <w:noProof/>
          </w:rPr>
          <w:t>Obrázek 23 - Rozvrh třídy (zdroj: autor)</w:t>
        </w:r>
        <w:r>
          <w:rPr>
            <w:noProof/>
            <w:webHidden/>
          </w:rPr>
          <w:tab/>
        </w:r>
        <w:r>
          <w:rPr>
            <w:noProof/>
            <w:webHidden/>
          </w:rPr>
          <w:fldChar w:fldCharType="begin"/>
        </w:r>
        <w:r>
          <w:rPr>
            <w:noProof/>
            <w:webHidden/>
          </w:rPr>
          <w:instrText xml:space="preserve"> PAGEREF _Toc151662802 \h </w:instrText>
        </w:r>
        <w:r>
          <w:rPr>
            <w:noProof/>
            <w:webHidden/>
          </w:rPr>
        </w:r>
        <w:r>
          <w:rPr>
            <w:noProof/>
            <w:webHidden/>
          </w:rPr>
          <w:fldChar w:fldCharType="separate"/>
        </w:r>
        <w:r>
          <w:rPr>
            <w:noProof/>
            <w:webHidden/>
          </w:rPr>
          <w:t>VI</w:t>
        </w:r>
        <w:r>
          <w:rPr>
            <w:noProof/>
            <w:webHidden/>
          </w:rPr>
          <w:fldChar w:fldCharType="end"/>
        </w:r>
      </w:hyperlink>
    </w:p>
    <w:p w14:paraId="7ABB216A" w14:textId="74713868" w:rsidR="00D52C8C" w:rsidRPr="00D52C8C" w:rsidRDefault="00023194" w:rsidP="00D52C8C">
      <w:r>
        <w:fldChar w:fldCharType="end"/>
      </w:r>
    </w:p>
    <w:p w14:paraId="531F2669" w14:textId="1AE48885" w:rsidR="00D52C8C" w:rsidRDefault="00D52C8C" w:rsidP="00C167FC">
      <w:pPr>
        <w:pStyle w:val="Nadpisnzvyjin"/>
      </w:pPr>
      <w:r>
        <w:lastRenderedPageBreak/>
        <w:t>Seznam výpisu programového kódu</w:t>
      </w:r>
    </w:p>
    <w:p w14:paraId="6D59E088" w14:textId="3C997C9B" w:rsidR="00023194" w:rsidRDefault="00023194">
      <w:pPr>
        <w:pStyle w:val="Seznamobrzk"/>
        <w:tabs>
          <w:tab w:val="right" w:leader="dot" w:pos="8776"/>
        </w:tabs>
        <w:rPr>
          <w:rFonts w:eastAsiaTheme="minorEastAsia"/>
          <w:noProof/>
          <w:kern w:val="2"/>
          <w:lang w:eastAsia="cs-CZ"/>
          <w14:ligatures w14:val="standardContextual"/>
          <w14:numForm w14:val="default"/>
        </w:rPr>
      </w:pPr>
      <w:r>
        <w:fldChar w:fldCharType="begin"/>
      </w:r>
      <w:r>
        <w:instrText xml:space="preserve"> TOC \h \z \c "Výpis" </w:instrText>
      </w:r>
      <w:r>
        <w:fldChar w:fldCharType="separate"/>
      </w:r>
      <w:hyperlink w:anchor="_Toc151662803" w:history="1">
        <w:r w:rsidRPr="009F146B">
          <w:rPr>
            <w:rStyle w:val="Hypertextovodkaz"/>
            <w:noProof/>
          </w:rPr>
          <w:t>Výpis 1 - Ukázka části controlleru lekcí (zdroj: autor)</w:t>
        </w:r>
        <w:r>
          <w:rPr>
            <w:noProof/>
            <w:webHidden/>
          </w:rPr>
          <w:tab/>
        </w:r>
        <w:r>
          <w:rPr>
            <w:noProof/>
            <w:webHidden/>
          </w:rPr>
          <w:fldChar w:fldCharType="begin"/>
        </w:r>
        <w:r>
          <w:rPr>
            <w:noProof/>
            <w:webHidden/>
          </w:rPr>
          <w:instrText xml:space="preserve"> PAGEREF _Toc151662803 \h </w:instrText>
        </w:r>
        <w:r>
          <w:rPr>
            <w:noProof/>
            <w:webHidden/>
          </w:rPr>
        </w:r>
        <w:r>
          <w:rPr>
            <w:noProof/>
            <w:webHidden/>
          </w:rPr>
          <w:fldChar w:fldCharType="separate"/>
        </w:r>
        <w:r>
          <w:rPr>
            <w:noProof/>
            <w:webHidden/>
          </w:rPr>
          <w:t>47</w:t>
        </w:r>
        <w:r>
          <w:rPr>
            <w:noProof/>
            <w:webHidden/>
          </w:rPr>
          <w:fldChar w:fldCharType="end"/>
        </w:r>
      </w:hyperlink>
    </w:p>
    <w:p w14:paraId="2C07A74F" w14:textId="3D3E0753"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804" w:history="1">
        <w:r w:rsidRPr="009F146B">
          <w:rPr>
            <w:rStyle w:val="Hypertextovodkaz"/>
            <w:noProof/>
          </w:rPr>
          <w:t>Výpis 2 - Ukázka rout lekcí (zdroj: autor)</w:t>
        </w:r>
        <w:r>
          <w:rPr>
            <w:noProof/>
            <w:webHidden/>
          </w:rPr>
          <w:tab/>
        </w:r>
        <w:r>
          <w:rPr>
            <w:noProof/>
            <w:webHidden/>
          </w:rPr>
          <w:fldChar w:fldCharType="begin"/>
        </w:r>
        <w:r>
          <w:rPr>
            <w:noProof/>
            <w:webHidden/>
          </w:rPr>
          <w:instrText xml:space="preserve"> PAGEREF _Toc151662804 \h </w:instrText>
        </w:r>
        <w:r>
          <w:rPr>
            <w:noProof/>
            <w:webHidden/>
          </w:rPr>
        </w:r>
        <w:r>
          <w:rPr>
            <w:noProof/>
            <w:webHidden/>
          </w:rPr>
          <w:fldChar w:fldCharType="separate"/>
        </w:r>
        <w:r>
          <w:rPr>
            <w:noProof/>
            <w:webHidden/>
          </w:rPr>
          <w:t>48</w:t>
        </w:r>
        <w:r>
          <w:rPr>
            <w:noProof/>
            <w:webHidden/>
          </w:rPr>
          <w:fldChar w:fldCharType="end"/>
        </w:r>
      </w:hyperlink>
    </w:p>
    <w:p w14:paraId="3CAA5CBD" w14:textId="30467262"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805" w:history="1">
        <w:r w:rsidRPr="009F146B">
          <w:rPr>
            <w:rStyle w:val="Hypertextovodkaz"/>
            <w:noProof/>
          </w:rPr>
          <w:t>Výpis 3 - Ukázka MongoDB schématu (zdroj: autor)</w:t>
        </w:r>
        <w:r>
          <w:rPr>
            <w:noProof/>
            <w:webHidden/>
          </w:rPr>
          <w:tab/>
        </w:r>
        <w:r>
          <w:rPr>
            <w:noProof/>
            <w:webHidden/>
          </w:rPr>
          <w:fldChar w:fldCharType="begin"/>
        </w:r>
        <w:r>
          <w:rPr>
            <w:noProof/>
            <w:webHidden/>
          </w:rPr>
          <w:instrText xml:space="preserve"> PAGEREF _Toc151662805 \h </w:instrText>
        </w:r>
        <w:r>
          <w:rPr>
            <w:noProof/>
            <w:webHidden/>
          </w:rPr>
        </w:r>
        <w:r>
          <w:rPr>
            <w:noProof/>
            <w:webHidden/>
          </w:rPr>
          <w:fldChar w:fldCharType="separate"/>
        </w:r>
        <w:r>
          <w:rPr>
            <w:noProof/>
            <w:webHidden/>
          </w:rPr>
          <w:t>52</w:t>
        </w:r>
        <w:r>
          <w:rPr>
            <w:noProof/>
            <w:webHidden/>
          </w:rPr>
          <w:fldChar w:fldCharType="end"/>
        </w:r>
      </w:hyperlink>
    </w:p>
    <w:p w14:paraId="6EB48CBC" w14:textId="72E7B4EE"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806" w:history="1">
        <w:r w:rsidRPr="009F146B">
          <w:rPr>
            <w:rStyle w:val="Hypertextovodkaz"/>
            <w:noProof/>
          </w:rPr>
          <w:t>Výpis 4 - Struktura kódu (zdroj: autor)</w:t>
        </w:r>
        <w:r>
          <w:rPr>
            <w:noProof/>
            <w:webHidden/>
          </w:rPr>
          <w:tab/>
        </w:r>
        <w:r>
          <w:rPr>
            <w:noProof/>
            <w:webHidden/>
          </w:rPr>
          <w:fldChar w:fldCharType="begin"/>
        </w:r>
        <w:r>
          <w:rPr>
            <w:noProof/>
            <w:webHidden/>
          </w:rPr>
          <w:instrText xml:space="preserve"> PAGEREF _Toc151662806 \h </w:instrText>
        </w:r>
        <w:r>
          <w:rPr>
            <w:noProof/>
            <w:webHidden/>
          </w:rPr>
        </w:r>
        <w:r>
          <w:rPr>
            <w:noProof/>
            <w:webHidden/>
          </w:rPr>
          <w:fldChar w:fldCharType="separate"/>
        </w:r>
        <w:r>
          <w:rPr>
            <w:noProof/>
            <w:webHidden/>
          </w:rPr>
          <w:t>57</w:t>
        </w:r>
        <w:r>
          <w:rPr>
            <w:noProof/>
            <w:webHidden/>
          </w:rPr>
          <w:fldChar w:fldCharType="end"/>
        </w:r>
      </w:hyperlink>
    </w:p>
    <w:p w14:paraId="1F87EC7A" w14:textId="328443C5"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807" w:history="1">
        <w:r w:rsidRPr="009F146B">
          <w:rPr>
            <w:rStyle w:val="Hypertextovodkaz"/>
            <w:noProof/>
          </w:rPr>
          <w:t>Výpis 5 - Konfigurace express serveru (zdroj: autor)</w:t>
        </w:r>
        <w:r>
          <w:rPr>
            <w:noProof/>
            <w:webHidden/>
          </w:rPr>
          <w:tab/>
        </w:r>
        <w:r>
          <w:rPr>
            <w:noProof/>
            <w:webHidden/>
          </w:rPr>
          <w:fldChar w:fldCharType="begin"/>
        </w:r>
        <w:r>
          <w:rPr>
            <w:noProof/>
            <w:webHidden/>
          </w:rPr>
          <w:instrText xml:space="preserve"> PAGEREF _Toc151662807 \h </w:instrText>
        </w:r>
        <w:r>
          <w:rPr>
            <w:noProof/>
            <w:webHidden/>
          </w:rPr>
        </w:r>
        <w:r>
          <w:rPr>
            <w:noProof/>
            <w:webHidden/>
          </w:rPr>
          <w:fldChar w:fldCharType="separate"/>
        </w:r>
        <w:r>
          <w:rPr>
            <w:noProof/>
            <w:webHidden/>
          </w:rPr>
          <w:t>59</w:t>
        </w:r>
        <w:r>
          <w:rPr>
            <w:noProof/>
            <w:webHidden/>
          </w:rPr>
          <w:fldChar w:fldCharType="end"/>
        </w:r>
      </w:hyperlink>
    </w:p>
    <w:p w14:paraId="3C87D89D" w14:textId="7E00E74E"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808" w:history="1">
        <w:r w:rsidRPr="009F146B">
          <w:rPr>
            <w:rStyle w:val="Hypertextovodkaz"/>
            <w:noProof/>
          </w:rPr>
          <w:t>Výpis 6 - Controller lekcí (zdroj: autor)</w:t>
        </w:r>
        <w:r>
          <w:rPr>
            <w:noProof/>
            <w:webHidden/>
          </w:rPr>
          <w:tab/>
        </w:r>
        <w:r>
          <w:rPr>
            <w:noProof/>
            <w:webHidden/>
          </w:rPr>
          <w:fldChar w:fldCharType="begin"/>
        </w:r>
        <w:r>
          <w:rPr>
            <w:noProof/>
            <w:webHidden/>
          </w:rPr>
          <w:instrText xml:space="preserve"> PAGEREF _Toc151662808 \h </w:instrText>
        </w:r>
        <w:r>
          <w:rPr>
            <w:noProof/>
            <w:webHidden/>
          </w:rPr>
        </w:r>
        <w:r>
          <w:rPr>
            <w:noProof/>
            <w:webHidden/>
          </w:rPr>
          <w:fldChar w:fldCharType="separate"/>
        </w:r>
        <w:r>
          <w:rPr>
            <w:noProof/>
            <w:webHidden/>
          </w:rPr>
          <w:t>60</w:t>
        </w:r>
        <w:r>
          <w:rPr>
            <w:noProof/>
            <w:webHidden/>
          </w:rPr>
          <w:fldChar w:fldCharType="end"/>
        </w:r>
      </w:hyperlink>
    </w:p>
    <w:p w14:paraId="428DE623" w14:textId="0DF2BED5"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809" w:history="1">
        <w:r w:rsidRPr="009F146B">
          <w:rPr>
            <w:rStyle w:val="Hypertextovodkaz"/>
            <w:noProof/>
          </w:rPr>
          <w:t>Výpis 7 - Ukázka části lessonSlice s Reducerem lekcí (zdroj: autor)</w:t>
        </w:r>
        <w:r>
          <w:rPr>
            <w:noProof/>
            <w:webHidden/>
          </w:rPr>
          <w:tab/>
        </w:r>
        <w:r>
          <w:rPr>
            <w:noProof/>
            <w:webHidden/>
          </w:rPr>
          <w:fldChar w:fldCharType="begin"/>
        </w:r>
        <w:r>
          <w:rPr>
            <w:noProof/>
            <w:webHidden/>
          </w:rPr>
          <w:instrText xml:space="preserve"> PAGEREF _Toc151662809 \h </w:instrText>
        </w:r>
        <w:r>
          <w:rPr>
            <w:noProof/>
            <w:webHidden/>
          </w:rPr>
        </w:r>
        <w:r>
          <w:rPr>
            <w:noProof/>
            <w:webHidden/>
          </w:rPr>
          <w:fldChar w:fldCharType="separate"/>
        </w:r>
        <w:r>
          <w:rPr>
            <w:noProof/>
            <w:webHidden/>
          </w:rPr>
          <w:t>62</w:t>
        </w:r>
        <w:r>
          <w:rPr>
            <w:noProof/>
            <w:webHidden/>
          </w:rPr>
          <w:fldChar w:fldCharType="end"/>
        </w:r>
      </w:hyperlink>
    </w:p>
    <w:p w14:paraId="58C2A428" w14:textId="0177431B"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810" w:history="1">
        <w:r w:rsidRPr="009F146B">
          <w:rPr>
            <w:rStyle w:val="Hypertextovodkaz"/>
            <w:noProof/>
          </w:rPr>
          <w:t>Výpis 8 - Ukázka části lessonService (zdroj: autor)</w:t>
        </w:r>
        <w:r>
          <w:rPr>
            <w:noProof/>
            <w:webHidden/>
          </w:rPr>
          <w:tab/>
        </w:r>
        <w:r>
          <w:rPr>
            <w:noProof/>
            <w:webHidden/>
          </w:rPr>
          <w:fldChar w:fldCharType="begin"/>
        </w:r>
        <w:r>
          <w:rPr>
            <w:noProof/>
            <w:webHidden/>
          </w:rPr>
          <w:instrText xml:space="preserve"> PAGEREF _Toc151662810 \h </w:instrText>
        </w:r>
        <w:r>
          <w:rPr>
            <w:noProof/>
            <w:webHidden/>
          </w:rPr>
        </w:r>
        <w:r>
          <w:rPr>
            <w:noProof/>
            <w:webHidden/>
          </w:rPr>
          <w:fldChar w:fldCharType="separate"/>
        </w:r>
        <w:r>
          <w:rPr>
            <w:noProof/>
            <w:webHidden/>
          </w:rPr>
          <w:t>64</w:t>
        </w:r>
        <w:r>
          <w:rPr>
            <w:noProof/>
            <w:webHidden/>
          </w:rPr>
          <w:fldChar w:fldCharType="end"/>
        </w:r>
      </w:hyperlink>
    </w:p>
    <w:p w14:paraId="3E206B66" w14:textId="2F469C06" w:rsidR="00023194" w:rsidRDefault="00023194">
      <w:pPr>
        <w:pStyle w:val="Seznamobrzk"/>
        <w:tabs>
          <w:tab w:val="right" w:leader="dot" w:pos="8776"/>
        </w:tabs>
        <w:rPr>
          <w:rFonts w:eastAsiaTheme="minorEastAsia"/>
          <w:noProof/>
          <w:kern w:val="2"/>
          <w:lang w:eastAsia="cs-CZ"/>
          <w14:ligatures w14:val="standardContextual"/>
          <w14:numForm w14:val="default"/>
        </w:rPr>
      </w:pPr>
      <w:hyperlink w:anchor="_Toc151662811" w:history="1">
        <w:r w:rsidRPr="009F146B">
          <w:rPr>
            <w:rStyle w:val="Hypertextovodkaz"/>
            <w:noProof/>
          </w:rPr>
          <w:t>Výpis 9 - Ukázka komponenty Input (zdroj: autor)</w:t>
        </w:r>
        <w:r>
          <w:rPr>
            <w:noProof/>
            <w:webHidden/>
          </w:rPr>
          <w:tab/>
        </w:r>
        <w:r>
          <w:rPr>
            <w:noProof/>
            <w:webHidden/>
          </w:rPr>
          <w:fldChar w:fldCharType="begin"/>
        </w:r>
        <w:r>
          <w:rPr>
            <w:noProof/>
            <w:webHidden/>
          </w:rPr>
          <w:instrText xml:space="preserve"> PAGEREF _Toc151662811 \h </w:instrText>
        </w:r>
        <w:r>
          <w:rPr>
            <w:noProof/>
            <w:webHidden/>
          </w:rPr>
        </w:r>
        <w:r>
          <w:rPr>
            <w:noProof/>
            <w:webHidden/>
          </w:rPr>
          <w:fldChar w:fldCharType="separate"/>
        </w:r>
        <w:r>
          <w:rPr>
            <w:noProof/>
            <w:webHidden/>
          </w:rPr>
          <w:t>65</w:t>
        </w:r>
        <w:r>
          <w:rPr>
            <w:noProof/>
            <w:webHidden/>
          </w:rPr>
          <w:fldChar w:fldCharType="end"/>
        </w:r>
      </w:hyperlink>
    </w:p>
    <w:p w14:paraId="1CE7B53B" w14:textId="7CC4EBDD" w:rsidR="00D52C8C" w:rsidRPr="00D52C8C" w:rsidRDefault="00023194" w:rsidP="00D52C8C">
      <w:r>
        <w:fldChar w:fldCharType="end"/>
      </w:r>
    </w:p>
    <w:p w14:paraId="2630D7A9" w14:textId="109C3162" w:rsidR="0002754A" w:rsidRDefault="0002754A" w:rsidP="00C167FC">
      <w:pPr>
        <w:pStyle w:val="Nadpisnzvyjin"/>
      </w:pPr>
      <w:r>
        <w:lastRenderedPageBreak/>
        <w:t xml:space="preserve">Seznam zkratek </w:t>
      </w:r>
    </w:p>
    <w:p w14:paraId="337D40FB" w14:textId="77777777" w:rsidR="00486350" w:rsidRDefault="009F6134" w:rsidP="00486350">
      <w:r>
        <w:t>IS</w:t>
      </w:r>
      <w:r>
        <w:tab/>
      </w:r>
      <w:r>
        <w:tab/>
        <w:t>Informační systém</w:t>
      </w:r>
    </w:p>
    <w:p w14:paraId="00CEAA2B" w14:textId="037FD113" w:rsidR="0012421D" w:rsidRDefault="0012421D" w:rsidP="00486350">
      <w:r>
        <w:t xml:space="preserve">CRM </w:t>
      </w:r>
      <w:r>
        <w:tab/>
      </w:r>
      <w:r>
        <w:tab/>
      </w:r>
      <w:proofErr w:type="spellStart"/>
      <w:r>
        <w:t>Customer</w:t>
      </w:r>
      <w:proofErr w:type="spellEnd"/>
      <w:r>
        <w:t xml:space="preserve"> </w:t>
      </w:r>
      <w:proofErr w:type="spellStart"/>
      <w:r>
        <w:t>Relationship</w:t>
      </w:r>
      <w:proofErr w:type="spellEnd"/>
      <w:r>
        <w:t xml:space="preserve"> Management</w:t>
      </w:r>
    </w:p>
    <w:p w14:paraId="1A50C0D6" w14:textId="18A6D877" w:rsidR="009F04E0" w:rsidRDefault="00486350" w:rsidP="00481BA6">
      <w:r>
        <w:t>JS</w:t>
      </w:r>
      <w:r>
        <w:tab/>
      </w:r>
      <w:r>
        <w:tab/>
        <w:t>Javascript</w:t>
      </w:r>
    </w:p>
    <w:p w14:paraId="72D30028" w14:textId="701A0ECA" w:rsidR="00865DCB" w:rsidRDefault="00865DCB" w:rsidP="00481BA6">
      <w:r>
        <w:t>MERN</w:t>
      </w:r>
      <w:r>
        <w:tab/>
      </w:r>
      <w:r>
        <w:tab/>
        <w:t>M</w:t>
      </w:r>
      <w:r w:rsidR="004C3C55">
        <w:t>o</w:t>
      </w:r>
      <w:r>
        <w:t xml:space="preserve">ngoDB, ExpressJS, ReactJS, </w:t>
      </w:r>
      <w:proofErr w:type="spellStart"/>
      <w:r>
        <w:t>NodeJS</w:t>
      </w:r>
      <w:proofErr w:type="spellEnd"/>
    </w:p>
    <w:p w14:paraId="7634A4EC" w14:textId="6949137B" w:rsidR="004C3C55" w:rsidRDefault="004C3C55" w:rsidP="00486350">
      <w:r>
        <w:t xml:space="preserve">MEAN </w:t>
      </w:r>
      <w:r>
        <w:tab/>
        <w:t xml:space="preserve">MongoDB, ExpressJS, Angular, </w:t>
      </w:r>
      <w:proofErr w:type="spellStart"/>
      <w:r>
        <w:t>NodeJS</w:t>
      </w:r>
      <w:proofErr w:type="spellEnd"/>
    </w:p>
    <w:p w14:paraId="576D38A6" w14:textId="4096E3B6" w:rsidR="004C3C55" w:rsidRDefault="004C3C55" w:rsidP="00481BA6">
      <w:r>
        <w:t>UI</w:t>
      </w:r>
      <w:r>
        <w:tab/>
      </w:r>
      <w:r>
        <w:tab/>
        <w:t>User Interface</w:t>
      </w:r>
    </w:p>
    <w:p w14:paraId="5F59F70A" w14:textId="5540FC6E" w:rsidR="004C3C55" w:rsidRDefault="004C3C55" w:rsidP="00481BA6">
      <w:r>
        <w:t>UX</w:t>
      </w:r>
      <w:r>
        <w:tab/>
      </w:r>
      <w:r>
        <w:tab/>
        <w:t xml:space="preserve">User </w:t>
      </w:r>
      <w:proofErr w:type="spellStart"/>
      <w:r>
        <w:t>Experience</w:t>
      </w:r>
      <w:proofErr w:type="spellEnd"/>
    </w:p>
    <w:p w14:paraId="3865A0F1" w14:textId="332CE09C" w:rsidR="004C3C55" w:rsidRDefault="004C3C55" w:rsidP="00481BA6">
      <w:r>
        <w:t>API</w:t>
      </w:r>
      <w:r w:rsidR="00192A27">
        <w:tab/>
      </w:r>
      <w:r>
        <w:tab/>
      </w:r>
      <w:proofErr w:type="spellStart"/>
      <w:r w:rsidR="00A52E45">
        <w:t>A</w:t>
      </w:r>
      <w:r w:rsidRPr="004C3C55">
        <w:t>pplication</w:t>
      </w:r>
      <w:proofErr w:type="spellEnd"/>
      <w:r w:rsidRPr="004C3C55">
        <w:t xml:space="preserve"> </w:t>
      </w:r>
      <w:proofErr w:type="spellStart"/>
      <w:r w:rsidR="00A52E45">
        <w:t>P</w:t>
      </w:r>
      <w:r w:rsidRPr="004C3C55">
        <w:t>rogramming</w:t>
      </w:r>
      <w:proofErr w:type="spellEnd"/>
      <w:r w:rsidRPr="004C3C55">
        <w:t xml:space="preserve"> </w:t>
      </w:r>
      <w:r w:rsidR="00A52E45">
        <w:t>I</w:t>
      </w:r>
      <w:r w:rsidRPr="004C3C55">
        <w:t>nterface</w:t>
      </w:r>
    </w:p>
    <w:p w14:paraId="1CDE51EF" w14:textId="4657B141" w:rsidR="004C3C55" w:rsidRDefault="004C3C55" w:rsidP="00481BA6">
      <w:r>
        <w:t>JSON</w:t>
      </w:r>
      <w:r>
        <w:tab/>
      </w:r>
      <w:r>
        <w:tab/>
        <w:t xml:space="preserve">Javascript </w:t>
      </w:r>
      <w:proofErr w:type="spellStart"/>
      <w:r>
        <w:t>Object</w:t>
      </w:r>
      <w:proofErr w:type="spellEnd"/>
      <w:r>
        <w:t xml:space="preserve"> </w:t>
      </w:r>
      <w:proofErr w:type="spellStart"/>
      <w:r>
        <w:t>Notation</w:t>
      </w:r>
      <w:proofErr w:type="spellEnd"/>
    </w:p>
    <w:p w14:paraId="14A98231" w14:textId="4686926C" w:rsidR="00771B33" w:rsidRDefault="00363558" w:rsidP="00481BA6">
      <w:r>
        <w:t>BSON</w:t>
      </w:r>
      <w:r>
        <w:tab/>
      </w:r>
      <w:r>
        <w:tab/>
        <w:t>Binary JSON</w:t>
      </w:r>
    </w:p>
    <w:p w14:paraId="0E1E8DAB" w14:textId="2C1360EA" w:rsidR="004C3C55" w:rsidRDefault="004C3C55" w:rsidP="00481BA6">
      <w:r>
        <w:t>NoSQL</w:t>
      </w:r>
      <w:r>
        <w:tab/>
      </w:r>
      <w:r>
        <w:tab/>
        <w:t>Non</w:t>
      </w:r>
      <w:r w:rsidR="009A6B6F">
        <w:t>-SQL</w:t>
      </w:r>
    </w:p>
    <w:p w14:paraId="6A0E80F6" w14:textId="5A9DB725" w:rsidR="00771B33" w:rsidRDefault="00771B33" w:rsidP="00481BA6">
      <w:r>
        <w:t>EJS</w:t>
      </w:r>
      <w:r>
        <w:tab/>
      </w:r>
      <w:r>
        <w:tab/>
      </w:r>
      <w:proofErr w:type="spellStart"/>
      <w:r>
        <w:t>Embedded</w:t>
      </w:r>
      <w:proofErr w:type="spellEnd"/>
      <w:r>
        <w:t xml:space="preserve"> JavaScript</w:t>
      </w:r>
    </w:p>
    <w:p w14:paraId="570EAC7D" w14:textId="78988382" w:rsidR="004C3C55" w:rsidRDefault="004C3C55" w:rsidP="00481BA6">
      <w:r>
        <w:t>HTML</w:t>
      </w:r>
      <w:r>
        <w:tab/>
      </w:r>
      <w:r>
        <w:tab/>
        <w:t xml:space="preserve">Hypertext </w:t>
      </w:r>
      <w:proofErr w:type="spellStart"/>
      <w:r>
        <w:t>Markup</w:t>
      </w:r>
      <w:proofErr w:type="spellEnd"/>
      <w:r>
        <w:t xml:space="preserve"> </w:t>
      </w:r>
      <w:proofErr w:type="spellStart"/>
      <w:r>
        <w:t>Language</w:t>
      </w:r>
      <w:proofErr w:type="spellEnd"/>
    </w:p>
    <w:p w14:paraId="6B8EF622" w14:textId="413D8D2A" w:rsidR="004C3C55" w:rsidRDefault="004C3C55" w:rsidP="00481BA6">
      <w:r>
        <w:t>CSS</w:t>
      </w:r>
      <w:r>
        <w:tab/>
      </w:r>
      <w:r>
        <w:tab/>
      </w:r>
      <w:proofErr w:type="spellStart"/>
      <w:r>
        <w:t>Cascading</w:t>
      </w:r>
      <w:proofErr w:type="spellEnd"/>
      <w:r>
        <w:t xml:space="preserve"> style </w:t>
      </w:r>
      <w:proofErr w:type="spellStart"/>
      <w:r>
        <w:t>sheets</w:t>
      </w:r>
      <w:proofErr w:type="spellEnd"/>
    </w:p>
    <w:p w14:paraId="40E434A0" w14:textId="729131C4" w:rsidR="004C3C55" w:rsidRDefault="004C3C55" w:rsidP="00481BA6">
      <w:r>
        <w:t>SASS</w:t>
      </w:r>
      <w:r>
        <w:tab/>
      </w:r>
      <w:r>
        <w:tab/>
      </w:r>
      <w:proofErr w:type="spellStart"/>
      <w:r>
        <w:t>Syntactically</w:t>
      </w:r>
      <w:proofErr w:type="spellEnd"/>
      <w:r>
        <w:t xml:space="preserve"> </w:t>
      </w:r>
      <w:proofErr w:type="spellStart"/>
      <w:r>
        <w:t>Awesome</w:t>
      </w:r>
      <w:proofErr w:type="spellEnd"/>
      <w:r>
        <w:t xml:space="preserve"> Style </w:t>
      </w:r>
      <w:proofErr w:type="spellStart"/>
      <w:r>
        <w:t>Sheets</w:t>
      </w:r>
      <w:proofErr w:type="spellEnd"/>
    </w:p>
    <w:p w14:paraId="739733D7" w14:textId="7DC2B288" w:rsidR="004C3C55" w:rsidRDefault="004C3C55" w:rsidP="00481BA6">
      <w:r>
        <w:t>SMTP</w:t>
      </w:r>
      <w:r>
        <w:tab/>
      </w:r>
      <w:r>
        <w:tab/>
      </w:r>
      <w:proofErr w:type="spellStart"/>
      <w:r w:rsidRPr="004C3C55">
        <w:t>Simple</w:t>
      </w:r>
      <w:proofErr w:type="spellEnd"/>
      <w:r w:rsidRPr="004C3C55">
        <w:t xml:space="preserve"> Mail Transfer </w:t>
      </w:r>
      <w:proofErr w:type="spellStart"/>
      <w:r w:rsidRPr="004C3C55">
        <w:t>Protocol</w:t>
      </w:r>
      <w:proofErr w:type="spellEnd"/>
    </w:p>
    <w:p w14:paraId="3D9D7B2C" w14:textId="7F66E6B7" w:rsidR="004C3C55" w:rsidRDefault="004C3C55" w:rsidP="00481BA6">
      <w:r>
        <w:t>POP3</w:t>
      </w:r>
      <w:r>
        <w:tab/>
      </w:r>
      <w:r>
        <w:tab/>
      </w:r>
      <w:r w:rsidRPr="004C3C55">
        <w:t xml:space="preserve">Post Office </w:t>
      </w:r>
      <w:proofErr w:type="spellStart"/>
      <w:r w:rsidRPr="004C3C55">
        <w:t>Protocol</w:t>
      </w:r>
      <w:proofErr w:type="spellEnd"/>
      <w:r>
        <w:t xml:space="preserve"> </w:t>
      </w:r>
      <w:proofErr w:type="spellStart"/>
      <w:r>
        <w:t>version</w:t>
      </w:r>
      <w:proofErr w:type="spellEnd"/>
      <w:r>
        <w:t xml:space="preserve"> 3</w:t>
      </w:r>
    </w:p>
    <w:p w14:paraId="68F0CA08" w14:textId="52D6AC48" w:rsidR="004C3C55" w:rsidRPr="00337B81" w:rsidRDefault="004C3C55" w:rsidP="00481BA6">
      <w:r>
        <w:t>IMAP</w:t>
      </w:r>
      <w:r>
        <w:tab/>
      </w:r>
      <w:r>
        <w:tab/>
      </w:r>
      <w:r w:rsidRPr="004C3C55">
        <w:t xml:space="preserve">Internet </w:t>
      </w:r>
      <w:proofErr w:type="spellStart"/>
      <w:r w:rsidRPr="004C3C55">
        <w:t>Message</w:t>
      </w:r>
      <w:proofErr w:type="spellEnd"/>
      <w:r w:rsidRPr="004C3C55">
        <w:t xml:space="preserve"> Access </w:t>
      </w:r>
      <w:proofErr w:type="spellStart"/>
      <w:r w:rsidRPr="004C3C55">
        <w:t>Protocol</w:t>
      </w:r>
      <w:proofErr w:type="spellEnd"/>
    </w:p>
    <w:p w14:paraId="08718B65" w14:textId="4268282E" w:rsidR="00D52C8C" w:rsidRDefault="003272F6" w:rsidP="009F04E0">
      <w:r>
        <w:t>MVC</w:t>
      </w:r>
      <w:r>
        <w:tab/>
      </w:r>
      <w:r>
        <w:tab/>
        <w:t>Model View Controller</w:t>
      </w:r>
    </w:p>
    <w:p w14:paraId="2B8DADFF" w14:textId="0485DC9F" w:rsidR="007A073D" w:rsidRDefault="007A073D" w:rsidP="009F04E0">
      <w:r>
        <w:t>JSX</w:t>
      </w:r>
      <w:r>
        <w:tab/>
      </w:r>
      <w:r>
        <w:tab/>
        <w:t xml:space="preserve">JavaScript </w:t>
      </w:r>
      <w:r w:rsidR="009A6B6F">
        <w:t xml:space="preserve">Syntax </w:t>
      </w:r>
      <w:proofErr w:type="spellStart"/>
      <w:r w:rsidR="009A6B6F">
        <w:t>Extension</w:t>
      </w:r>
      <w:proofErr w:type="spellEnd"/>
    </w:p>
    <w:p w14:paraId="5E21CA32" w14:textId="77777777" w:rsidR="004E2530" w:rsidRPr="00481BA6" w:rsidRDefault="004E2530" w:rsidP="00D9373F">
      <w:pPr>
        <w:pStyle w:val="Nadpis1neslovan"/>
      </w:pPr>
      <w:bookmarkStart w:id="0" w:name="_Toc151662705"/>
      <w:r w:rsidRPr="00481BA6">
        <w:lastRenderedPageBreak/>
        <w:t>Úvod</w:t>
      </w:r>
      <w:bookmarkEnd w:id="0"/>
    </w:p>
    <w:p w14:paraId="5156CA69" w14:textId="0A5A5C22" w:rsidR="004E2530" w:rsidRDefault="005B096A" w:rsidP="004E2530">
      <w:r>
        <w:t>Nejen p</w:t>
      </w:r>
      <w:r w:rsidR="004E7CD7">
        <w:t>andemie COVID-19 změnila směr a trendy dnešní doby</w:t>
      </w:r>
      <w:r w:rsidR="00EC093F">
        <w:t xml:space="preserve"> a nejen to</w:t>
      </w:r>
      <w:r w:rsidR="004E7CD7">
        <w:t>. Lidé si zvykli pracovat z</w:t>
      </w:r>
      <w:r w:rsidR="0034557D">
        <w:t> </w:t>
      </w:r>
      <w:r w:rsidR="004E7CD7">
        <w:t>domova</w:t>
      </w:r>
      <w:r w:rsidR="0034557D">
        <w:t>, kde vše potřebné řešili online. P</w:t>
      </w:r>
      <w:r w:rsidR="004E7CD7">
        <w:t xml:space="preserve">roto se většina společností přizpůsobila a </w:t>
      </w:r>
      <w:r w:rsidR="0000437C">
        <w:t>vynakládají velkou snahu</w:t>
      </w:r>
      <w:r w:rsidR="0034557D">
        <w:t>,</w:t>
      </w:r>
      <w:r w:rsidR="004E7CD7">
        <w:t xml:space="preserve"> aby všechny schůzky, porady a </w:t>
      </w:r>
      <w:r w:rsidR="0034557D">
        <w:t xml:space="preserve">zasedání konaly online pomocí nejrůznějších řešení. </w:t>
      </w:r>
      <w:r w:rsidR="003F532A">
        <w:t>Školy, školící a vzdělávací společnosti musel</w:t>
      </w:r>
      <w:r w:rsidR="00A12178">
        <w:t>y</w:t>
      </w:r>
      <w:r w:rsidR="003F532A">
        <w:t xml:space="preserve"> přesunout nejrůznější lekce a kurzy do online prostoru</w:t>
      </w:r>
      <w:r w:rsidR="00BC5E0D">
        <w:t xml:space="preserve"> </w:t>
      </w:r>
      <w:r w:rsidR="00CB3513">
        <w:t>z důvodu bezpečnosti studentů.</w:t>
      </w:r>
      <w:r w:rsidR="00594514">
        <w:t xml:space="preserve"> </w:t>
      </w:r>
      <w:r w:rsidR="00C625D6">
        <w:fldChar w:fldCharType="begin"/>
      </w:r>
      <w:r w:rsidR="00C625D6">
        <w:instrText xml:space="preserve"> ADDIN ZOTERO_ITEM CSL_CITATION {"citationID":"SxoQIdc2","properties":{"formattedCitation":"(Tudor, 2022)","plainCitation":"(Tudor, 2022)","noteIndex":0},"citationItems":[{"id":32,"uris":["http://zotero.org/users/local/zPyZa9qd/items/SUA9WUZB"],"itemData":{"id":32,"type":"article-journal","abstract":"The COVID-19 pandemic related government interventions produced rapid decreases in worldwide economic and social activity, with multifaceted economic and social consequences. In particular, the disruption of key industries and significant lifestyle changes in the aftermath of the pandemic outbreak led to the exponential adoption of web and video conferencing Software as a Service (SaaS) programs and to the solutions-led video conferencing market growth. However, the magnitude and persistence of the COVID-19 pandemic impact on the video conferencing solutions segment remain uninvestigated. Building on previous evidence linking population web-search behavior, private consumption, and retail sales, this study sources and employs Google Trends data as an analytical and forecasting tool for the solutions segment of the videoconferencing market. It implements a univariate forecast evaluation approach that assesses the predictive performance of several statistical and machine-learning models for the relative search volume (RSV) in the two SaaS program leaders, Zoom and Teams. ETS is found to provide the best forecast of consumer GT search interest for both RSV series. A baseline level for the consumer interest over the first pandemic wave is subsequently produced with ETS and further serves to estimate the excess search interest over the February 2020–August 2020 period. Results indicate that the pandemic has created an excess or abnormal consumer interest in the global web and videoconferencing SaaS market that would not have occurred in the absence of the pandemic. Other findings indicate that the impact is persistent as the excess interest stabilized at higher levels than in the pre-pandemic period for both SaaS market leaders, although a higher saturation of the Zoom market is detected.","container-title":"Electronics","DOI":"10.3390/electronics11162633","ISSN":"2079-9292","issue":"16","language":"en","license":"http://creativecommons.org/licenses/by/3.0/","note":"number: 16\npublisher: Multidisciplinary Digital Publishing Institute","page":"2633","source":"www.mdpi.com","title":"The Impact of the COVID-19 Pandemic on the Global Web and Video Conferencing SaaS Market","volume":"11","author":[{"family":"Tudor","given":"Cristiana"}],"issued":{"date-parts":[["2022",1]]}}}],"schema":"https://github.com/citation-style-language/schema/raw/master/csl-citation.json"} </w:instrText>
      </w:r>
      <w:r w:rsidR="00C625D6">
        <w:fldChar w:fldCharType="separate"/>
      </w:r>
      <w:r w:rsidR="00C625D6" w:rsidRPr="00C625D6">
        <w:rPr>
          <w:rFonts w:ascii="Georgia" w:hAnsi="Georgia"/>
        </w:rPr>
        <w:t>(Tudor, 2022)</w:t>
      </w:r>
      <w:r w:rsidR="00C625D6">
        <w:fldChar w:fldCharType="end"/>
      </w:r>
    </w:p>
    <w:p w14:paraId="128191C5" w14:textId="4966D9C5" w:rsidR="00CB3513" w:rsidRDefault="00CB3513" w:rsidP="004E2530">
      <w:r>
        <w:t xml:space="preserve">S odstupem pandemie zůstala </w:t>
      </w:r>
      <w:r w:rsidR="007C7D7A">
        <w:t xml:space="preserve">vysoká </w:t>
      </w:r>
      <w:r>
        <w:t>poptávka po online kurzech, a proto se společnost</w:t>
      </w:r>
      <w:r w:rsidR="00460AFF">
        <w:rPr>
          <w:rStyle w:val="Znakapoznpodarou"/>
        </w:rPr>
        <w:footnoteReference w:id="1"/>
      </w:r>
      <w:r>
        <w:t xml:space="preserve"> rozhodla pořídit informační systém pro správu kurzů jak pro online </w:t>
      </w:r>
      <w:r w:rsidR="007C7D7A">
        <w:t>lekce,</w:t>
      </w:r>
      <w:r>
        <w:t xml:space="preserve"> tak i pro lekce ve třídách. Druhým důvodem pro pořízení systému je neustál</w:t>
      </w:r>
      <w:r w:rsidR="00A12178">
        <w:t>é</w:t>
      </w:r>
      <w:r>
        <w:t xml:space="preserve"> rozšiřování nabídky </w:t>
      </w:r>
      <w:r w:rsidR="007C7D7A">
        <w:t xml:space="preserve">nejrůznějšími výukovými </w:t>
      </w:r>
      <w:r>
        <w:t>kurz</w:t>
      </w:r>
      <w:r w:rsidR="007C7D7A">
        <w:t>y programování. N</w:t>
      </w:r>
      <w:r>
        <w:t>ejdůležitějším důvodem</w:t>
      </w:r>
      <w:r w:rsidR="007C7D7A">
        <w:t xml:space="preserve"> pro zavedení systému</w:t>
      </w:r>
      <w:r>
        <w:t xml:space="preserve"> je velké množství přibývajících studentů</w:t>
      </w:r>
      <w:r w:rsidR="007C7D7A">
        <w:t>.</w:t>
      </w:r>
    </w:p>
    <w:p w14:paraId="7D80E1D6" w14:textId="3CDDF4D7" w:rsidR="00833C44" w:rsidRDefault="00594514" w:rsidP="004E2530">
      <w:r>
        <w:t>Požadavky pro dosažení cíle</w:t>
      </w:r>
      <w:r w:rsidR="007C7D7A">
        <w:t xml:space="preserve"> této práce je popsat současný stav společnosti, </w:t>
      </w:r>
      <w:r w:rsidR="00BC5E0D">
        <w:t>analyzovat</w:t>
      </w:r>
      <w:r w:rsidR="007C7D7A">
        <w:t xml:space="preserve"> </w:t>
      </w:r>
      <w:r w:rsidR="00BC5E0D">
        <w:t xml:space="preserve">podnikové </w:t>
      </w:r>
      <w:r w:rsidR="007C7D7A">
        <w:t>proces</w:t>
      </w:r>
      <w:r w:rsidR="00BC5E0D">
        <w:t xml:space="preserve">y </w:t>
      </w:r>
      <w:r w:rsidR="007C7D7A">
        <w:t>a identifikovat klíčové procesy, prozkoumat existující řešení na trhu</w:t>
      </w:r>
      <w:r>
        <w:t>. Cílem této práce je n</w:t>
      </w:r>
      <w:r w:rsidR="007C7D7A">
        <w:t>avrhnout a impl</w:t>
      </w:r>
      <w:r w:rsidR="00677EFA">
        <w:t>eme</w:t>
      </w:r>
      <w:r w:rsidR="007C7D7A">
        <w:t xml:space="preserve">ntovat </w:t>
      </w:r>
      <w:r w:rsidR="00677EFA">
        <w:t>nový</w:t>
      </w:r>
      <w:r w:rsidR="007C7D7A">
        <w:t xml:space="preserve"> informační systém pro správu výukových kurzů programování.</w:t>
      </w:r>
      <w:r>
        <w:t xml:space="preserve"> Vlastní systém </w:t>
      </w:r>
      <w:r w:rsidR="00BC5E0D">
        <w:t>přináší spoustu zajímavých příležitostí</w:t>
      </w:r>
      <w:r>
        <w:t>, lze ho přizpůsobit co nejblíže parametrům zadavatele, rychlá řešení, opravy problémů a implementace nových funkcionalit a mnoho dalších.</w:t>
      </w:r>
      <w:r w:rsidR="007C7D7A">
        <w:t xml:space="preserve"> </w:t>
      </w:r>
      <w:r w:rsidR="00833C44">
        <w:t>Důležitou součástí</w:t>
      </w:r>
      <w:r>
        <w:t xml:space="preserve"> této práce</w:t>
      </w:r>
      <w:r w:rsidR="00833C44">
        <w:t xml:space="preserve"> bude porovnání existujících řešení na trhu a jejich různých funkcionalit</w:t>
      </w:r>
      <w:r w:rsidR="005F0DA7">
        <w:t>. Z dané</w:t>
      </w:r>
      <w:r w:rsidR="00677EFA">
        <w:t>ho</w:t>
      </w:r>
      <w:r w:rsidR="005F0DA7">
        <w:t xml:space="preserve"> </w:t>
      </w:r>
      <w:r w:rsidR="00677EFA">
        <w:t xml:space="preserve">porovnání </w:t>
      </w:r>
      <w:r w:rsidR="005F0DA7">
        <w:t>poté bude možné využ</w:t>
      </w:r>
      <w:r w:rsidR="00677EFA">
        <w:t>í</w:t>
      </w:r>
      <w:r w:rsidR="005F0DA7">
        <w:t xml:space="preserve">t funkcionality, které </w:t>
      </w:r>
      <w:r w:rsidR="00923E87">
        <w:t xml:space="preserve">lze </w:t>
      </w:r>
      <w:r w:rsidR="005F0DA7">
        <w:t>naimplemen</w:t>
      </w:r>
      <w:r w:rsidR="00923E87">
        <w:t>tovat</w:t>
      </w:r>
      <w:r w:rsidR="005F0DA7">
        <w:t xml:space="preserve"> do </w:t>
      </w:r>
      <w:r w:rsidR="00BC5E0D">
        <w:t>nově implementovaného</w:t>
      </w:r>
      <w:r w:rsidR="005F0DA7">
        <w:t xml:space="preserve"> systému, pokud je jednatel bude také požadovat, nebo které usnadní správu kurzů</w:t>
      </w:r>
      <w:r w:rsidR="00923E87">
        <w:t xml:space="preserve"> nebo práci se systémem.</w:t>
      </w:r>
    </w:p>
    <w:p w14:paraId="05101A67" w14:textId="2CBAE036" w:rsidR="0000437C" w:rsidRDefault="00C41896" w:rsidP="004E2530">
      <w:r w:rsidRPr="00C41896">
        <w:t>Tato bakalářská práce je organizována následujícím způsobem. V první kapitole</w:t>
      </w:r>
      <w:r>
        <w:t xml:space="preserve"> bude představena problematika systému pro správu výukových kurzů a také společnost, pro kterou je tento systém vyvíjen, avšak vždy s ohledem na možnosti implementace systému pro jiné společnosti. Ve druhé kapitole proběhne analýza potřeb poskytovatele kurzů programování a požadavků na systém. Analýze se rozdělí na analýzu podnikových procesů společnosti, určení klíčových procesů a možnosti jejich automatizace a požadavků klienta na systém.</w:t>
      </w:r>
      <w:r w:rsidR="00A0144B">
        <w:t xml:space="preserve"> Třetí kapitola se zaměří na rešerši dostupných řešení na trhu. Čtvrtá kapitola obsahuje návrh aplikačního systému a jeho součástí. Pátá kapitola se zaměří na popis implementace aplikace a použitých technologií, rozdělení kódu a ukázky z již naprogramovaného systému. V šesté kapitole je popis nasazení a testování aplikace a možnosti jednotlivých technologií a jejich plánů. Poslední kapitola obsahuje další možnosti rozšíření a obohacení systému. V závěru je shrnuto splnění cílů aplikace a obsah celé práce.</w:t>
      </w:r>
    </w:p>
    <w:p w14:paraId="435A9586" w14:textId="6865A9EA" w:rsidR="00A0144B" w:rsidRDefault="00A0144B" w:rsidP="004E2530">
      <w:r>
        <w:t xml:space="preserve">Tato práce může sloužit jako vzor pro vybudování podobného systému ať pro správu kurzů nebo pro správu obdobných objektů. Práce </w:t>
      </w:r>
      <w:r w:rsidR="00A15FB1">
        <w:t xml:space="preserve">obsahuje odbornou terminologii a zaměřuje se </w:t>
      </w:r>
      <w:r w:rsidR="00A15FB1">
        <w:lastRenderedPageBreak/>
        <w:t>na složité téma a tím by měl být uživatel</w:t>
      </w:r>
      <w:r>
        <w:t xml:space="preserve"> znalých základů programování </w:t>
      </w:r>
      <w:r w:rsidR="002A3A4B">
        <w:t>v jazyku Javascript a znalých základů vývoje webových aplikací a jejich základních technologií.</w:t>
      </w:r>
    </w:p>
    <w:p w14:paraId="60381312" w14:textId="1249B6A0" w:rsidR="00B64DA8" w:rsidRDefault="006D46F9" w:rsidP="00E6723E">
      <w:pPr>
        <w:pStyle w:val="Nadpis1"/>
      </w:pPr>
      <w:bookmarkStart w:id="1" w:name="_Toc151662706"/>
      <w:r>
        <w:lastRenderedPageBreak/>
        <w:t>Informační s</w:t>
      </w:r>
      <w:r w:rsidR="000806B4">
        <w:t>ystém</w:t>
      </w:r>
      <w:r w:rsidR="00A51DD5">
        <w:t>y</w:t>
      </w:r>
      <w:r w:rsidR="000806B4">
        <w:t xml:space="preserve"> pro správu</w:t>
      </w:r>
      <w:r w:rsidR="00A94D93">
        <w:t xml:space="preserve"> </w:t>
      </w:r>
      <w:r w:rsidR="00734BB7">
        <w:t>a</w:t>
      </w:r>
      <w:r>
        <w:t xml:space="preserve"> administraci výukových </w:t>
      </w:r>
      <w:r w:rsidR="00A94D93">
        <w:t>kurzů</w:t>
      </w:r>
      <w:bookmarkEnd w:id="1"/>
    </w:p>
    <w:p w14:paraId="42E35ED0" w14:textId="22B4976F" w:rsidR="00B64DA8" w:rsidRDefault="00A94D93" w:rsidP="00B64DA8">
      <w:r>
        <w:t>Jedná se o softwarové aplikace, které se používají pro správ</w:t>
      </w:r>
      <w:r w:rsidR="00BC5E0D">
        <w:t>u</w:t>
      </w:r>
      <w:r>
        <w:t xml:space="preserve"> dat studentů, kurzů a administrativní</w:t>
      </w:r>
      <w:r w:rsidR="00BC5E0D">
        <w:t>ch</w:t>
      </w:r>
      <w:r>
        <w:t xml:space="preserve"> úkon</w:t>
      </w:r>
      <w:r w:rsidR="00BC5E0D">
        <w:t>ů</w:t>
      </w:r>
      <w:r>
        <w:t xml:space="preserve">. </w:t>
      </w:r>
      <w:r w:rsidRPr="00A94D93">
        <w:t xml:space="preserve">Tyto systémy jsou navrženy </w:t>
      </w:r>
      <w:r w:rsidR="00BC5E0D">
        <w:t>za účelem</w:t>
      </w:r>
      <w:r w:rsidRPr="00A94D93">
        <w:t xml:space="preserve"> zefektivn</w:t>
      </w:r>
      <w:r w:rsidR="00BC5E0D">
        <w:t>ění</w:t>
      </w:r>
      <w:r w:rsidRPr="00A94D93">
        <w:t xml:space="preserve"> a </w:t>
      </w:r>
      <w:r w:rsidR="00BC5E0D">
        <w:t>automatizace</w:t>
      </w:r>
      <w:r w:rsidRPr="00A94D93">
        <w:t xml:space="preserve"> provoz</w:t>
      </w:r>
      <w:r w:rsidR="00BC5E0D">
        <w:t>u</w:t>
      </w:r>
      <w:r w:rsidRPr="00A94D93">
        <w:t xml:space="preserve"> </w:t>
      </w:r>
      <w:r>
        <w:t>poskyt</w:t>
      </w:r>
      <w:r w:rsidR="00BC5E0D">
        <w:t>ovatelů</w:t>
      </w:r>
      <w:r>
        <w:t xml:space="preserve"> kurz</w:t>
      </w:r>
      <w:r w:rsidR="00BC5E0D">
        <w:t>ů</w:t>
      </w:r>
      <w:r>
        <w:t xml:space="preserve"> </w:t>
      </w:r>
      <w:r w:rsidRPr="00A94D93">
        <w:t xml:space="preserve">a umožnily správcům, </w:t>
      </w:r>
      <w:r>
        <w:t>lektorům</w:t>
      </w:r>
      <w:r w:rsidRPr="00A94D93">
        <w:t xml:space="preserve"> a zaměstnancům efektivněji spravovat záznamy studentů, rozvrhy hodin, docházku</w:t>
      </w:r>
      <w:r>
        <w:t>, třídy, lekce a</w:t>
      </w:r>
      <w:r w:rsidRPr="00A94D93">
        <w:t xml:space="preserve"> další úkoly související s</w:t>
      </w:r>
      <w:r>
        <w:t> poskytováním kurzů</w:t>
      </w:r>
      <w:r w:rsidRPr="00A94D93">
        <w:t xml:space="preserve"> </w:t>
      </w:r>
      <w:r>
        <w:t>kurzy</w:t>
      </w:r>
      <w:r w:rsidRPr="00A94D93">
        <w:t>.</w:t>
      </w:r>
      <w:r w:rsidR="00A51DD5">
        <w:t xml:space="preserve"> </w:t>
      </w:r>
      <w:r w:rsidR="00194DCF">
        <w:t>Řadí se mezi CRM systémy, přesněji CRM systémy ve vzdělávání.</w:t>
      </w:r>
      <w:r w:rsidR="00776F2E">
        <w:t xml:space="preserve"> </w:t>
      </w:r>
      <w:r w:rsidR="00776F2E">
        <w:fldChar w:fldCharType="begin"/>
      </w:r>
      <w:r w:rsidR="00776F2E">
        <w:instrText xml:space="preserve"> ADDIN ZOTERO_ITEM CSL_CITATION {"citationID":"LFwBpMz0","properties":{"formattedCitation":"(Daradoumis {\\i{}et al.}, 2010)","plainCitation":"(Daradoumis et al., 2010)","noteIndex":0},"citationItems":[{"id":36,"uris":["http://zotero.org/users/local/zPyZa9qd/items/7VHRAIC9"],"itemData":{"id":36,"type":"article-journal","abstract":"Customer Relationship Management (CRM) has usually been associated with business contexts. However, it has recently been pointed out that its principles and applications are also very appropriate for non-profit making organisations. In this article, we defend the broadening of the field of application of CRM from the business domain to a wider context of relationships in which the inclusion of non-profit making organisations seems natural. In particular, we focus on analysing the suitability of adopting CRM processes by universities and higher educational institutions dedicated to electronic learning (e-learning). This is an issue that has much potential but has received little attention in research so far. Our work reflects upon this matter and provides a new step towards a CRM solution for managing relationships of specific customers, such as students. Indeed, the main contribution of this article is specifically characterised by the proposal and empirical application of an e-monitoring system that aims to enhance the performance of relationships in e-learning environments.","container-title":"International Journal of Services Technology and Management","DOI":"10.1504/IJSTM.2010.032887","journalAbbreviation":"International Journal of Services Technology and Management","page":"103-125","source":"ResearchGate","title":"CRM and higher education: developing a monitoring system to improve relationships in e-learning environments","title-short":"CRM and higher education","volume":"14","author":[{"family":"Daradoumis","given":"Thanasis"},{"family":"Rodriguez-Ardura","given":"Inma"},{"family":"Faulin","given":"Javier"},{"family":"Juan","given":"Angel"},{"family":"Xhafa","given":"Fatos"},{"family":"Martínez-López","given":"Francisco"}],"issued":{"date-parts":[["2010",5,1]]}}}],"schema":"https://github.com/citation-style-language/schema/raw/master/csl-citation.json"} </w:instrText>
      </w:r>
      <w:r w:rsidR="00776F2E">
        <w:fldChar w:fldCharType="separate"/>
      </w:r>
      <w:r w:rsidR="00776F2E" w:rsidRPr="00776F2E">
        <w:rPr>
          <w:rFonts w:ascii="Georgia" w:hAnsi="Georgia" w:cs="Times New Roman"/>
          <w:szCs w:val="24"/>
        </w:rPr>
        <w:t>(</w:t>
      </w:r>
      <w:proofErr w:type="spellStart"/>
      <w:r w:rsidR="00776F2E" w:rsidRPr="00776F2E">
        <w:rPr>
          <w:rFonts w:ascii="Georgia" w:hAnsi="Georgia" w:cs="Times New Roman"/>
          <w:szCs w:val="24"/>
        </w:rPr>
        <w:t>Daradoumis</w:t>
      </w:r>
      <w:proofErr w:type="spellEnd"/>
      <w:r w:rsidR="00776F2E" w:rsidRPr="00776F2E">
        <w:rPr>
          <w:rFonts w:ascii="Georgia" w:hAnsi="Georgia" w:cs="Times New Roman"/>
          <w:szCs w:val="24"/>
        </w:rPr>
        <w:t xml:space="preserve"> </w:t>
      </w:r>
      <w:r w:rsidR="00776F2E" w:rsidRPr="00776F2E">
        <w:rPr>
          <w:rFonts w:ascii="Georgia" w:hAnsi="Georgia" w:cs="Times New Roman"/>
          <w:i/>
          <w:iCs/>
          <w:szCs w:val="24"/>
        </w:rPr>
        <w:t>et al.</w:t>
      </w:r>
      <w:r w:rsidR="00776F2E" w:rsidRPr="00776F2E">
        <w:rPr>
          <w:rFonts w:ascii="Georgia" w:hAnsi="Georgia" w:cs="Times New Roman"/>
          <w:szCs w:val="24"/>
        </w:rPr>
        <w:t>, 2010)</w:t>
      </w:r>
      <w:r w:rsidR="00776F2E">
        <w:fldChar w:fldCharType="end"/>
      </w:r>
    </w:p>
    <w:p w14:paraId="7CDA71A3" w14:textId="7CAE5E6D" w:rsidR="0012421D" w:rsidRDefault="00776F2E" w:rsidP="00B64DA8">
      <w:r>
        <w:t xml:space="preserve">CRM systémy, česky Systémy pro řízení vztahů se zákazníky, se zabývají udržování dlouhodobých vztahů se zákazníky. V případě CRM systémů ve vzdělávání </w:t>
      </w:r>
      <w:r w:rsidR="00BC5E0D">
        <w:t>lze hovořit</w:t>
      </w:r>
      <w:r>
        <w:t xml:space="preserve"> o</w:t>
      </w:r>
      <w:r w:rsidR="00BC5E0D">
        <w:t> </w:t>
      </w:r>
      <w:r>
        <w:t xml:space="preserve">zvyšování zapojení a udržení studentů ve školách a školících zařízení. CRM ve vzdělávání také zahrnuje použití technologických řešení a postupů pro řízení a zlepšování interakcí mezi školami a studenty. Hlavním cílem těchto systémů je vytvoření personalizované vzdělávací zkušenosti, která splňuje </w:t>
      </w:r>
      <w:r w:rsidR="0012421D" w:rsidRPr="0012421D">
        <w:t>potřeby studentů, zlepšuje komunikaci mezi studenty a školami a zlepšuje spokojenost studentů a míru udržení</w:t>
      </w:r>
      <w:r w:rsidR="006E409F">
        <w:t>. Ke splnění cíle CRM systému ve vzdělávání je potřeba daný systém rozdělit na</w:t>
      </w:r>
      <w:r w:rsidR="0012421D">
        <w:t xml:space="preserve"> tři hlavní složky</w:t>
      </w:r>
      <w:r w:rsidR="00876927">
        <w:t xml:space="preserve"> viz jednotlivé sekce</w:t>
      </w:r>
      <w:r w:rsidR="006E409F">
        <w:t xml:space="preserve"> </w:t>
      </w:r>
      <w:r w:rsidR="006E409F">
        <w:fldChar w:fldCharType="begin"/>
      </w:r>
      <w:r w:rsidR="006E409F">
        <w:instrText xml:space="preserve"> ADDIN ZOTERO_ITEM CSL_CITATION {"citationID":"DVVYHfOu","properties":{"formattedCitation":"(Daradoumis {\\i{}et al.}, 2010)","plainCitation":"(Daradoumis et al., 2010)","noteIndex":0},"citationItems":[{"id":36,"uris":["http://zotero.org/users/local/zPyZa9qd/items/7VHRAIC9"],"itemData":{"id":36,"type":"article-journal","abstract":"Customer Relationship Management (CRM) has usually been associated with business contexts. However, it has recently been pointed out that its principles and applications are also very appropriate for non-profit making organisations. In this article, we defend the broadening of the field of application of CRM from the business domain to a wider context of relationships in which the inclusion of non-profit making organisations seems natural. In particular, we focus on analysing the suitability of adopting CRM processes by universities and higher educational institutions dedicated to electronic learning (e-learning). This is an issue that has much potential but has received little attention in research so far. Our work reflects upon this matter and provides a new step towards a CRM solution for managing relationships of specific customers, such as students. Indeed, the main contribution of this article is specifically characterised by the proposal and empirical application of an e-monitoring system that aims to enhance the performance of relationships in e-learning environments.","container-title":"International Journal of Services Technology and Management","DOI":"10.1504/IJSTM.2010.032887","journalAbbreviation":"International Journal of Services Technology and Management","page":"103-125","source":"ResearchGate","title":"CRM and higher education: developing a monitoring system to improve relationships in e-learning environments","title-short":"CRM and higher education","volume":"14","author":[{"family":"Daradoumis","given":"Thanasis"},{"family":"Rodriguez-Ardura","given":"Inma"},{"family":"Faulin","given":"Javier"},{"family":"Juan","given":"Angel"},{"family":"Xhafa","given":"Fatos"},{"family":"Martínez-López","given":"Francisco"}],"issued":{"date-parts":[["2010",5,1]]}}}],"schema":"https://github.com/citation-style-language/schema/raw/master/csl-citation.json"} </w:instrText>
      </w:r>
      <w:r w:rsidR="006E409F">
        <w:fldChar w:fldCharType="separate"/>
      </w:r>
      <w:r w:rsidR="006E409F" w:rsidRPr="00CC5531">
        <w:rPr>
          <w:rFonts w:ascii="Georgia" w:hAnsi="Georgia" w:cs="Times New Roman"/>
          <w:szCs w:val="24"/>
        </w:rPr>
        <w:t>(</w:t>
      </w:r>
      <w:proofErr w:type="spellStart"/>
      <w:r w:rsidR="006E409F" w:rsidRPr="00CC5531">
        <w:rPr>
          <w:rFonts w:ascii="Georgia" w:hAnsi="Georgia" w:cs="Times New Roman"/>
          <w:szCs w:val="24"/>
        </w:rPr>
        <w:t>Daradoumis</w:t>
      </w:r>
      <w:proofErr w:type="spellEnd"/>
      <w:r w:rsidR="006E409F" w:rsidRPr="00CC5531">
        <w:rPr>
          <w:rFonts w:ascii="Georgia" w:hAnsi="Georgia" w:cs="Times New Roman"/>
          <w:szCs w:val="24"/>
        </w:rPr>
        <w:t xml:space="preserve"> </w:t>
      </w:r>
      <w:r w:rsidR="006E409F" w:rsidRPr="00CC5531">
        <w:rPr>
          <w:rFonts w:ascii="Georgia" w:hAnsi="Georgia" w:cs="Times New Roman"/>
          <w:i/>
          <w:iCs/>
          <w:szCs w:val="24"/>
        </w:rPr>
        <w:t>et al.</w:t>
      </w:r>
      <w:r w:rsidR="006E409F" w:rsidRPr="00CC5531">
        <w:rPr>
          <w:rFonts w:ascii="Georgia" w:hAnsi="Georgia" w:cs="Times New Roman"/>
          <w:szCs w:val="24"/>
        </w:rPr>
        <w:t>, 2010)</w:t>
      </w:r>
      <w:r w:rsidR="006E409F">
        <w:fldChar w:fldCharType="end"/>
      </w:r>
      <w:r w:rsidR="006E409F" w:rsidRPr="0012421D">
        <w:t>.</w:t>
      </w:r>
    </w:p>
    <w:p w14:paraId="12496674" w14:textId="51C66083" w:rsidR="00876927" w:rsidRDefault="0012421D" w:rsidP="00876927">
      <w:pPr>
        <w:pStyle w:val="Nadpis2"/>
      </w:pPr>
      <w:bookmarkStart w:id="2" w:name="_Toc151662707"/>
      <w:r w:rsidRPr="00876927">
        <w:t>Sběr a analýza dat</w:t>
      </w:r>
      <w:bookmarkEnd w:id="2"/>
    </w:p>
    <w:p w14:paraId="15D18307" w14:textId="2B9209B4" w:rsidR="00303C0E" w:rsidRDefault="0012421D" w:rsidP="00876927">
      <w:r>
        <w:t>Školy shromažďují data o počt</w:t>
      </w:r>
      <w:r w:rsidR="00BC5E0D">
        <w:t>u</w:t>
      </w:r>
      <w:r>
        <w:t xml:space="preserve"> studentů, jejich studijních výsledcích, chování a angažovanosti studentů. Tato data se analyzují, aby se identifikovali studenti, kteří mohou mít problémy, a aby se vyvinul</w:t>
      </w:r>
      <w:r w:rsidR="00A12178">
        <w:t>a</w:t>
      </w:r>
      <w:r>
        <w:t xml:space="preserve"> řešení těchto problémů, a aby byla možnost porovnat výsledky školy a studentů a jak se škola a studenti vyvíjí.</w:t>
      </w:r>
      <w:r w:rsidR="008255B9" w:rsidRPr="008255B9">
        <w:t xml:space="preserve"> </w:t>
      </w:r>
      <w:r w:rsidR="00303C0E">
        <w:fldChar w:fldCharType="begin"/>
      </w:r>
      <w:r w:rsidR="00303C0E">
        <w:instrText xml:space="preserve"> ADDIN ZOTERO_ITEM CSL_CITATION {"citationID":"9XrKEcxB","properties":{"formattedCitation":"(Daradoumis {\\i{}et al.}, 2010)","plainCitation":"(Daradoumis et al., 2010)","noteIndex":0},"citationItems":[{"id":36,"uris":["http://zotero.org/users/local/zPyZa9qd/items/7VHRAIC9"],"itemData":{"id":36,"type":"article-journal","abstract":"Customer Relationship Management (CRM) has usually been associated with business contexts. However, it has recently been pointed out that its principles and applications are also very appropriate for non-profit making organisations. In this article, we defend the broadening of the field of application of CRM from the business domain to a wider context of relationships in which the inclusion of non-profit making organisations seems natural. In particular, we focus on analysing the suitability of adopting CRM processes by universities and higher educational institutions dedicated to electronic learning (e-learning). This is an issue that has much potential but has received little attention in research so far. Our work reflects upon this matter and provides a new step towards a CRM solution for managing relationships of specific customers, such as students. Indeed, the main contribution of this article is specifically characterised by the proposal and empirical application of an e-monitoring system that aims to enhance the performance of relationships in e-learning environments.","container-title":"International Journal of Services Technology and Management","DOI":"10.1504/IJSTM.2010.032887","journalAbbreviation":"International Journal of Services Technology and Management","page":"103-125","source":"ResearchGate","title":"CRM and higher education: developing a monitoring system to improve relationships in e-learning environments","title-short":"CRM and higher education","volume":"14","author":[{"family":"Daradoumis","given":"Thanasis"},{"family":"Rodriguez-Ardura","given":"Inma"},{"family":"Faulin","given":"Javier"},{"family":"Juan","given":"Angel"},{"family":"Xhafa","given":"Fatos"},{"family":"Martínez-López","given":"Francisco"}],"issued":{"date-parts":[["2010",5,1]]}}}],"schema":"https://github.com/citation-style-language/schema/raw/master/csl-citation.json"} </w:instrText>
      </w:r>
      <w:r w:rsidR="00303C0E">
        <w:fldChar w:fldCharType="separate"/>
      </w:r>
      <w:r w:rsidR="00303C0E" w:rsidRPr="00876927">
        <w:rPr>
          <w:rFonts w:ascii="Georgia" w:hAnsi="Georgia" w:cs="Times New Roman"/>
          <w:szCs w:val="24"/>
        </w:rPr>
        <w:t>(</w:t>
      </w:r>
      <w:proofErr w:type="spellStart"/>
      <w:r w:rsidR="00303C0E" w:rsidRPr="00876927">
        <w:rPr>
          <w:rFonts w:ascii="Georgia" w:hAnsi="Georgia" w:cs="Times New Roman"/>
          <w:szCs w:val="24"/>
        </w:rPr>
        <w:t>Daradoumis</w:t>
      </w:r>
      <w:proofErr w:type="spellEnd"/>
      <w:r w:rsidR="00303C0E" w:rsidRPr="00876927">
        <w:rPr>
          <w:rFonts w:ascii="Georgia" w:hAnsi="Georgia" w:cs="Times New Roman"/>
          <w:szCs w:val="24"/>
        </w:rPr>
        <w:t xml:space="preserve"> </w:t>
      </w:r>
      <w:r w:rsidR="00303C0E" w:rsidRPr="00876927">
        <w:rPr>
          <w:rFonts w:ascii="Georgia" w:hAnsi="Georgia" w:cs="Times New Roman"/>
          <w:i/>
          <w:iCs/>
          <w:szCs w:val="24"/>
        </w:rPr>
        <w:t>et al.</w:t>
      </w:r>
      <w:r w:rsidR="00303C0E" w:rsidRPr="00876927">
        <w:rPr>
          <w:rFonts w:ascii="Georgia" w:hAnsi="Georgia" w:cs="Times New Roman"/>
          <w:szCs w:val="24"/>
        </w:rPr>
        <w:t>, 2010)</w:t>
      </w:r>
      <w:r w:rsidR="00303C0E">
        <w:fldChar w:fldCharType="end"/>
      </w:r>
    </w:p>
    <w:p w14:paraId="48F620B6" w14:textId="5AB8293F" w:rsidR="0012421D" w:rsidRDefault="00303C0E" w:rsidP="00876927">
      <w:r>
        <w:t>Sběr a analýza dat probíhá několika metodami. První</w:t>
      </w:r>
      <w:r w:rsidRPr="00303C0E">
        <w:t xml:space="preserve"> metod</w:t>
      </w:r>
      <w:r>
        <w:t>y jsou tzv. metody</w:t>
      </w:r>
      <w:r w:rsidRPr="00303C0E">
        <w:t xml:space="preserve"> observační</w:t>
      </w:r>
      <w:r>
        <w:t xml:space="preserve">, jedná se o </w:t>
      </w:r>
      <w:r w:rsidRPr="00303C0E">
        <w:t xml:space="preserve">pozorování </w:t>
      </w:r>
      <w:r>
        <w:t>jednotlivců a jejich výsledků. Další metody jsou</w:t>
      </w:r>
      <w:r w:rsidRPr="00303C0E">
        <w:t xml:space="preserve"> rozhovor</w:t>
      </w:r>
      <w:r>
        <w:t>y</w:t>
      </w:r>
      <w:r w:rsidRPr="00303C0E">
        <w:t xml:space="preserve"> a dotazník</w:t>
      </w:r>
      <w:r>
        <w:t>y, které</w:t>
      </w:r>
      <w:r w:rsidRPr="00303C0E">
        <w:t xml:space="preserve"> shromažďující data prostřednictvím záměrně cílených otázek</w:t>
      </w:r>
      <w:r>
        <w:t>. V případě edukačních systému se jedná o zpětné vazby. Poslední metodou je</w:t>
      </w:r>
      <w:r w:rsidRPr="00303C0E">
        <w:t xml:space="preserve"> dokumentace </w:t>
      </w:r>
      <w:r>
        <w:t xml:space="preserve">a staré analýzy, které slouží </w:t>
      </w:r>
      <w:r w:rsidRPr="00303C0E">
        <w:t>za účelem získání údajů z minulosti.</w:t>
      </w:r>
      <w:r>
        <w:t xml:space="preserve"> </w:t>
      </w:r>
      <w:r w:rsidR="008255B9">
        <w:fldChar w:fldCharType="begin"/>
      </w:r>
      <w:r w:rsidR="00474702">
        <w:instrText xml:space="preserve"> ADDIN ZOTERO_ITEM CSL_CITATION {"citationID":"k7S4S69M","properties":{"formattedCitation":"(Daradoumis {\\i{}et al.}, 2010)","plainCitation":"(Daradoumis et al., 2010)","noteIndex":0},"citationItems":[{"id":36,"uris":["http://zotero.org/users/local/zPyZa9qd/items/7VHRAIC9"],"itemData":{"id":36,"type":"article-journal","abstract":"Customer Relationship Management (CRM) has usually been associated with business contexts. However, it has recently been pointed out that its principles and applications are also very appropriate for non-profit making organisations. In this article, we defend the broadening of the field of application of CRM from the business domain to a wider context of relationships in which the inclusion of non-profit making organisations seems natural. In particular, we focus on analysing the suitability of adopting CRM processes by universities and higher educational institutions dedicated to electronic learning (e-learning). This is an issue that has much potential but has received little attention in research so far. Our work reflects upon this matter and provides a new step towards a CRM solution for managing relationships of specific customers, such as students. Indeed, the main contribution of this article is specifically characterised by the proposal and empirical application of an e-monitoring system that aims to enhance the performance of relationships in e-learning environments.","container-title":"International Journal of Services Technology and Management","DOI":"10.1504/IJSTM.2010.032887","journalAbbreviation":"International Journal of Services Technology and Management","page":"103-125","source":"ResearchGate","title":"CRM and higher education: developing a monitoring system to improve relationships in e-learning environments","title-short":"CRM and higher education","volume":"14","author":[{"family":"Daradoumis","given":"Thanasis"},{"family":"Rodriguez-Ardura","given":"Inma"},{"family":"Faulin","given":"Javier"},{"family":"Juan","given":"Angel"},{"family":"Xhafa","given":"Fatos"},{"family":"Martínez-López","given":"Francisco"}],"issued":{"date-parts":[["2010",5,1]]}}}],"schema":"https://github.com/citation-style-language/schema/raw/master/csl-citation.json"} </w:instrText>
      </w:r>
      <w:r w:rsidR="008255B9">
        <w:fldChar w:fldCharType="separate"/>
      </w:r>
      <w:r w:rsidR="008255B9" w:rsidRPr="00876927">
        <w:rPr>
          <w:rFonts w:ascii="Georgia" w:hAnsi="Georgia" w:cs="Times New Roman"/>
          <w:szCs w:val="24"/>
        </w:rPr>
        <w:t>(</w:t>
      </w:r>
      <w:proofErr w:type="spellStart"/>
      <w:r w:rsidR="008255B9" w:rsidRPr="00876927">
        <w:rPr>
          <w:rFonts w:ascii="Georgia" w:hAnsi="Georgia" w:cs="Times New Roman"/>
          <w:szCs w:val="24"/>
        </w:rPr>
        <w:t>Daradoumis</w:t>
      </w:r>
      <w:proofErr w:type="spellEnd"/>
      <w:r w:rsidR="008255B9" w:rsidRPr="00876927">
        <w:rPr>
          <w:rFonts w:ascii="Georgia" w:hAnsi="Georgia" w:cs="Times New Roman"/>
          <w:szCs w:val="24"/>
        </w:rPr>
        <w:t xml:space="preserve"> </w:t>
      </w:r>
      <w:r w:rsidR="008255B9" w:rsidRPr="00876927">
        <w:rPr>
          <w:rFonts w:ascii="Georgia" w:hAnsi="Georgia" w:cs="Times New Roman"/>
          <w:i/>
          <w:iCs/>
          <w:szCs w:val="24"/>
        </w:rPr>
        <w:t>et al.</w:t>
      </w:r>
      <w:r w:rsidR="008255B9" w:rsidRPr="00876927">
        <w:rPr>
          <w:rFonts w:ascii="Georgia" w:hAnsi="Georgia" w:cs="Times New Roman"/>
          <w:szCs w:val="24"/>
        </w:rPr>
        <w:t>, 2010)</w:t>
      </w:r>
      <w:r w:rsidR="008255B9">
        <w:fldChar w:fldCharType="end"/>
      </w:r>
    </w:p>
    <w:p w14:paraId="2AE55F3B" w14:textId="77777777" w:rsidR="00876927" w:rsidRDefault="0012421D" w:rsidP="00876927">
      <w:pPr>
        <w:pStyle w:val="Nadpis2"/>
      </w:pPr>
      <w:bookmarkStart w:id="3" w:name="_Toc151662708"/>
      <w:r w:rsidRPr="00876927">
        <w:t>Personalizované učení</w:t>
      </w:r>
      <w:bookmarkEnd w:id="3"/>
    </w:p>
    <w:p w14:paraId="4B5DB5C3" w14:textId="603FE5C6" w:rsidR="0012421D" w:rsidRDefault="0012421D" w:rsidP="00876927">
      <w:r>
        <w:t>Školy využívají analýzu dat k vytváření přizpůsobených vzdělávacích zkušeností pro studenty. To zahrnuje přizpůsobení výuky jedinečným vzdělávacím potřebám každého studenta a poskytování podpůrných služeb, jako je doučování, poradenství a akademické koučování.</w:t>
      </w:r>
      <w:r w:rsidR="00876927">
        <w:t xml:space="preserve"> </w:t>
      </w:r>
      <w:r w:rsidR="008255B9">
        <w:fldChar w:fldCharType="begin"/>
      </w:r>
      <w:r w:rsidR="008255B9">
        <w:instrText xml:space="preserve"> ADDIN ZOTERO_ITEM CSL_CITATION {"citationID":"7aUOSItk","properties":{"formattedCitation":"(Daradoumis {\\i{}et al.}, 2010)","plainCitation":"(Daradoumis et al., 2010)","noteIndex":0},"citationItems":[{"id":36,"uris":["http://zotero.org/users/local/zPyZa9qd/items/7VHRAIC9"],"itemData":{"id":36,"type":"article-journal","abstract":"Customer Relationship Management (CRM) has usually been associated with business contexts. However, it has recently been pointed out that its principles and applications are also very appropriate for non-profit making organisations. In this article, we defend the broadening of the field of application of CRM from the business domain to a wider context of relationships in which the inclusion of non-profit making organisations seems natural. In particular, we focus on analysing the suitability of adopting CRM processes by universities and higher educational institutions dedicated to electronic learning (e-learning). This is an issue that has much potential but has received little attention in research so far. Our work reflects upon this matter and provides a new step towards a CRM solution for managing relationships of specific customers, such as students. Indeed, the main contribution of this article is specifically characterised by the proposal and empirical application of an e-monitoring system that aims to enhance the performance of relationships in e-learning environments.","container-title":"International Journal of Services Technology and Management","DOI":"10.1504/IJSTM.2010.032887","journalAbbreviation":"International Journal of Services Technology and Management","page":"103-125","source":"ResearchGate","title":"CRM and higher education: developing a monitoring system to improve relationships in e-learning environments","title-short":"CRM and higher education","volume":"14","author":[{"family":"Daradoumis","given":"Thanasis"},{"family":"Rodriguez-Ardura","given":"Inma"},{"family":"Faulin","given":"Javier"},{"family":"Juan","given":"Angel"},{"family":"Xhafa","given":"Fatos"},{"family":"Martínez-López","given":"Francisco"}],"issued":{"date-parts":[["2010",5,1]]}}}],"schema":"https://github.com/citation-style-language/schema/raw/master/csl-citation.json"} </w:instrText>
      </w:r>
      <w:r w:rsidR="008255B9">
        <w:fldChar w:fldCharType="separate"/>
      </w:r>
      <w:r w:rsidR="008255B9" w:rsidRPr="00876927">
        <w:rPr>
          <w:rFonts w:ascii="Georgia" w:hAnsi="Georgia" w:cs="Times New Roman"/>
          <w:szCs w:val="24"/>
        </w:rPr>
        <w:t>(</w:t>
      </w:r>
      <w:proofErr w:type="spellStart"/>
      <w:r w:rsidR="008255B9" w:rsidRPr="00876927">
        <w:rPr>
          <w:rFonts w:ascii="Georgia" w:hAnsi="Georgia" w:cs="Times New Roman"/>
          <w:szCs w:val="24"/>
        </w:rPr>
        <w:t>Daradoumis</w:t>
      </w:r>
      <w:proofErr w:type="spellEnd"/>
      <w:r w:rsidR="008255B9" w:rsidRPr="00876927">
        <w:rPr>
          <w:rFonts w:ascii="Georgia" w:hAnsi="Georgia" w:cs="Times New Roman"/>
          <w:szCs w:val="24"/>
        </w:rPr>
        <w:t xml:space="preserve"> </w:t>
      </w:r>
      <w:r w:rsidR="008255B9" w:rsidRPr="00876927">
        <w:rPr>
          <w:rFonts w:ascii="Georgia" w:hAnsi="Georgia" w:cs="Times New Roman"/>
          <w:i/>
          <w:iCs/>
          <w:szCs w:val="24"/>
        </w:rPr>
        <w:t>et al.</w:t>
      </w:r>
      <w:r w:rsidR="008255B9" w:rsidRPr="00876927">
        <w:rPr>
          <w:rFonts w:ascii="Georgia" w:hAnsi="Georgia" w:cs="Times New Roman"/>
          <w:szCs w:val="24"/>
        </w:rPr>
        <w:t>, 2010)</w:t>
      </w:r>
      <w:r w:rsidR="008255B9">
        <w:fldChar w:fldCharType="end"/>
      </w:r>
    </w:p>
    <w:p w14:paraId="5F2C5F62" w14:textId="4270ACD6" w:rsidR="00F35C38" w:rsidRDefault="00F35C38" w:rsidP="00F35C38">
      <w:r>
        <w:lastRenderedPageBreak/>
        <w:t xml:space="preserve">Každý student má své </w:t>
      </w:r>
      <w:r w:rsidRPr="00F35C38">
        <w:t>silné stránky, potřeby, dovednosti a zájmy</w:t>
      </w:r>
      <w:r>
        <w:t>. Personalizované učení se následně snaží</w:t>
      </w:r>
      <w:r w:rsidR="005847A8">
        <w:t>,</w:t>
      </w:r>
      <w:r>
        <w:t xml:space="preserve"> co nejvíce zaměřit na jednotlivé vlastnosti a sestavit ideální učební plán. Učební plán je sestaven dle znalostí jednotlivce a dle metody učení, která mu nejvíce vyhovuje.</w:t>
      </w:r>
      <w:r w:rsidR="0004021C">
        <w:t xml:space="preserve"> Personalizované učení nenahrazuje </w:t>
      </w:r>
      <w:r w:rsidR="0004021C" w:rsidRPr="0004021C">
        <w:t xml:space="preserve">intervenční </w:t>
      </w:r>
      <w:r w:rsidR="0004021C">
        <w:t xml:space="preserve">a preventivní školní </w:t>
      </w:r>
      <w:r w:rsidR="0004021C" w:rsidRPr="0004021C">
        <w:t>programy</w:t>
      </w:r>
      <w:r w:rsidR="0004021C">
        <w:t>.</w:t>
      </w:r>
      <w:r w:rsidR="00474702">
        <w:t xml:space="preserve"> </w:t>
      </w:r>
      <w:r w:rsidR="00474702">
        <w:fldChar w:fldCharType="begin"/>
      </w:r>
      <w:r w:rsidR="00474702">
        <w:instrText xml:space="preserve"> ADDIN ZOTERO_ITEM CSL_CITATION {"citationID":"3d8mXoOM","properties":{"formattedCitation":"(Morin, 2019)","plainCitation":"(Morin, 2019)","noteIndex":0},"citationItems":[{"id":60,"uris":["http://zotero.org/users/local/zPyZa9qd/items/EESXEZ3T"],"itemData":{"id":60,"type":"webpage","abstract":"Imagine an approach to education that isn’t “one size fits all.” That’s personalized learning. Here’s what you need to know about this educational approach.","container-title":"Understood","language":"en","title":"What Is Personalized Learning","URL":"https://www.understood.org/en/articles/personalized-learning-what-you-need-to-know","author":[{"family":"Morin","given":"Amanda"}],"accessed":{"date-parts":[["2023",5,3]]},"issued":{"date-parts":[["2019",8,5]]}}}],"schema":"https://github.com/citation-style-language/schema/raw/master/csl-citation.json"} </w:instrText>
      </w:r>
      <w:r w:rsidR="00474702">
        <w:fldChar w:fldCharType="separate"/>
      </w:r>
      <w:r w:rsidR="00474702" w:rsidRPr="00474702">
        <w:rPr>
          <w:rFonts w:ascii="Georgia" w:hAnsi="Georgia"/>
        </w:rPr>
        <w:t>(</w:t>
      </w:r>
      <w:proofErr w:type="spellStart"/>
      <w:r w:rsidR="00474702" w:rsidRPr="00474702">
        <w:rPr>
          <w:rFonts w:ascii="Georgia" w:hAnsi="Georgia"/>
        </w:rPr>
        <w:t>Morin</w:t>
      </w:r>
      <w:proofErr w:type="spellEnd"/>
      <w:r w:rsidR="00474702" w:rsidRPr="00474702">
        <w:rPr>
          <w:rFonts w:ascii="Georgia" w:hAnsi="Georgia"/>
        </w:rPr>
        <w:t>, 2019)</w:t>
      </w:r>
      <w:r w:rsidR="00474702">
        <w:fldChar w:fldCharType="end"/>
      </w:r>
    </w:p>
    <w:p w14:paraId="29EAAED5" w14:textId="64BA6E75" w:rsidR="00876927" w:rsidRDefault="0012421D" w:rsidP="00F35C38">
      <w:pPr>
        <w:pStyle w:val="Nadpis2"/>
      </w:pPr>
      <w:bookmarkStart w:id="4" w:name="_Toc151662709"/>
      <w:r w:rsidRPr="00876927">
        <w:t>Komunikace a zapojení</w:t>
      </w:r>
      <w:bookmarkEnd w:id="4"/>
    </w:p>
    <w:p w14:paraId="7DD74AA9" w14:textId="649EF229" w:rsidR="00CC5531" w:rsidRDefault="0012421D" w:rsidP="00876927">
      <w:r>
        <w:t xml:space="preserve">Školy používají technologická řešení, jako je e-mail, </w:t>
      </w:r>
      <w:r w:rsidR="00CC5531">
        <w:t>textové</w:t>
      </w:r>
      <w:r>
        <w:t xml:space="preserve"> zprávy, sociální média</w:t>
      </w:r>
      <w:r w:rsidR="00CC5531">
        <w:t>, vlastní webové stránky</w:t>
      </w:r>
      <w:r>
        <w:t xml:space="preserve"> atd., aby komunikoval</w:t>
      </w:r>
      <w:r w:rsidR="00A12178">
        <w:t>y</w:t>
      </w:r>
      <w:r>
        <w:t xml:space="preserve"> se studenty a udržel</w:t>
      </w:r>
      <w:r w:rsidR="00A12178">
        <w:t>y</w:t>
      </w:r>
      <w:r>
        <w:t xml:space="preserve"> je v zapojení do učení co nejdéle. To zahrnuje poskytování pravidelných aktualizací o hodnocení, úkolech a nadcházejících událostech ať už vzdělávacích anebo kulturních apod.</w:t>
      </w:r>
      <w:r w:rsidR="00876927">
        <w:t xml:space="preserve"> </w:t>
      </w:r>
      <w:r w:rsidR="008255B9">
        <w:fldChar w:fldCharType="begin"/>
      </w:r>
      <w:r w:rsidR="008255B9">
        <w:instrText xml:space="preserve"> ADDIN ZOTERO_ITEM CSL_CITATION {"citationID":"FW8OCiVx","properties":{"formattedCitation":"(Daradoumis {\\i{}et al.}, 2010)","plainCitation":"(Daradoumis et al., 2010)","noteIndex":0},"citationItems":[{"id":36,"uris":["http://zotero.org/users/local/zPyZa9qd/items/7VHRAIC9"],"itemData":{"id":36,"type":"article-journal","abstract":"Customer Relationship Management (CRM) has usually been associated with business contexts. However, it has recently been pointed out that its principles and applications are also very appropriate for non-profit making organisations. In this article, we defend the broadening of the field of application of CRM from the business domain to a wider context of relationships in which the inclusion of non-profit making organisations seems natural. In particular, we focus on analysing the suitability of adopting CRM processes by universities and higher educational institutions dedicated to electronic learning (e-learning). This is an issue that has much potential but has received little attention in research so far. Our work reflects upon this matter and provides a new step towards a CRM solution for managing relationships of specific customers, such as students. Indeed, the main contribution of this article is specifically characterised by the proposal and empirical application of an e-monitoring system that aims to enhance the performance of relationships in e-learning environments.","container-title":"International Journal of Services Technology and Management","DOI":"10.1504/IJSTM.2010.032887","journalAbbreviation":"International Journal of Services Technology and Management","page":"103-125","source":"ResearchGate","title":"CRM and higher education: developing a monitoring system to improve relationships in e-learning environments","title-short":"CRM and higher education","volume":"14","author":[{"family":"Daradoumis","given":"Thanasis"},{"family":"Rodriguez-Ardura","given":"Inma"},{"family":"Faulin","given":"Javier"},{"family":"Juan","given":"Angel"},{"family":"Xhafa","given":"Fatos"},{"family":"Martínez-López","given":"Francisco"}],"issued":{"date-parts":[["2010",5,1]]}}}],"schema":"https://github.com/citation-style-language/schema/raw/master/csl-citation.json"} </w:instrText>
      </w:r>
      <w:r w:rsidR="008255B9">
        <w:fldChar w:fldCharType="separate"/>
      </w:r>
      <w:r w:rsidR="008255B9" w:rsidRPr="00876927">
        <w:rPr>
          <w:rFonts w:ascii="Georgia" w:hAnsi="Georgia" w:cs="Times New Roman"/>
          <w:szCs w:val="24"/>
        </w:rPr>
        <w:t>(</w:t>
      </w:r>
      <w:proofErr w:type="spellStart"/>
      <w:r w:rsidR="008255B9" w:rsidRPr="00876927">
        <w:rPr>
          <w:rFonts w:ascii="Georgia" w:hAnsi="Georgia" w:cs="Times New Roman"/>
          <w:szCs w:val="24"/>
        </w:rPr>
        <w:t>Daradoumis</w:t>
      </w:r>
      <w:proofErr w:type="spellEnd"/>
      <w:r w:rsidR="008255B9" w:rsidRPr="00876927">
        <w:rPr>
          <w:rFonts w:ascii="Georgia" w:hAnsi="Georgia" w:cs="Times New Roman"/>
          <w:szCs w:val="24"/>
        </w:rPr>
        <w:t xml:space="preserve"> </w:t>
      </w:r>
      <w:r w:rsidR="008255B9" w:rsidRPr="00876927">
        <w:rPr>
          <w:rFonts w:ascii="Georgia" w:hAnsi="Georgia" w:cs="Times New Roman"/>
          <w:i/>
          <w:iCs/>
          <w:szCs w:val="24"/>
        </w:rPr>
        <w:t>et al.</w:t>
      </w:r>
      <w:r w:rsidR="008255B9" w:rsidRPr="00876927">
        <w:rPr>
          <w:rFonts w:ascii="Georgia" w:hAnsi="Georgia" w:cs="Times New Roman"/>
          <w:szCs w:val="24"/>
        </w:rPr>
        <w:t>, 2010)</w:t>
      </w:r>
      <w:r w:rsidR="008255B9">
        <w:fldChar w:fldCharType="end"/>
      </w:r>
    </w:p>
    <w:p w14:paraId="7284D07E" w14:textId="641062D9" w:rsidR="00CC5531" w:rsidRDefault="00CC5531" w:rsidP="00CC5531">
      <w:r w:rsidRPr="00CC5531">
        <w:t xml:space="preserve">Zavedením </w:t>
      </w:r>
      <w:r>
        <w:t>systému</w:t>
      </w:r>
      <w:r w:rsidRPr="00CC5531">
        <w:t xml:space="preserve"> CRM do vzdělávání mohou školy</w:t>
      </w:r>
      <w:r>
        <w:t xml:space="preserve"> a školící zařízení</w:t>
      </w:r>
      <w:r w:rsidRPr="00CC5531">
        <w:t xml:space="preserve"> zlepšit zapojení studentů, udržení a akademický úspěch. Mohou také zlepšit provozní efektivitu </w:t>
      </w:r>
      <w:r>
        <w:t xml:space="preserve">pomocí </w:t>
      </w:r>
      <w:r w:rsidRPr="00CC5531">
        <w:t>automatizac</w:t>
      </w:r>
      <w:r>
        <w:t>e</w:t>
      </w:r>
      <w:r w:rsidRPr="00CC5531">
        <w:t xml:space="preserve"> rutinních úloh a snížením administrativní zátěže. Úspěšná implementace CRM</w:t>
      </w:r>
      <w:r>
        <w:t xml:space="preserve"> systému</w:t>
      </w:r>
      <w:r w:rsidRPr="00CC5531">
        <w:t xml:space="preserve"> ve vzdělávání však vyžaduje pečlivé plánování, spolupráci a průběžné hodnocení</w:t>
      </w:r>
      <w:r>
        <w:t xml:space="preserve"> jak od lektorů a zaměstnanců tak od studentů</w:t>
      </w:r>
      <w:r w:rsidRPr="00CC5531">
        <w:t xml:space="preserve">, aby bylo zajištěno, že řešení </w:t>
      </w:r>
      <w:r>
        <w:t>daného systému</w:t>
      </w:r>
      <w:r w:rsidRPr="00CC5531">
        <w:t xml:space="preserve"> bud</w:t>
      </w:r>
      <w:r>
        <w:t>e</w:t>
      </w:r>
      <w:r w:rsidRPr="00CC5531">
        <w:t xml:space="preserve"> přizpůsoben</w:t>
      </w:r>
      <w:r>
        <w:t>o</w:t>
      </w:r>
      <w:r w:rsidRPr="00CC5531">
        <w:t xml:space="preserve"> jedinečným potřebám každého studenta a školy</w:t>
      </w:r>
      <w:r w:rsidR="008255B9">
        <w:t xml:space="preserve">. </w:t>
      </w:r>
      <w:r w:rsidR="008255B9">
        <w:fldChar w:fldCharType="begin"/>
      </w:r>
      <w:r w:rsidR="008255B9">
        <w:instrText xml:space="preserve"> ADDIN ZOTERO_ITEM CSL_CITATION {"citationID":"VY871icO","properties":{"formattedCitation":"(Hrnjic, 2016)","plainCitation":"(Hrnjic, 2016)","noteIndex":0},"citationItems":[{"id":41,"uris":["http://zotero.org/users/local/zPyZa9qd/items/R3FSWJYK"],"itemData":{"id":41,"type":"article-journal","abstract":"An important question for higher education institutions (HEIs) worldwide is how to use the customer relationship management (CRM) knowledge and technologies generated from the research on the corporate business and adapt it to the university environment. Using indicators such as students’ satisfaction, HEIs are creating strategies to ensure student retention by focusing on a student-centric education approach, but they can no longer analyze their operations as independent and separate. Based on the Krueger/Homp SOS concept, efficient performance in the market is possible only with the joint performance of all three process categories, and for HEIs, those include class-related activities, management, and supporting processes. The main purpose of the research was to examine the applicability of the proposed student satisfaction model in relation to the CRM strategy at HEIs in terms of identifying key student satisfaction components. Results aided us in developing a new perspective in evaluating the CRM strategy in the higher education sector and a better understanding of pedagogical basis for the shift toward student-oriented education. Practical implications highlight the importance of adapting the CRM strategy in the sector of higher education and creation of student-oriented environment by constantly adapting its processes in accordance with indicators of student satisfaction. Identification of factors constituting student satisfaction enables universities’ management board and other departments to establish grounds for practices that would result in a more efficient organization and an increase in student satisfaction. Findings should also give strong incentives to management boards of education institutions to devote their efforts to CRM concept application at their institution.","container-title":"Eurasian Business Review","DOI":"10.1007/s40821-015-0037-x","ISSN":"2147-4281","issue":"1","journalAbbreviation":"Eurasian Bus Rev","language":"en","page":"53-77","source":"Springer Link","title":"The transformation of higher education: evaluation of CRM concept application and its impact on student satisfaction","title-short":"The transformation of higher education","volume":"6","author":[{"family":"Hrnjic","given":"Anes"}],"issued":{"date-parts":[["2016",4,1]]}}}],"schema":"https://github.com/citation-style-language/schema/raw/master/csl-citation.json"} </w:instrText>
      </w:r>
      <w:r w:rsidR="008255B9">
        <w:fldChar w:fldCharType="separate"/>
      </w:r>
      <w:r w:rsidR="008255B9" w:rsidRPr="008255B9">
        <w:rPr>
          <w:rFonts w:ascii="Georgia" w:hAnsi="Georgia"/>
        </w:rPr>
        <w:t>(</w:t>
      </w:r>
      <w:proofErr w:type="spellStart"/>
      <w:r w:rsidR="008255B9" w:rsidRPr="008255B9">
        <w:rPr>
          <w:rFonts w:ascii="Georgia" w:hAnsi="Georgia"/>
        </w:rPr>
        <w:t>Hrnjic</w:t>
      </w:r>
      <w:proofErr w:type="spellEnd"/>
      <w:r w:rsidR="008255B9" w:rsidRPr="008255B9">
        <w:rPr>
          <w:rFonts w:ascii="Georgia" w:hAnsi="Georgia"/>
        </w:rPr>
        <w:t>, 2016)</w:t>
      </w:r>
      <w:r w:rsidR="008255B9">
        <w:fldChar w:fldCharType="end"/>
      </w:r>
    </w:p>
    <w:p w14:paraId="17762823" w14:textId="02A366D4" w:rsidR="00A025CB" w:rsidRPr="00B64DA8" w:rsidRDefault="00876927" w:rsidP="00CC5531">
      <w:r w:rsidRPr="00876927">
        <w:t>Celkově může použití CRM ve vzdělávání poskytnout řadu výhod, včetně lepšího zapojení studentů, personalizované podpory a efektivnější komunikace. Implementace CRM systémů však vyžaduje pečlivé plánování, školení a trvalou podporu, aby bylo zajištěno, že systém bude efektivně využíván a poskytuje zamýšlené výhody.</w:t>
      </w:r>
      <w:r>
        <w:t xml:space="preserve"> </w:t>
      </w:r>
      <w:r w:rsidR="008255B9">
        <w:fldChar w:fldCharType="begin"/>
      </w:r>
      <w:r w:rsidR="008255B9">
        <w:instrText xml:space="preserve"> ADDIN ZOTERO_ITEM CSL_CITATION {"citationID":"6LqZiwPn","properties":{"formattedCitation":"(Hrnjic, 2016)","plainCitation":"(Hrnjic, 2016)","noteIndex":0},"citationItems":[{"id":41,"uris":["http://zotero.org/users/local/zPyZa9qd/items/R3FSWJYK"],"itemData":{"id":41,"type":"article-journal","abstract":"An important question for higher education institutions (HEIs) worldwide is how to use the customer relationship management (CRM) knowledge and technologies generated from the research on the corporate business and adapt it to the university environment. Using indicators such as students’ satisfaction, HEIs are creating strategies to ensure student retention by focusing on a student-centric education approach, but they can no longer analyze their operations as independent and separate. Based on the Krueger/Homp SOS concept, efficient performance in the market is possible only with the joint performance of all three process categories, and for HEIs, those include class-related activities, management, and supporting processes. The main purpose of the research was to examine the applicability of the proposed student satisfaction model in relation to the CRM strategy at HEIs in terms of identifying key student satisfaction components. Results aided us in developing a new perspective in evaluating the CRM strategy in the higher education sector and a better understanding of pedagogical basis for the shift toward student-oriented education. Practical implications highlight the importance of adapting the CRM strategy in the sector of higher education and creation of student-oriented environment by constantly adapting its processes in accordance with indicators of student satisfaction. Identification of factors constituting student satisfaction enables universities’ management board and other departments to establish grounds for practices that would result in a more efficient organization and an increase in student satisfaction. Findings should also give strong incentives to management boards of education institutions to devote their efforts to CRM concept application at their institution.","container-title":"Eurasian Business Review","DOI":"10.1007/s40821-015-0037-x","ISSN":"2147-4281","issue":"1","journalAbbreviation":"Eurasian Bus Rev","language":"en","page":"53-77","source":"Springer Link","title":"The transformation of higher education: evaluation of CRM concept application and its impact on student satisfaction","title-short":"The transformation of higher education","volume":"6","author":[{"family":"Hrnjic","given":"Anes"}],"issued":{"date-parts":[["2016",4,1]]}}}],"schema":"https://github.com/citation-style-language/schema/raw/master/csl-citation.json"} </w:instrText>
      </w:r>
      <w:r w:rsidR="008255B9">
        <w:fldChar w:fldCharType="separate"/>
      </w:r>
      <w:r w:rsidR="008255B9" w:rsidRPr="008255B9">
        <w:rPr>
          <w:rFonts w:ascii="Georgia" w:hAnsi="Georgia"/>
        </w:rPr>
        <w:t>(</w:t>
      </w:r>
      <w:proofErr w:type="spellStart"/>
      <w:r w:rsidR="008255B9" w:rsidRPr="008255B9">
        <w:rPr>
          <w:rFonts w:ascii="Georgia" w:hAnsi="Georgia"/>
        </w:rPr>
        <w:t>Hrnjic</w:t>
      </w:r>
      <w:proofErr w:type="spellEnd"/>
      <w:r w:rsidR="008255B9" w:rsidRPr="008255B9">
        <w:rPr>
          <w:rFonts w:ascii="Georgia" w:hAnsi="Georgia"/>
        </w:rPr>
        <w:t>, 2016)</w:t>
      </w:r>
      <w:r w:rsidR="008255B9">
        <w:fldChar w:fldCharType="end"/>
      </w:r>
      <w:r w:rsidR="0018669A">
        <w:t xml:space="preserve"> V dalším části bude pojednáváno o daném klientovi, pro kterého je systém vytvářen.</w:t>
      </w:r>
    </w:p>
    <w:p w14:paraId="198CC575" w14:textId="313A8C1D" w:rsidR="009F6134" w:rsidRDefault="00D512C5" w:rsidP="009F6134">
      <w:pPr>
        <w:pStyle w:val="Nadpis1"/>
      </w:pPr>
      <w:bookmarkStart w:id="5" w:name="_Toc151662710"/>
      <w:r>
        <w:lastRenderedPageBreak/>
        <w:t>A</w:t>
      </w:r>
      <w:r w:rsidR="009F6134">
        <w:t>nalýza</w:t>
      </w:r>
      <w:r w:rsidR="00B64DA8">
        <w:t xml:space="preserve"> </w:t>
      </w:r>
      <w:r w:rsidR="008B656E" w:rsidRPr="008B656E">
        <w:t>potřeb poskytovatele kurzů programování</w:t>
      </w:r>
      <w:bookmarkEnd w:id="5"/>
    </w:p>
    <w:p w14:paraId="7B0C5D56" w14:textId="3BB9EBCD" w:rsidR="009F6134" w:rsidRDefault="002E4E65" w:rsidP="009F6134">
      <w:r>
        <w:t>Ta</w:t>
      </w:r>
      <w:r w:rsidR="002F2310">
        <w:t>to kapitol</w:t>
      </w:r>
      <w:r>
        <w:t>a</w:t>
      </w:r>
      <w:r w:rsidR="002F2310">
        <w:t xml:space="preserve"> se zaměř</w:t>
      </w:r>
      <w:r>
        <w:t>uje</w:t>
      </w:r>
      <w:r w:rsidR="002F2310">
        <w:t xml:space="preserve"> na</w:t>
      </w:r>
      <w:r w:rsidR="001449CD">
        <w:t xml:space="preserve"> popis společnosti,</w:t>
      </w:r>
      <w:r w:rsidR="002F2310">
        <w:t xml:space="preserve"> analýzu </w:t>
      </w:r>
      <w:r w:rsidR="006821CC">
        <w:t>klíčových procesů</w:t>
      </w:r>
      <w:r w:rsidR="00B73CA8">
        <w:t>,</w:t>
      </w:r>
      <w:r w:rsidR="006821CC">
        <w:t xml:space="preserve"> </w:t>
      </w:r>
      <w:r w:rsidR="00B73CA8">
        <w:t xml:space="preserve">funkčních a nefunkčních </w:t>
      </w:r>
      <w:r w:rsidR="002F2310">
        <w:t xml:space="preserve">požadavků společnosti. </w:t>
      </w:r>
      <w:r w:rsidR="00951DEC">
        <w:t>Klíčov</w:t>
      </w:r>
      <w:r w:rsidR="007D5DFE">
        <w:t>ých</w:t>
      </w:r>
      <w:r w:rsidR="00951DEC">
        <w:t xml:space="preserve"> proces</w:t>
      </w:r>
      <w:r w:rsidR="007D5DFE">
        <w:t>ů</w:t>
      </w:r>
      <w:r w:rsidR="00951DEC">
        <w:t xml:space="preserve"> je hned několik, jedná se o správ</w:t>
      </w:r>
      <w:r w:rsidR="0079758F">
        <w:t>u</w:t>
      </w:r>
      <w:r w:rsidR="00951DEC">
        <w:t xml:space="preserve"> kurzů, komunikaci se studenty a jejich rodiči a také o správě docházky. </w:t>
      </w:r>
      <w:r w:rsidR="002F2310">
        <w:t xml:space="preserve">Požadavky </w:t>
      </w:r>
      <w:r>
        <w:t xml:space="preserve">jsou </w:t>
      </w:r>
      <w:r w:rsidR="002F2310">
        <w:t>rozděl</w:t>
      </w:r>
      <w:r>
        <w:t>eny</w:t>
      </w:r>
      <w:r w:rsidR="002F2310">
        <w:t xml:space="preserve"> na několik částí, a to funkční a nefunkční. </w:t>
      </w:r>
      <w:r w:rsidR="0079758F">
        <w:t>D</w:t>
      </w:r>
      <w:r w:rsidR="00204BAB">
        <w:t xml:space="preserve">alší </w:t>
      </w:r>
      <w:r w:rsidR="002F2310">
        <w:t>podkapitol</w:t>
      </w:r>
      <w:r w:rsidR="0079758F">
        <w:t>a se</w:t>
      </w:r>
      <w:r w:rsidR="00204BAB">
        <w:t xml:space="preserve"> zabývá </w:t>
      </w:r>
      <w:r w:rsidR="00914EF2">
        <w:t>několika</w:t>
      </w:r>
      <w:r w:rsidR="002F2310">
        <w:t xml:space="preserve"> </w:t>
      </w:r>
      <w:r w:rsidR="00D512C5">
        <w:t>alternativními</w:t>
      </w:r>
      <w:r w:rsidR="002F2310">
        <w:t xml:space="preserve"> řešeními na trhu, jednotlivé řešení </w:t>
      </w:r>
      <w:r w:rsidR="00204BAB">
        <w:t>budou porovnána</w:t>
      </w:r>
      <w:r w:rsidR="002F2310">
        <w:t xml:space="preserve"> </w:t>
      </w:r>
      <w:r w:rsidR="00D512C5">
        <w:t xml:space="preserve">dle </w:t>
      </w:r>
      <w:r w:rsidR="002F2310">
        <w:t>několika společný</w:t>
      </w:r>
      <w:r w:rsidR="00D512C5">
        <w:t>ch</w:t>
      </w:r>
      <w:r w:rsidR="002F2310">
        <w:t xml:space="preserve"> kritéri</w:t>
      </w:r>
      <w:r w:rsidR="00D512C5">
        <w:t>í</w:t>
      </w:r>
      <w:r w:rsidR="002F2310">
        <w:t xml:space="preserve">. </w:t>
      </w:r>
      <w:r w:rsidR="00D01D00">
        <w:t>V poslední čast</w:t>
      </w:r>
      <w:r w:rsidR="005B7424">
        <w:t>i</w:t>
      </w:r>
      <w:r w:rsidR="00204BAB">
        <w:t xml:space="preserve"> budou</w:t>
      </w:r>
      <w:r w:rsidR="00D01D00">
        <w:t xml:space="preserve"> krátce </w:t>
      </w:r>
      <w:r w:rsidR="00204BAB">
        <w:t xml:space="preserve">shrnuty </w:t>
      </w:r>
      <w:r w:rsidR="005462B3">
        <w:t>typy</w:t>
      </w:r>
      <w:r w:rsidR="00204BAB">
        <w:t xml:space="preserve"> </w:t>
      </w:r>
      <w:r w:rsidR="00D01D00">
        <w:t>koncov</w:t>
      </w:r>
      <w:r w:rsidR="005462B3">
        <w:t>ých</w:t>
      </w:r>
      <w:r w:rsidR="00D01D00">
        <w:t xml:space="preserve"> uživatel</w:t>
      </w:r>
      <w:r w:rsidR="005462B3">
        <w:t>ů</w:t>
      </w:r>
      <w:r w:rsidR="00D01D00">
        <w:t>.</w:t>
      </w:r>
    </w:p>
    <w:p w14:paraId="6FE524FB" w14:textId="77777777" w:rsidR="001449CD" w:rsidRDefault="001449CD" w:rsidP="001449CD">
      <w:pPr>
        <w:pStyle w:val="Nadpis2"/>
      </w:pPr>
      <w:bookmarkStart w:id="6" w:name="_Toc151662711"/>
      <w:r>
        <w:t>O společnosti</w:t>
      </w:r>
      <w:bookmarkEnd w:id="6"/>
    </w:p>
    <w:p w14:paraId="44C8AD1D" w14:textId="77777777" w:rsidR="001449CD" w:rsidRDefault="001449CD" w:rsidP="001449CD">
      <w:r>
        <w:t xml:space="preserve">Společnost CODE </w:t>
      </w:r>
      <w:proofErr w:type="spellStart"/>
      <w:r>
        <w:t>Rebels</w:t>
      </w:r>
      <w:proofErr w:type="spellEnd"/>
      <w:r>
        <w:t xml:space="preserve"> poskytuje kurzy programování dětem i dospělým od roku 2018 a od té doby poskytla více než 2000 hodin a odučila přes 1000 studentů. Společnost řídí a vlastní pouze jedna jednatelka. Důvodem založení společnosti je nedostatečná výuka programování na základních školách, a proto se jednatelka rozhodla založit společnost a poskytovat kurzy. Kurzy se poskytují převážně online, ale jsou i lekce ve školách, a dokonce i ve firmách. Každý kurz se skládá z několika lekcí a většinou se vyučují dvakrát týdně. </w:t>
      </w:r>
    </w:p>
    <w:p w14:paraId="61A61C28" w14:textId="77777777" w:rsidR="001449CD" w:rsidRDefault="001449CD" w:rsidP="001449CD">
      <w:pPr>
        <w:pStyle w:val="Nadpis3"/>
      </w:pPr>
      <w:bookmarkStart w:id="7" w:name="_Toc151662712"/>
      <w:r>
        <w:t>Poskytování kurzů</w:t>
      </w:r>
      <w:bookmarkEnd w:id="7"/>
    </w:p>
    <w:p w14:paraId="3C931694" w14:textId="665BCF98" w:rsidR="001449CD" w:rsidRDefault="001449CD" w:rsidP="001449CD">
      <w:r>
        <w:t>Kurzy společnost poskytuje online i prezenčně, ale online kurzy jsou mnohem více preferované. Společnost také nabízí kurzy školám a firmám. Nyní společnost nabízí kurzy programování v jazyce JavaScript a Python poté poskytuje kurzy v</w:t>
      </w:r>
      <w:r w:rsidR="005462B3">
        <w:t>e vývojovém prostředí</w:t>
      </w:r>
      <w:r>
        <w:t xml:space="preserve"> </w:t>
      </w:r>
      <w:proofErr w:type="spellStart"/>
      <w:r>
        <w:t>Scratch</w:t>
      </w:r>
      <w:proofErr w:type="spellEnd"/>
      <w:r>
        <w:t xml:space="preserve">, spojování barevných bloků, které představují části kódů do bloků kódů a následné naprogramování hry. V poslední řadě také nabízí kurz 3D modelování v aplikaci </w:t>
      </w:r>
      <w:proofErr w:type="spellStart"/>
      <w:r>
        <w:t>TinkerCAD</w:t>
      </w:r>
      <w:proofErr w:type="spellEnd"/>
      <w:r>
        <w:t>.</w:t>
      </w:r>
    </w:p>
    <w:p w14:paraId="71D602C1" w14:textId="77777777" w:rsidR="001449CD" w:rsidRPr="00BE0A8A" w:rsidRDefault="001449CD" w:rsidP="001449CD">
      <w:r>
        <w:t>Kurzy se skládají z 15 lekcí, vždy se pracuje na několika projektech, které studenti mohou dále rozvíjet. Lekce se vyučují jednou týdně, pokud student nemůže na danou lekci, lze si vybrat jinou nebo lze poskytnout lekci náhradní. Většina kurzů se vyučuje alespoň dvakrát týdně.</w:t>
      </w:r>
    </w:p>
    <w:p w14:paraId="3A34A1E5" w14:textId="77777777" w:rsidR="001449CD" w:rsidRDefault="001449CD" w:rsidP="001449CD">
      <w:pPr>
        <w:pStyle w:val="Nadpis3"/>
      </w:pPr>
      <w:bookmarkStart w:id="8" w:name="_Toc151662713"/>
      <w:r>
        <w:t>Vývoj společnosti</w:t>
      </w:r>
      <w:bookmarkEnd w:id="8"/>
    </w:p>
    <w:p w14:paraId="1033AABB" w14:textId="77777777" w:rsidR="001449CD" w:rsidRDefault="001449CD" w:rsidP="001449CD">
      <w:pPr>
        <w:keepNext/>
      </w:pPr>
      <w:r>
        <w:t xml:space="preserve">První rok na trhu byl pro společnost náročný, jakožto nováček na trhu se musel překonat všechny překážky jako každý, ale už tak se podařilo odučit 45 studentů a poskytnou 4 kurzy a z toho byl 1 kurz prezenčně ve třídě společnosti, jedna lekce na základní škole a 2 lekce ve jedné firmě. V roce 2018 ještě online kurzy nebyly poskytovány. První rok byly kurzy odučeny čtyřmi lektory. Následující rok byl úspěšnější. Přibyl jeden lektor a celkem 5 lektorů odučilo 9 kurzů a celkem 75 dětí. Každý další rok děti a kurzy přibývaly a bylo i více lektorů, </w:t>
      </w:r>
      <w:r>
        <w:lastRenderedPageBreak/>
        <w:t>podrobnější informace viz Obrázek 1 a 2. Oba obrázky zobrazují postup vývoje ve školních letech. Obrázek 1 znázorňuje vývoj počtu kurzů od vzniku společnosti po 1. pololetí roku 2023. Rozděleno podle typu kurzu, jak je z obrázku patrné celkem se nejvíce odučilo kurzů online a to 88.</w:t>
      </w:r>
    </w:p>
    <w:p w14:paraId="292987ED" w14:textId="77777777" w:rsidR="001449CD" w:rsidRDefault="001449CD" w:rsidP="001449CD">
      <w:pPr>
        <w:keepNext/>
        <w:jc w:val="center"/>
      </w:pPr>
      <w:r>
        <w:rPr>
          <w:noProof/>
          <w14:numForm w14:val="default"/>
        </w:rPr>
        <w:drawing>
          <wp:inline distT="0" distB="0" distL="0" distR="0" wp14:anchorId="015C27FC" wp14:editId="735919C6">
            <wp:extent cx="4572000" cy="2743200"/>
            <wp:effectExtent l="0" t="0" r="0" b="0"/>
            <wp:docPr id="1" name="Graf 1">
              <a:extLst xmlns:a="http://schemas.openxmlformats.org/drawingml/2006/main">
                <a:ext uri="{FF2B5EF4-FFF2-40B4-BE49-F238E27FC236}">
                  <a16:creationId xmlns:a16="http://schemas.microsoft.com/office/drawing/2014/main" id="{3C629B57-336D-C36A-6B0C-380D662DB5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9504738" w14:textId="61674E3E" w:rsidR="001449CD" w:rsidRDefault="001449CD" w:rsidP="001449CD">
      <w:pPr>
        <w:pStyle w:val="Titulek"/>
        <w:jc w:val="center"/>
      </w:pPr>
      <w:bookmarkStart w:id="9" w:name="_Toc138777354"/>
      <w:bookmarkStart w:id="10" w:name="_Toc151662780"/>
      <w:r>
        <w:t xml:space="preserve">Obrázek </w:t>
      </w:r>
      <w:fldSimple w:instr=" SEQ Obrázek \* ARABIC ">
        <w:r w:rsidR="00810B71">
          <w:rPr>
            <w:noProof/>
          </w:rPr>
          <w:t>1</w:t>
        </w:r>
      </w:fldSimple>
      <w:r>
        <w:t xml:space="preserve"> - Počty kurzů (zdroj: </w:t>
      </w:r>
      <w:r>
        <w:fldChar w:fldCharType="begin"/>
      </w:r>
      <w:r>
        <w:instrText xml:space="preserve"> ADDIN ZOTERO_ITEM CSL_CITATION {"citationID":"osO9kBXD","properties":{"formattedCitation":"(CODE Rebels, 2023)","plainCitation":"(CODE Rebels, 2023)","noteIndex":0},"citationItems":[{"id":1,"uris":["http://zotero.org/users/local/zPyZa9qd/items/TGX9JN8F"],"itemData":{"id":1,"type":"document","title":"CODE Rebels interní materiály","title-short":"CODE Rebels interní materiály","author":[{"family":"CODE Rebels","given":""}],"issued":{"date-parts":[["2023"]]}}}],"schema":"https://github.com/citation-style-language/schema/raw/master/csl-citation.json"} </w:instrText>
      </w:r>
      <w:r>
        <w:fldChar w:fldCharType="separate"/>
      </w:r>
      <w:r w:rsidRPr="005143EB">
        <w:rPr>
          <w:rFonts w:ascii="Georgia" w:hAnsi="Georgia"/>
        </w:rPr>
        <w:t xml:space="preserve">(CODE </w:t>
      </w:r>
      <w:proofErr w:type="spellStart"/>
      <w:r w:rsidRPr="005143EB">
        <w:rPr>
          <w:rFonts w:ascii="Georgia" w:hAnsi="Georgia"/>
        </w:rPr>
        <w:t>Rebels</w:t>
      </w:r>
      <w:proofErr w:type="spellEnd"/>
      <w:r w:rsidRPr="005143EB">
        <w:rPr>
          <w:rFonts w:ascii="Georgia" w:hAnsi="Georgia"/>
        </w:rPr>
        <w:t>, 2023)</w:t>
      </w:r>
      <w:r>
        <w:fldChar w:fldCharType="end"/>
      </w:r>
      <w:r>
        <w:t>)</w:t>
      </w:r>
      <w:bookmarkEnd w:id="9"/>
      <w:bookmarkEnd w:id="10"/>
    </w:p>
    <w:p w14:paraId="57C90B0E" w14:textId="77777777" w:rsidR="001449CD" w:rsidRPr="00C10AA3" w:rsidRDefault="001449CD" w:rsidP="001449CD">
      <w:r>
        <w:t>Obrázek 2 interpretuje vývoj počtu dětí a lektorů od vzniku společnosti po 1. pololetí roku 2023. Z obrázku lze vypozorovat, že děti neustále přibývají a celkem lektoři odučili 891 dětí. Data za rok 2023 nejsou kompletní, jedná se pouze o první školní pololetí.</w:t>
      </w:r>
    </w:p>
    <w:p w14:paraId="56B9FE83" w14:textId="77777777" w:rsidR="001449CD" w:rsidRDefault="001449CD" w:rsidP="001449CD">
      <w:pPr>
        <w:pStyle w:val="Titulek"/>
        <w:keepNext/>
        <w:jc w:val="center"/>
      </w:pPr>
      <w:r>
        <w:rPr>
          <w:noProof/>
          <w14:numForm w14:val="default"/>
        </w:rPr>
        <w:drawing>
          <wp:inline distT="0" distB="0" distL="0" distR="0" wp14:anchorId="2F26BB5A" wp14:editId="23003F76">
            <wp:extent cx="4572000" cy="2743200"/>
            <wp:effectExtent l="0" t="0" r="0" b="0"/>
            <wp:docPr id="22" name="Graf 22">
              <a:extLst xmlns:a="http://schemas.openxmlformats.org/drawingml/2006/main">
                <a:ext uri="{FF2B5EF4-FFF2-40B4-BE49-F238E27FC236}">
                  <a16:creationId xmlns:a16="http://schemas.microsoft.com/office/drawing/2014/main" id="{3680848E-7844-79AA-DDA3-03BD22FA36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865CD0B" w14:textId="4733069B" w:rsidR="001449CD" w:rsidRPr="000C6D9A" w:rsidRDefault="001449CD" w:rsidP="001449CD">
      <w:pPr>
        <w:pStyle w:val="Titulek"/>
        <w:jc w:val="center"/>
      </w:pPr>
      <w:bookmarkStart w:id="11" w:name="_Toc138777355"/>
      <w:bookmarkStart w:id="12" w:name="_Toc151662781"/>
      <w:r>
        <w:t xml:space="preserve">Obrázek </w:t>
      </w:r>
      <w:fldSimple w:instr=" SEQ Obrázek \* ARABIC ">
        <w:r w:rsidR="00810B71">
          <w:rPr>
            <w:noProof/>
          </w:rPr>
          <w:t>2</w:t>
        </w:r>
      </w:fldSimple>
      <w:r>
        <w:t xml:space="preserve">- Počty dětí a lektorů (zdroj: </w:t>
      </w:r>
      <w:r>
        <w:fldChar w:fldCharType="begin"/>
      </w:r>
      <w:r>
        <w:instrText xml:space="preserve"> ADDIN ZOTERO_ITEM CSL_CITATION {"citationID":"ws1peIWs","properties":{"formattedCitation":"(CODE Rebels, 2023)","plainCitation":"(CODE Rebels, 2023)","noteIndex":0},"citationItems":[{"id":1,"uris":["http://zotero.org/users/local/zPyZa9qd/items/TGX9JN8F"],"itemData":{"id":1,"type":"document","title":"CODE Rebels interní materiály","title-short":"CODE Rebels interní materiály","author":[{"family":"CODE Rebels","given":""}],"issued":{"date-parts":[["2023"]]}}}],"schema":"https://github.com/citation-style-language/schema/raw/master/csl-citation.json"} </w:instrText>
      </w:r>
      <w:r>
        <w:fldChar w:fldCharType="separate"/>
      </w:r>
      <w:r w:rsidRPr="005143EB">
        <w:rPr>
          <w:rFonts w:ascii="Georgia" w:hAnsi="Georgia"/>
        </w:rPr>
        <w:t xml:space="preserve">(CODE </w:t>
      </w:r>
      <w:proofErr w:type="spellStart"/>
      <w:r w:rsidRPr="005143EB">
        <w:rPr>
          <w:rFonts w:ascii="Georgia" w:hAnsi="Georgia"/>
        </w:rPr>
        <w:t>Rebels</w:t>
      </w:r>
      <w:proofErr w:type="spellEnd"/>
      <w:r w:rsidRPr="005143EB">
        <w:rPr>
          <w:rFonts w:ascii="Georgia" w:hAnsi="Georgia"/>
        </w:rPr>
        <w:t>, 2023)</w:t>
      </w:r>
      <w:r>
        <w:fldChar w:fldCharType="end"/>
      </w:r>
      <w:r>
        <w:t>)</w:t>
      </w:r>
      <w:bookmarkEnd w:id="11"/>
      <w:bookmarkEnd w:id="12"/>
    </w:p>
    <w:p w14:paraId="3477F697" w14:textId="77777777" w:rsidR="001449CD" w:rsidRDefault="001449CD" w:rsidP="001449CD">
      <w:r>
        <w:t>Z čísel je jasné, že studenti přibývají každým rokem a tím rostou i počty kurzů, a proto se společnost rozhodla zavést vlastní systém pro snazší správu kurzů.</w:t>
      </w:r>
    </w:p>
    <w:p w14:paraId="793BBF4A" w14:textId="77777777" w:rsidR="001449CD" w:rsidRDefault="001449CD" w:rsidP="001449CD">
      <w:pPr>
        <w:pStyle w:val="Nadpis3"/>
      </w:pPr>
      <w:bookmarkStart w:id="13" w:name="_Toc151662714"/>
      <w:r>
        <w:lastRenderedPageBreak/>
        <w:t>Současný stav systému pro správu v dané společnosti</w:t>
      </w:r>
      <w:bookmarkEnd w:id="13"/>
    </w:p>
    <w:p w14:paraId="0426822E" w14:textId="77777777" w:rsidR="001449CD" w:rsidRDefault="001449CD" w:rsidP="001449CD">
      <w:r>
        <w:t>Současný stav začíná být velmi nevyhovující z několika důvodů. Používá se několik různých systémů a s přibývajícím množstvím dětí a kurzů začíná být obsluha těchto systému složitější, z důvodu potřeby správy dat na několika místech, nepřehlednosti systémů a přeplnění systémů. Další problém je přibývající množství materiálů na kurzy. Všechny materiály jsou uloženy na sdíleném cloudovém úložišti Google Drive, jsou rozdělené ve složkách, ale začíná jich být více a více a za nedlouho bude úložiště přeplněné a nepřehledné. Docházkový systém je poměrně zastaralý a zbytečně komplikovaný. Tento systém není příliš uživatelsky přívětivý, nabízí příliš mnoho funkcionalit, které nejsou využívány. Důvodem přechodu na nový systém je i posílání emailů dětem a lektorům z kurzů. Nynější systém je komplikovaný, musí se vybírat po jednom studentovi, což je velmi neefektivní.</w:t>
      </w:r>
    </w:p>
    <w:p w14:paraId="545CE1C5" w14:textId="77777777" w:rsidR="001449CD" w:rsidRDefault="001449CD" w:rsidP="001449CD">
      <w:pPr>
        <w:pStyle w:val="Nadpis3"/>
      </w:pPr>
      <w:bookmarkStart w:id="14" w:name="_Toc151662715"/>
      <w:r>
        <w:t>Požadavky na nový systém</w:t>
      </w:r>
      <w:bookmarkEnd w:id="14"/>
    </w:p>
    <w:p w14:paraId="0A4E3237" w14:textId="77777777" w:rsidR="001449CD" w:rsidRDefault="001449CD" w:rsidP="001449CD">
      <w:r>
        <w:t>Ve společnosti je jediný jednatel a stejný je i vlastník, proto všechny rozhovory probíhaly osobně nebo online. První schůzka byla o představení současného stavu správy kurzů, viz předchozí kapitola. Zároveň klient představil své požadavky na funkcionalitu, které vyžaduje od nového systému. Následně mi byly předány potřebné materiály z předchozích kurzů.</w:t>
      </w:r>
    </w:p>
    <w:p w14:paraId="74E90DD1" w14:textId="77777777" w:rsidR="001449CD" w:rsidRDefault="001449CD" w:rsidP="001449CD">
      <w:r>
        <w:t xml:space="preserve">Z dalších schůzek vyplynulo, že nový systém prozatím budou využívat pouze lektoři a administrátoři, ale jakmile se odzkouší lektory a administrátory, tak se systém nejdříve zpřístupní pro starší studenty, kteří lépe dokážou popsat případné nedostatky a chyby v systému a poté pro mladší. Takto se rozhodl klient a bude se od toho vyvíjet i další práce. </w:t>
      </w:r>
    </w:p>
    <w:p w14:paraId="2BC400B7" w14:textId="77777777" w:rsidR="001449CD" w:rsidRDefault="001449CD" w:rsidP="001449CD">
      <w:r>
        <w:t>Předmětem dalších schůzek bylo upřesnění funkčních požadavků a jakmile byl systém v pokročilejším stavu, proběhly ukázky systému a jeho následné zdokonalování a potřebné úpravy dle domluvy s klientem. Z těchto požadavků vyplynulo, že systém lze rozdělit na několik částí, a to správa uživatelů, správa kurzů a lekcí, docházkový systém a posílání upozornění o změnách na email. Dále bude systém obsahovat i zpracování zpětné vazby.</w:t>
      </w:r>
    </w:p>
    <w:p w14:paraId="51B1BF54" w14:textId="5DAC57B2" w:rsidR="001449CD" w:rsidRDefault="001449CD" w:rsidP="009F6134">
      <w:r>
        <w:t>Důležitým požadavkem je obecnost systému, nepsat systém přímo na míru dané společnosti, ale vytvořit systém, tak aby mohl být použit jakoukoliv další společností, jako cloudové řešení. Systém bude složen z několika podsystémů a funkcionalit, které bude jednoduché přidávat, upravovat a odebírat. Více a podrobněji v další kapitole.</w:t>
      </w:r>
    </w:p>
    <w:p w14:paraId="687D722A" w14:textId="77777777" w:rsidR="00E74556" w:rsidRDefault="00E74556" w:rsidP="00E74556">
      <w:pPr>
        <w:pStyle w:val="Nadpis2"/>
      </w:pPr>
      <w:bookmarkStart w:id="15" w:name="_Toc151662716"/>
      <w:r>
        <w:t>Postup vývoje systému</w:t>
      </w:r>
      <w:bookmarkEnd w:id="15"/>
    </w:p>
    <w:p w14:paraId="2F91940B" w14:textId="6029257A" w:rsidR="00E74556" w:rsidRDefault="00AE6B42" w:rsidP="00E74556">
      <w:r>
        <w:t xml:space="preserve">Vývoj systému bude prováděn pomocí agilní metodiky. Agilní metodika pojednává o nestálých cyklech, v případě tohoto systému bude vypadat cyklus následovně. </w:t>
      </w:r>
      <w:r w:rsidR="00E74556">
        <w:t>Postup</w:t>
      </w:r>
      <w:r>
        <w:t xml:space="preserve"> cyklu</w:t>
      </w:r>
      <w:r w:rsidR="00E74556">
        <w:t xml:space="preserve"> vývoje systému </w:t>
      </w:r>
      <w:r>
        <w:t>se</w:t>
      </w:r>
      <w:r w:rsidR="00E74556">
        <w:t xml:space="preserve"> rozděl</w:t>
      </w:r>
      <w:r>
        <w:t>í</w:t>
      </w:r>
      <w:r w:rsidR="00E74556">
        <w:t xml:space="preserve"> na několik hlavních částí, jako jsou například plánování a analýza, návrh, vývoj a údržba ve fázi plánování a analýzy je velmi důležitá komunikace s klientkou a vyjasnění si všech nedorozumění, určení, kdo bude koncový uživatel a jaké účely by měl systém splňovat, a hlavně co klient chce postavit. Další důležitou součástí je analýza společnosti a stanovaní všech činností a procesů a určení které činnosti jsou pro společnost </w:t>
      </w:r>
      <w:r w:rsidR="00E74556">
        <w:lastRenderedPageBreak/>
        <w:t>klíčové, a které lze zautomatizovat.</w:t>
      </w:r>
      <w:r>
        <w:t xml:space="preserve"> Tento cyklus se bude opakovat do té doby</w:t>
      </w:r>
      <w:r w:rsidR="00D93A05">
        <w:t>,</w:t>
      </w:r>
      <w:r>
        <w:t xml:space="preserve"> dokud bude systém využívaný. </w:t>
      </w:r>
      <w:r w:rsidR="00E74556">
        <w:fldChar w:fldCharType="begin"/>
      </w:r>
      <w:r w:rsidR="00E74556">
        <w:instrText xml:space="preserve"> ADDIN ZOTERO_ITEM CSL_CITATION {"citationID":"kqQJw2mt","properties":{"formattedCitation":"(Software Testing Help, 2023)","plainCitation":"(Software Testing Help, 2023)","noteIndex":0},"citationItems":[{"id":5,"uris":["http://zotero.org/users/local/zPyZa9qd/items/ADKUVN7R"],"itemData":{"id":5,"type":"webpage","abstract":"Software development lifecycle (SDLC) is a framework that defines the steps involved in the development of software at each phase. Learn its Phases, Process, and Models","container-title":"Software Testing Help","language":"en-US","title":"What Is SDLC (Software Development Life Cycle) Phases &amp; Process","URL":"https://www.softwaretestinghelp.com/software-development-life-cycle-sdlc/","author":[{"family":"Software Testing Help","given":""}],"accessed":{"date-parts":[["2023",1,24]]},"issued":{"date-parts":[["2023"]],"season":"2"}}}],"schema":"https://github.com/citation-style-language/schema/raw/master/csl-citation.json"} </w:instrText>
      </w:r>
      <w:r w:rsidR="00E74556">
        <w:fldChar w:fldCharType="separate"/>
      </w:r>
      <w:r w:rsidR="00E74556" w:rsidRPr="007D5DFE">
        <w:rPr>
          <w:rFonts w:ascii="Georgia" w:hAnsi="Georgia"/>
        </w:rPr>
        <w:t xml:space="preserve">(Software Testing </w:t>
      </w:r>
      <w:proofErr w:type="spellStart"/>
      <w:r w:rsidR="00E74556" w:rsidRPr="007D5DFE">
        <w:rPr>
          <w:rFonts w:ascii="Georgia" w:hAnsi="Georgia"/>
        </w:rPr>
        <w:t>Help</w:t>
      </w:r>
      <w:proofErr w:type="spellEnd"/>
      <w:r w:rsidR="00E74556" w:rsidRPr="007D5DFE">
        <w:rPr>
          <w:rFonts w:ascii="Georgia" w:hAnsi="Georgia"/>
        </w:rPr>
        <w:t>, 2023)</w:t>
      </w:r>
      <w:r w:rsidR="00E74556">
        <w:fldChar w:fldCharType="end"/>
      </w:r>
    </w:p>
    <w:p w14:paraId="7EE93B37" w14:textId="77777777" w:rsidR="00E74556" w:rsidRDefault="00E74556" w:rsidP="00E74556">
      <w:r>
        <w:t xml:space="preserve">V průběhu fáze návrhu se věnuje pozornost rozdělení systému na části, popřípadě podsystémy. Vytváří se schéma databáze, modely obrazovek, určení rolí apod. Následně se určí technologie, které budou použity. V další části tvorby systému, vývoj, se odehrává nejdůležitější činnost, a to programování a testování. Během programování se klade velký důraz kvalitní uživatelskou zkušenost (UX/UI). Při testování je důležité zapojit alespoň pár budoucí uživatelů, aby systém prošel tzv UAT. </w:t>
      </w:r>
      <w:r>
        <w:fldChar w:fldCharType="begin"/>
      </w:r>
      <w:r>
        <w:instrText xml:space="preserve"> ADDIN ZOTERO_ITEM CSL_CITATION {"citationID":"GXeIWWPa","properties":{"formattedCitation":"(Software Testing Help, 2023)","plainCitation":"(Software Testing Help, 2023)","noteIndex":0},"citationItems":[{"id":5,"uris":["http://zotero.org/users/local/zPyZa9qd/items/ADKUVN7R"],"itemData":{"id":5,"type":"webpage","abstract":"Software development lifecycle (SDLC) is a framework that defines the steps involved in the development of software at each phase. Learn its Phases, Process, and Models","container-title":"Software Testing Help","language":"en-US","title":"What Is SDLC (Software Development Life Cycle) Phases &amp; Process","URL":"https://www.softwaretestinghelp.com/software-development-life-cycle-sdlc/","author":[{"family":"Software Testing Help","given":""}],"accessed":{"date-parts":[["2023",1,24]]},"issued":{"date-parts":[["2023"]],"season":"2"}}}],"schema":"https://github.com/citation-style-language/schema/raw/master/csl-citation.json"} </w:instrText>
      </w:r>
      <w:r>
        <w:fldChar w:fldCharType="separate"/>
      </w:r>
      <w:r w:rsidRPr="007D5DFE">
        <w:rPr>
          <w:rFonts w:ascii="Georgia" w:hAnsi="Georgia"/>
        </w:rPr>
        <w:t xml:space="preserve">(Software Testing </w:t>
      </w:r>
      <w:proofErr w:type="spellStart"/>
      <w:r w:rsidRPr="007D5DFE">
        <w:rPr>
          <w:rFonts w:ascii="Georgia" w:hAnsi="Georgia"/>
        </w:rPr>
        <w:t>Help</w:t>
      </w:r>
      <w:proofErr w:type="spellEnd"/>
      <w:r w:rsidRPr="007D5DFE">
        <w:rPr>
          <w:rFonts w:ascii="Georgia" w:hAnsi="Georgia"/>
        </w:rPr>
        <w:t>, 2023)</w:t>
      </w:r>
      <w:r>
        <w:fldChar w:fldCharType="end"/>
      </w:r>
      <w:r>
        <w:t xml:space="preserve"> Pokud se vše splní a klientka je spokojená, lze systém nasadit.</w:t>
      </w:r>
    </w:p>
    <w:p w14:paraId="23E021CD" w14:textId="763806D3" w:rsidR="00E74556" w:rsidRDefault="00E74556" w:rsidP="009F6134">
      <w:r>
        <w:t xml:space="preserve">Po nasazení nás čeká provoz a údržba systému, což znamená neustálé zdokonalování systému, různé vylepšení, zavádění nových funkcí a opravování nedostatků. Poté může přijít na řadu audit a pokud se systém stane nevyhovující nebo zastaralý, nastane jeho vyřazení. </w:t>
      </w:r>
      <w:r>
        <w:fldChar w:fldCharType="begin"/>
      </w:r>
      <w:r>
        <w:instrText xml:space="preserve"> ADDIN ZOTERO_ITEM CSL_CITATION {"citationID":"AGf3M6CI","properties":{"formattedCitation":"(Sanie, 2022)","plainCitation":"(Sanie, 2022)","noteIndex":0},"citationItems":[{"id":7,"uris":["http://zotero.org/users/local/zPyZa9qd/items/JHKSEVR8"],"itemData":{"id":7,"type":"webpage","abstract":"We discuss the phases of the software development life cycle, how you can manage associated risks and the methods for mitigation.","container-title":"Cprime","language":"en-US","title":"5 Phases of Software Development Life Cycle and Risk Assessment","URL":"https://www.cprime.com/resources/blog/5-phases-of-software-development-life-cycle-and-risk-assessment/","author":[{"family":"Sanie","given":"Myriam"}],"accessed":{"date-parts":[["2023",1,24]]},"issued":{"date-parts":[["2022",5,25]]}}}],"schema":"https://github.com/citation-style-language/schema/raw/master/csl-citation.json"} </w:instrText>
      </w:r>
      <w:r>
        <w:fldChar w:fldCharType="separate"/>
      </w:r>
      <w:r w:rsidRPr="00954B17">
        <w:rPr>
          <w:rFonts w:ascii="Georgia" w:hAnsi="Georgia"/>
        </w:rPr>
        <w:t>(</w:t>
      </w:r>
      <w:proofErr w:type="spellStart"/>
      <w:r w:rsidRPr="00954B17">
        <w:rPr>
          <w:rFonts w:ascii="Georgia" w:hAnsi="Georgia"/>
        </w:rPr>
        <w:t>Sanie</w:t>
      </w:r>
      <w:proofErr w:type="spellEnd"/>
      <w:r w:rsidRPr="00954B17">
        <w:rPr>
          <w:rFonts w:ascii="Georgia" w:hAnsi="Georgia"/>
        </w:rPr>
        <w:t>, 2022)</w:t>
      </w:r>
      <w:r>
        <w:fldChar w:fldCharType="end"/>
      </w:r>
      <w:r>
        <w:t>. V případě dan</w:t>
      </w:r>
      <w:r w:rsidR="0079758F">
        <w:t>é</w:t>
      </w:r>
      <w:r>
        <w:t xml:space="preserve"> společnost</w:t>
      </w:r>
      <w:r w:rsidR="0079758F">
        <w:t>i</w:t>
      </w:r>
      <w:r>
        <w:t xml:space="preserve"> audit nenastane.</w:t>
      </w:r>
    </w:p>
    <w:p w14:paraId="731F923B" w14:textId="075EC865" w:rsidR="00993D4B" w:rsidRDefault="00993D4B" w:rsidP="00993D4B">
      <w:pPr>
        <w:pStyle w:val="Nadpis2"/>
      </w:pPr>
      <w:bookmarkStart w:id="16" w:name="_Toc151662717"/>
      <w:r>
        <w:t>Klíčové procesy společnosti</w:t>
      </w:r>
      <w:bookmarkEnd w:id="16"/>
    </w:p>
    <w:p w14:paraId="5859B907" w14:textId="6E8675F1" w:rsidR="008B1019" w:rsidRPr="008B1019" w:rsidRDefault="00204BAB" w:rsidP="008B1019">
      <w:r>
        <w:t>Ta</w:t>
      </w:r>
      <w:r w:rsidR="00662FE4">
        <w:t>to část se zabývá procesní analýzou, jedná se tedy o soupis sad kroků nebo postupů k dosažení prováděné činnosti</w:t>
      </w:r>
      <w:r>
        <w:t>, n</w:t>
      </w:r>
      <w:r w:rsidR="00662FE4">
        <w:t>eboli popis způsobu</w:t>
      </w:r>
      <w:r w:rsidR="0079758F">
        <w:t>,</w:t>
      </w:r>
      <w:r w:rsidR="00662FE4">
        <w:t xml:space="preserve"> jakým je určitá činnost prováděna ve společnosti</w:t>
      </w:r>
      <w:r w:rsidR="007D5DFE">
        <w:t xml:space="preserve"> </w:t>
      </w:r>
      <w:r w:rsidR="007D5DFE">
        <w:fldChar w:fldCharType="begin"/>
      </w:r>
      <w:r w:rsidR="007D5DFE">
        <w:instrText xml:space="preserve"> ADDIN ZOTERO_ITEM CSL_CITATION {"citationID":"BhFFb4t2","properties":{"formattedCitation":"(IBM Cloud Education, 2021)","plainCitation":"(IBM Cloud Education, 2021)","noteIndex":0},"citationItems":[{"id":27,"uris":["http://zotero.org/users/local/zPyZa9qd/items/M7KCCPEX"],"itemData":{"id":27,"type":"webpage","abstract":"Learn what business process analysis (BPA) is and the types, methods and steps for small-to-medium enterprises (SMEs) to consider.","language":"en-us","title":"What is Business Process Analysis?","URL":"https://www.ibm.com/cloud/blog/business-process-analysis","author":[{"family":"IBM Cloud Education","given":""}],"accessed":{"date-parts":[["2023",3,18]]},"issued":{"date-parts":[["2021",11,9]]}}}],"schema":"https://github.com/citation-style-language/schema/raw/master/csl-citation.json"} </w:instrText>
      </w:r>
      <w:r w:rsidR="007D5DFE">
        <w:fldChar w:fldCharType="separate"/>
      </w:r>
      <w:r w:rsidR="007D5DFE" w:rsidRPr="007D5DFE">
        <w:rPr>
          <w:rFonts w:ascii="Georgia" w:hAnsi="Georgia"/>
        </w:rPr>
        <w:t xml:space="preserve">(IBM Cloud </w:t>
      </w:r>
      <w:proofErr w:type="spellStart"/>
      <w:r w:rsidR="007D5DFE" w:rsidRPr="007D5DFE">
        <w:rPr>
          <w:rFonts w:ascii="Georgia" w:hAnsi="Georgia"/>
        </w:rPr>
        <w:t>Education</w:t>
      </w:r>
      <w:proofErr w:type="spellEnd"/>
      <w:r w:rsidR="007D5DFE" w:rsidRPr="007D5DFE">
        <w:rPr>
          <w:rFonts w:ascii="Georgia" w:hAnsi="Georgia"/>
        </w:rPr>
        <w:t>, 2021)</w:t>
      </w:r>
      <w:r w:rsidR="007D5DFE">
        <w:fldChar w:fldCharType="end"/>
      </w:r>
      <w:r w:rsidR="007D5DFE">
        <w:t xml:space="preserve">. Jednotlivé klíčové procesy představují jednotlivé podkapitoly. </w:t>
      </w:r>
      <w:r>
        <w:t>Každá podkapitola je zaměřena</w:t>
      </w:r>
      <w:r w:rsidR="007D5DFE">
        <w:t xml:space="preserve"> na popis postupů a také možnost automatizace částí procesu. Bude pojednáváno o těchto procesech:</w:t>
      </w:r>
      <w:r w:rsidR="008B1019">
        <w:t xml:space="preserve"> </w:t>
      </w:r>
      <w:r w:rsidR="007D5DFE">
        <w:t xml:space="preserve">Správa kurzů a lekcí, </w:t>
      </w:r>
      <w:r w:rsidR="00C35D6C">
        <w:t xml:space="preserve">Správa uživatelů, </w:t>
      </w:r>
      <w:r w:rsidR="007D5DFE">
        <w:t>Správa docházky a rozvrhů</w:t>
      </w:r>
      <w:r>
        <w:t>, Správa tříd</w:t>
      </w:r>
      <w:r w:rsidR="00AA71EE">
        <w:t xml:space="preserve"> a Komunikace s</w:t>
      </w:r>
      <w:r>
        <w:t> </w:t>
      </w:r>
      <w:r w:rsidR="00AA71EE">
        <w:t>uživateli</w:t>
      </w:r>
      <w:r>
        <w:t>.</w:t>
      </w:r>
      <w:r w:rsidR="00B73CA8">
        <w:t xml:space="preserve"> Jedná se popis současného způsobu fungování systému ve společnosti.</w:t>
      </w:r>
    </w:p>
    <w:p w14:paraId="10501843" w14:textId="5369A73D" w:rsidR="00993D4B" w:rsidRDefault="00993D4B" w:rsidP="007D5DFE">
      <w:pPr>
        <w:pStyle w:val="Nadpis3"/>
      </w:pPr>
      <w:bookmarkStart w:id="17" w:name="_Toc151662718"/>
      <w:r>
        <w:t>Správa kurzů</w:t>
      </w:r>
      <w:r w:rsidR="007D5DFE">
        <w:t xml:space="preserve"> a lekcí</w:t>
      </w:r>
      <w:bookmarkEnd w:id="17"/>
    </w:p>
    <w:p w14:paraId="2EA58A9B" w14:textId="50084494" w:rsidR="00436019" w:rsidRDefault="00B00A01" w:rsidP="007D5DFE">
      <w:r>
        <w:t xml:space="preserve">Základní proces firmy je správa a poskytování kurzů a lekcí. Pro vytvoření kurzu je potřeba ho zapsat do tabulky na Google </w:t>
      </w:r>
      <w:r w:rsidR="00436019">
        <w:t>Disk</w:t>
      </w:r>
      <w:r>
        <w:t xml:space="preserve"> a vytvořit docházky v docházkovém systému. Dále musí lektor kurzu vytvořit třídu v Google Classroom a zapsat odkaz do stejné tabulky. Poté se musí </w:t>
      </w:r>
      <w:r w:rsidR="00AF2A86">
        <w:t xml:space="preserve">ručně </w:t>
      </w:r>
      <w:r>
        <w:t xml:space="preserve">poslat email studentům, popřípadě jejich rodičům s informacemi o kurzu a s odkazem na online lekci nebo adresou. </w:t>
      </w:r>
      <w:r w:rsidR="00D734B9">
        <w:t>Po každé lekci lektor zapíše, co se dělalo na hodině a popřípadě nasdílí kódy do Google Classroomu.</w:t>
      </w:r>
    </w:p>
    <w:p w14:paraId="1CC57E34" w14:textId="5371D6E6" w:rsidR="007D5DFE" w:rsidRDefault="00436019" w:rsidP="007D5DFE">
      <w:r>
        <w:t>Co se týká správy lekcí, jsou to pouze dokumenty ve Wordu,</w:t>
      </w:r>
      <w:r w:rsidR="004C393C">
        <w:t xml:space="preserve"> které jsou</w:t>
      </w:r>
      <w:r>
        <w:t xml:space="preserve"> taktéž </w:t>
      </w:r>
      <w:r w:rsidR="004C393C">
        <w:t xml:space="preserve">uloženy </w:t>
      </w:r>
      <w:r>
        <w:t xml:space="preserve">na Google Disku. Jednotlivé dokumenty se skládají ze dvou částí, osnov a přednášek. Údržba těchto dokumentů není snadná, protože se každý soubor musí spravovat zvlášť. Jednotlivé soubory jsou rozděleny do příslušných složek dle kurzů, přestože je to přehledné tak to práci spíše komplikuje. </w:t>
      </w:r>
      <w:r w:rsidR="00B00A01">
        <w:t>Už nyní lze říc</w:t>
      </w:r>
      <w:r>
        <w:t>t</w:t>
      </w:r>
      <w:r w:rsidR="00B00A01">
        <w:t xml:space="preserve">, že </w:t>
      </w:r>
      <w:r>
        <w:t>tyto</w:t>
      </w:r>
      <w:r w:rsidR="00B00A01">
        <w:t xml:space="preserve"> </w:t>
      </w:r>
      <w:r>
        <w:t xml:space="preserve">procesy </w:t>
      </w:r>
      <w:r w:rsidR="00B00A01">
        <w:t>n</w:t>
      </w:r>
      <w:r>
        <w:t>ejsou</w:t>
      </w:r>
      <w:r w:rsidR="00B00A01">
        <w:t xml:space="preserve"> optimální a některé části </w:t>
      </w:r>
      <w:r w:rsidR="00204BAB">
        <w:t>potřebují</w:t>
      </w:r>
      <w:r w:rsidR="00B00A01">
        <w:t xml:space="preserve"> zautomatizovat.</w:t>
      </w:r>
    </w:p>
    <w:p w14:paraId="7556F897" w14:textId="77777777" w:rsidR="00C35D6C" w:rsidRDefault="00C35D6C" w:rsidP="00C35D6C">
      <w:pPr>
        <w:pStyle w:val="Nadpis3"/>
      </w:pPr>
      <w:bookmarkStart w:id="18" w:name="_Toc151662719"/>
      <w:r>
        <w:lastRenderedPageBreak/>
        <w:t>Správa uživatelů</w:t>
      </w:r>
      <w:bookmarkEnd w:id="18"/>
    </w:p>
    <w:p w14:paraId="05E67659" w14:textId="7BAE26D2" w:rsidR="00C35D6C" w:rsidRDefault="00AA71EE" w:rsidP="007D5DFE">
      <w:r>
        <w:t>Druhým důležitým procesem společnosti je správa uživatelů. Vyskytuje se na dvou místech, a to v tabulkách na Google Disku, kde je seznam lektorů a počty studentů v jednotlivých kurzech. Druhá část se nachází v docházkovém systému, kde jsou sepsáni všichni studenti a lektoři a kontakty na ně. Tento způsob není příliš vhodný z hlediska duplicity správ</w:t>
      </w:r>
      <w:r w:rsidR="00204BAB">
        <w:t>, protože</w:t>
      </w:r>
      <w:r>
        <w:t xml:space="preserve"> </w:t>
      </w:r>
      <w:r w:rsidR="00204BAB">
        <w:t>m</w:t>
      </w:r>
      <w:r>
        <w:t>usí se kontrolovat</w:t>
      </w:r>
      <w:r w:rsidR="00920917">
        <w:t>,</w:t>
      </w:r>
      <w:r>
        <w:t xml:space="preserve"> zda se data v tabulkách a v docházkovém systému shodují.</w:t>
      </w:r>
    </w:p>
    <w:p w14:paraId="55987F2A" w14:textId="7CE29769" w:rsidR="004870DB" w:rsidRDefault="004870DB" w:rsidP="004870DB">
      <w:pPr>
        <w:pStyle w:val="Nadpis3"/>
      </w:pPr>
      <w:bookmarkStart w:id="19" w:name="_Toc151662720"/>
      <w:r>
        <w:t>Správa docházky a rozvrhů</w:t>
      </w:r>
      <w:bookmarkEnd w:id="19"/>
    </w:p>
    <w:p w14:paraId="1BD7849E" w14:textId="3BA399E4" w:rsidR="004870DB" w:rsidRDefault="004870DB" w:rsidP="004870DB">
      <w:r>
        <w:t>Ke správě docházky společnost používala ext</w:t>
      </w:r>
      <w:r w:rsidR="00204BAB">
        <w:t>erní</w:t>
      </w:r>
      <w:r>
        <w:t xml:space="preserve"> docházkový systém, ale </w:t>
      </w:r>
      <w:r w:rsidR="00204BAB">
        <w:t xml:space="preserve">nově </w:t>
      </w:r>
      <w:r>
        <w:t>se docházka zapisuje už jen do třídních knih, které si spravuje každý lektor sám.</w:t>
      </w:r>
      <w:r w:rsidR="006C0048">
        <w:t xml:space="preserve"> Docházkový systém je zastaralý a zbytečně komplikovaný. Obsahuje přespříliš různých funkcí, které nelze využít</w:t>
      </w:r>
      <w:r w:rsidR="00204BAB">
        <w:t>,</w:t>
      </w:r>
      <w:r w:rsidR="006C0048">
        <w:t xml:space="preserve"> </w:t>
      </w:r>
      <w:r w:rsidR="00204BAB">
        <w:t>a</w:t>
      </w:r>
      <w:r w:rsidR="006C0048">
        <w:t>však přesto se pořád používá na emailovou komunikaci. Třídní knihy v tabulkách vypadají jen jako tabulka studentů a datumů lekcí, kam se zapíše, zda jednotliví studenti byli přítomni.</w:t>
      </w:r>
    </w:p>
    <w:p w14:paraId="705F3C78" w14:textId="21BDD84F" w:rsidR="006C0048" w:rsidRPr="004870DB" w:rsidRDefault="006C0048" w:rsidP="004870DB">
      <w:r>
        <w:t>Správa rozvrhů je k</w:t>
      </w:r>
      <w:r w:rsidR="0079758F">
        <w:t> </w:t>
      </w:r>
      <w:r>
        <w:t>dispozic</w:t>
      </w:r>
      <w:r w:rsidR="0079758F">
        <w:t xml:space="preserve">i </w:t>
      </w:r>
      <w:r>
        <w:t>jen pro lektory a administrátory, ale je to opět jen tabulka v excelu na Google Disku. V dané tabulce se nachází odkdy, dokdy a v kolik kurz probíhá a odkaz na Google Classroom a online lekci a také lektor a počty přihlášených studentů. Opět tento systém není vhodný, často nastává problém ve sdílení třídních knih mezi lektory a náhradními lektory. Bohužel někdy nemají přístup k potřebným knihám.</w:t>
      </w:r>
      <w:r w:rsidR="00086C35">
        <w:t xml:space="preserve"> Další problémem, který naštěstí již nepřetrvává, je nekonzistence jednotlivých knih.</w:t>
      </w:r>
    </w:p>
    <w:p w14:paraId="1734A241" w14:textId="4C1973E2" w:rsidR="00993D4B" w:rsidRDefault="00993D4B" w:rsidP="007D5DFE">
      <w:pPr>
        <w:pStyle w:val="Nadpis3"/>
      </w:pPr>
      <w:bookmarkStart w:id="20" w:name="_Toc151662721"/>
      <w:r>
        <w:t xml:space="preserve">Komunikace </w:t>
      </w:r>
      <w:r w:rsidR="008B1019">
        <w:t>s uživateli</w:t>
      </w:r>
      <w:bookmarkEnd w:id="20"/>
    </w:p>
    <w:p w14:paraId="356E3040" w14:textId="5DED0D0A" w:rsidR="007D5DFE" w:rsidRDefault="003527DD" w:rsidP="007D5DFE">
      <w:r>
        <w:t>Jak již bylo zmíněno v předchozích kapitolách, společnost používá Google Classroom a emailovou komunikaci. Google Classroom používají převážně lektoři a studenti a lektoři tam zapisují co proběhlo na dané lekci. Studenti se mohou ptát lektora nebo osta</w:t>
      </w:r>
      <w:r w:rsidR="00871CF1">
        <w:t>t</w:t>
      </w:r>
      <w:r>
        <w:t>ních studentů na nejrůznější dotazy.</w:t>
      </w:r>
      <w:r w:rsidR="00871CF1">
        <w:t xml:space="preserve"> Také </w:t>
      </w:r>
      <w:r w:rsidR="009E074D">
        <w:t>se používá</w:t>
      </w:r>
      <w:r w:rsidR="00871CF1">
        <w:t xml:space="preserve"> k</w:t>
      </w:r>
      <w:r w:rsidR="009E074D">
        <w:t>e sdílení</w:t>
      </w:r>
      <w:r w:rsidR="00871CF1">
        <w:t xml:space="preserve"> naprogramovaných kódů</w:t>
      </w:r>
      <w:r w:rsidR="009E074D">
        <w:t xml:space="preserve"> a dalších materiálů z lekcí.</w:t>
      </w:r>
    </w:p>
    <w:p w14:paraId="00CB3174" w14:textId="25509682" w:rsidR="003527DD" w:rsidRDefault="003527DD" w:rsidP="007D5DFE">
      <w:r>
        <w:t>Emailová komunikace probíhá pomocí docházkového systému, kam nejdříve musí administrátor zapsat jednotlivé studenty a kontakty na ně</w:t>
      </w:r>
      <w:r w:rsidR="009E074D">
        <w:t xml:space="preserve"> a na jejich rodiče</w:t>
      </w:r>
      <w:r>
        <w:t>. Poté přiřadí studenty do kurzů a následně může administrátor posílat emaily jednotlivým studentům anebo celým skupinám a kurzům.</w:t>
      </w:r>
      <w:r w:rsidR="009E074D">
        <w:t xml:space="preserve"> Emailová komunikace převážně slouží</w:t>
      </w:r>
      <w:r w:rsidR="006E409F">
        <w:t>,</w:t>
      </w:r>
      <w:r w:rsidR="009E074D">
        <w:t xml:space="preserve"> jako rychlá komunikace na nejdůležitější upozornění </w:t>
      </w:r>
      <w:r w:rsidR="00BE70DF">
        <w:t>na</w:t>
      </w:r>
      <w:r w:rsidR="009E074D">
        <w:t xml:space="preserve"> zrušení lekce nebo </w:t>
      </w:r>
      <w:r w:rsidR="00293007">
        <w:t>posun začátku</w:t>
      </w:r>
      <w:r w:rsidR="00BE70DF">
        <w:t xml:space="preserve"> lekce apod</w:t>
      </w:r>
      <w:r w:rsidR="00293007">
        <w:t xml:space="preserve">. </w:t>
      </w:r>
      <w:r w:rsidR="00BE70DF">
        <w:t>E</w:t>
      </w:r>
      <w:r w:rsidR="00293007">
        <w:t>mail</w:t>
      </w:r>
      <w:r w:rsidR="00BE70DF">
        <w:t xml:space="preserve">ová komunikace se také </w:t>
      </w:r>
      <w:r w:rsidR="00293007">
        <w:t>použ</w:t>
      </w:r>
      <w:r w:rsidR="00BE70DF">
        <w:t>ívá</w:t>
      </w:r>
      <w:r w:rsidR="00293007">
        <w:t xml:space="preserve"> </w:t>
      </w:r>
      <w:r w:rsidR="00BE70DF">
        <w:t xml:space="preserve">také </w:t>
      </w:r>
      <w:r w:rsidR="00293007">
        <w:t>jako informativní a marketingo</w:t>
      </w:r>
      <w:r w:rsidR="00BE70DF">
        <w:t>vé oznámení</w:t>
      </w:r>
      <w:r w:rsidR="00293007">
        <w:t>.</w:t>
      </w:r>
    </w:p>
    <w:p w14:paraId="5EA8C789" w14:textId="77777777" w:rsidR="005462B3" w:rsidRDefault="005462B3" w:rsidP="005462B3">
      <w:pPr>
        <w:pStyle w:val="Nadpis2"/>
      </w:pPr>
      <w:bookmarkStart w:id="21" w:name="_Toc151662722"/>
      <w:r>
        <w:t>Podnikové procesy v systému</w:t>
      </w:r>
      <w:bookmarkEnd w:id="21"/>
    </w:p>
    <w:p w14:paraId="0BFBBBE6" w14:textId="7FF65151" w:rsidR="005462B3" w:rsidRDefault="005462B3" w:rsidP="005462B3">
      <w:r>
        <w:t xml:space="preserve">Nový systém se rozdělí na několik funkčních </w:t>
      </w:r>
      <w:r w:rsidR="00B73CA8">
        <w:t>částí a</w:t>
      </w:r>
      <w:r>
        <w:t xml:space="preserve"> jednotlivé části budou podobné jako v předchozích řešení. Konktrétně se jedná o tyto části: správa kurzů a lekcí, správa uživatelů, správa tříd, správa docházky a rozvrhů a komunikace s uživateli. Nejdůležitější části jsou vymodelovány jako procesy a jsou zobrazeny na Obrázku 3, 4, 5 a 6. Tyto diagramy byly </w:t>
      </w:r>
      <w:r>
        <w:lastRenderedPageBreak/>
        <w:t xml:space="preserve">vymodelovány pomocí metodiky EPC. EPC metodika znamená událostmi řízený procesní řetězec a pojednává tedy o tvorbě procesů za pomoci </w:t>
      </w:r>
      <w:r w:rsidRPr="006D2B67">
        <w:t>graf</w:t>
      </w:r>
      <w:r>
        <w:t>ů, které</w:t>
      </w:r>
      <w:r w:rsidRPr="006D2B67">
        <w:t xml:space="preserve"> popis</w:t>
      </w:r>
      <w:r>
        <w:t>ují</w:t>
      </w:r>
      <w:r w:rsidRPr="006D2B67">
        <w:t xml:space="preserve"> pracovní postup</w:t>
      </w:r>
      <w:r>
        <w:t>y, podnikové a</w:t>
      </w:r>
      <w:r w:rsidRPr="006D2B67">
        <w:t xml:space="preserve"> obchodní proces</w:t>
      </w:r>
      <w:r>
        <w:t>y</w:t>
      </w:r>
      <w:r w:rsidRPr="006D2B67">
        <w:t>.</w:t>
      </w:r>
      <w:r>
        <w:t xml:space="preserve"> </w:t>
      </w:r>
      <w:r>
        <w:fldChar w:fldCharType="begin"/>
      </w:r>
      <w:r>
        <w:instrText xml:space="preserve"> ADDIN ZOTERO_ITEM CSL_CITATION {"citationID":"hDoawaFa","properties":{"formattedCitation":"(Microsoft, 2023)","plainCitation":"(Microsoft, 2023)","noteIndex":0},"citationItems":[{"id":62,"uris":["http://zotero.org/users/local/zPyZa9qd/items/GDDJJ7IZ"],"itemData":{"id":62,"type":"webpage","title":"Create an Event-driven Process Chain (EPC) diagram - Microsoft Support","URL":"https://support.microsoft.com/en-us/office/create-an-event-driven-process-chain-epc-diagram-c821fae3-8621-46dd-b885-2239405554be","author":[{"family":"Microsoft","given":""}],"accessed":{"date-parts":[["2023",5,3]]},"issued":{"date-parts":[["2023"]]}}}],"schema":"https://github.com/citation-style-language/schema/raw/master/csl-citation.json"} </w:instrText>
      </w:r>
      <w:r>
        <w:fldChar w:fldCharType="separate"/>
      </w:r>
      <w:r w:rsidRPr="002871CC">
        <w:rPr>
          <w:rFonts w:ascii="Georgia" w:hAnsi="Georgia"/>
        </w:rPr>
        <w:t>(Microsoft, 2023)</w:t>
      </w:r>
      <w:r>
        <w:fldChar w:fldCharType="end"/>
      </w:r>
    </w:p>
    <w:p w14:paraId="536413F6" w14:textId="77777777" w:rsidR="005462B3" w:rsidRDefault="005462B3" w:rsidP="005462B3">
      <w:pPr>
        <w:pStyle w:val="Nadpis3"/>
      </w:pPr>
      <w:bookmarkStart w:id="22" w:name="_Toc151662723"/>
      <w:r>
        <w:rPr>
          <w:noProof/>
        </w:rPr>
        <w:lastRenderedPageBreak/>
        <w:drawing>
          <wp:anchor distT="0" distB="0" distL="114300" distR="114300" simplePos="0" relativeHeight="251707392" behindDoc="1" locked="0" layoutInCell="1" allowOverlap="1" wp14:anchorId="1A5D0642" wp14:editId="7DC5E512">
            <wp:simplePos x="0" y="0"/>
            <wp:positionH relativeFrom="margin">
              <wp:align>center</wp:align>
            </wp:positionH>
            <wp:positionV relativeFrom="paragraph">
              <wp:posOffset>242570</wp:posOffset>
            </wp:positionV>
            <wp:extent cx="2533650" cy="8193405"/>
            <wp:effectExtent l="0" t="0" r="0" b="0"/>
            <wp:wrapTopAndBottom/>
            <wp:docPr id="2000911819" name="Obrázek 3" descr="Obsah obrázku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911819" name="Obrázek 3" descr="Obsah obrázku diagram&#10;&#10;Popis byl vytvořen automaticky"/>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33650" cy="81934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3296" behindDoc="0" locked="0" layoutInCell="1" allowOverlap="1" wp14:anchorId="2BF1CE3D" wp14:editId="7681C6CF">
                <wp:simplePos x="0" y="0"/>
                <wp:positionH relativeFrom="page">
                  <wp:align>center</wp:align>
                </wp:positionH>
                <wp:positionV relativeFrom="paragraph">
                  <wp:posOffset>8578490</wp:posOffset>
                </wp:positionV>
                <wp:extent cx="3640348" cy="635"/>
                <wp:effectExtent l="0" t="0" r="0" b="0"/>
                <wp:wrapTopAndBottom/>
                <wp:docPr id="19" name="Textové pole 19"/>
                <wp:cNvGraphicFramePr/>
                <a:graphic xmlns:a="http://schemas.openxmlformats.org/drawingml/2006/main">
                  <a:graphicData uri="http://schemas.microsoft.com/office/word/2010/wordprocessingShape">
                    <wps:wsp>
                      <wps:cNvSpPr txBox="1"/>
                      <wps:spPr>
                        <a:xfrm>
                          <a:off x="0" y="0"/>
                          <a:ext cx="3640348" cy="635"/>
                        </a:xfrm>
                        <a:prstGeom prst="rect">
                          <a:avLst/>
                        </a:prstGeom>
                        <a:solidFill>
                          <a:prstClr val="white"/>
                        </a:solidFill>
                        <a:ln>
                          <a:noFill/>
                        </a:ln>
                      </wps:spPr>
                      <wps:txbx>
                        <w:txbxContent>
                          <w:p w14:paraId="482DDC25" w14:textId="600F1D6D" w:rsidR="005462B3" w:rsidRPr="00997820" w:rsidRDefault="005462B3" w:rsidP="005462B3">
                            <w:pPr>
                              <w:pStyle w:val="Titulek"/>
                            </w:pPr>
                            <w:bookmarkStart w:id="23" w:name="_Toc138777356"/>
                            <w:bookmarkStart w:id="24" w:name="_Toc151662782"/>
                            <w:r>
                              <w:t xml:space="preserve">Obrázek </w:t>
                            </w:r>
                            <w:fldSimple w:instr=" SEQ Obrázek \* ARABIC ">
                              <w:r w:rsidR="00810B71">
                                <w:rPr>
                                  <w:noProof/>
                                </w:rPr>
                                <w:t>3</w:t>
                              </w:r>
                            </w:fldSimple>
                            <w:r>
                              <w:t xml:space="preserve"> - Proces vytváření nového uživatele (zdroj: autor)</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BF1CE3D" id="_x0000_t202" coordsize="21600,21600" o:spt="202" path="m,l,21600r21600,l21600,xe">
                <v:stroke joinstyle="miter"/>
                <v:path gradientshapeok="t" o:connecttype="rect"/>
              </v:shapetype>
              <v:shape id="Textové pole 19" o:spid="_x0000_s1026" type="#_x0000_t202" style="position:absolute;left:0;text-align:left;margin-left:0;margin-top:675.45pt;width:286.65pt;height:.05pt;z-index:25170329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9TNFgIAADgEAAAOAAAAZHJzL2Uyb0RvYy54bWysU8Fu2zAMvQ/YPwi6L06arh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" stroked="f">
                <v:textbox style="mso-fit-shape-to-text:t" inset="0,0,0,0">
                  <w:txbxContent>
                    <w:p w14:paraId="482DDC25" w14:textId="600F1D6D" w:rsidR="005462B3" w:rsidRPr="00997820" w:rsidRDefault="005462B3" w:rsidP="005462B3">
                      <w:pPr>
                        <w:pStyle w:val="Titulek"/>
                      </w:pPr>
                      <w:bookmarkStart w:id="25" w:name="_Toc138777356"/>
                      <w:bookmarkStart w:id="26" w:name="_Toc151662782"/>
                      <w:r>
                        <w:t xml:space="preserve">Obrázek </w:t>
                      </w:r>
                      <w:fldSimple w:instr=" SEQ Obrázek \* ARABIC ">
                        <w:r w:rsidR="00810B71">
                          <w:rPr>
                            <w:noProof/>
                          </w:rPr>
                          <w:t>3</w:t>
                        </w:r>
                      </w:fldSimple>
                      <w:r>
                        <w:t xml:space="preserve"> - Proces vytváření nového uživatele (zdroj: autor)</w:t>
                      </w:r>
                      <w:bookmarkEnd w:id="25"/>
                      <w:bookmarkEnd w:id="26"/>
                    </w:p>
                  </w:txbxContent>
                </v:textbox>
                <w10:wrap type="topAndBottom" anchorx="page"/>
              </v:shape>
            </w:pict>
          </mc:Fallback>
        </mc:AlternateContent>
      </w:r>
      <w:r>
        <w:t>Proces tvorby uživatele</w:t>
      </w:r>
      <w:bookmarkEnd w:id="22"/>
    </w:p>
    <w:p w14:paraId="415EA10E" w14:textId="77777777" w:rsidR="005462B3" w:rsidRDefault="005462B3" w:rsidP="005462B3">
      <w:pPr>
        <w:pStyle w:val="Nadpis3"/>
      </w:pPr>
      <w:bookmarkStart w:id="27" w:name="_Toc151662724"/>
      <w:r>
        <w:rPr>
          <w:noProof/>
        </w:rPr>
        <w:lastRenderedPageBreak/>
        <w:drawing>
          <wp:anchor distT="0" distB="0" distL="114300" distR="114300" simplePos="0" relativeHeight="251708416" behindDoc="0" locked="0" layoutInCell="1" allowOverlap="1" wp14:anchorId="6BB4EC6E" wp14:editId="16DF3445">
            <wp:simplePos x="0" y="0"/>
            <wp:positionH relativeFrom="page">
              <wp:align>center</wp:align>
            </wp:positionH>
            <wp:positionV relativeFrom="paragraph">
              <wp:posOffset>347345</wp:posOffset>
            </wp:positionV>
            <wp:extent cx="2553970" cy="8181975"/>
            <wp:effectExtent l="0" t="0" r="0" b="9525"/>
            <wp:wrapTopAndBottom/>
            <wp:docPr id="217996501" name="Obrázek 4" descr="Obsah obrázku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96501" name="Obrázek 4" descr="Obsah obrázku diagram&#10;&#10;Popis byl vytvořen automaticky"/>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53970" cy="81819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4320" behindDoc="0" locked="0" layoutInCell="1" allowOverlap="1" wp14:anchorId="0BE4FBBC" wp14:editId="6A9A0568">
                <wp:simplePos x="0" y="0"/>
                <wp:positionH relativeFrom="page">
                  <wp:align>center</wp:align>
                </wp:positionH>
                <wp:positionV relativeFrom="paragraph">
                  <wp:posOffset>8578490</wp:posOffset>
                </wp:positionV>
                <wp:extent cx="3502025" cy="635"/>
                <wp:effectExtent l="0" t="0" r="3175" b="0"/>
                <wp:wrapTopAndBottom/>
                <wp:docPr id="20" name="Textové pole 20"/>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wps:spPr>
                      <wps:txbx>
                        <w:txbxContent>
                          <w:p w14:paraId="22636510" w14:textId="1D1C0CE8" w:rsidR="005462B3" w:rsidRPr="00786405" w:rsidRDefault="005462B3" w:rsidP="005462B3">
                            <w:pPr>
                              <w:pStyle w:val="Titulek"/>
                            </w:pPr>
                            <w:bookmarkStart w:id="28" w:name="_Toc138777357"/>
                            <w:bookmarkStart w:id="29" w:name="_Toc151662783"/>
                            <w:r>
                              <w:t xml:space="preserve">Obrázek </w:t>
                            </w:r>
                            <w:fldSimple w:instr=" SEQ Obrázek \* ARABIC ">
                              <w:r w:rsidR="00810B71">
                                <w:rPr>
                                  <w:noProof/>
                                </w:rPr>
                                <w:t>4</w:t>
                              </w:r>
                            </w:fldSimple>
                            <w:r>
                              <w:t xml:space="preserve"> - Proces vytváření nového kurzu </w:t>
                            </w:r>
                            <w:r w:rsidRPr="00530666">
                              <w:t>(</w:t>
                            </w:r>
                            <w:r>
                              <w:t>zdroj: autor</w:t>
                            </w:r>
                            <w:r w:rsidRPr="00530666">
                              <w:t>)</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E4FBBC" id="Textové pole 20" o:spid="_x0000_s1027" type="#_x0000_t202" style="position:absolute;left:0;text-align:left;margin-left:0;margin-top:675.45pt;width:275.75pt;height:.05pt;z-index:25170432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" stroked="f">
                <v:textbox style="mso-fit-shape-to-text:t" inset="0,0,0,0">
                  <w:txbxContent>
                    <w:p w14:paraId="22636510" w14:textId="1D1C0CE8" w:rsidR="005462B3" w:rsidRPr="00786405" w:rsidRDefault="005462B3" w:rsidP="005462B3">
                      <w:pPr>
                        <w:pStyle w:val="Titulek"/>
                      </w:pPr>
                      <w:bookmarkStart w:id="30" w:name="_Toc138777357"/>
                      <w:bookmarkStart w:id="31" w:name="_Toc151662783"/>
                      <w:r>
                        <w:t xml:space="preserve">Obrázek </w:t>
                      </w:r>
                      <w:fldSimple w:instr=" SEQ Obrázek \* ARABIC ">
                        <w:r w:rsidR="00810B71">
                          <w:rPr>
                            <w:noProof/>
                          </w:rPr>
                          <w:t>4</w:t>
                        </w:r>
                      </w:fldSimple>
                      <w:r>
                        <w:t xml:space="preserve"> - Proces vytváření nového kurzu </w:t>
                      </w:r>
                      <w:r w:rsidRPr="00530666">
                        <w:t>(</w:t>
                      </w:r>
                      <w:r>
                        <w:t>zdroj: autor</w:t>
                      </w:r>
                      <w:r w:rsidRPr="00530666">
                        <w:t>)</w:t>
                      </w:r>
                      <w:bookmarkEnd w:id="30"/>
                      <w:bookmarkEnd w:id="31"/>
                    </w:p>
                  </w:txbxContent>
                </v:textbox>
                <w10:wrap type="topAndBottom" anchorx="page"/>
              </v:shape>
            </w:pict>
          </mc:Fallback>
        </mc:AlternateContent>
      </w:r>
      <w:r>
        <w:t>Proces tvorby kurzu</w:t>
      </w:r>
      <w:bookmarkEnd w:id="27"/>
    </w:p>
    <w:p w14:paraId="66556402" w14:textId="77777777" w:rsidR="005462B3" w:rsidRDefault="005462B3" w:rsidP="005462B3">
      <w:pPr>
        <w:pStyle w:val="Nadpis3"/>
      </w:pPr>
      <w:bookmarkStart w:id="32" w:name="_Toc151662725"/>
      <w:r>
        <w:rPr>
          <w:noProof/>
          <w14:numForm w14:val="default"/>
        </w:rPr>
        <w:lastRenderedPageBreak/>
        <w:drawing>
          <wp:anchor distT="0" distB="0" distL="114300" distR="114300" simplePos="0" relativeHeight="251710464" behindDoc="0" locked="0" layoutInCell="1" allowOverlap="1" wp14:anchorId="31CE43C5" wp14:editId="510AA000">
            <wp:simplePos x="0" y="0"/>
            <wp:positionH relativeFrom="page">
              <wp:align>center</wp:align>
            </wp:positionH>
            <wp:positionV relativeFrom="paragraph">
              <wp:posOffset>328295</wp:posOffset>
            </wp:positionV>
            <wp:extent cx="2374900" cy="8220075"/>
            <wp:effectExtent l="0" t="0" r="6350" b="9525"/>
            <wp:wrapTopAndBottom/>
            <wp:docPr id="91069025"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69025" name="Obrázek 9106902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74900" cy="82200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5344" behindDoc="0" locked="0" layoutInCell="1" allowOverlap="1" wp14:anchorId="1FA90C20" wp14:editId="3342DF39">
                <wp:simplePos x="0" y="0"/>
                <wp:positionH relativeFrom="page">
                  <wp:align>center</wp:align>
                </wp:positionH>
                <wp:positionV relativeFrom="paragraph">
                  <wp:posOffset>8658872</wp:posOffset>
                </wp:positionV>
                <wp:extent cx="2889250" cy="189230"/>
                <wp:effectExtent l="0" t="0" r="6350" b="1270"/>
                <wp:wrapTopAndBottom/>
                <wp:docPr id="21" name="Textové pole 21"/>
                <wp:cNvGraphicFramePr/>
                <a:graphic xmlns:a="http://schemas.openxmlformats.org/drawingml/2006/main">
                  <a:graphicData uri="http://schemas.microsoft.com/office/word/2010/wordprocessingShape">
                    <wps:wsp>
                      <wps:cNvSpPr txBox="1"/>
                      <wps:spPr>
                        <a:xfrm>
                          <a:off x="0" y="0"/>
                          <a:ext cx="2889250" cy="189230"/>
                        </a:xfrm>
                        <a:prstGeom prst="rect">
                          <a:avLst/>
                        </a:prstGeom>
                        <a:solidFill>
                          <a:prstClr val="white"/>
                        </a:solidFill>
                        <a:ln>
                          <a:noFill/>
                        </a:ln>
                      </wps:spPr>
                      <wps:txbx>
                        <w:txbxContent>
                          <w:p w14:paraId="5A28E6AF" w14:textId="60BD5E47" w:rsidR="005462B3" w:rsidRPr="00F13586" w:rsidRDefault="005462B3" w:rsidP="005462B3">
                            <w:pPr>
                              <w:pStyle w:val="Titulek"/>
                              <w:rPr>
                                <w:noProof/>
                              </w:rPr>
                            </w:pPr>
                            <w:bookmarkStart w:id="33" w:name="_Toc138777358"/>
                            <w:bookmarkStart w:id="34" w:name="_Toc151662784"/>
                            <w:r w:rsidRPr="00F13586">
                              <w:t xml:space="preserve">Obrázek </w:t>
                            </w:r>
                            <w:fldSimple w:instr=" SEQ Obrázek \* ARABIC ">
                              <w:r w:rsidR="00810B71">
                                <w:rPr>
                                  <w:noProof/>
                                </w:rPr>
                                <w:t>5</w:t>
                              </w:r>
                            </w:fldSimple>
                            <w:r w:rsidRPr="00F13586">
                              <w:t xml:space="preserve"> - Proces vytváření lekce (zdroj: autor)</w:t>
                            </w:r>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A90C20" id="Textové pole 21" o:spid="_x0000_s1028" type="#_x0000_t202" style="position:absolute;left:0;text-align:left;margin-left:0;margin-top:681.8pt;width:227.5pt;height:14.9pt;z-index:25170534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" stroked="f">
                <v:textbox inset="0,0,0,0">
                  <w:txbxContent>
                    <w:p w14:paraId="5A28E6AF" w14:textId="60BD5E47" w:rsidR="005462B3" w:rsidRPr="00F13586" w:rsidRDefault="005462B3" w:rsidP="005462B3">
                      <w:pPr>
                        <w:pStyle w:val="Titulek"/>
                        <w:rPr>
                          <w:noProof/>
                        </w:rPr>
                      </w:pPr>
                      <w:bookmarkStart w:id="35" w:name="_Toc138777358"/>
                      <w:bookmarkStart w:id="36" w:name="_Toc151662784"/>
                      <w:r w:rsidRPr="00F13586">
                        <w:t xml:space="preserve">Obrázek </w:t>
                      </w:r>
                      <w:fldSimple w:instr=" SEQ Obrázek \* ARABIC ">
                        <w:r w:rsidR="00810B71">
                          <w:rPr>
                            <w:noProof/>
                          </w:rPr>
                          <w:t>5</w:t>
                        </w:r>
                      </w:fldSimple>
                      <w:r w:rsidRPr="00F13586">
                        <w:t xml:space="preserve"> - Proces vytváření lekce (zdroj: autor)</w:t>
                      </w:r>
                      <w:bookmarkEnd w:id="35"/>
                      <w:bookmarkEnd w:id="36"/>
                    </w:p>
                  </w:txbxContent>
                </v:textbox>
                <w10:wrap type="topAndBottom" anchorx="page"/>
              </v:shape>
            </w:pict>
          </mc:Fallback>
        </mc:AlternateContent>
      </w:r>
      <w:r>
        <w:t>Proces tvorby lekce</w:t>
      </w:r>
      <w:bookmarkEnd w:id="32"/>
    </w:p>
    <w:p w14:paraId="74EA9D54" w14:textId="77777777" w:rsidR="005462B3" w:rsidRDefault="005462B3" w:rsidP="005462B3">
      <w:pPr>
        <w:pStyle w:val="Nadpis3"/>
      </w:pPr>
      <w:bookmarkStart w:id="37" w:name="_Toc151662726"/>
      <w:r>
        <w:rPr>
          <w:noProof/>
        </w:rPr>
        <w:lastRenderedPageBreak/>
        <mc:AlternateContent>
          <mc:Choice Requires="wps">
            <w:drawing>
              <wp:anchor distT="0" distB="0" distL="114300" distR="114300" simplePos="0" relativeHeight="251706368" behindDoc="0" locked="0" layoutInCell="1" allowOverlap="1" wp14:anchorId="277A5F02" wp14:editId="1C9B8647">
                <wp:simplePos x="0" y="0"/>
                <wp:positionH relativeFrom="margin">
                  <wp:align>center</wp:align>
                </wp:positionH>
                <wp:positionV relativeFrom="paragraph">
                  <wp:posOffset>8578215</wp:posOffset>
                </wp:positionV>
                <wp:extent cx="2872105" cy="635"/>
                <wp:effectExtent l="0" t="0" r="4445" b="0"/>
                <wp:wrapTopAndBottom/>
                <wp:docPr id="1580513429" name="Textové pole 1"/>
                <wp:cNvGraphicFramePr/>
                <a:graphic xmlns:a="http://schemas.openxmlformats.org/drawingml/2006/main">
                  <a:graphicData uri="http://schemas.microsoft.com/office/word/2010/wordprocessingShape">
                    <wps:wsp>
                      <wps:cNvSpPr txBox="1"/>
                      <wps:spPr>
                        <a:xfrm>
                          <a:off x="0" y="0"/>
                          <a:ext cx="2872105" cy="635"/>
                        </a:xfrm>
                        <a:prstGeom prst="rect">
                          <a:avLst/>
                        </a:prstGeom>
                        <a:solidFill>
                          <a:prstClr val="white"/>
                        </a:solidFill>
                        <a:ln>
                          <a:noFill/>
                        </a:ln>
                      </wps:spPr>
                      <wps:txbx>
                        <w:txbxContent>
                          <w:p w14:paraId="6E26B98A" w14:textId="5F462E6D" w:rsidR="005462B3" w:rsidRPr="0057313F" w:rsidRDefault="005462B3" w:rsidP="005462B3">
                            <w:pPr>
                              <w:pStyle w:val="Titulek"/>
                              <w:rPr>
                                <w:b/>
                                <w:noProof/>
                                <w:szCs w:val="28"/>
                              </w:rPr>
                            </w:pPr>
                            <w:bookmarkStart w:id="38" w:name="_Toc138777359"/>
                            <w:bookmarkStart w:id="39" w:name="_Toc151662785"/>
                            <w:r>
                              <w:t xml:space="preserve">Obrázek </w:t>
                            </w:r>
                            <w:fldSimple w:instr=" SEQ Obrázek \* ARABIC ">
                              <w:r w:rsidR="00810B71">
                                <w:rPr>
                                  <w:noProof/>
                                </w:rPr>
                                <w:t>6</w:t>
                              </w:r>
                            </w:fldSimple>
                            <w:r>
                              <w:t xml:space="preserve"> - Proces tvorby třídy (zdroj: autor)</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7A5F02" id="Textové pole 1" o:spid="_x0000_s1029" type="#_x0000_t202" style="position:absolute;left:0;text-align:left;margin-left:0;margin-top:675.45pt;width:226.15pt;height:.05pt;z-index:2517063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0AHGgIAAD8EAAAOAAAAZHJzL2Uyb0RvYy54bWysU8Fu2zAMvQ/YPwi6L05StCu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" stroked="f">
                <v:textbox style="mso-fit-shape-to-text:t" inset="0,0,0,0">
                  <w:txbxContent>
                    <w:p w14:paraId="6E26B98A" w14:textId="5F462E6D" w:rsidR="005462B3" w:rsidRPr="0057313F" w:rsidRDefault="005462B3" w:rsidP="005462B3">
                      <w:pPr>
                        <w:pStyle w:val="Titulek"/>
                        <w:rPr>
                          <w:b/>
                          <w:noProof/>
                          <w:szCs w:val="28"/>
                        </w:rPr>
                      </w:pPr>
                      <w:bookmarkStart w:id="40" w:name="_Toc138777359"/>
                      <w:bookmarkStart w:id="41" w:name="_Toc151662785"/>
                      <w:r>
                        <w:t xml:space="preserve">Obrázek </w:t>
                      </w:r>
                      <w:fldSimple w:instr=" SEQ Obrázek \* ARABIC ">
                        <w:r w:rsidR="00810B71">
                          <w:rPr>
                            <w:noProof/>
                          </w:rPr>
                          <w:t>6</w:t>
                        </w:r>
                      </w:fldSimple>
                      <w:r>
                        <w:t xml:space="preserve"> - Proces tvorby třídy (zdroj: autor)</w:t>
                      </w:r>
                      <w:bookmarkEnd w:id="40"/>
                      <w:bookmarkEnd w:id="41"/>
                    </w:p>
                  </w:txbxContent>
                </v:textbox>
                <w10:wrap type="topAndBottom" anchorx="margin"/>
              </v:shape>
            </w:pict>
          </mc:Fallback>
        </mc:AlternateContent>
      </w:r>
      <w:r>
        <w:rPr>
          <w:noProof/>
        </w:rPr>
        <w:drawing>
          <wp:anchor distT="0" distB="0" distL="114300" distR="114300" simplePos="0" relativeHeight="251709440" behindDoc="0" locked="0" layoutInCell="1" allowOverlap="1" wp14:anchorId="157B0E43" wp14:editId="2CDEEA38">
            <wp:simplePos x="0" y="0"/>
            <wp:positionH relativeFrom="page">
              <wp:align>center</wp:align>
            </wp:positionH>
            <wp:positionV relativeFrom="paragraph">
              <wp:posOffset>437515</wp:posOffset>
            </wp:positionV>
            <wp:extent cx="2505075" cy="8024495"/>
            <wp:effectExtent l="0" t="0" r="9525" b="0"/>
            <wp:wrapTopAndBottom/>
            <wp:docPr id="1614500831" name="Obrázek 5" descr="Obsah obrázku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500831" name="Obrázek 5" descr="Obsah obrázku diagram&#10;&#10;Popis byl vytvořen automaticky"/>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05075" cy="8024495"/>
                    </a:xfrm>
                    <a:prstGeom prst="rect">
                      <a:avLst/>
                    </a:prstGeom>
                    <a:noFill/>
                    <a:ln>
                      <a:noFill/>
                    </a:ln>
                  </pic:spPr>
                </pic:pic>
              </a:graphicData>
            </a:graphic>
            <wp14:sizeRelH relativeFrom="margin">
              <wp14:pctWidth>0</wp14:pctWidth>
            </wp14:sizeRelH>
            <wp14:sizeRelV relativeFrom="margin">
              <wp14:pctHeight>0</wp14:pctHeight>
            </wp14:sizeRelV>
          </wp:anchor>
        </w:drawing>
      </w:r>
      <w:r>
        <w:t>Proces tvorby třídy</w:t>
      </w:r>
      <w:bookmarkEnd w:id="37"/>
    </w:p>
    <w:p w14:paraId="67A2A257" w14:textId="0B40DD21" w:rsidR="005462B3" w:rsidRDefault="005462B3" w:rsidP="005462B3">
      <w:r>
        <w:lastRenderedPageBreak/>
        <w:t xml:space="preserve">Základem metodiky EPC je navázání událostí na funkce, které spouští další události, a tak to probíhá až do konečné události. Každý proces vymodelovaný pomocí EPC metodiky se skládá ze dvou základních událostí a spouštěcí události a konečné události. V případě vymodelovaných procesů je vždy spouštěcí událost přihlášení uživatele s rolí admin nebo lektor do systému. Každý proces končí úspěšném vytvoření daného objektu tj vytvoření uživatele, kurzu, lekce nebo třídy s docházkami a rozvrhem. Jednotlivé procesy se skládají z několika událostí a funkcí. </w:t>
      </w:r>
    </w:p>
    <w:p w14:paraId="594BC947" w14:textId="486986E4" w:rsidR="005462B3" w:rsidRPr="007D5DFE" w:rsidRDefault="005462B3" w:rsidP="007D5DFE">
      <w:r>
        <w:t>První je spouštěcí událost přihlášení uživatele, jak již bylo řečeno. Následuje funkce zobrazení seznamu daných objektů uživatelem. Po zobrazení seznamu následuje zvolení akce tvorby objektu uživatelem a zobrazení formuláře s poli. Následně musí uživatel vyplnit daný formulář, vybrat hodnoty a vyplnit pole. Poté stačí přiřadit podružnými objekty, nebo potvrdit registraci a objekt je úspěšně vytvořen. V případě tvorby třídy se proces ukončuje i vygenerováním docházek a rozvrhů. V případě lekce je nutné uvážit, zda se jedná o admina nebo lektora. Pokud uživatel má přiřazenou roli lektor je nutné danou lekci schválit před jejím vytvořením.</w:t>
      </w:r>
    </w:p>
    <w:p w14:paraId="2BA2CF66" w14:textId="4A701FDA" w:rsidR="009F6134" w:rsidRDefault="009F6134" w:rsidP="009F6134">
      <w:pPr>
        <w:pStyle w:val="Nadpis2"/>
      </w:pPr>
      <w:bookmarkStart w:id="42" w:name="_Požadavky_1"/>
      <w:bookmarkStart w:id="43" w:name="_Toc151662727"/>
      <w:bookmarkEnd w:id="42"/>
      <w:r>
        <w:t>Požadavky</w:t>
      </w:r>
      <w:bookmarkEnd w:id="43"/>
    </w:p>
    <w:p w14:paraId="4A82CFFA" w14:textId="0CCB7B31" w:rsidR="005B7424" w:rsidRPr="005B7424" w:rsidRDefault="002E4E65" w:rsidP="005B7424">
      <w:r>
        <w:t>Tato</w:t>
      </w:r>
      <w:r w:rsidR="005B7424">
        <w:t xml:space="preserve"> </w:t>
      </w:r>
      <w:r w:rsidR="00204BAB">
        <w:t>sekce</w:t>
      </w:r>
      <w:r w:rsidR="005B7424">
        <w:t xml:space="preserve"> </w:t>
      </w:r>
      <w:r>
        <w:t xml:space="preserve">se </w:t>
      </w:r>
      <w:r w:rsidR="005B7424">
        <w:t>bud</w:t>
      </w:r>
      <w:r>
        <w:t>e zabývat</w:t>
      </w:r>
      <w:r w:rsidR="005B7424">
        <w:t xml:space="preserve"> již zmíněnými požadavky v kapitole 1.4, ale </w:t>
      </w:r>
      <w:r w:rsidR="00204BAB">
        <w:t>budou rozebrány</w:t>
      </w:r>
      <w:r w:rsidR="005B7424">
        <w:t xml:space="preserve"> více do detailu. Rozdělení požadavků zůstane i nadále na funkční a nefunkční. </w:t>
      </w:r>
      <w:r w:rsidR="00A464F3">
        <w:t xml:space="preserve">Funkční požadavky budou popsány a poté budou vyjádřeny pomocí diagramu případů užití, které budou navázány na jednotlivé typy uživatelů. Nefunkční požadavky jsou v podstatě kvalitativní omezení, která musí systém splňovat podle </w:t>
      </w:r>
      <w:r w:rsidR="00415119">
        <w:t>požadavků a potřeb klienta</w:t>
      </w:r>
      <w:r w:rsidR="00A464F3">
        <w:t xml:space="preserve">. </w:t>
      </w:r>
      <w:r w:rsidR="007835EA">
        <w:t>M</w:t>
      </w:r>
      <w:r w:rsidR="0079758F">
        <w:t>ohou</w:t>
      </w:r>
      <w:r w:rsidR="007835EA">
        <w:t xml:space="preserve"> se zabývat požadavky na bezpečnost, udržitelnost, spolehlivost, škálovatelnost atd.</w:t>
      </w:r>
      <w:r w:rsidR="007D5B8D">
        <w:t xml:space="preserve"> V této části jsou i požadavky na obecnost systému.</w:t>
      </w:r>
      <w:r w:rsidR="007835EA">
        <w:t xml:space="preserve"> </w:t>
      </w:r>
      <w:r w:rsidR="007835EA">
        <w:fldChar w:fldCharType="begin"/>
      </w:r>
      <w:r w:rsidR="007D5DFE">
        <w:instrText xml:space="preserve"> ADDIN ZOTERO_ITEM CSL_CITATION {"citationID":"JfHyhtMn","properties":{"formattedCitation":"(Singla, 2020)","plainCitation":"(Singla, 2020)","noteIndex":0},"citationItems":[{"id":9,"uris":["http://zotero.org/users/local/zPyZa9qd/items/S2VC2D3B"],"itemData":{"id":9,"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Functional vs Non Functional Requirements","URL":"https://www.geeksforgeeks.org/functional-vs-non-functional-requirements/","author":[{"family":"Singla","given":"Chitra"}],"accessed":{"date-parts":[["2023",1,26]]},"issued":{"date-parts":[["2020",4,28]]}}}],"schema":"https://github.com/citation-style-language/schema/raw/master/csl-citation.json"} </w:instrText>
      </w:r>
      <w:r w:rsidR="007835EA">
        <w:fldChar w:fldCharType="separate"/>
      </w:r>
      <w:r w:rsidR="007D5DFE" w:rsidRPr="007D5DFE">
        <w:rPr>
          <w:rFonts w:ascii="Georgia" w:hAnsi="Georgia"/>
        </w:rPr>
        <w:t>(</w:t>
      </w:r>
      <w:proofErr w:type="spellStart"/>
      <w:r w:rsidR="007D5DFE" w:rsidRPr="007D5DFE">
        <w:rPr>
          <w:rFonts w:ascii="Georgia" w:hAnsi="Georgia"/>
        </w:rPr>
        <w:t>Singla</w:t>
      </w:r>
      <w:proofErr w:type="spellEnd"/>
      <w:r w:rsidR="007D5DFE" w:rsidRPr="007D5DFE">
        <w:rPr>
          <w:rFonts w:ascii="Georgia" w:hAnsi="Georgia"/>
        </w:rPr>
        <w:t>, 2020)</w:t>
      </w:r>
      <w:r w:rsidR="007835EA">
        <w:fldChar w:fldCharType="end"/>
      </w:r>
    </w:p>
    <w:p w14:paraId="28D49664" w14:textId="0B6B0674" w:rsidR="009A42AC" w:rsidRDefault="009A42AC" w:rsidP="00F809D3">
      <w:pPr>
        <w:pStyle w:val="Nadpis3"/>
      </w:pPr>
      <w:bookmarkStart w:id="44" w:name="_Toc151662728"/>
      <w:r>
        <w:t>Funkční požadavky</w:t>
      </w:r>
      <w:bookmarkEnd w:id="44"/>
    </w:p>
    <w:p w14:paraId="1067E0C7" w14:textId="72C662E4" w:rsidR="00857D8C" w:rsidRDefault="007835EA" w:rsidP="003A0E31">
      <w:r>
        <w:t xml:space="preserve">Funkční požadavky </w:t>
      </w:r>
      <w:r w:rsidR="00B73CA8">
        <w:t xml:space="preserve">se týkají následujících </w:t>
      </w:r>
      <w:r w:rsidR="00A4500B">
        <w:t>případ</w:t>
      </w:r>
      <w:r w:rsidR="00B73CA8">
        <w:t>ů</w:t>
      </w:r>
      <w:r w:rsidR="00A4500B">
        <w:t xml:space="preserve"> užití</w:t>
      </w:r>
      <w:r w:rsidR="00B73CA8">
        <w:t>, které</w:t>
      </w:r>
      <w:r w:rsidR="00A4500B">
        <w:t xml:space="preserve"> se věnují autentizaci uživatele:</w:t>
      </w:r>
    </w:p>
    <w:p w14:paraId="41089119" w14:textId="2A63A6B5" w:rsidR="00A4500B" w:rsidRDefault="00A4500B" w:rsidP="00A4500B">
      <w:pPr>
        <w:pStyle w:val="Odstavecseseznamem"/>
        <w:numPr>
          <w:ilvl w:val="0"/>
          <w:numId w:val="9"/>
        </w:numPr>
      </w:pPr>
      <w:r>
        <w:t>Přihlásit se</w:t>
      </w:r>
    </w:p>
    <w:p w14:paraId="4BFF281F" w14:textId="0897C873" w:rsidR="00A4500B" w:rsidRDefault="00A4500B" w:rsidP="00A4500B">
      <w:pPr>
        <w:pStyle w:val="Odstavecseseznamem"/>
        <w:numPr>
          <w:ilvl w:val="0"/>
          <w:numId w:val="9"/>
        </w:numPr>
      </w:pPr>
      <w:r>
        <w:t>Obnovit zapomenuté heslo pomocí odkazu zaslaném</w:t>
      </w:r>
      <w:r w:rsidR="00204BAB">
        <w:t>u</w:t>
      </w:r>
      <w:r>
        <w:t xml:space="preserve"> na email</w:t>
      </w:r>
    </w:p>
    <w:p w14:paraId="08C9BDB4" w14:textId="4E5BF09F" w:rsidR="00A4500B" w:rsidRDefault="00A4500B" w:rsidP="00A4500B">
      <w:pPr>
        <w:pStyle w:val="Odstavecseseznamem"/>
        <w:numPr>
          <w:ilvl w:val="0"/>
          <w:numId w:val="9"/>
        </w:numPr>
      </w:pPr>
      <w:r>
        <w:t>Odhlásit se</w:t>
      </w:r>
    </w:p>
    <w:p w14:paraId="7840E49A" w14:textId="53685577" w:rsidR="007835EA" w:rsidRDefault="000F3ECA" w:rsidP="003A0E31">
      <w:r>
        <w:t>Každý</w:t>
      </w:r>
      <w:r w:rsidR="00A4500B">
        <w:t xml:space="preserve"> uživatel</w:t>
      </w:r>
      <w:r w:rsidR="00101D93">
        <w:t xml:space="preserve"> </w:t>
      </w:r>
      <w:r w:rsidR="00F13586">
        <w:t xml:space="preserve">musí </w:t>
      </w:r>
      <w:r w:rsidR="00101D93">
        <w:t>mít možnost</w:t>
      </w:r>
      <w:r w:rsidR="00F13586">
        <w:t>:</w:t>
      </w:r>
    </w:p>
    <w:p w14:paraId="0EFDBD1F" w14:textId="5C886893" w:rsidR="00A4500B" w:rsidRDefault="00A4500B" w:rsidP="00A4500B">
      <w:pPr>
        <w:pStyle w:val="Odstavecseseznamem"/>
        <w:numPr>
          <w:ilvl w:val="0"/>
          <w:numId w:val="10"/>
        </w:numPr>
      </w:pPr>
      <w:r>
        <w:t>Editace vlastních osobních údajů</w:t>
      </w:r>
    </w:p>
    <w:p w14:paraId="7820B886" w14:textId="01846B18" w:rsidR="00A4500B" w:rsidRDefault="00A4500B" w:rsidP="00A4500B">
      <w:pPr>
        <w:pStyle w:val="Odstavecseseznamem"/>
        <w:numPr>
          <w:ilvl w:val="0"/>
          <w:numId w:val="10"/>
        </w:numPr>
      </w:pPr>
      <w:r>
        <w:t>Spravovat telefonní čísla (u studentů osobní a číslo na rodiče)</w:t>
      </w:r>
    </w:p>
    <w:p w14:paraId="41F268D7" w14:textId="7A82613A" w:rsidR="00A4500B" w:rsidRDefault="00A4500B" w:rsidP="00A4500B">
      <w:pPr>
        <w:pStyle w:val="Odstavecseseznamem"/>
        <w:numPr>
          <w:ilvl w:val="0"/>
          <w:numId w:val="10"/>
        </w:numPr>
      </w:pPr>
      <w:r>
        <w:t>Změnit si heslo</w:t>
      </w:r>
    </w:p>
    <w:p w14:paraId="5445D2EC" w14:textId="2FDAC107" w:rsidR="00A4500B" w:rsidRDefault="00A4500B" w:rsidP="00A4500B">
      <w:pPr>
        <w:pStyle w:val="Odstavecseseznamem"/>
        <w:numPr>
          <w:ilvl w:val="0"/>
          <w:numId w:val="10"/>
        </w:numPr>
      </w:pPr>
      <w:r>
        <w:t xml:space="preserve">Zobrazit zapsané </w:t>
      </w:r>
      <w:r w:rsidR="00245160">
        <w:t>třídy</w:t>
      </w:r>
    </w:p>
    <w:p w14:paraId="09392F2F" w14:textId="766DB5D8" w:rsidR="00A4500B" w:rsidRDefault="00A4500B" w:rsidP="00A4500B">
      <w:pPr>
        <w:pStyle w:val="Odstavecseseznamem"/>
        <w:numPr>
          <w:ilvl w:val="0"/>
          <w:numId w:val="10"/>
        </w:numPr>
      </w:pPr>
      <w:r>
        <w:t>Zobrazit vlastní rozvrh</w:t>
      </w:r>
    </w:p>
    <w:p w14:paraId="0BDECAA3" w14:textId="7228C131" w:rsidR="003E41AF" w:rsidRDefault="00A4500B" w:rsidP="00503264">
      <w:pPr>
        <w:pStyle w:val="Odstavecseseznamem"/>
        <w:numPr>
          <w:ilvl w:val="0"/>
          <w:numId w:val="10"/>
        </w:numPr>
      </w:pPr>
      <w:r>
        <w:t>Zobrazit svou docházku</w:t>
      </w:r>
    </w:p>
    <w:p w14:paraId="5F59108E" w14:textId="2385CFF4" w:rsidR="00A4500B" w:rsidRDefault="00A4500B" w:rsidP="003E41AF">
      <w:r>
        <w:lastRenderedPageBreak/>
        <w:t xml:space="preserve">V seznamu kurzů </w:t>
      </w:r>
      <w:r w:rsidR="0037236D">
        <w:t>musí být</w:t>
      </w:r>
      <w:r w:rsidR="00A05C33">
        <w:t xml:space="preserve"> možnost</w:t>
      </w:r>
      <w:r w:rsidR="0037236D">
        <w:t>:</w:t>
      </w:r>
    </w:p>
    <w:p w14:paraId="3FC477EB" w14:textId="54987560" w:rsidR="0037236D" w:rsidRDefault="0037236D" w:rsidP="0037236D">
      <w:pPr>
        <w:pStyle w:val="Odstavecseseznamem"/>
        <w:numPr>
          <w:ilvl w:val="0"/>
          <w:numId w:val="11"/>
        </w:numPr>
      </w:pPr>
      <w:r>
        <w:t>Procházet dostupné kurzy</w:t>
      </w:r>
    </w:p>
    <w:p w14:paraId="77DBB937" w14:textId="0159CD89" w:rsidR="0037236D" w:rsidRDefault="0037236D" w:rsidP="0037236D">
      <w:pPr>
        <w:pStyle w:val="Odstavecseseznamem"/>
        <w:numPr>
          <w:ilvl w:val="0"/>
          <w:numId w:val="11"/>
        </w:numPr>
      </w:pPr>
      <w:r>
        <w:t>Zobrazit stránku konkrétního kurzu</w:t>
      </w:r>
    </w:p>
    <w:p w14:paraId="65D6ABB3" w14:textId="77777777" w:rsidR="00D97136" w:rsidRDefault="0037236D" w:rsidP="00D97136">
      <w:pPr>
        <w:pStyle w:val="Odstavecseseznamem"/>
        <w:numPr>
          <w:ilvl w:val="0"/>
          <w:numId w:val="11"/>
        </w:numPr>
      </w:pPr>
      <w:r>
        <w:t>Filtrovat kurzy</w:t>
      </w:r>
    </w:p>
    <w:p w14:paraId="342CA815" w14:textId="00C6CDED" w:rsidR="0037236D" w:rsidRDefault="0037236D" w:rsidP="00D97136">
      <w:r>
        <w:t xml:space="preserve">V detailu kurzu tedy musí </w:t>
      </w:r>
      <w:r w:rsidR="002E4E65">
        <w:t>být</w:t>
      </w:r>
      <w:r>
        <w:t>:</w:t>
      </w:r>
    </w:p>
    <w:p w14:paraId="5FEE7C9D" w14:textId="60BA4C3C" w:rsidR="00D97136" w:rsidRDefault="00D97136" w:rsidP="00D97136">
      <w:pPr>
        <w:pStyle w:val="Odstavecseseznamem"/>
        <w:numPr>
          <w:ilvl w:val="0"/>
          <w:numId w:val="10"/>
        </w:numPr>
      </w:pPr>
      <w:r>
        <w:t>Zobrazit podrobnější informace o kurzu</w:t>
      </w:r>
    </w:p>
    <w:p w14:paraId="2D755F3B" w14:textId="12685435" w:rsidR="00D97136" w:rsidRDefault="0037236D" w:rsidP="00D97136">
      <w:pPr>
        <w:pStyle w:val="Odstavecseseznamem"/>
        <w:numPr>
          <w:ilvl w:val="0"/>
          <w:numId w:val="10"/>
        </w:numPr>
      </w:pPr>
      <w:r>
        <w:t xml:space="preserve">Zobrazit </w:t>
      </w:r>
      <w:r w:rsidR="00D97136">
        <w:t>seznam lekcí, ze kterých se kurz skládá</w:t>
      </w:r>
    </w:p>
    <w:p w14:paraId="12B24416" w14:textId="798C9B3D" w:rsidR="0037236D" w:rsidRDefault="006123A1" w:rsidP="0037236D">
      <w:r>
        <w:t>V lekci půjde o tyto případy užití:</w:t>
      </w:r>
    </w:p>
    <w:p w14:paraId="6F4F877B" w14:textId="1085E211" w:rsidR="00E13992" w:rsidRDefault="006123A1" w:rsidP="00101D93">
      <w:pPr>
        <w:pStyle w:val="Odstavecseseznamem"/>
        <w:numPr>
          <w:ilvl w:val="0"/>
          <w:numId w:val="12"/>
        </w:numPr>
      </w:pPr>
      <w:r>
        <w:t>Zobrazit popis lekce</w:t>
      </w:r>
    </w:p>
    <w:p w14:paraId="4EC789A6" w14:textId="5B62BDE5" w:rsidR="006123A1" w:rsidRDefault="006123A1" w:rsidP="006123A1">
      <w:pPr>
        <w:pStyle w:val="Odstavecseseznamem"/>
        <w:numPr>
          <w:ilvl w:val="0"/>
          <w:numId w:val="12"/>
        </w:numPr>
      </w:pPr>
      <w:r>
        <w:t>Pro lektory zobrazit detail lekce (materiály a osnovy)</w:t>
      </w:r>
    </w:p>
    <w:p w14:paraId="761BDC92" w14:textId="40B2D498" w:rsidR="006123A1" w:rsidRDefault="006123A1" w:rsidP="006123A1">
      <w:pPr>
        <w:pStyle w:val="Odstavecseseznamem"/>
        <w:numPr>
          <w:ilvl w:val="0"/>
          <w:numId w:val="12"/>
        </w:numPr>
      </w:pPr>
      <w:r>
        <w:t xml:space="preserve">Pro lektory </w:t>
      </w:r>
      <w:r w:rsidR="00101D93">
        <w:t>udělat</w:t>
      </w:r>
      <w:r>
        <w:t xml:space="preserve"> změnu v detailu lekce</w:t>
      </w:r>
    </w:p>
    <w:p w14:paraId="7285511C" w14:textId="41D40A9A" w:rsidR="00D97136" w:rsidRDefault="006123A1" w:rsidP="00101D93">
      <w:pPr>
        <w:pStyle w:val="Odstavecseseznamem"/>
        <w:numPr>
          <w:ilvl w:val="0"/>
          <w:numId w:val="12"/>
        </w:numPr>
      </w:pPr>
      <w:r>
        <w:t xml:space="preserve">Pro lektory </w:t>
      </w:r>
      <w:r w:rsidR="00101D93">
        <w:t>vytvořit</w:t>
      </w:r>
      <w:r>
        <w:t xml:space="preserve"> novou lekci</w:t>
      </w:r>
    </w:p>
    <w:p w14:paraId="7F85994D" w14:textId="40035BBA" w:rsidR="00D97136" w:rsidRDefault="00D97136" w:rsidP="00D97136">
      <w:r>
        <w:t>V seznamu tříd:</w:t>
      </w:r>
    </w:p>
    <w:p w14:paraId="75F927EC" w14:textId="77777777" w:rsidR="00D97136" w:rsidRDefault="00D97136" w:rsidP="00D97136">
      <w:pPr>
        <w:pStyle w:val="Odstavecseseznamem"/>
        <w:numPr>
          <w:ilvl w:val="0"/>
          <w:numId w:val="11"/>
        </w:numPr>
      </w:pPr>
      <w:r>
        <w:t>Zobrazit třídy ve kterých je zapsán</w:t>
      </w:r>
    </w:p>
    <w:p w14:paraId="727D832A" w14:textId="6271AAB4" w:rsidR="00D97136" w:rsidRDefault="00D97136" w:rsidP="00D97136">
      <w:pPr>
        <w:pStyle w:val="Odstavecseseznamem"/>
        <w:numPr>
          <w:ilvl w:val="0"/>
          <w:numId w:val="11"/>
        </w:numPr>
      </w:pPr>
      <w:r>
        <w:t>Zobrazit stránku konkrétní třídy</w:t>
      </w:r>
    </w:p>
    <w:p w14:paraId="66C6E82D" w14:textId="2414F9BC" w:rsidR="00D97136" w:rsidRDefault="00101D93" w:rsidP="00101D93">
      <w:pPr>
        <w:pStyle w:val="Odstavecseseznamem"/>
        <w:numPr>
          <w:ilvl w:val="0"/>
          <w:numId w:val="12"/>
        </w:numPr>
      </w:pPr>
      <w:r>
        <w:t>Vyhledávat</w:t>
      </w:r>
      <w:r w:rsidR="00D97136">
        <w:t xml:space="preserve"> </w:t>
      </w:r>
      <w:r>
        <w:t>třídy</w:t>
      </w:r>
    </w:p>
    <w:p w14:paraId="5915A721" w14:textId="5BE2CEB4" w:rsidR="00D97136" w:rsidRDefault="00D97136" w:rsidP="00D97136">
      <w:r>
        <w:t>V detailu třídy:</w:t>
      </w:r>
    </w:p>
    <w:p w14:paraId="6EF476BF" w14:textId="5199D10C" w:rsidR="003E41AF" w:rsidRDefault="00D97136" w:rsidP="003E41AF">
      <w:pPr>
        <w:pStyle w:val="Odstavecseseznamem"/>
        <w:numPr>
          <w:ilvl w:val="0"/>
          <w:numId w:val="12"/>
        </w:numPr>
      </w:pPr>
      <w:r>
        <w:t>Zobrazit příslušné lekce z kurzu</w:t>
      </w:r>
    </w:p>
    <w:p w14:paraId="0EB81F11" w14:textId="7FD1E827" w:rsidR="00D97136" w:rsidRDefault="00D97136" w:rsidP="003E41AF">
      <w:pPr>
        <w:pStyle w:val="Odstavecseseznamem"/>
        <w:numPr>
          <w:ilvl w:val="0"/>
          <w:numId w:val="12"/>
        </w:numPr>
      </w:pPr>
      <w:r>
        <w:t>Zobrazit rozvrh</w:t>
      </w:r>
    </w:p>
    <w:p w14:paraId="7C3CE19B" w14:textId="77777777" w:rsidR="00D97136" w:rsidRDefault="00D97136" w:rsidP="00D97136">
      <w:pPr>
        <w:pStyle w:val="Odstavecseseznamem"/>
        <w:numPr>
          <w:ilvl w:val="0"/>
          <w:numId w:val="12"/>
        </w:numPr>
      </w:pPr>
      <w:r>
        <w:t>Zobrazit docházku</w:t>
      </w:r>
    </w:p>
    <w:p w14:paraId="64E6A26D" w14:textId="204405C2" w:rsidR="00D97136" w:rsidRDefault="00D97136" w:rsidP="00D97136">
      <w:pPr>
        <w:pStyle w:val="Odstavecseseznamem"/>
        <w:numPr>
          <w:ilvl w:val="0"/>
          <w:numId w:val="12"/>
        </w:numPr>
      </w:pPr>
      <w:r>
        <w:t>Zobrazit spolužáky</w:t>
      </w:r>
    </w:p>
    <w:p w14:paraId="098DE001" w14:textId="39DEA9A8" w:rsidR="00101D93" w:rsidRDefault="00101D93" w:rsidP="00D97136">
      <w:pPr>
        <w:pStyle w:val="Odstavecseseznamem"/>
        <w:numPr>
          <w:ilvl w:val="0"/>
          <w:numId w:val="12"/>
        </w:numPr>
      </w:pPr>
      <w:r>
        <w:t>Zobrazit lektory</w:t>
      </w:r>
    </w:p>
    <w:p w14:paraId="46A7F051" w14:textId="72B457BD" w:rsidR="00D97136" w:rsidRDefault="00D97136" w:rsidP="00D97136">
      <w:pPr>
        <w:pStyle w:val="Odstavecseseznamem"/>
        <w:numPr>
          <w:ilvl w:val="0"/>
          <w:numId w:val="12"/>
        </w:numPr>
      </w:pPr>
      <w:r>
        <w:t>Pro lektory zobrazit zapsané studenty v jeho třídě</w:t>
      </w:r>
    </w:p>
    <w:p w14:paraId="475D1896" w14:textId="77777777" w:rsidR="00101D93" w:rsidRDefault="00D97136" w:rsidP="00101D93">
      <w:pPr>
        <w:pStyle w:val="Odstavecseseznamem"/>
        <w:numPr>
          <w:ilvl w:val="0"/>
          <w:numId w:val="12"/>
        </w:numPr>
      </w:pPr>
      <w:r>
        <w:t>Pro lektory zobrazit docházku studentů v jeho třídě</w:t>
      </w:r>
    </w:p>
    <w:p w14:paraId="598504B0" w14:textId="77777777" w:rsidR="00101D93" w:rsidRDefault="00101D93" w:rsidP="00101D93">
      <w:pPr>
        <w:pStyle w:val="Odstavecseseznamem"/>
        <w:numPr>
          <w:ilvl w:val="0"/>
          <w:numId w:val="12"/>
        </w:numPr>
      </w:pPr>
      <w:r>
        <w:t>Zobrazit online hovor</w:t>
      </w:r>
    </w:p>
    <w:p w14:paraId="5F11B7BE" w14:textId="77777777" w:rsidR="00101D93" w:rsidRDefault="00101D93" w:rsidP="00101D93">
      <w:pPr>
        <w:pStyle w:val="Odstavecseseznamem"/>
        <w:numPr>
          <w:ilvl w:val="0"/>
          <w:numId w:val="12"/>
        </w:numPr>
      </w:pPr>
      <w:r>
        <w:t>Pro lektory zapsat docházku zapsaným studentům</w:t>
      </w:r>
    </w:p>
    <w:p w14:paraId="00F8A586" w14:textId="3507F249" w:rsidR="00D97136" w:rsidRDefault="00101D93" w:rsidP="00101D93">
      <w:pPr>
        <w:pStyle w:val="Odstavecseseznamem"/>
        <w:numPr>
          <w:ilvl w:val="0"/>
          <w:numId w:val="11"/>
        </w:numPr>
      </w:pPr>
      <w:r>
        <w:t>Pro lektory upravit docházku zapsaným studentům</w:t>
      </w:r>
    </w:p>
    <w:p w14:paraId="0C5C7018" w14:textId="77777777" w:rsidR="00A913F1" w:rsidRDefault="005A21C0" w:rsidP="00A913F1">
      <w:r>
        <w:t>Administrátor musí mít možnost:</w:t>
      </w:r>
    </w:p>
    <w:p w14:paraId="5144FB5F" w14:textId="77777777" w:rsidR="00A913F1" w:rsidRDefault="00A913F1" w:rsidP="00A913F1">
      <w:pPr>
        <w:pStyle w:val="Odstavecseseznamem"/>
        <w:numPr>
          <w:ilvl w:val="0"/>
          <w:numId w:val="13"/>
        </w:numPr>
      </w:pPr>
      <w:r>
        <w:t>Přidělovat studentům náhradní lekce, pokud chyběli na poslední lekci</w:t>
      </w:r>
    </w:p>
    <w:p w14:paraId="2C75D4A9" w14:textId="57E1647D" w:rsidR="00A913F1" w:rsidRDefault="00A913F1" w:rsidP="00A913F1">
      <w:pPr>
        <w:pStyle w:val="Odstavecseseznamem"/>
        <w:numPr>
          <w:ilvl w:val="0"/>
          <w:numId w:val="13"/>
        </w:numPr>
      </w:pPr>
      <w:r>
        <w:t xml:space="preserve">Přidělovat </w:t>
      </w:r>
      <w:r w:rsidR="002E4E65">
        <w:t>náhrady</w:t>
      </w:r>
      <w:r>
        <w:t>, když chybí lektor</w:t>
      </w:r>
    </w:p>
    <w:p w14:paraId="50112DCA" w14:textId="6AB492EF" w:rsidR="005A21C0" w:rsidRDefault="00A913F1" w:rsidP="005A21C0">
      <w:pPr>
        <w:pStyle w:val="Odstavecseseznamem"/>
        <w:numPr>
          <w:ilvl w:val="0"/>
          <w:numId w:val="13"/>
        </w:numPr>
      </w:pPr>
      <w:r>
        <w:t>Spravovat kurzy (vytvořit, zobrazit, editovat, mazat)</w:t>
      </w:r>
    </w:p>
    <w:p w14:paraId="0D18224A" w14:textId="75CEFF24" w:rsidR="00A913F1" w:rsidRDefault="00A913F1" w:rsidP="00A913F1">
      <w:pPr>
        <w:pStyle w:val="Odstavecseseznamem"/>
        <w:numPr>
          <w:ilvl w:val="0"/>
          <w:numId w:val="13"/>
        </w:numPr>
      </w:pPr>
      <w:r>
        <w:t>Spravovat lekce (vytvořit, zobrazit, editovat, mazat</w:t>
      </w:r>
      <w:r w:rsidR="007D7D09">
        <w:t>, přidávat materiály a osnovy</w:t>
      </w:r>
      <w:r>
        <w:t>)</w:t>
      </w:r>
    </w:p>
    <w:p w14:paraId="0C91D6FD" w14:textId="7572BFCF" w:rsidR="00E13992" w:rsidRDefault="00E13992" w:rsidP="00A913F1">
      <w:pPr>
        <w:pStyle w:val="Odstavecseseznamem"/>
        <w:numPr>
          <w:ilvl w:val="0"/>
          <w:numId w:val="13"/>
        </w:numPr>
      </w:pPr>
      <w:r>
        <w:t>Spravovat třídy</w:t>
      </w:r>
    </w:p>
    <w:p w14:paraId="3397A66E" w14:textId="0B126592" w:rsidR="00A913F1" w:rsidRDefault="00A913F1" w:rsidP="00A913F1">
      <w:pPr>
        <w:pStyle w:val="Odstavecseseznamem"/>
        <w:numPr>
          <w:ilvl w:val="0"/>
          <w:numId w:val="13"/>
        </w:numPr>
      </w:pPr>
      <w:r>
        <w:t>Spravovat docházku všech uživatelů (vytvořit, zobrazit, editovat, mazat)</w:t>
      </w:r>
    </w:p>
    <w:p w14:paraId="128C8359" w14:textId="5028A3F8" w:rsidR="00A913F1" w:rsidRDefault="00A913F1" w:rsidP="00A913F1">
      <w:pPr>
        <w:pStyle w:val="Odstavecseseznamem"/>
        <w:numPr>
          <w:ilvl w:val="0"/>
          <w:numId w:val="13"/>
        </w:numPr>
      </w:pPr>
      <w:r>
        <w:t>Spravovat uživatele (registrovat nové, zobrazit, editovat, mazat, zakazovat/ povolovat)</w:t>
      </w:r>
    </w:p>
    <w:p w14:paraId="1FE90B4B" w14:textId="7DCA9C09" w:rsidR="007D7D09" w:rsidRDefault="00A913F1" w:rsidP="007D7D09">
      <w:pPr>
        <w:pStyle w:val="Odstavecseseznamem"/>
        <w:numPr>
          <w:ilvl w:val="0"/>
          <w:numId w:val="13"/>
        </w:numPr>
      </w:pPr>
      <w:r>
        <w:lastRenderedPageBreak/>
        <w:t xml:space="preserve">Zobrazit </w:t>
      </w:r>
      <w:r w:rsidRPr="00A913F1">
        <w:t>si seznam svých přidělených administrátorských oprávnění</w:t>
      </w:r>
    </w:p>
    <w:p w14:paraId="7A92830F" w14:textId="7EF3660E" w:rsidR="008B1019" w:rsidRDefault="001C2708" w:rsidP="007D7D09">
      <w:pPr>
        <w:pStyle w:val="Odstavecseseznamem"/>
        <w:numPr>
          <w:ilvl w:val="0"/>
          <w:numId w:val="13"/>
        </w:numPr>
      </w:pPr>
      <w:r>
        <w:t>Přiřazovat</w:t>
      </w:r>
      <w:r w:rsidR="008B1019">
        <w:t xml:space="preserve"> práva uživatelům a rolím</w:t>
      </w:r>
    </w:p>
    <w:p w14:paraId="4E0B8414" w14:textId="246DC9DA" w:rsidR="008B1019" w:rsidRDefault="008B1019" w:rsidP="007D7D09">
      <w:pPr>
        <w:pStyle w:val="Odstavecseseznamem"/>
        <w:numPr>
          <w:ilvl w:val="0"/>
          <w:numId w:val="13"/>
        </w:numPr>
      </w:pPr>
      <w:r>
        <w:t>Posílat emaily studentům</w:t>
      </w:r>
    </w:p>
    <w:p w14:paraId="26E0CD04" w14:textId="346A3180" w:rsidR="007D7D09" w:rsidRDefault="007D7D09" w:rsidP="007D7D09">
      <w:r>
        <w:t>Všichni uživatelé budou moci kdykoliv zaslat zpětnou vazbu a také budou moci v případě problémů kontaktovat podporu.</w:t>
      </w:r>
    </w:p>
    <w:p w14:paraId="576588BE" w14:textId="73F0AF2B" w:rsidR="0037236D" w:rsidRDefault="007D7D09" w:rsidP="0037236D">
      <w:r>
        <w:t>Uživatelem typu administrátor je myšleno takový uživatel, který má přidělené nejméně jedno administrátorské oprávnění. Z toho lze odvodit, každý administrátor může provádět takové administrátorské funkcionality, ke kterým má přidělená daná administrátorská oprávnění</w:t>
      </w:r>
      <w:r w:rsidR="003117AD">
        <w:t xml:space="preserve"> v</w:t>
      </w:r>
      <w:r w:rsidR="001F0615">
        <w:t xml:space="preserve">iz </w:t>
      </w:r>
      <w:r w:rsidR="003117AD">
        <w:t>O</w:t>
      </w:r>
      <w:r w:rsidR="001F0615">
        <w:t xml:space="preserve">brázek </w:t>
      </w:r>
      <w:r w:rsidR="00101D93">
        <w:t>7</w:t>
      </w:r>
      <w:r w:rsidR="001F0615">
        <w:t xml:space="preserve"> a </w:t>
      </w:r>
      <w:r w:rsidR="00101D93">
        <w:t>8</w:t>
      </w:r>
      <w:r w:rsidR="0012771B">
        <w:t>.</w:t>
      </w:r>
      <w:r w:rsidR="009A4A52">
        <w:t xml:space="preserve"> Na obrázku </w:t>
      </w:r>
      <w:r w:rsidR="00101D93">
        <w:t>7</w:t>
      </w:r>
      <w:r w:rsidR="009A4A52">
        <w:t xml:space="preserve"> a </w:t>
      </w:r>
      <w:r w:rsidR="00101D93">
        <w:t>8</w:t>
      </w:r>
      <w:r w:rsidR="009A4A52">
        <w:t xml:space="preserve"> lze vidět jednotlivá oprávnění uživatelů, podle kategorie.</w:t>
      </w:r>
    </w:p>
    <w:p w14:paraId="7FEF2EB4" w14:textId="25861F81" w:rsidR="00857D8C" w:rsidRDefault="00503264" w:rsidP="00857D8C">
      <w:pPr>
        <w:jc w:val="center"/>
      </w:pPr>
      <w:r>
        <w:rPr>
          <w:noProof/>
          <w14:numForm w14:val="default"/>
        </w:rPr>
        <w:lastRenderedPageBreak/>
        <w:drawing>
          <wp:anchor distT="0" distB="0" distL="114300" distR="114300" simplePos="0" relativeHeight="251711488" behindDoc="0" locked="0" layoutInCell="1" allowOverlap="1" wp14:anchorId="25735E13" wp14:editId="3E27A34E">
            <wp:simplePos x="0" y="0"/>
            <wp:positionH relativeFrom="margin">
              <wp:align>center</wp:align>
            </wp:positionH>
            <wp:positionV relativeFrom="paragraph">
              <wp:posOffset>325</wp:posOffset>
            </wp:positionV>
            <wp:extent cx="3742660" cy="8510025"/>
            <wp:effectExtent l="0" t="0" r="0" b="5715"/>
            <wp:wrapTopAndBottom/>
            <wp:docPr id="1295647283" name="Obrázek 1" descr="Obsah obrázku diagram, řada/pruh, skica, černobílá&#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647283" name="Obrázek 1" descr="Obsah obrázku diagram, řada/pruh, skica, černobílá&#10;&#10;Popis byl vytvořen automaticky"/>
                    <pic:cNvPicPr/>
                  </pic:nvPicPr>
                  <pic:blipFill>
                    <a:blip r:embed="rId32">
                      <a:extLst>
                        <a:ext uri="{28A0092B-C50C-407E-A947-70E740481C1C}">
                          <a14:useLocalDpi xmlns:a14="http://schemas.microsoft.com/office/drawing/2010/main" val="0"/>
                        </a:ext>
                      </a:extLst>
                    </a:blip>
                    <a:stretch>
                      <a:fillRect/>
                    </a:stretch>
                  </pic:blipFill>
                  <pic:spPr>
                    <a:xfrm>
                      <a:off x="0" y="0"/>
                      <a:ext cx="3742660" cy="8510025"/>
                    </a:xfrm>
                    <a:prstGeom prst="rect">
                      <a:avLst/>
                    </a:prstGeom>
                  </pic:spPr>
                </pic:pic>
              </a:graphicData>
            </a:graphic>
          </wp:anchor>
        </w:drawing>
      </w:r>
      <w:r w:rsidR="00857D8C">
        <w:rPr>
          <w:noProof/>
        </w:rPr>
        <mc:AlternateContent>
          <mc:Choice Requires="wps">
            <w:drawing>
              <wp:anchor distT="0" distB="0" distL="114300" distR="114300" simplePos="0" relativeHeight="251660288" behindDoc="0" locked="0" layoutInCell="1" allowOverlap="1" wp14:anchorId="6FD0F8BD" wp14:editId="00320879">
                <wp:simplePos x="0" y="0"/>
                <wp:positionH relativeFrom="margin">
                  <wp:align>center</wp:align>
                </wp:positionH>
                <wp:positionV relativeFrom="paragraph">
                  <wp:posOffset>8631243</wp:posOffset>
                </wp:positionV>
                <wp:extent cx="3826510" cy="172085"/>
                <wp:effectExtent l="0" t="0" r="2540" b="0"/>
                <wp:wrapTopAndBottom/>
                <wp:docPr id="4" name="Textové pole 4"/>
                <wp:cNvGraphicFramePr/>
                <a:graphic xmlns:a="http://schemas.openxmlformats.org/drawingml/2006/main">
                  <a:graphicData uri="http://schemas.microsoft.com/office/word/2010/wordprocessingShape">
                    <wps:wsp>
                      <wps:cNvSpPr txBox="1"/>
                      <wps:spPr>
                        <a:xfrm>
                          <a:off x="0" y="0"/>
                          <a:ext cx="3826510" cy="172085"/>
                        </a:xfrm>
                        <a:prstGeom prst="rect">
                          <a:avLst/>
                        </a:prstGeom>
                        <a:solidFill>
                          <a:prstClr val="white"/>
                        </a:solidFill>
                        <a:ln>
                          <a:noFill/>
                        </a:ln>
                      </wps:spPr>
                      <wps:txbx>
                        <w:txbxContent>
                          <w:p w14:paraId="26FF32C5" w14:textId="40BCB53D" w:rsidR="00857D8C" w:rsidRPr="002D1FAE" w:rsidRDefault="00857D8C" w:rsidP="00857D8C">
                            <w:pPr>
                              <w:pStyle w:val="Titulek"/>
                              <w:jc w:val="center"/>
                              <w:rPr>
                                <w:noProof/>
                              </w:rPr>
                            </w:pPr>
                            <w:bookmarkStart w:id="45" w:name="_Toc138777360"/>
                            <w:bookmarkStart w:id="46" w:name="_Toc151662786"/>
                            <w:r>
                              <w:t xml:space="preserve">Obrázek </w:t>
                            </w:r>
                            <w:fldSimple w:instr=" SEQ Obrázek \* ARABIC ">
                              <w:r w:rsidR="00810B71">
                                <w:rPr>
                                  <w:noProof/>
                                </w:rPr>
                                <w:t>7</w:t>
                              </w:r>
                            </w:fldSimple>
                            <w:r>
                              <w:t xml:space="preserve"> - Diagram případu užití, první část (</w:t>
                            </w:r>
                            <w:r w:rsidR="00A05C33">
                              <w:t>zdroj: autor</w:t>
                            </w:r>
                            <w:r>
                              <w:t>)</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D0F8BD" id="Textové pole 4" o:spid="_x0000_s1030" type="#_x0000_t202" style="position:absolute;left:0;text-align:left;margin-left:0;margin-top:679.65pt;width:301.3pt;height:13.5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" stroked="f">
                <v:textbox inset="0,0,0,0">
                  <w:txbxContent>
                    <w:p w14:paraId="26FF32C5" w14:textId="40BCB53D" w:rsidR="00857D8C" w:rsidRPr="002D1FAE" w:rsidRDefault="00857D8C" w:rsidP="00857D8C">
                      <w:pPr>
                        <w:pStyle w:val="Titulek"/>
                        <w:jc w:val="center"/>
                        <w:rPr>
                          <w:noProof/>
                        </w:rPr>
                      </w:pPr>
                      <w:bookmarkStart w:id="47" w:name="_Toc138777360"/>
                      <w:bookmarkStart w:id="48" w:name="_Toc151662786"/>
                      <w:r>
                        <w:t xml:space="preserve">Obrázek </w:t>
                      </w:r>
                      <w:fldSimple w:instr=" SEQ Obrázek \* ARABIC ">
                        <w:r w:rsidR="00810B71">
                          <w:rPr>
                            <w:noProof/>
                          </w:rPr>
                          <w:t>7</w:t>
                        </w:r>
                      </w:fldSimple>
                      <w:r>
                        <w:t xml:space="preserve"> - Diagram případu užití, první část (</w:t>
                      </w:r>
                      <w:r w:rsidR="00A05C33">
                        <w:t>zdroj: autor</w:t>
                      </w:r>
                      <w:r>
                        <w:t>)</w:t>
                      </w:r>
                      <w:bookmarkEnd w:id="47"/>
                      <w:bookmarkEnd w:id="48"/>
                    </w:p>
                  </w:txbxContent>
                </v:textbox>
                <w10:wrap type="topAndBottom" anchorx="margin"/>
              </v:shape>
            </w:pict>
          </mc:Fallback>
        </mc:AlternateContent>
      </w:r>
      <w:r w:rsidR="00245160" w:rsidRPr="00245160">
        <w:t xml:space="preserve"> </w:t>
      </w:r>
    </w:p>
    <w:p w14:paraId="296BDA3A" w14:textId="7E1E6FB0" w:rsidR="00B364B2" w:rsidRDefault="00640367" w:rsidP="00857D8C">
      <w:pPr>
        <w:jc w:val="center"/>
      </w:pPr>
      <w:r>
        <w:rPr>
          <w:noProof/>
          <w14:numForm w14:val="default"/>
        </w:rPr>
        <w:lastRenderedPageBreak/>
        <w:drawing>
          <wp:anchor distT="0" distB="0" distL="114300" distR="114300" simplePos="0" relativeHeight="251712512" behindDoc="0" locked="0" layoutInCell="1" allowOverlap="1" wp14:anchorId="70AF9F0E" wp14:editId="206165FD">
            <wp:simplePos x="0" y="0"/>
            <wp:positionH relativeFrom="margin">
              <wp:align>center</wp:align>
            </wp:positionH>
            <wp:positionV relativeFrom="paragraph">
              <wp:posOffset>24130</wp:posOffset>
            </wp:positionV>
            <wp:extent cx="3743949" cy="8506047"/>
            <wp:effectExtent l="0" t="0" r="9525" b="0"/>
            <wp:wrapTopAndBottom/>
            <wp:docPr id="1630919636" name="Obrázek 1" descr="Obsah obrázku diagram, text, skica,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919636" name="Obrázek 1" descr="Obsah obrázku diagram, text, skica, řada/pruh&#10;&#10;Popis byl vytvořen automaticky"/>
                    <pic:cNvPicPr/>
                  </pic:nvPicPr>
                  <pic:blipFill>
                    <a:blip r:embed="rId33">
                      <a:extLst>
                        <a:ext uri="{28A0092B-C50C-407E-A947-70E740481C1C}">
                          <a14:useLocalDpi xmlns:a14="http://schemas.microsoft.com/office/drawing/2010/main" val="0"/>
                        </a:ext>
                      </a:extLst>
                    </a:blip>
                    <a:stretch>
                      <a:fillRect/>
                    </a:stretch>
                  </pic:blipFill>
                  <pic:spPr>
                    <a:xfrm>
                      <a:off x="0" y="0"/>
                      <a:ext cx="3743949" cy="8506047"/>
                    </a:xfrm>
                    <a:prstGeom prst="rect">
                      <a:avLst/>
                    </a:prstGeom>
                  </pic:spPr>
                </pic:pic>
              </a:graphicData>
            </a:graphic>
          </wp:anchor>
        </w:drawing>
      </w:r>
      <w:r w:rsidR="00B364B2">
        <w:rPr>
          <w:noProof/>
        </w:rPr>
        <mc:AlternateContent>
          <mc:Choice Requires="wps">
            <w:drawing>
              <wp:anchor distT="0" distB="0" distL="114300" distR="114300" simplePos="0" relativeHeight="251663360" behindDoc="0" locked="0" layoutInCell="1" allowOverlap="1" wp14:anchorId="54AF50D5" wp14:editId="33E7D703">
                <wp:simplePos x="0" y="0"/>
                <wp:positionH relativeFrom="margin">
                  <wp:align>center</wp:align>
                </wp:positionH>
                <wp:positionV relativeFrom="paragraph">
                  <wp:posOffset>8556649</wp:posOffset>
                </wp:positionV>
                <wp:extent cx="4552950" cy="292735"/>
                <wp:effectExtent l="0" t="0" r="0" b="0"/>
                <wp:wrapTopAndBottom/>
                <wp:docPr id="6" name="Textové pole 6"/>
                <wp:cNvGraphicFramePr/>
                <a:graphic xmlns:a="http://schemas.openxmlformats.org/drawingml/2006/main">
                  <a:graphicData uri="http://schemas.microsoft.com/office/word/2010/wordprocessingShape">
                    <wps:wsp>
                      <wps:cNvSpPr txBox="1"/>
                      <wps:spPr>
                        <a:xfrm>
                          <a:off x="0" y="0"/>
                          <a:ext cx="4552950" cy="292735"/>
                        </a:xfrm>
                        <a:prstGeom prst="rect">
                          <a:avLst/>
                        </a:prstGeom>
                        <a:solidFill>
                          <a:prstClr val="white"/>
                        </a:solidFill>
                        <a:ln>
                          <a:noFill/>
                        </a:ln>
                      </wps:spPr>
                      <wps:txbx>
                        <w:txbxContent>
                          <w:p w14:paraId="7F043AE6" w14:textId="2BC79BE9" w:rsidR="00B364B2" w:rsidRPr="00B364B2" w:rsidRDefault="00857D8C" w:rsidP="00B364B2">
                            <w:pPr>
                              <w:pStyle w:val="Titulek"/>
                              <w:jc w:val="center"/>
                            </w:pPr>
                            <w:bookmarkStart w:id="49" w:name="_Toc138777361"/>
                            <w:bookmarkStart w:id="50" w:name="_Toc151662787"/>
                            <w:r>
                              <w:t xml:space="preserve">Obrázek </w:t>
                            </w:r>
                            <w:fldSimple w:instr=" SEQ Obrázek \* ARABIC ">
                              <w:r w:rsidR="00810B71">
                                <w:rPr>
                                  <w:noProof/>
                                </w:rPr>
                                <w:t>8</w:t>
                              </w:r>
                            </w:fldSimple>
                            <w:r>
                              <w:t xml:space="preserve"> - Diagram případů užití, druhá část (</w:t>
                            </w:r>
                            <w:r w:rsidR="00A05C33">
                              <w:t>zdroj:</w:t>
                            </w:r>
                            <w:r>
                              <w:t xml:space="preserve"> </w:t>
                            </w:r>
                            <w:r w:rsidR="00A05C33">
                              <w:t>autor</w:t>
                            </w:r>
                            <w:r>
                              <w:t>)</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F50D5" id="Textové pole 6" o:spid="_x0000_s1031" type="#_x0000_t202" style="position:absolute;left:0;text-align:left;margin-left:0;margin-top:673.75pt;width:358.5pt;height:23.0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" stroked="f">
                <v:textbox inset="0,0,0,0">
                  <w:txbxContent>
                    <w:p w14:paraId="7F043AE6" w14:textId="2BC79BE9" w:rsidR="00B364B2" w:rsidRPr="00B364B2" w:rsidRDefault="00857D8C" w:rsidP="00B364B2">
                      <w:pPr>
                        <w:pStyle w:val="Titulek"/>
                        <w:jc w:val="center"/>
                      </w:pPr>
                      <w:bookmarkStart w:id="51" w:name="_Toc138777361"/>
                      <w:bookmarkStart w:id="52" w:name="_Toc151662787"/>
                      <w:r>
                        <w:t xml:space="preserve">Obrázek </w:t>
                      </w:r>
                      <w:fldSimple w:instr=" SEQ Obrázek \* ARABIC ">
                        <w:r w:rsidR="00810B71">
                          <w:rPr>
                            <w:noProof/>
                          </w:rPr>
                          <w:t>8</w:t>
                        </w:r>
                      </w:fldSimple>
                      <w:r>
                        <w:t xml:space="preserve"> - Diagram případů užití, druhá část (</w:t>
                      </w:r>
                      <w:r w:rsidR="00A05C33">
                        <w:t>zdroj:</w:t>
                      </w:r>
                      <w:r>
                        <w:t xml:space="preserve"> </w:t>
                      </w:r>
                      <w:r w:rsidR="00A05C33">
                        <w:t>autor</w:t>
                      </w:r>
                      <w:r>
                        <w:t>)</w:t>
                      </w:r>
                      <w:bookmarkEnd w:id="51"/>
                      <w:bookmarkEnd w:id="52"/>
                    </w:p>
                  </w:txbxContent>
                </v:textbox>
                <w10:wrap type="topAndBottom" anchorx="margin"/>
              </v:shape>
            </w:pict>
          </mc:Fallback>
        </mc:AlternateContent>
      </w:r>
    </w:p>
    <w:p w14:paraId="7905E661" w14:textId="035C08A9" w:rsidR="003A0E31" w:rsidRDefault="003A0E31" w:rsidP="003A0E31">
      <w:pPr>
        <w:pStyle w:val="Nadpis3"/>
      </w:pPr>
      <w:bookmarkStart w:id="53" w:name="_Toc151662729"/>
      <w:r>
        <w:lastRenderedPageBreak/>
        <w:t>Nefunkční požadavky</w:t>
      </w:r>
      <w:bookmarkEnd w:id="53"/>
    </w:p>
    <w:p w14:paraId="6E01EAEE" w14:textId="5E036DDC" w:rsidR="002319AE" w:rsidRDefault="0082447F" w:rsidP="002319AE">
      <w:r>
        <w:t xml:space="preserve">S tvorbou systému pro správu kurzů se pojí řada nefunkčních požadavků. </w:t>
      </w:r>
      <w:r w:rsidR="002319AE">
        <w:t>Z hlediska legislativy musí systém splňovat následující:</w:t>
      </w:r>
    </w:p>
    <w:p w14:paraId="638028B3" w14:textId="534ADF4A" w:rsidR="00920917" w:rsidRDefault="002319AE" w:rsidP="00920917">
      <w:pPr>
        <w:pStyle w:val="Odstavecseseznamem"/>
        <w:numPr>
          <w:ilvl w:val="0"/>
          <w:numId w:val="15"/>
        </w:numPr>
      </w:pPr>
      <w:r>
        <w:t>Dbát na ochranu osobních údajů</w:t>
      </w:r>
      <w:r w:rsidR="00A05C33">
        <w:t xml:space="preserve"> dle</w:t>
      </w:r>
      <w:r>
        <w:t xml:space="preserve"> GDPR</w:t>
      </w:r>
    </w:p>
    <w:p w14:paraId="74F325E9" w14:textId="6B897748" w:rsidR="002319AE" w:rsidRDefault="002319AE" w:rsidP="002319AE">
      <w:r>
        <w:t xml:space="preserve">Mezi </w:t>
      </w:r>
      <w:r w:rsidR="00A05C33">
        <w:t>hlavní</w:t>
      </w:r>
      <w:r>
        <w:t xml:space="preserve"> nefunkční požadavky řadíme </w:t>
      </w:r>
      <w:r>
        <w:fldChar w:fldCharType="begin"/>
      </w:r>
      <w:r w:rsidR="007D5DFE">
        <w:instrText xml:space="preserve"> ADDIN ZOTERO_ITEM CSL_CITATION {"citationID":"rsAfPmWS","properties":{"formattedCitation":"(Singla, 2020)","plainCitation":"(Singla, 2020)","noteIndex":0},"citationItems":[{"id":9,"uris":["http://zotero.org/users/local/zPyZa9qd/items/S2VC2D3B"],"itemData":{"id":9,"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Functional vs Non Functional Requirements","URL":"https://www.geeksforgeeks.org/functional-vs-non-functional-requirements/","author":[{"family":"Singla","given":"Chitra"}],"accessed":{"date-parts":[["2023",1,26]]},"issued":{"date-parts":[["2020",4,28]]}}}],"schema":"https://github.com/citation-style-language/schema/raw/master/csl-citation.json"} </w:instrText>
      </w:r>
      <w:r>
        <w:fldChar w:fldCharType="separate"/>
      </w:r>
      <w:r w:rsidR="007D5DFE" w:rsidRPr="007D5DFE">
        <w:rPr>
          <w:rFonts w:ascii="Georgia" w:hAnsi="Georgia"/>
        </w:rPr>
        <w:t>(</w:t>
      </w:r>
      <w:proofErr w:type="spellStart"/>
      <w:r w:rsidR="007D5DFE" w:rsidRPr="007D5DFE">
        <w:rPr>
          <w:rFonts w:ascii="Georgia" w:hAnsi="Georgia"/>
        </w:rPr>
        <w:t>Singla</w:t>
      </w:r>
      <w:proofErr w:type="spellEnd"/>
      <w:r w:rsidR="007D5DFE" w:rsidRPr="007D5DFE">
        <w:rPr>
          <w:rFonts w:ascii="Georgia" w:hAnsi="Georgia"/>
        </w:rPr>
        <w:t>, 2020)</w:t>
      </w:r>
      <w:r>
        <w:fldChar w:fldCharType="end"/>
      </w:r>
      <w:r>
        <w:t>:</w:t>
      </w:r>
    </w:p>
    <w:p w14:paraId="57D78465" w14:textId="3EE4FF33" w:rsidR="002319AE" w:rsidRDefault="002319AE" w:rsidP="002319AE">
      <w:pPr>
        <w:pStyle w:val="Odstavecseseznamem"/>
        <w:numPr>
          <w:ilvl w:val="0"/>
          <w:numId w:val="15"/>
        </w:numPr>
      </w:pPr>
      <w:r w:rsidRPr="002319AE">
        <w:t>Bezpečnost</w:t>
      </w:r>
    </w:p>
    <w:p w14:paraId="7DD2A9C1" w14:textId="6E7C9DDA" w:rsidR="002319AE" w:rsidRDefault="002319AE" w:rsidP="002319AE">
      <w:pPr>
        <w:pStyle w:val="Odstavecseseznamem"/>
        <w:numPr>
          <w:ilvl w:val="0"/>
          <w:numId w:val="15"/>
        </w:numPr>
      </w:pPr>
      <w:r w:rsidRPr="002319AE">
        <w:t>Udržitelnos</w:t>
      </w:r>
      <w:r>
        <w:t>t</w:t>
      </w:r>
    </w:p>
    <w:p w14:paraId="528890C8" w14:textId="1115BA3C" w:rsidR="002319AE" w:rsidRDefault="002319AE" w:rsidP="002319AE">
      <w:pPr>
        <w:pStyle w:val="Odstavecseseznamem"/>
        <w:numPr>
          <w:ilvl w:val="0"/>
          <w:numId w:val="15"/>
        </w:numPr>
      </w:pPr>
      <w:r w:rsidRPr="002319AE">
        <w:t>Spolehlivost</w:t>
      </w:r>
    </w:p>
    <w:p w14:paraId="05B45374" w14:textId="52C426D3" w:rsidR="002319AE" w:rsidRDefault="002319AE" w:rsidP="002319AE">
      <w:pPr>
        <w:pStyle w:val="Odstavecseseznamem"/>
        <w:numPr>
          <w:ilvl w:val="0"/>
          <w:numId w:val="15"/>
        </w:numPr>
      </w:pPr>
      <w:r w:rsidRPr="002319AE">
        <w:t>Škálovatelnost</w:t>
      </w:r>
    </w:p>
    <w:p w14:paraId="1F93921A" w14:textId="1FEB2461" w:rsidR="002319AE" w:rsidRDefault="002E4E65" w:rsidP="002319AE">
      <w:pPr>
        <w:pStyle w:val="Odstavecseseznamem"/>
        <w:numPr>
          <w:ilvl w:val="0"/>
          <w:numId w:val="15"/>
        </w:numPr>
      </w:pPr>
      <w:r w:rsidRPr="002319AE">
        <w:t>Znovupoužitelnost</w:t>
      </w:r>
    </w:p>
    <w:p w14:paraId="08E4C87A" w14:textId="5707621D" w:rsidR="002319AE" w:rsidRDefault="001F0615" w:rsidP="002E4E65">
      <w:pPr>
        <w:pStyle w:val="Odstavecseseznamem"/>
        <w:numPr>
          <w:ilvl w:val="0"/>
          <w:numId w:val="15"/>
        </w:numPr>
      </w:pPr>
      <w:r>
        <w:t>Responzivita</w:t>
      </w:r>
    </w:p>
    <w:p w14:paraId="70CAA628" w14:textId="2BF6BF2C" w:rsidR="002319AE" w:rsidRDefault="002319AE" w:rsidP="002319AE">
      <w:pPr>
        <w:pStyle w:val="Odstavecseseznamem"/>
        <w:numPr>
          <w:ilvl w:val="0"/>
          <w:numId w:val="15"/>
        </w:numPr>
      </w:pPr>
      <w:r>
        <w:t>Dobře zpra</w:t>
      </w:r>
      <w:r w:rsidR="002E4E65">
        <w:t>c</w:t>
      </w:r>
      <w:r>
        <w:t>ované uživatelské rozhraní (UI)</w:t>
      </w:r>
    </w:p>
    <w:p w14:paraId="266CD3BD" w14:textId="76E735C4" w:rsidR="002319AE" w:rsidRDefault="002319AE" w:rsidP="002319AE">
      <w:pPr>
        <w:pStyle w:val="Odstavecseseznamem"/>
        <w:numPr>
          <w:ilvl w:val="0"/>
          <w:numId w:val="15"/>
        </w:numPr>
      </w:pPr>
      <w:r>
        <w:t>Kvalitní uživatelský zážitek (UX)</w:t>
      </w:r>
    </w:p>
    <w:p w14:paraId="58A4988F" w14:textId="77777777" w:rsidR="00581346" w:rsidRDefault="00581346" w:rsidP="00581346">
      <w:pPr>
        <w:pStyle w:val="Nadpis2"/>
      </w:pPr>
      <w:bookmarkStart w:id="54" w:name="_Toc151662730"/>
      <w:r>
        <w:t>Typy uživatelů systému</w:t>
      </w:r>
      <w:bookmarkEnd w:id="54"/>
    </w:p>
    <w:p w14:paraId="336164DE" w14:textId="74EDDFC3" w:rsidR="00581346" w:rsidRDefault="00581346" w:rsidP="00581346">
      <w:r>
        <w:t>Primární cílové skupiny budou tři, a to studenti, lektoři a manažeři/administrátoři. Studenti budou uživatelé, kteří zatím systém využívat nebudou, ale do budoucna bude systém připraven i pro ně. Lektoři systém budou využívat pro zapisování docházky a k získání materiálů a osnov pro lekce. Dále také budou moci navrhovat změny v lekcích nebo i nové lekce. Administrátoři budou systém spravovat, vytvářet kurzy, lekce, uživatele apod. Cílové skupiny pokrývají většinu věkových kategorií, od studentů až po dospělé ve firmách.</w:t>
      </w:r>
    </w:p>
    <w:p w14:paraId="6DADCAAC" w14:textId="493AAE83" w:rsidR="003A0E31" w:rsidRDefault="0077143D" w:rsidP="00581346">
      <w:pPr>
        <w:pStyle w:val="Nadpis1"/>
      </w:pPr>
      <w:bookmarkStart w:id="55" w:name="_Toc151662731"/>
      <w:r>
        <w:lastRenderedPageBreak/>
        <w:t>Rešerše d</w:t>
      </w:r>
      <w:r w:rsidR="003A0E31">
        <w:t>ostupn</w:t>
      </w:r>
      <w:r>
        <w:t>ých</w:t>
      </w:r>
      <w:r w:rsidR="003A0E31">
        <w:t xml:space="preserve"> </w:t>
      </w:r>
      <w:r w:rsidR="002E4E65">
        <w:t xml:space="preserve">řešení </w:t>
      </w:r>
      <w:r w:rsidR="003A0E31">
        <w:t>na trhu</w:t>
      </w:r>
      <w:bookmarkEnd w:id="55"/>
    </w:p>
    <w:p w14:paraId="09B4870E" w14:textId="169930F1" w:rsidR="003A0E31" w:rsidRDefault="00C34FBB" w:rsidP="0079654F">
      <w:r>
        <w:t>Cílem analýzy již dostupných řešení na trhu je popsat, jaké nejdůležitější funkci</w:t>
      </w:r>
      <w:r w:rsidR="0092505C">
        <w:t>o</w:t>
      </w:r>
      <w:r>
        <w:t>nality</w:t>
      </w:r>
      <w:r w:rsidR="0092505C">
        <w:t xml:space="preserve"> používají ostatní systémy, jaké funkcionality mají jednotlivé systémy navíc a jaké funkcionality lze </w:t>
      </w:r>
      <w:r w:rsidR="002E4E65">
        <w:t>zavést</w:t>
      </w:r>
      <w:r w:rsidR="0092505C">
        <w:t xml:space="preserve"> i do </w:t>
      </w:r>
      <w:r w:rsidR="00A05C33">
        <w:t>zamýšleného</w:t>
      </w:r>
      <w:r w:rsidR="0092505C">
        <w:t xml:space="preserve"> systému. Různých řešení systému na správu kurzů na trhu lze najít spousty, ale mnohdy jsou příliš komplikované, drahé</w:t>
      </w:r>
      <w:r w:rsidR="007835B4">
        <w:t xml:space="preserve"> n</w:t>
      </w:r>
      <w:r w:rsidR="0092505C">
        <w:t xml:space="preserve">ebo nepraktické pro </w:t>
      </w:r>
      <w:r w:rsidR="00A05C33">
        <w:t>budoucí</w:t>
      </w:r>
      <w:r w:rsidR="0092505C">
        <w:t xml:space="preserve"> použití. Z již dostupných řešení </w:t>
      </w:r>
      <w:r w:rsidR="002E4E65">
        <w:t>byl</w:t>
      </w:r>
      <w:r w:rsidR="00A05C33">
        <w:t>y</w:t>
      </w:r>
      <w:r w:rsidR="0092505C">
        <w:t xml:space="preserve"> vybr</w:t>
      </w:r>
      <w:r w:rsidR="002E4E65">
        <w:t>án</w:t>
      </w:r>
      <w:r w:rsidR="00A05C33">
        <w:t>y</w:t>
      </w:r>
      <w:r w:rsidR="0092505C">
        <w:t xml:space="preserve"> </w:t>
      </w:r>
      <w:r w:rsidR="00A05C33">
        <w:t>dvě řešení</w:t>
      </w:r>
      <w:r w:rsidR="0092505C">
        <w:t xml:space="preserve">, které splňují </w:t>
      </w:r>
      <w:r w:rsidR="001F0615">
        <w:t>všechny</w:t>
      </w:r>
      <w:r w:rsidR="0092505C">
        <w:t xml:space="preserve"> požadavk</w:t>
      </w:r>
      <w:r w:rsidR="00944236">
        <w:t>y</w:t>
      </w:r>
      <w:r w:rsidR="001F0615">
        <w:t xml:space="preserve"> klienta</w:t>
      </w:r>
      <w:r w:rsidR="0092505C">
        <w:t xml:space="preserve">. Jedná se o systémy Sawyer a </w:t>
      </w:r>
      <w:proofErr w:type="spellStart"/>
      <w:r w:rsidR="0092505C">
        <w:t>Teach</w:t>
      </w:r>
      <w:proofErr w:type="spellEnd"/>
      <w:r w:rsidR="0092505C">
        <w:t xml:space="preserve"> ‘n go. Tyto systémy </w:t>
      </w:r>
      <w:r w:rsidR="00A05C33">
        <w:t>budou porovnány</w:t>
      </w:r>
      <w:r w:rsidR="0092505C">
        <w:t xml:space="preserve"> pomocí několika kritérií </w:t>
      </w:r>
      <w:r w:rsidR="00354D43">
        <w:t xml:space="preserve">a také </w:t>
      </w:r>
      <w:r w:rsidR="00A05C33">
        <w:t xml:space="preserve">budou porovnány </w:t>
      </w:r>
      <w:r w:rsidR="00354D43">
        <w:t>se</w:t>
      </w:r>
      <w:r w:rsidR="0092505C">
        <w:t xml:space="preserve"> současným </w:t>
      </w:r>
      <w:r w:rsidR="00A05C33">
        <w:t>způsobem provozu</w:t>
      </w:r>
      <w:r w:rsidR="0092505C">
        <w:t xml:space="preserve"> a výsledek porovnání bude tabulka </w:t>
      </w:r>
      <w:r w:rsidR="00A96F41">
        <w:t>funkcionalit</w:t>
      </w:r>
      <w:r w:rsidR="0092505C">
        <w:t>.</w:t>
      </w:r>
      <w:r w:rsidR="00AF4857">
        <w:t xml:space="preserve"> Jednotlivá kritéria jsou splnění požadavků, UI, UX</w:t>
      </w:r>
      <w:r w:rsidR="00BC0D85">
        <w:t xml:space="preserve">, </w:t>
      </w:r>
      <w:r w:rsidR="00A05C33">
        <w:t>postup</w:t>
      </w:r>
      <w:r w:rsidR="00BC0D85">
        <w:t xml:space="preserve"> tvorby kurzu</w:t>
      </w:r>
      <w:r w:rsidR="00AF4857">
        <w:t xml:space="preserve"> a jaké </w:t>
      </w:r>
      <w:r w:rsidR="00BC0D85">
        <w:t xml:space="preserve">další </w:t>
      </w:r>
      <w:r w:rsidR="00AF4857">
        <w:t>funkcionality jednotlivé systémy nabízí.</w:t>
      </w:r>
      <w:r w:rsidR="00B73CA8">
        <w:t xml:space="preserve"> Systémy jsem zvolil po konzultaci s klientem a jeho průzkumem trhu. Tyto systémy byly nejblíže jeho požadavkům, avšak nenaplnily jeho očekávání</w:t>
      </w:r>
      <w:r w:rsidR="00E572C7">
        <w:t xml:space="preserve"> a možnosti</w:t>
      </w:r>
      <w:r w:rsidR="00B73CA8">
        <w:t>.</w:t>
      </w:r>
    </w:p>
    <w:p w14:paraId="3F6C5FBC" w14:textId="451A4CD3" w:rsidR="00B03B1A" w:rsidRDefault="00B03B1A" w:rsidP="00581346">
      <w:pPr>
        <w:pStyle w:val="Nadpis2"/>
      </w:pPr>
      <w:bookmarkStart w:id="56" w:name="_Toc151662732"/>
      <w:r>
        <w:t>Sawyer</w:t>
      </w:r>
      <w:bookmarkEnd w:id="56"/>
    </w:p>
    <w:p w14:paraId="260712CE" w14:textId="17DB8728" w:rsidR="005135A0" w:rsidRDefault="0000517B" w:rsidP="00CD4E26">
      <w:pPr>
        <w:keepNext/>
      </w:pPr>
      <w:r>
        <w:t xml:space="preserve">Systém </w:t>
      </w:r>
      <w:r w:rsidR="005135A0">
        <w:t>Sawyer</w:t>
      </w:r>
      <w:r>
        <w:t xml:space="preserve"> systém pro správu škol, kroužků a dalších mimoškolních aktivit jako jsou</w:t>
      </w:r>
      <w:r w:rsidR="00200ACE">
        <w:t xml:space="preserve"> sportovní, uměleck</w:t>
      </w:r>
      <w:r>
        <w:t>é,</w:t>
      </w:r>
      <w:r w:rsidR="00200ACE">
        <w:t xml:space="preserve"> vědní</w:t>
      </w:r>
      <w:r>
        <w:t>, jazykové kurzy a mnoho dalších</w:t>
      </w:r>
      <w:r w:rsidR="00200ACE">
        <w:t xml:space="preserve">. Tento systém nabízí spoustu funkcionalit, od základních jako jsou správa kurzů, lekcí, uživatelů, docházkový systém, správa rozvrhů, ale i pokročilejší funkcionality jako jsou kupování kurzů přímo v aplikaci, základní ale i detailní reporting, systém pro marketing a </w:t>
      </w:r>
      <w:r w:rsidR="00E14997">
        <w:t>mnoho</w:t>
      </w:r>
      <w:r w:rsidR="00200ACE">
        <w:t xml:space="preserve"> dalších.</w:t>
      </w:r>
      <w:r w:rsidR="00AF4857">
        <w:t xml:space="preserve"> Tento systém nabízí několik variant od základní</w:t>
      </w:r>
      <w:r>
        <w:t>ho</w:t>
      </w:r>
      <w:r w:rsidR="00AF4857">
        <w:t xml:space="preserve"> až po kompletní balíček.</w:t>
      </w:r>
      <w:r w:rsidR="00200ACE">
        <w:t xml:space="preserve"> </w:t>
      </w:r>
      <w:r w:rsidR="005F4B86">
        <w:t xml:space="preserve">Jedná se o americký systém, kde některé funkcionality jsou dostupné pouze v USA nebo v amerických dolarech. </w:t>
      </w:r>
      <w:r w:rsidR="004726FC">
        <w:fldChar w:fldCharType="begin"/>
      </w:r>
      <w:r w:rsidR="004726FC">
        <w:instrText xml:space="preserve"> ADDIN ZOTERO_ITEM CSL_CITATION {"citationID":"Ln3Arj0g","properties":{"formattedCitation":"({\\i{}Best Kids Activity Registration &amp; Management Software | Sawyer Tools}, 2023)","plainCitation":"(Best Kids Activity Registration &amp; Management Software | Sawyer Tools, 2023)","noteIndex":0},"citationItems":[{"id":19,"uris":["http://zotero.org/users/local/zPyZa9qd/items/CWCL5HP4"],"itemData":{"id":19,"type":"webpage","abstract":"Powerfully simple kids activity registration &amp; management software for running your kids activity business. Thousands of happy providers across the country have partnered with us.","language":"en","title":"Best Kids Activity Registration &amp; Management Software | Sawyer Tools","URL":"https://www.hisawyer.com/for-business/","accessed":{"date-parts":[["2023",2,28]]},"issued":{"date-parts":[["2023"]]}}}],"schema":"https://github.com/citation-style-language/schema/raw/master/csl-citation.json"} </w:instrText>
      </w:r>
      <w:r w:rsidR="004726FC">
        <w:fldChar w:fldCharType="separate"/>
      </w:r>
      <w:r w:rsidR="004726FC" w:rsidRPr="004726FC">
        <w:rPr>
          <w:rFonts w:ascii="Georgia" w:hAnsi="Georgia" w:cs="Times New Roman"/>
          <w:szCs w:val="24"/>
        </w:rPr>
        <w:t>(</w:t>
      </w:r>
      <w:r w:rsidR="004726FC" w:rsidRPr="004726FC">
        <w:rPr>
          <w:rFonts w:ascii="Georgia" w:hAnsi="Georgia" w:cs="Times New Roman"/>
          <w:i/>
          <w:iCs/>
          <w:szCs w:val="24"/>
        </w:rPr>
        <w:t xml:space="preserve">Best </w:t>
      </w:r>
      <w:proofErr w:type="spellStart"/>
      <w:r w:rsidR="004726FC" w:rsidRPr="004726FC">
        <w:rPr>
          <w:rFonts w:ascii="Georgia" w:hAnsi="Georgia" w:cs="Times New Roman"/>
          <w:i/>
          <w:iCs/>
          <w:szCs w:val="24"/>
        </w:rPr>
        <w:t>Kids</w:t>
      </w:r>
      <w:proofErr w:type="spellEnd"/>
      <w:r w:rsidR="004726FC" w:rsidRPr="004726FC">
        <w:rPr>
          <w:rFonts w:ascii="Georgia" w:hAnsi="Georgia" w:cs="Times New Roman"/>
          <w:i/>
          <w:iCs/>
          <w:szCs w:val="24"/>
        </w:rPr>
        <w:t xml:space="preserve"> </w:t>
      </w:r>
      <w:proofErr w:type="spellStart"/>
      <w:r w:rsidR="004726FC" w:rsidRPr="004726FC">
        <w:rPr>
          <w:rFonts w:ascii="Georgia" w:hAnsi="Georgia" w:cs="Times New Roman"/>
          <w:i/>
          <w:iCs/>
          <w:szCs w:val="24"/>
        </w:rPr>
        <w:t>Activity</w:t>
      </w:r>
      <w:proofErr w:type="spellEnd"/>
      <w:r w:rsidR="004726FC" w:rsidRPr="004726FC">
        <w:rPr>
          <w:rFonts w:ascii="Georgia" w:hAnsi="Georgia" w:cs="Times New Roman"/>
          <w:i/>
          <w:iCs/>
          <w:szCs w:val="24"/>
        </w:rPr>
        <w:t xml:space="preserve"> </w:t>
      </w:r>
      <w:proofErr w:type="spellStart"/>
      <w:r w:rsidR="004726FC" w:rsidRPr="004726FC">
        <w:rPr>
          <w:rFonts w:ascii="Georgia" w:hAnsi="Georgia" w:cs="Times New Roman"/>
          <w:i/>
          <w:iCs/>
          <w:szCs w:val="24"/>
        </w:rPr>
        <w:t>Registration</w:t>
      </w:r>
      <w:proofErr w:type="spellEnd"/>
      <w:r w:rsidR="004726FC" w:rsidRPr="004726FC">
        <w:rPr>
          <w:rFonts w:ascii="Georgia" w:hAnsi="Georgia" w:cs="Times New Roman"/>
          <w:i/>
          <w:iCs/>
          <w:szCs w:val="24"/>
        </w:rPr>
        <w:t xml:space="preserve"> &amp; Management Software | Sawyer </w:t>
      </w:r>
      <w:proofErr w:type="spellStart"/>
      <w:r w:rsidR="004726FC" w:rsidRPr="004726FC">
        <w:rPr>
          <w:rFonts w:ascii="Georgia" w:hAnsi="Georgia" w:cs="Times New Roman"/>
          <w:i/>
          <w:iCs/>
          <w:szCs w:val="24"/>
        </w:rPr>
        <w:t>Tools</w:t>
      </w:r>
      <w:proofErr w:type="spellEnd"/>
      <w:r w:rsidR="004726FC" w:rsidRPr="004726FC">
        <w:rPr>
          <w:rFonts w:ascii="Georgia" w:hAnsi="Georgia" w:cs="Times New Roman"/>
          <w:szCs w:val="24"/>
        </w:rPr>
        <w:t>, 2023)</w:t>
      </w:r>
      <w:r w:rsidR="004726FC">
        <w:fldChar w:fldCharType="end"/>
      </w:r>
    </w:p>
    <w:p w14:paraId="30527DCF" w14:textId="217D7BC2" w:rsidR="00CD4E26" w:rsidRDefault="00EF2909" w:rsidP="00CD4E26">
      <w:pPr>
        <w:keepNext/>
      </w:pPr>
      <w:r>
        <w:rPr>
          <w:noProof/>
        </w:rPr>
        <w:drawing>
          <wp:inline distT="0" distB="0" distL="0" distR="0" wp14:anchorId="72D4289E" wp14:editId="61589F3D">
            <wp:extent cx="5579110" cy="2628900"/>
            <wp:effectExtent l="0" t="0" r="254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6012" b="1805"/>
                    <a:stretch/>
                  </pic:blipFill>
                  <pic:spPr bwMode="auto">
                    <a:xfrm>
                      <a:off x="0" y="0"/>
                      <a:ext cx="5579110"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481FBCAD" w14:textId="59033657" w:rsidR="00B03B1A" w:rsidRDefault="00CD4E26" w:rsidP="00CD4E26">
      <w:pPr>
        <w:pStyle w:val="Titulek"/>
      </w:pPr>
      <w:bookmarkStart w:id="57" w:name="_Toc138777362"/>
      <w:bookmarkStart w:id="58" w:name="_Toc151662788"/>
      <w:r>
        <w:t xml:space="preserve">Obrázek </w:t>
      </w:r>
      <w:fldSimple w:instr=" SEQ Obrázek \* ARABIC ">
        <w:r w:rsidR="00810B71">
          <w:rPr>
            <w:noProof/>
          </w:rPr>
          <w:t>9</w:t>
        </w:r>
      </w:fldSimple>
      <w:r>
        <w:t xml:space="preserve"> - Sawyer příklad rozvrhu</w:t>
      </w:r>
      <w:r w:rsidR="001E0173">
        <w:t xml:space="preserve"> </w:t>
      </w:r>
      <w:r w:rsidR="005143EB">
        <w:t xml:space="preserve">(zdroj: </w:t>
      </w:r>
      <w:r w:rsidR="001E0173">
        <w:fldChar w:fldCharType="begin"/>
      </w:r>
      <w:r w:rsidR="001E0173">
        <w:instrText xml:space="preserve"> ADDIN ZOTERO_ITEM CSL_CITATION {"citationID":"OymW6SO1","properties":{"formattedCitation":"({\\i{}Best Kids Activity Registration &amp; Management Software | Sawyer Tools}, 2023)","plainCitation":"(Best Kids Activity Registration &amp; Management Software | Sawyer Tools, 2023)","noteIndex":0},"citationItems":[{"id":19,"uris":["http://zotero.org/users/local/zPyZa9qd/items/CWCL5HP4"],"itemData":{"id":19,"type":"webpage","abstract":"Powerfully simple kids activity registration &amp; management software for running your kids activity business. Thousands of happy providers across the country have partnered with us.","language":"en","title":"Best Kids Activity Registration &amp; Management Software | Sawyer Tools","URL":"https://www.hisawyer.com/for-business/","accessed":{"date-parts":[["2023",2,28]]},"issued":{"date-parts":[["2023"]]}}}],"schema":"https://github.com/citation-style-language/schema/raw/master/csl-citation.json"} </w:instrText>
      </w:r>
      <w:r w:rsidR="001E0173">
        <w:fldChar w:fldCharType="separate"/>
      </w:r>
      <w:r w:rsidR="005143EB" w:rsidRPr="005143EB">
        <w:rPr>
          <w:rFonts w:ascii="Georgia" w:hAnsi="Georgia" w:cs="Times New Roman"/>
          <w:szCs w:val="24"/>
        </w:rPr>
        <w:t>(</w:t>
      </w:r>
      <w:r w:rsidR="005143EB" w:rsidRPr="005143EB">
        <w:rPr>
          <w:rFonts w:ascii="Georgia" w:hAnsi="Georgia" w:cs="Times New Roman"/>
          <w:i/>
          <w:iCs w:val="0"/>
          <w:szCs w:val="24"/>
        </w:rPr>
        <w:t xml:space="preserve">Best </w:t>
      </w:r>
      <w:proofErr w:type="spellStart"/>
      <w:r w:rsidR="005143EB" w:rsidRPr="005143EB">
        <w:rPr>
          <w:rFonts w:ascii="Georgia" w:hAnsi="Georgia" w:cs="Times New Roman"/>
          <w:i/>
          <w:iCs w:val="0"/>
          <w:szCs w:val="24"/>
        </w:rPr>
        <w:t>Kids</w:t>
      </w:r>
      <w:proofErr w:type="spellEnd"/>
      <w:r w:rsidR="005143EB" w:rsidRPr="005143EB">
        <w:rPr>
          <w:rFonts w:ascii="Georgia" w:hAnsi="Georgia" w:cs="Times New Roman"/>
          <w:i/>
          <w:iCs w:val="0"/>
          <w:szCs w:val="24"/>
        </w:rPr>
        <w:t xml:space="preserve"> </w:t>
      </w:r>
      <w:proofErr w:type="spellStart"/>
      <w:r w:rsidR="005143EB" w:rsidRPr="005143EB">
        <w:rPr>
          <w:rFonts w:ascii="Georgia" w:hAnsi="Georgia" w:cs="Times New Roman"/>
          <w:i/>
          <w:iCs w:val="0"/>
          <w:szCs w:val="24"/>
        </w:rPr>
        <w:t>Activity</w:t>
      </w:r>
      <w:proofErr w:type="spellEnd"/>
      <w:r w:rsidR="005143EB" w:rsidRPr="005143EB">
        <w:rPr>
          <w:rFonts w:ascii="Georgia" w:hAnsi="Georgia" w:cs="Times New Roman"/>
          <w:i/>
          <w:iCs w:val="0"/>
          <w:szCs w:val="24"/>
        </w:rPr>
        <w:t xml:space="preserve"> </w:t>
      </w:r>
      <w:proofErr w:type="spellStart"/>
      <w:r w:rsidR="005143EB" w:rsidRPr="005143EB">
        <w:rPr>
          <w:rFonts w:ascii="Georgia" w:hAnsi="Georgia" w:cs="Times New Roman"/>
          <w:i/>
          <w:iCs w:val="0"/>
          <w:szCs w:val="24"/>
        </w:rPr>
        <w:t>Registration</w:t>
      </w:r>
      <w:proofErr w:type="spellEnd"/>
      <w:r w:rsidR="005143EB" w:rsidRPr="005143EB">
        <w:rPr>
          <w:rFonts w:ascii="Georgia" w:hAnsi="Georgia" w:cs="Times New Roman"/>
          <w:i/>
          <w:iCs w:val="0"/>
          <w:szCs w:val="24"/>
        </w:rPr>
        <w:t xml:space="preserve"> &amp; Management Software | Sawyer </w:t>
      </w:r>
      <w:proofErr w:type="spellStart"/>
      <w:r w:rsidR="005143EB" w:rsidRPr="005143EB">
        <w:rPr>
          <w:rFonts w:ascii="Georgia" w:hAnsi="Georgia" w:cs="Times New Roman"/>
          <w:i/>
          <w:iCs w:val="0"/>
          <w:szCs w:val="24"/>
        </w:rPr>
        <w:t>Tools</w:t>
      </w:r>
      <w:proofErr w:type="spellEnd"/>
      <w:r w:rsidR="005143EB" w:rsidRPr="005143EB">
        <w:rPr>
          <w:rFonts w:ascii="Georgia" w:hAnsi="Georgia" w:cs="Times New Roman"/>
          <w:szCs w:val="24"/>
        </w:rPr>
        <w:t>, 2023)</w:t>
      </w:r>
      <w:r w:rsidR="001E0173">
        <w:fldChar w:fldCharType="end"/>
      </w:r>
      <w:r w:rsidR="005143EB">
        <w:t>)</w:t>
      </w:r>
      <w:bookmarkEnd w:id="57"/>
      <w:bookmarkEnd w:id="58"/>
    </w:p>
    <w:p w14:paraId="1BB8FEA9" w14:textId="68B6F43A" w:rsidR="00EF2909" w:rsidRDefault="002C64A2" w:rsidP="00B03B1A">
      <w:r>
        <w:lastRenderedPageBreak/>
        <w:t xml:space="preserve">Na obrázku výše vidíte podobu rozvrhů. Pro studenty a lektory rozvrhy </w:t>
      </w:r>
      <w:r w:rsidR="0000517B">
        <w:t>vytváří</w:t>
      </w:r>
      <w:r>
        <w:t xml:space="preserve"> </w:t>
      </w:r>
      <w:r w:rsidR="0000517B">
        <w:t>správce systému</w:t>
      </w:r>
      <w:r>
        <w:t>.</w:t>
      </w:r>
      <w:r w:rsidR="00D46CB9">
        <w:t xml:space="preserve"> Taktéž se jedná o hlavní stránku po přihlášení uživatele. </w:t>
      </w:r>
      <w:r w:rsidR="00991AC2">
        <w:t>Zobrazení rozvrhu si lze také přizpůsobit na denní, týdenní nebo měsíční časové omezení.</w:t>
      </w:r>
      <w:r w:rsidR="00AF4857">
        <w:t xml:space="preserve"> Lze si také povšimnout bočního panelu s různými kategoriemi, které se týkají jednotlivých funkcionalit.</w:t>
      </w:r>
      <w:r w:rsidR="00966E74">
        <w:t xml:space="preserve"> K vytvoření rozvrhů je nutné mít vytvořen alespoň jeden kurz a jednoho lektora a pak můžeme vytvořit semestr (pololetí), ve kterém se kurz bude poskytovat a určíme čas a den daného kurzu v určeném seme</w:t>
      </w:r>
      <w:r w:rsidR="00944236">
        <w:t>s</w:t>
      </w:r>
      <w:r w:rsidR="00966E74">
        <w:t>tru.</w:t>
      </w:r>
    </w:p>
    <w:p w14:paraId="130E7C3D" w14:textId="77777777" w:rsidR="00CD4E26" w:rsidRDefault="00EF2909" w:rsidP="00CD4E26">
      <w:pPr>
        <w:keepNext/>
      </w:pPr>
      <w:r>
        <w:rPr>
          <w:noProof/>
        </w:rPr>
        <w:drawing>
          <wp:inline distT="0" distB="0" distL="0" distR="0" wp14:anchorId="1907286F" wp14:editId="3893DCA3">
            <wp:extent cx="5579110" cy="2606040"/>
            <wp:effectExtent l="0" t="0" r="2540" b="3810"/>
            <wp:docPr id="11" name="Obrázek 11"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ázek 11" descr="Obsah obrázku text&#10;&#10;Popis byl vytvořen automaticky"/>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4867"/>
                    <a:stretch/>
                  </pic:blipFill>
                  <pic:spPr bwMode="auto">
                    <a:xfrm>
                      <a:off x="0" y="0"/>
                      <a:ext cx="5579110" cy="2606040"/>
                    </a:xfrm>
                    <a:prstGeom prst="rect">
                      <a:avLst/>
                    </a:prstGeom>
                    <a:noFill/>
                    <a:ln>
                      <a:noFill/>
                    </a:ln>
                    <a:extLst>
                      <a:ext uri="{53640926-AAD7-44D8-BBD7-CCE9431645EC}">
                        <a14:shadowObscured xmlns:a14="http://schemas.microsoft.com/office/drawing/2010/main"/>
                      </a:ext>
                    </a:extLst>
                  </pic:spPr>
                </pic:pic>
              </a:graphicData>
            </a:graphic>
          </wp:inline>
        </w:drawing>
      </w:r>
    </w:p>
    <w:p w14:paraId="5E0D784E" w14:textId="494A1444" w:rsidR="00EF2909" w:rsidRDefault="00CD4E26" w:rsidP="00CD4E26">
      <w:pPr>
        <w:pStyle w:val="Titulek"/>
      </w:pPr>
      <w:bookmarkStart w:id="59" w:name="_Toc138777363"/>
      <w:bookmarkStart w:id="60" w:name="_Toc151662789"/>
      <w:r>
        <w:t xml:space="preserve">Obrázek </w:t>
      </w:r>
      <w:fldSimple w:instr=" SEQ Obrázek \* ARABIC ">
        <w:r w:rsidR="00810B71">
          <w:rPr>
            <w:noProof/>
          </w:rPr>
          <w:t>10</w:t>
        </w:r>
      </w:fldSimple>
      <w:r>
        <w:t xml:space="preserve"> - Sawyer </w:t>
      </w:r>
      <w:r w:rsidR="00336CD9">
        <w:t>detail</w:t>
      </w:r>
      <w:r>
        <w:t xml:space="preserve"> kurzu</w:t>
      </w:r>
      <w:r w:rsidR="00336CD9">
        <w:t xml:space="preserve"> seznam studentů</w:t>
      </w:r>
      <w:r w:rsidR="001E0173">
        <w:t xml:space="preserve"> </w:t>
      </w:r>
      <w:r w:rsidR="005143EB">
        <w:t xml:space="preserve">(zdroj: </w:t>
      </w:r>
      <w:r w:rsidR="001E0173">
        <w:fldChar w:fldCharType="begin"/>
      </w:r>
      <w:r w:rsidR="001E0173">
        <w:instrText xml:space="preserve"> ADDIN ZOTERO_ITEM CSL_CITATION {"citationID":"IAR06RVn","properties":{"formattedCitation":"({\\i{}Best Kids Activity Registration &amp; Management Software | Sawyer Tools}, 2023)","plainCitation":"(Best Kids Activity Registration &amp; Management Software | Sawyer Tools, 2023)","noteIndex":0},"citationItems":[{"id":19,"uris":["http://zotero.org/users/local/zPyZa9qd/items/CWCL5HP4"],"itemData":{"id":19,"type":"webpage","abstract":"Powerfully simple kids activity registration &amp; management software for running your kids activity business. Thousands of happy providers across the country have partnered with us.","language":"en","title":"Best Kids Activity Registration &amp; Management Software | Sawyer Tools","URL":"https://www.hisawyer.com/for-business/","accessed":{"date-parts":[["2023",2,28]]},"issued":{"date-parts":[["2023"]]}}}],"schema":"https://github.com/citation-style-language/schema/raw/master/csl-citation.json"} </w:instrText>
      </w:r>
      <w:r w:rsidR="001E0173">
        <w:fldChar w:fldCharType="separate"/>
      </w:r>
      <w:r w:rsidR="005143EB" w:rsidRPr="005143EB">
        <w:rPr>
          <w:rFonts w:ascii="Georgia" w:hAnsi="Georgia" w:cs="Times New Roman"/>
          <w:szCs w:val="24"/>
        </w:rPr>
        <w:t>(</w:t>
      </w:r>
      <w:r w:rsidR="005143EB" w:rsidRPr="005143EB">
        <w:rPr>
          <w:rFonts w:ascii="Georgia" w:hAnsi="Georgia" w:cs="Times New Roman"/>
          <w:i/>
          <w:iCs w:val="0"/>
          <w:szCs w:val="24"/>
        </w:rPr>
        <w:t xml:space="preserve">Best </w:t>
      </w:r>
      <w:proofErr w:type="spellStart"/>
      <w:r w:rsidR="005143EB" w:rsidRPr="005143EB">
        <w:rPr>
          <w:rFonts w:ascii="Georgia" w:hAnsi="Georgia" w:cs="Times New Roman"/>
          <w:i/>
          <w:iCs w:val="0"/>
          <w:szCs w:val="24"/>
        </w:rPr>
        <w:t>Kids</w:t>
      </w:r>
      <w:proofErr w:type="spellEnd"/>
      <w:r w:rsidR="005143EB" w:rsidRPr="005143EB">
        <w:rPr>
          <w:rFonts w:ascii="Georgia" w:hAnsi="Georgia" w:cs="Times New Roman"/>
          <w:i/>
          <w:iCs w:val="0"/>
          <w:szCs w:val="24"/>
        </w:rPr>
        <w:t xml:space="preserve"> </w:t>
      </w:r>
      <w:proofErr w:type="spellStart"/>
      <w:r w:rsidR="005143EB" w:rsidRPr="005143EB">
        <w:rPr>
          <w:rFonts w:ascii="Georgia" w:hAnsi="Georgia" w:cs="Times New Roman"/>
          <w:i/>
          <w:iCs w:val="0"/>
          <w:szCs w:val="24"/>
        </w:rPr>
        <w:t>Activity</w:t>
      </w:r>
      <w:proofErr w:type="spellEnd"/>
      <w:r w:rsidR="005143EB" w:rsidRPr="005143EB">
        <w:rPr>
          <w:rFonts w:ascii="Georgia" w:hAnsi="Georgia" w:cs="Times New Roman"/>
          <w:i/>
          <w:iCs w:val="0"/>
          <w:szCs w:val="24"/>
        </w:rPr>
        <w:t xml:space="preserve"> </w:t>
      </w:r>
      <w:proofErr w:type="spellStart"/>
      <w:r w:rsidR="005143EB" w:rsidRPr="005143EB">
        <w:rPr>
          <w:rFonts w:ascii="Georgia" w:hAnsi="Georgia" w:cs="Times New Roman"/>
          <w:i/>
          <w:iCs w:val="0"/>
          <w:szCs w:val="24"/>
        </w:rPr>
        <w:t>Registration</w:t>
      </w:r>
      <w:proofErr w:type="spellEnd"/>
      <w:r w:rsidR="005143EB" w:rsidRPr="005143EB">
        <w:rPr>
          <w:rFonts w:ascii="Georgia" w:hAnsi="Georgia" w:cs="Times New Roman"/>
          <w:i/>
          <w:iCs w:val="0"/>
          <w:szCs w:val="24"/>
        </w:rPr>
        <w:t xml:space="preserve"> &amp; Management Software | Sawyer </w:t>
      </w:r>
      <w:proofErr w:type="spellStart"/>
      <w:r w:rsidR="005143EB" w:rsidRPr="005143EB">
        <w:rPr>
          <w:rFonts w:ascii="Georgia" w:hAnsi="Georgia" w:cs="Times New Roman"/>
          <w:i/>
          <w:iCs w:val="0"/>
          <w:szCs w:val="24"/>
        </w:rPr>
        <w:t>Tools</w:t>
      </w:r>
      <w:proofErr w:type="spellEnd"/>
      <w:r w:rsidR="005143EB" w:rsidRPr="005143EB">
        <w:rPr>
          <w:rFonts w:ascii="Georgia" w:hAnsi="Georgia" w:cs="Times New Roman"/>
          <w:szCs w:val="24"/>
        </w:rPr>
        <w:t>, 2023)</w:t>
      </w:r>
      <w:r w:rsidR="001E0173">
        <w:fldChar w:fldCharType="end"/>
      </w:r>
      <w:r w:rsidR="005143EB">
        <w:t>)</w:t>
      </w:r>
      <w:bookmarkEnd w:id="59"/>
      <w:bookmarkEnd w:id="60"/>
    </w:p>
    <w:p w14:paraId="155A82B3" w14:textId="45801890" w:rsidR="00EF2909" w:rsidRDefault="00AF4857" w:rsidP="00B03B1A">
      <w:r>
        <w:t xml:space="preserve">Tento systém splňuje všechny požadavky, avšak </w:t>
      </w:r>
      <w:r w:rsidR="007A4644">
        <w:t>jak si lze povšimnout na obrázcích výše</w:t>
      </w:r>
      <w:r w:rsidR="007C6FE2">
        <w:t>,</w:t>
      </w:r>
      <w:r w:rsidR="007A4644">
        <w:t xml:space="preserve"> </w:t>
      </w:r>
      <w:r>
        <w:t xml:space="preserve">jedná se o příliš </w:t>
      </w:r>
      <w:r w:rsidR="00A05C33">
        <w:t xml:space="preserve">komplexní </w:t>
      </w:r>
      <w:r>
        <w:t>systém</w:t>
      </w:r>
      <w:r w:rsidR="006E310E">
        <w:t xml:space="preserve"> viz Obrázek výše</w:t>
      </w:r>
      <w:r w:rsidR="007C6FE2">
        <w:t>.</w:t>
      </w:r>
      <w:r w:rsidR="00A05C33">
        <w:t xml:space="preserve"> </w:t>
      </w:r>
      <w:r w:rsidR="007C6FE2">
        <w:t xml:space="preserve">Ovšem </w:t>
      </w:r>
      <w:r>
        <w:t xml:space="preserve">tento nedostatek lze přehlédnout díky skvělým funkcionalitám navíc. Velká výhoda tohoto systému je jednoduchý reporting systém, který je obsažen již v základním balíčku. Další nespornou předností je správa </w:t>
      </w:r>
      <w:r w:rsidR="00E50088">
        <w:t>nákupů</w:t>
      </w:r>
      <w:r>
        <w:t xml:space="preserve"> </w:t>
      </w:r>
      <w:r w:rsidR="003E3A38">
        <w:t xml:space="preserve">uživatelů (studentů a rodičů) </w:t>
      </w:r>
      <w:r>
        <w:t xml:space="preserve">přímo </w:t>
      </w:r>
      <w:r w:rsidR="003E3A38">
        <w:t>v</w:t>
      </w:r>
      <w:r w:rsidR="00BC0D85">
        <w:t> </w:t>
      </w:r>
      <w:r>
        <w:t>systém</w:t>
      </w:r>
      <w:r w:rsidR="007A4644">
        <w:t>u</w:t>
      </w:r>
      <w:r w:rsidR="00BC0D85">
        <w:t xml:space="preserve"> nebo přes Marketplace</w:t>
      </w:r>
      <w:r w:rsidR="003E3A38">
        <w:t>, avšak prozatím jen v amerických dolarech</w:t>
      </w:r>
      <w:r w:rsidR="00E50088">
        <w:t>.</w:t>
      </w:r>
      <w:r w:rsidR="003E3A38">
        <w:t xml:space="preserve"> T</w:t>
      </w:r>
      <w:r w:rsidR="00BC0D85">
        <w:t>a</w:t>
      </w:r>
      <w:r w:rsidR="003E3A38">
        <w:t>to funkcionalit</w:t>
      </w:r>
      <w:r w:rsidR="00BC0D85">
        <w:t>a</w:t>
      </w:r>
      <w:r w:rsidR="003E3A38">
        <w:t xml:space="preserve"> zatím využív</w:t>
      </w:r>
      <w:r w:rsidR="00BC0D85">
        <w:t>ána</w:t>
      </w:r>
      <w:r w:rsidR="003E3A38">
        <w:t xml:space="preserve"> nebude.</w:t>
      </w:r>
      <w:r w:rsidR="00E50088">
        <w:t xml:space="preserve"> </w:t>
      </w:r>
      <w:r w:rsidR="00E50088">
        <w:fldChar w:fldCharType="begin"/>
      </w:r>
      <w:r w:rsidR="00E50088">
        <w:instrText xml:space="preserve"> ADDIN ZOTERO_ITEM CSL_CITATION {"citationID":"jZb8Y7qr","properties":{"formattedCitation":"({\\i{}Best Kids Activity Registration &amp; Management Software | Sawyer Tools}, 2023)","plainCitation":"(Best Kids Activity Registration &amp; Management Software | Sawyer Tools, 2023)","noteIndex":0},"citationItems":[{"id":19,"uris":["http://zotero.org/users/local/zPyZa9qd/items/CWCL5HP4"],"itemData":{"id":19,"type":"webpage","abstract":"Powerfully simple kids activity registration &amp; management software for running your kids activity business. Thousands of happy providers across the country have partnered with us.","language":"en","title":"Best Kids Activity Registration &amp; Management Software | Sawyer Tools","URL":"https://www.hisawyer.com/for-business/","accessed":{"date-parts":[["2023",2,28]]},"issued":{"date-parts":[["2023"]]}}}],"schema":"https://github.com/citation-style-language/schema/raw/master/csl-citation.json"} </w:instrText>
      </w:r>
      <w:r w:rsidR="00E50088">
        <w:fldChar w:fldCharType="separate"/>
      </w:r>
      <w:r w:rsidR="00E50088" w:rsidRPr="00E50088">
        <w:rPr>
          <w:rFonts w:ascii="Georgia" w:hAnsi="Georgia" w:cs="Times New Roman"/>
          <w:szCs w:val="24"/>
        </w:rPr>
        <w:t>(</w:t>
      </w:r>
      <w:r w:rsidR="00E50088" w:rsidRPr="00E50088">
        <w:rPr>
          <w:rFonts w:ascii="Georgia" w:hAnsi="Georgia" w:cs="Times New Roman"/>
          <w:i/>
          <w:iCs/>
          <w:szCs w:val="24"/>
        </w:rPr>
        <w:t xml:space="preserve">Best </w:t>
      </w:r>
      <w:proofErr w:type="spellStart"/>
      <w:r w:rsidR="00E50088" w:rsidRPr="00E50088">
        <w:rPr>
          <w:rFonts w:ascii="Georgia" w:hAnsi="Georgia" w:cs="Times New Roman"/>
          <w:i/>
          <w:iCs/>
          <w:szCs w:val="24"/>
        </w:rPr>
        <w:t>Kids</w:t>
      </w:r>
      <w:proofErr w:type="spellEnd"/>
      <w:r w:rsidR="00E50088" w:rsidRPr="00E50088">
        <w:rPr>
          <w:rFonts w:ascii="Georgia" w:hAnsi="Georgia" w:cs="Times New Roman"/>
          <w:i/>
          <w:iCs/>
          <w:szCs w:val="24"/>
        </w:rPr>
        <w:t xml:space="preserve"> </w:t>
      </w:r>
      <w:proofErr w:type="spellStart"/>
      <w:r w:rsidR="00E50088" w:rsidRPr="00E50088">
        <w:rPr>
          <w:rFonts w:ascii="Georgia" w:hAnsi="Georgia" w:cs="Times New Roman"/>
          <w:i/>
          <w:iCs/>
          <w:szCs w:val="24"/>
        </w:rPr>
        <w:t>Activity</w:t>
      </w:r>
      <w:proofErr w:type="spellEnd"/>
      <w:r w:rsidR="00E50088" w:rsidRPr="00E50088">
        <w:rPr>
          <w:rFonts w:ascii="Georgia" w:hAnsi="Georgia" w:cs="Times New Roman"/>
          <w:i/>
          <w:iCs/>
          <w:szCs w:val="24"/>
        </w:rPr>
        <w:t xml:space="preserve"> </w:t>
      </w:r>
      <w:proofErr w:type="spellStart"/>
      <w:r w:rsidR="00E50088" w:rsidRPr="00E50088">
        <w:rPr>
          <w:rFonts w:ascii="Georgia" w:hAnsi="Georgia" w:cs="Times New Roman"/>
          <w:i/>
          <w:iCs/>
          <w:szCs w:val="24"/>
        </w:rPr>
        <w:t>Registration</w:t>
      </w:r>
      <w:proofErr w:type="spellEnd"/>
      <w:r w:rsidR="00E50088" w:rsidRPr="00E50088">
        <w:rPr>
          <w:rFonts w:ascii="Georgia" w:hAnsi="Georgia" w:cs="Times New Roman"/>
          <w:i/>
          <w:iCs/>
          <w:szCs w:val="24"/>
        </w:rPr>
        <w:t xml:space="preserve"> &amp; Management Software | Sawyer </w:t>
      </w:r>
      <w:proofErr w:type="spellStart"/>
      <w:r w:rsidR="00E50088" w:rsidRPr="00E50088">
        <w:rPr>
          <w:rFonts w:ascii="Georgia" w:hAnsi="Georgia" w:cs="Times New Roman"/>
          <w:i/>
          <w:iCs/>
          <w:szCs w:val="24"/>
        </w:rPr>
        <w:t>Tools</w:t>
      </w:r>
      <w:proofErr w:type="spellEnd"/>
      <w:r w:rsidR="00E50088" w:rsidRPr="00E50088">
        <w:rPr>
          <w:rFonts w:ascii="Georgia" w:hAnsi="Georgia" w:cs="Times New Roman"/>
          <w:szCs w:val="24"/>
        </w:rPr>
        <w:t>, 2023)</w:t>
      </w:r>
      <w:r w:rsidR="00E50088">
        <w:fldChar w:fldCharType="end"/>
      </w:r>
    </w:p>
    <w:p w14:paraId="2EAC7A37" w14:textId="77777777" w:rsidR="00336CD9" w:rsidRDefault="00336CD9" w:rsidP="00336CD9">
      <w:pPr>
        <w:keepNext/>
      </w:pPr>
      <w:r w:rsidRPr="00336CD9">
        <w:rPr>
          <w:noProof/>
        </w:rPr>
        <w:lastRenderedPageBreak/>
        <w:drawing>
          <wp:inline distT="0" distB="0" distL="0" distR="0" wp14:anchorId="66019E5C" wp14:editId="208A3FD4">
            <wp:extent cx="5579110" cy="2683510"/>
            <wp:effectExtent l="0" t="0" r="2540" b="2540"/>
            <wp:docPr id="17" name="Obrázek 17"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ázek 17" descr="Obsah obrázku text&#10;&#10;Popis byl vytvořen automaticky"/>
                    <pic:cNvPicPr/>
                  </pic:nvPicPr>
                  <pic:blipFill>
                    <a:blip r:embed="rId36"/>
                    <a:stretch>
                      <a:fillRect/>
                    </a:stretch>
                  </pic:blipFill>
                  <pic:spPr>
                    <a:xfrm>
                      <a:off x="0" y="0"/>
                      <a:ext cx="5579110" cy="2683510"/>
                    </a:xfrm>
                    <a:prstGeom prst="rect">
                      <a:avLst/>
                    </a:prstGeom>
                  </pic:spPr>
                </pic:pic>
              </a:graphicData>
            </a:graphic>
          </wp:inline>
        </w:drawing>
      </w:r>
    </w:p>
    <w:p w14:paraId="6C92BCC2" w14:textId="1910FB10" w:rsidR="00EF2909" w:rsidRDefault="00336CD9" w:rsidP="00336CD9">
      <w:pPr>
        <w:pStyle w:val="Titulek"/>
      </w:pPr>
      <w:bookmarkStart w:id="61" w:name="_Toc138777364"/>
      <w:bookmarkStart w:id="62" w:name="_Toc151662790"/>
      <w:r>
        <w:t xml:space="preserve">Obrázek </w:t>
      </w:r>
      <w:fldSimple w:instr=" SEQ Obrázek \* ARABIC ">
        <w:r w:rsidR="00810B71">
          <w:rPr>
            <w:noProof/>
          </w:rPr>
          <w:t>11</w:t>
        </w:r>
      </w:fldSimple>
      <w:r>
        <w:t xml:space="preserve"> - </w:t>
      </w:r>
      <w:r w:rsidRPr="001B1BC0">
        <w:t>Sawyer seznam kurzů</w:t>
      </w:r>
      <w:r>
        <w:t xml:space="preserve"> </w:t>
      </w:r>
      <w:r w:rsidR="005143EB">
        <w:t xml:space="preserve">(zdroj: </w:t>
      </w:r>
      <w:r>
        <w:fldChar w:fldCharType="begin"/>
      </w:r>
      <w:r>
        <w:instrText xml:space="preserve"> ADDIN ZOTERO_ITEM CSL_CITATION {"citationID":"GYnH2m0O","properties":{"formattedCitation":"({\\i{}Best Kids Activity Registration &amp; Management Software | Sawyer Tools}, 2023)","plainCitation":"(Best Kids Activity Registration &amp; Management Software | Sawyer Tools, 2023)","noteIndex":0},"citationItems":[{"id":19,"uris":["http://zotero.org/users/local/zPyZa9qd/items/CWCL5HP4"],"itemData":{"id":19,"type":"webpage","abstract":"Powerfully simple kids activity registration &amp; management software for running your kids activity business. Thousands of happy providers across the country have partnered with us.","language":"en","title":"Best Kids Activity Registration &amp; Management Software | Sawyer Tools","URL":"https://www.hisawyer.com/for-business/","accessed":{"date-parts":[["2023",2,28]]},"issued":{"date-parts":[["2023"]]}}}],"schema":"https://github.com/citation-style-language/schema/raw/master/csl-citation.json"} </w:instrText>
      </w:r>
      <w:r>
        <w:fldChar w:fldCharType="separate"/>
      </w:r>
      <w:r w:rsidR="005143EB" w:rsidRPr="005143EB">
        <w:rPr>
          <w:rFonts w:ascii="Georgia" w:hAnsi="Georgia" w:cs="Times New Roman"/>
          <w:szCs w:val="24"/>
        </w:rPr>
        <w:t>(</w:t>
      </w:r>
      <w:r w:rsidR="005143EB" w:rsidRPr="005143EB">
        <w:rPr>
          <w:rFonts w:ascii="Georgia" w:hAnsi="Georgia" w:cs="Times New Roman"/>
          <w:i/>
          <w:iCs w:val="0"/>
          <w:szCs w:val="24"/>
        </w:rPr>
        <w:t xml:space="preserve">Best </w:t>
      </w:r>
      <w:proofErr w:type="spellStart"/>
      <w:r w:rsidR="005143EB" w:rsidRPr="005143EB">
        <w:rPr>
          <w:rFonts w:ascii="Georgia" w:hAnsi="Georgia" w:cs="Times New Roman"/>
          <w:i/>
          <w:iCs w:val="0"/>
          <w:szCs w:val="24"/>
        </w:rPr>
        <w:t>Kids</w:t>
      </w:r>
      <w:proofErr w:type="spellEnd"/>
      <w:r w:rsidR="005143EB" w:rsidRPr="005143EB">
        <w:rPr>
          <w:rFonts w:ascii="Georgia" w:hAnsi="Georgia" w:cs="Times New Roman"/>
          <w:i/>
          <w:iCs w:val="0"/>
          <w:szCs w:val="24"/>
        </w:rPr>
        <w:t xml:space="preserve"> </w:t>
      </w:r>
      <w:proofErr w:type="spellStart"/>
      <w:r w:rsidR="005143EB" w:rsidRPr="005143EB">
        <w:rPr>
          <w:rFonts w:ascii="Georgia" w:hAnsi="Georgia" w:cs="Times New Roman"/>
          <w:i/>
          <w:iCs w:val="0"/>
          <w:szCs w:val="24"/>
        </w:rPr>
        <w:t>Activity</w:t>
      </w:r>
      <w:proofErr w:type="spellEnd"/>
      <w:r w:rsidR="005143EB" w:rsidRPr="005143EB">
        <w:rPr>
          <w:rFonts w:ascii="Georgia" w:hAnsi="Georgia" w:cs="Times New Roman"/>
          <w:i/>
          <w:iCs w:val="0"/>
          <w:szCs w:val="24"/>
        </w:rPr>
        <w:t xml:space="preserve"> </w:t>
      </w:r>
      <w:proofErr w:type="spellStart"/>
      <w:r w:rsidR="005143EB" w:rsidRPr="005143EB">
        <w:rPr>
          <w:rFonts w:ascii="Georgia" w:hAnsi="Georgia" w:cs="Times New Roman"/>
          <w:i/>
          <w:iCs w:val="0"/>
          <w:szCs w:val="24"/>
        </w:rPr>
        <w:t>Registration</w:t>
      </w:r>
      <w:proofErr w:type="spellEnd"/>
      <w:r w:rsidR="005143EB" w:rsidRPr="005143EB">
        <w:rPr>
          <w:rFonts w:ascii="Georgia" w:hAnsi="Georgia" w:cs="Times New Roman"/>
          <w:i/>
          <w:iCs w:val="0"/>
          <w:szCs w:val="24"/>
        </w:rPr>
        <w:t xml:space="preserve"> &amp; Management Software | Sawyer </w:t>
      </w:r>
      <w:proofErr w:type="spellStart"/>
      <w:r w:rsidR="005143EB" w:rsidRPr="005143EB">
        <w:rPr>
          <w:rFonts w:ascii="Georgia" w:hAnsi="Georgia" w:cs="Times New Roman"/>
          <w:i/>
          <w:iCs w:val="0"/>
          <w:szCs w:val="24"/>
        </w:rPr>
        <w:t>Tools</w:t>
      </w:r>
      <w:proofErr w:type="spellEnd"/>
      <w:r w:rsidR="005143EB" w:rsidRPr="005143EB">
        <w:rPr>
          <w:rFonts w:ascii="Georgia" w:hAnsi="Georgia" w:cs="Times New Roman"/>
          <w:szCs w:val="24"/>
        </w:rPr>
        <w:t>, 2023)</w:t>
      </w:r>
      <w:r>
        <w:fldChar w:fldCharType="end"/>
      </w:r>
      <w:r w:rsidR="005143EB">
        <w:t>)</w:t>
      </w:r>
      <w:bookmarkEnd w:id="61"/>
      <w:bookmarkEnd w:id="62"/>
    </w:p>
    <w:p w14:paraId="47480431" w14:textId="62E8D0FC" w:rsidR="00E50088" w:rsidRDefault="00E50088" w:rsidP="00E50088">
      <w:r>
        <w:t xml:space="preserve">Z pohledu UI </w:t>
      </w:r>
      <w:r w:rsidR="003E3A38">
        <w:t xml:space="preserve">a UX </w:t>
      </w:r>
      <w:r>
        <w:t>je systém jednoduchý, přehledný a moderní</w:t>
      </w:r>
      <w:r w:rsidR="00BC0D85">
        <w:t>, i responzivní</w:t>
      </w:r>
      <w:r>
        <w:t xml:space="preserve">. Systém je rozdělen na několik částí, každá část odpovídá dané funkcionalitě. </w:t>
      </w:r>
      <w:r w:rsidR="003E3A38">
        <w:t>I nezkušený uživatel je schopen porozumět systému</w:t>
      </w:r>
      <w:r w:rsidR="00095AE2">
        <w:t>, ale ne kompletně</w:t>
      </w:r>
      <w:r w:rsidR="003E3A38">
        <w:t>. Jediná nevýhoda je jazyk systému, lze ho používat jen v angličtině, ale jednotlivé kurzy apod. lze psát česky a v</w:t>
      </w:r>
      <w:r w:rsidR="007854FD">
        <w:t> </w:t>
      </w:r>
      <w:r w:rsidR="003E3A38">
        <w:t>jakémkoliv</w:t>
      </w:r>
      <w:r w:rsidR="007854FD">
        <w:t xml:space="preserve"> dalším</w:t>
      </w:r>
      <w:r w:rsidR="003E3A38">
        <w:t xml:space="preserve"> jazyce.</w:t>
      </w:r>
      <w:r w:rsidR="000E3327">
        <w:t xml:space="preserve"> Systém je plně respon</w:t>
      </w:r>
      <w:r w:rsidR="0012771B">
        <w:t>z</w:t>
      </w:r>
      <w:r w:rsidR="000E3327">
        <w:t>ivní.</w:t>
      </w:r>
    </w:p>
    <w:p w14:paraId="40C953F8" w14:textId="6F782BEB" w:rsidR="00BC0D85" w:rsidRDefault="00BC0D85" w:rsidP="00E50088">
      <w:r>
        <w:t xml:space="preserve">Během tvorby kurzu </w:t>
      </w:r>
      <w:r w:rsidR="00733B9A">
        <w:t>nebyly</w:t>
      </w:r>
      <w:r>
        <w:t xml:space="preserve"> </w:t>
      </w:r>
      <w:r w:rsidR="00733B9A">
        <w:t xml:space="preserve">objeveny </w:t>
      </w:r>
      <w:r>
        <w:t xml:space="preserve">žádné potíže. Postup byl </w:t>
      </w:r>
      <w:r w:rsidR="000657EC">
        <w:t>poměrně</w:t>
      </w:r>
      <w:r>
        <w:t xml:space="preserve"> jednoznačný. </w:t>
      </w:r>
      <w:r w:rsidR="00336CD9">
        <w:t xml:space="preserve">Tvorba kurzu probíhá pomocí několika stránkového formuláře. První krok je zadání jména kurzu, kategorií, </w:t>
      </w:r>
      <w:r w:rsidR="002719E8">
        <w:t>určení barvy</w:t>
      </w:r>
      <w:r w:rsidR="00336CD9">
        <w:t xml:space="preserve">, </w:t>
      </w:r>
      <w:r w:rsidR="002719E8">
        <w:t>vybrání,</w:t>
      </w:r>
      <w:r w:rsidR="00336CD9">
        <w:t xml:space="preserve"> zda se bude jednat o online či prezenční kurz</w:t>
      </w:r>
      <w:r w:rsidR="002719E8">
        <w:t>. Druhý krok je vyplnění volitelných detailů kurzu, jako například: popis, požadavky, dovednosti atd. Ve třetí fázi si určujeme, pro koho kurz je, věkové omezení, dětský nebo dospělácký kurz nebo oboje. V posledním kroku můžeme poskytnou ještě více detailů jako je známkování, zda budou domácí úkoly atd.</w:t>
      </w:r>
    </w:p>
    <w:p w14:paraId="16369514" w14:textId="24D20BA0" w:rsidR="003E3A38" w:rsidRPr="00E50088" w:rsidRDefault="003E3A38" w:rsidP="00E50088">
      <w:r>
        <w:t xml:space="preserve">Celkový dojem z tohoto systému je velmi </w:t>
      </w:r>
      <w:r w:rsidR="00C36932">
        <w:t xml:space="preserve">spokojený, splňuje všechny požadavky, které prozatím společnost vyžaduje. Avšak pokud by systém společnost chtěla zpřístupnit pro studenty je nutné myslet, že je k dispozici </w:t>
      </w:r>
      <w:r w:rsidR="00C923E1">
        <w:t>pouze</w:t>
      </w:r>
      <w:r w:rsidR="00C36932">
        <w:t xml:space="preserve"> anglicky. Pro interní účely je ovšem dostačující.</w:t>
      </w:r>
    </w:p>
    <w:p w14:paraId="0D4FCE57" w14:textId="258FAB97" w:rsidR="00B03B1A" w:rsidRDefault="00B03B1A" w:rsidP="00581346">
      <w:pPr>
        <w:pStyle w:val="Nadpis2"/>
      </w:pPr>
      <w:bookmarkStart w:id="63" w:name="_Toc151662733"/>
      <w:r>
        <w:t>Teach‘n go</w:t>
      </w:r>
      <w:bookmarkEnd w:id="63"/>
    </w:p>
    <w:p w14:paraId="7793BED8" w14:textId="02104B6A" w:rsidR="00975E38" w:rsidRDefault="00203108" w:rsidP="00B03B1A">
      <w:pPr>
        <w:rPr>
          <w:noProof/>
          <w14:numForm w14:val="default"/>
        </w:rPr>
      </w:pPr>
      <w:r>
        <w:t>Systém Teach’n go je mezinárodní systém pro správu kurzů, mimoškolních aktivit</w:t>
      </w:r>
      <w:r w:rsidR="00455B6C">
        <w:t>, ale i škol a univerzit</w:t>
      </w:r>
      <w:r>
        <w:t>.</w:t>
      </w:r>
      <w:r w:rsidR="00455B6C">
        <w:t xml:space="preserve"> Tento systém nabízí správu uživatelů, rolí, kurzů, lekcí, docházky a další potřebné systémy, ale oproti předešlému řešení nabízí mobilní aplikaci jak na Android, tak i na iOS. Systém nabízí i několik jazyků od angličtiny po španělštinu, čínštinu, japonštinu a třeba i srbštinu. Celkem je dostupný v 16 jazykách. Tento systém je již použív</w:t>
      </w:r>
      <w:r w:rsidR="00F13586">
        <w:t>á</w:t>
      </w:r>
      <w:r w:rsidR="00455B6C">
        <w:t>n ve více než 40 zemích po celém světě.</w:t>
      </w:r>
      <w:r w:rsidR="005143EB">
        <w:t xml:space="preserve"> </w:t>
      </w:r>
      <w:r w:rsidR="005143EB">
        <w:fldChar w:fldCharType="begin"/>
      </w:r>
      <w:r w:rsidR="005143EB">
        <w:instrText xml:space="preserve"> ADDIN ZOTERO_ITEM CSL_CITATION {"citationID":"dhWBTRZ4","properties":{"formattedCitation":"({\\i{}Teach \\uc0\\u8217{}n Go - Modern School Management Software}, 2023)","plainCitation":"(Teach ’n Go - Modern School Management Software, 2023)","noteIndex":0},"citationItems":[{"id":21,"uris":["http://zotero.org/users/local/zPyZa9qd/items/IUV59FZN"],"itemData":{"id":21,"type":"webpage","title":"Teach 'n Go - Modern School Management Software","URL":"https://www.teachngo.com/","accessed":{"date-parts":[["2023",2,28]]},"issued":{"date-parts":[["2023"]]}}}],"schema":"https://github.com/citation-style-language/schema/raw/master/csl-citation.json"} </w:instrText>
      </w:r>
      <w:r w:rsidR="005143EB">
        <w:fldChar w:fldCharType="separate"/>
      </w:r>
      <w:r w:rsidR="005143EB" w:rsidRPr="005143EB">
        <w:rPr>
          <w:rFonts w:ascii="Georgia" w:hAnsi="Georgia" w:cs="Times New Roman"/>
          <w:szCs w:val="24"/>
        </w:rPr>
        <w:t>(</w:t>
      </w:r>
      <w:proofErr w:type="spellStart"/>
      <w:r w:rsidR="005143EB" w:rsidRPr="005143EB">
        <w:rPr>
          <w:rFonts w:ascii="Georgia" w:hAnsi="Georgia" w:cs="Times New Roman"/>
          <w:i/>
          <w:iCs/>
          <w:szCs w:val="24"/>
        </w:rPr>
        <w:t>Teach</w:t>
      </w:r>
      <w:proofErr w:type="spellEnd"/>
      <w:r w:rsidR="005143EB" w:rsidRPr="005143EB">
        <w:rPr>
          <w:rFonts w:ascii="Georgia" w:hAnsi="Georgia" w:cs="Times New Roman"/>
          <w:i/>
          <w:iCs/>
          <w:szCs w:val="24"/>
        </w:rPr>
        <w:t xml:space="preserve"> ’n </w:t>
      </w:r>
      <w:proofErr w:type="gramStart"/>
      <w:r w:rsidR="005143EB" w:rsidRPr="005143EB">
        <w:rPr>
          <w:rFonts w:ascii="Georgia" w:hAnsi="Georgia" w:cs="Times New Roman"/>
          <w:i/>
          <w:iCs/>
          <w:szCs w:val="24"/>
        </w:rPr>
        <w:t xml:space="preserve">Go - </w:t>
      </w:r>
      <w:proofErr w:type="spellStart"/>
      <w:r w:rsidR="005143EB" w:rsidRPr="005143EB">
        <w:rPr>
          <w:rFonts w:ascii="Georgia" w:hAnsi="Georgia" w:cs="Times New Roman"/>
          <w:i/>
          <w:iCs/>
          <w:szCs w:val="24"/>
        </w:rPr>
        <w:t>Modern</w:t>
      </w:r>
      <w:proofErr w:type="spellEnd"/>
      <w:proofErr w:type="gramEnd"/>
      <w:r w:rsidR="005143EB" w:rsidRPr="005143EB">
        <w:rPr>
          <w:rFonts w:ascii="Georgia" w:hAnsi="Georgia" w:cs="Times New Roman"/>
          <w:i/>
          <w:iCs/>
          <w:szCs w:val="24"/>
        </w:rPr>
        <w:t xml:space="preserve"> </w:t>
      </w:r>
      <w:proofErr w:type="spellStart"/>
      <w:r w:rsidR="005143EB" w:rsidRPr="005143EB">
        <w:rPr>
          <w:rFonts w:ascii="Georgia" w:hAnsi="Georgia" w:cs="Times New Roman"/>
          <w:i/>
          <w:iCs/>
          <w:szCs w:val="24"/>
        </w:rPr>
        <w:t>School</w:t>
      </w:r>
      <w:proofErr w:type="spellEnd"/>
      <w:r w:rsidR="005143EB" w:rsidRPr="005143EB">
        <w:rPr>
          <w:rFonts w:ascii="Georgia" w:hAnsi="Georgia" w:cs="Times New Roman"/>
          <w:i/>
          <w:iCs/>
          <w:szCs w:val="24"/>
        </w:rPr>
        <w:t xml:space="preserve"> Management Software</w:t>
      </w:r>
      <w:r w:rsidR="005143EB" w:rsidRPr="005143EB">
        <w:rPr>
          <w:rFonts w:ascii="Georgia" w:hAnsi="Georgia" w:cs="Times New Roman"/>
          <w:szCs w:val="24"/>
        </w:rPr>
        <w:t>, 2023)</w:t>
      </w:r>
      <w:r w:rsidR="005143EB">
        <w:fldChar w:fldCharType="end"/>
      </w:r>
    </w:p>
    <w:p w14:paraId="35D04404" w14:textId="77777777" w:rsidR="00975E38" w:rsidRDefault="00975E38" w:rsidP="00975E38">
      <w:pPr>
        <w:keepNext/>
      </w:pPr>
      <w:r w:rsidRPr="00975E38">
        <w:rPr>
          <w:noProof/>
        </w:rPr>
        <w:lastRenderedPageBreak/>
        <w:drawing>
          <wp:inline distT="0" distB="0" distL="0" distR="0" wp14:anchorId="504D4E7F" wp14:editId="132742CC">
            <wp:extent cx="5579110" cy="2691765"/>
            <wp:effectExtent l="0" t="0" r="254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79110" cy="2691765"/>
                    </a:xfrm>
                    <a:prstGeom prst="rect">
                      <a:avLst/>
                    </a:prstGeom>
                  </pic:spPr>
                </pic:pic>
              </a:graphicData>
            </a:graphic>
          </wp:inline>
        </w:drawing>
      </w:r>
    </w:p>
    <w:p w14:paraId="0F453E10" w14:textId="2E00BC6C" w:rsidR="00B03B1A" w:rsidRDefault="00975E38" w:rsidP="00975E38">
      <w:pPr>
        <w:pStyle w:val="Titulek"/>
      </w:pPr>
      <w:bookmarkStart w:id="64" w:name="_Toc138777365"/>
      <w:bookmarkStart w:id="65" w:name="_Toc151662791"/>
      <w:r>
        <w:t xml:space="preserve">Obrázek </w:t>
      </w:r>
      <w:fldSimple w:instr=" SEQ Obrázek \* ARABIC ">
        <w:r w:rsidR="00810B71">
          <w:rPr>
            <w:noProof/>
          </w:rPr>
          <w:t>12</w:t>
        </w:r>
      </w:fldSimple>
      <w:r>
        <w:t xml:space="preserve"> - Tvorba systému</w:t>
      </w:r>
      <w:r w:rsidR="005143EB">
        <w:t xml:space="preserve"> (zdroj:</w:t>
      </w:r>
      <w:r>
        <w:t xml:space="preserve"> </w:t>
      </w:r>
      <w:r>
        <w:fldChar w:fldCharType="begin"/>
      </w:r>
      <w:r w:rsidR="00201825">
        <w:instrText xml:space="preserve"> ADDIN ZOTERO_ITEM CSL_CITATION {"citationID":"GxQODdGx","properties":{"formattedCitation":"({\\i{}Teach \\uc0\\u8217{}n Go - Modern School Management Software}, 2023)","plainCitation":"(Teach ’n Go - Modern School Management Software, 2023)","noteIndex":0},"citationItems":[{"id":21,"uris":["http://zotero.org/users/local/zPyZa9qd/items/IUV59FZN"],"itemData":{"id":21,"type":"webpage","title":"Teach 'n Go - Modern School Management Software","URL":"https://www.teachngo.com/","accessed":{"date-parts":[["2023",2,28]]},"issued":{"date-parts":[["2023"]]}}}],"schema":"https://github.com/citation-style-language/schema/raw/master/csl-citation.json"} </w:instrText>
      </w:r>
      <w:r>
        <w:fldChar w:fldCharType="separate"/>
      </w:r>
      <w:r w:rsidR="005143EB" w:rsidRPr="005143EB">
        <w:rPr>
          <w:rFonts w:ascii="Georgia" w:hAnsi="Georgia" w:cs="Times New Roman"/>
          <w:szCs w:val="24"/>
        </w:rPr>
        <w:t>(</w:t>
      </w:r>
      <w:proofErr w:type="spellStart"/>
      <w:r w:rsidR="005143EB" w:rsidRPr="005143EB">
        <w:rPr>
          <w:rFonts w:ascii="Georgia" w:hAnsi="Georgia" w:cs="Times New Roman"/>
          <w:i/>
          <w:iCs w:val="0"/>
          <w:szCs w:val="24"/>
        </w:rPr>
        <w:t>Teach</w:t>
      </w:r>
      <w:proofErr w:type="spellEnd"/>
      <w:r w:rsidR="005143EB" w:rsidRPr="005143EB">
        <w:rPr>
          <w:rFonts w:ascii="Georgia" w:hAnsi="Georgia" w:cs="Times New Roman"/>
          <w:i/>
          <w:iCs w:val="0"/>
          <w:szCs w:val="24"/>
        </w:rPr>
        <w:t xml:space="preserve"> ’n Go - </w:t>
      </w:r>
      <w:proofErr w:type="spellStart"/>
      <w:r w:rsidR="005143EB" w:rsidRPr="005143EB">
        <w:rPr>
          <w:rFonts w:ascii="Georgia" w:hAnsi="Georgia" w:cs="Times New Roman"/>
          <w:i/>
          <w:iCs w:val="0"/>
          <w:szCs w:val="24"/>
        </w:rPr>
        <w:t>Modern</w:t>
      </w:r>
      <w:proofErr w:type="spellEnd"/>
      <w:r w:rsidR="005143EB" w:rsidRPr="005143EB">
        <w:rPr>
          <w:rFonts w:ascii="Georgia" w:hAnsi="Georgia" w:cs="Times New Roman"/>
          <w:i/>
          <w:iCs w:val="0"/>
          <w:szCs w:val="24"/>
        </w:rPr>
        <w:t xml:space="preserve"> </w:t>
      </w:r>
      <w:proofErr w:type="spellStart"/>
      <w:r w:rsidR="005143EB" w:rsidRPr="005143EB">
        <w:rPr>
          <w:rFonts w:ascii="Georgia" w:hAnsi="Georgia" w:cs="Times New Roman"/>
          <w:i/>
          <w:iCs w:val="0"/>
          <w:szCs w:val="24"/>
        </w:rPr>
        <w:t>School</w:t>
      </w:r>
      <w:proofErr w:type="spellEnd"/>
      <w:r w:rsidR="005143EB" w:rsidRPr="005143EB">
        <w:rPr>
          <w:rFonts w:ascii="Georgia" w:hAnsi="Georgia" w:cs="Times New Roman"/>
          <w:i/>
          <w:iCs w:val="0"/>
          <w:szCs w:val="24"/>
        </w:rPr>
        <w:t xml:space="preserve"> Management Software</w:t>
      </w:r>
      <w:r w:rsidR="005143EB" w:rsidRPr="005143EB">
        <w:rPr>
          <w:rFonts w:ascii="Georgia" w:hAnsi="Georgia" w:cs="Times New Roman"/>
          <w:szCs w:val="24"/>
        </w:rPr>
        <w:t>, 2023)</w:t>
      </w:r>
      <w:r>
        <w:fldChar w:fldCharType="end"/>
      </w:r>
      <w:r w:rsidR="005143EB">
        <w:t>)</w:t>
      </w:r>
      <w:bookmarkEnd w:id="64"/>
      <w:bookmarkEnd w:id="65"/>
    </w:p>
    <w:p w14:paraId="44D1996C" w14:textId="18B4A80F" w:rsidR="00975E38" w:rsidRDefault="00975E38" w:rsidP="00975E38">
      <w:r>
        <w:t xml:space="preserve">Prvním krokem po registraci jako administrátor v tomto systému je výběr funkcionalit, které budeme chtít používat. Jak </w:t>
      </w:r>
      <w:r w:rsidR="00F13586">
        <w:t xml:space="preserve">si </w:t>
      </w:r>
      <w:r>
        <w:t>lze</w:t>
      </w:r>
      <w:r w:rsidR="00F13586">
        <w:t xml:space="preserve"> povšimnout,</w:t>
      </w:r>
      <w:r>
        <w:t xml:space="preserve"> je</w:t>
      </w:r>
      <w:r w:rsidR="003D6BA0">
        <w:t xml:space="preserve"> </w:t>
      </w:r>
      <w:r>
        <w:t>jich na výběr 8, avšak na interní účely společnost bohatě stačí 4 modře zvýrazněné funkcionality. Jedná se o správu uživatelů, kurzů, lekcí a docházky a také studentský/rodičovský portál.</w:t>
      </w:r>
    </w:p>
    <w:p w14:paraId="05C7AD0D" w14:textId="77777777" w:rsidR="00760D06" w:rsidRDefault="00760D06" w:rsidP="00760D06">
      <w:pPr>
        <w:keepNext/>
      </w:pPr>
      <w:r w:rsidRPr="00760D06">
        <w:rPr>
          <w:noProof/>
        </w:rPr>
        <w:drawing>
          <wp:inline distT="0" distB="0" distL="0" distR="0" wp14:anchorId="39B4E05C" wp14:editId="75BE36D1">
            <wp:extent cx="5579110" cy="2724785"/>
            <wp:effectExtent l="0" t="0" r="2540" b="0"/>
            <wp:docPr id="16" name="Obrázek 16"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rázek 16" descr="Obsah obrázku text&#10;&#10;Popis byl vytvořen automaticky"/>
                    <pic:cNvPicPr/>
                  </pic:nvPicPr>
                  <pic:blipFill>
                    <a:blip r:embed="rId38"/>
                    <a:stretch>
                      <a:fillRect/>
                    </a:stretch>
                  </pic:blipFill>
                  <pic:spPr>
                    <a:xfrm>
                      <a:off x="0" y="0"/>
                      <a:ext cx="5579110" cy="2724785"/>
                    </a:xfrm>
                    <a:prstGeom prst="rect">
                      <a:avLst/>
                    </a:prstGeom>
                  </pic:spPr>
                </pic:pic>
              </a:graphicData>
            </a:graphic>
          </wp:inline>
        </w:drawing>
      </w:r>
    </w:p>
    <w:p w14:paraId="4D7FA177" w14:textId="4A047626" w:rsidR="00760D06" w:rsidRDefault="00760D06" w:rsidP="00760D06">
      <w:pPr>
        <w:pStyle w:val="Titulek"/>
      </w:pPr>
      <w:bookmarkStart w:id="66" w:name="_Toc138777366"/>
      <w:bookmarkStart w:id="67" w:name="_Toc151662792"/>
      <w:r>
        <w:t xml:space="preserve">Obrázek </w:t>
      </w:r>
      <w:fldSimple w:instr=" SEQ Obrázek \* ARABIC ">
        <w:r w:rsidR="00810B71">
          <w:rPr>
            <w:noProof/>
          </w:rPr>
          <w:t>13</w:t>
        </w:r>
      </w:fldSimple>
      <w:r>
        <w:t xml:space="preserve"> - Hlavní obrazovka</w:t>
      </w:r>
      <w:r w:rsidR="005143EB">
        <w:t xml:space="preserve"> (zdroj: </w:t>
      </w:r>
      <w:r w:rsidR="005143EB">
        <w:fldChar w:fldCharType="begin"/>
      </w:r>
      <w:r w:rsidR="003D6BA0">
        <w:instrText xml:space="preserve"> ADDIN ZOTERO_ITEM CSL_CITATION {"citationID":"9Ix1YUBn","properties":{"formattedCitation":"({\\i{}Teach \\uc0\\u8217{}n Go - Modern School Management Software}, 2023)","plainCitation":"(Teach ’n Go - Modern School Management Software, 2023)","noteIndex":0},"citationItems":[{"id":21,"uris":["http://zotero.org/users/local/zPyZa9qd/items/IUV59FZN"],"itemData":{"id":21,"type":"webpage","title":"Teach 'n Go - Modern School Management Software","URL":"https://www.teachngo.com/","accessed":{"date-parts":[["2023",2,28]]},"issued":{"date-parts":[["2023"]]}}}],"schema":"https://github.com/citation-style-language/schema/raw/master/csl-citation.json"} </w:instrText>
      </w:r>
      <w:r w:rsidR="005143EB">
        <w:fldChar w:fldCharType="separate"/>
      </w:r>
      <w:r w:rsidR="003D6BA0" w:rsidRPr="003D6BA0">
        <w:rPr>
          <w:rFonts w:ascii="Georgia" w:hAnsi="Georgia" w:cs="Times New Roman"/>
          <w:szCs w:val="24"/>
        </w:rPr>
        <w:t>(</w:t>
      </w:r>
      <w:proofErr w:type="spellStart"/>
      <w:r w:rsidR="003D6BA0" w:rsidRPr="003D6BA0">
        <w:rPr>
          <w:rFonts w:ascii="Georgia" w:hAnsi="Georgia" w:cs="Times New Roman"/>
          <w:i/>
          <w:iCs w:val="0"/>
          <w:szCs w:val="24"/>
        </w:rPr>
        <w:t>Teach</w:t>
      </w:r>
      <w:proofErr w:type="spellEnd"/>
      <w:r w:rsidR="003D6BA0" w:rsidRPr="003D6BA0">
        <w:rPr>
          <w:rFonts w:ascii="Georgia" w:hAnsi="Georgia" w:cs="Times New Roman"/>
          <w:i/>
          <w:iCs w:val="0"/>
          <w:szCs w:val="24"/>
        </w:rPr>
        <w:t xml:space="preserve"> ’n Go - </w:t>
      </w:r>
      <w:proofErr w:type="spellStart"/>
      <w:r w:rsidR="003D6BA0" w:rsidRPr="003D6BA0">
        <w:rPr>
          <w:rFonts w:ascii="Georgia" w:hAnsi="Georgia" w:cs="Times New Roman"/>
          <w:i/>
          <w:iCs w:val="0"/>
          <w:szCs w:val="24"/>
        </w:rPr>
        <w:t>Modern</w:t>
      </w:r>
      <w:proofErr w:type="spellEnd"/>
      <w:r w:rsidR="003D6BA0" w:rsidRPr="003D6BA0">
        <w:rPr>
          <w:rFonts w:ascii="Georgia" w:hAnsi="Georgia" w:cs="Times New Roman"/>
          <w:i/>
          <w:iCs w:val="0"/>
          <w:szCs w:val="24"/>
        </w:rPr>
        <w:t xml:space="preserve"> </w:t>
      </w:r>
      <w:proofErr w:type="spellStart"/>
      <w:r w:rsidR="003D6BA0" w:rsidRPr="003D6BA0">
        <w:rPr>
          <w:rFonts w:ascii="Georgia" w:hAnsi="Georgia" w:cs="Times New Roman"/>
          <w:i/>
          <w:iCs w:val="0"/>
          <w:szCs w:val="24"/>
        </w:rPr>
        <w:t>School</w:t>
      </w:r>
      <w:proofErr w:type="spellEnd"/>
      <w:r w:rsidR="003D6BA0" w:rsidRPr="003D6BA0">
        <w:rPr>
          <w:rFonts w:ascii="Georgia" w:hAnsi="Georgia" w:cs="Times New Roman"/>
          <w:i/>
          <w:iCs w:val="0"/>
          <w:szCs w:val="24"/>
        </w:rPr>
        <w:t xml:space="preserve"> Management Software</w:t>
      </w:r>
      <w:r w:rsidR="003D6BA0" w:rsidRPr="003D6BA0">
        <w:rPr>
          <w:rFonts w:ascii="Georgia" w:hAnsi="Georgia" w:cs="Times New Roman"/>
          <w:szCs w:val="24"/>
        </w:rPr>
        <w:t>, 2023)</w:t>
      </w:r>
      <w:r w:rsidR="005143EB">
        <w:fldChar w:fldCharType="end"/>
      </w:r>
      <w:r w:rsidR="005143EB">
        <w:t>)</w:t>
      </w:r>
      <w:bookmarkEnd w:id="66"/>
      <w:bookmarkEnd w:id="67"/>
    </w:p>
    <w:p w14:paraId="23C802E0" w14:textId="064BBB1E" w:rsidR="00760D06" w:rsidRPr="00760D06" w:rsidRDefault="00760D06" w:rsidP="00760D06">
      <w:r>
        <w:t xml:space="preserve">Na obrázku výše </w:t>
      </w:r>
      <w:r w:rsidR="003D6BA0">
        <w:t>lze vidět</w:t>
      </w:r>
      <w:r>
        <w:t xml:space="preserve"> podobu hlavní obrazovky po přihlášení uživatele. Vlevo se nachází postranní panel s důležitými kategoriemi jako jsou správa uživatelů, tříd atd. Nejdůležitější část je přehled lekcí, které se </w:t>
      </w:r>
      <w:r w:rsidR="003D6BA0">
        <w:t>konají</w:t>
      </w:r>
      <w:r>
        <w:t xml:space="preserve"> dnes, popřípadě uživatel může vybrat datum. Vpravo se nacházejí jednotlivé sekce, studentov</w:t>
      </w:r>
      <w:r w:rsidR="003D6BA0">
        <w:t>a statistika</w:t>
      </w:r>
      <w:r>
        <w:t>. Student může vidět kolik lekcí zameškal, zda dostal nějaké pochvaly nebo důtky, upozornění, narozeniny a odškrtávací seznam pro nejrůznější úkoly a poznámky.</w:t>
      </w:r>
    </w:p>
    <w:p w14:paraId="02167C2B" w14:textId="77777777" w:rsidR="00CD4E26" w:rsidRDefault="00666E59" w:rsidP="00CD4E26">
      <w:pPr>
        <w:keepNext/>
      </w:pPr>
      <w:r w:rsidRPr="00666E59">
        <w:rPr>
          <w:noProof/>
        </w:rPr>
        <w:lastRenderedPageBreak/>
        <w:drawing>
          <wp:inline distT="0" distB="0" distL="0" distR="0" wp14:anchorId="2199EBD8" wp14:editId="73D4B77A">
            <wp:extent cx="5579110" cy="2245360"/>
            <wp:effectExtent l="0" t="0" r="2540" b="2540"/>
            <wp:docPr id="13" name="Obrázek 13" descr="Obsah obrázku stůl&#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ázek 13" descr="Obsah obrázku stůl&#10;&#10;Popis byl vytvořen automaticky"/>
                    <pic:cNvPicPr/>
                  </pic:nvPicPr>
                  <pic:blipFill>
                    <a:blip r:embed="rId39"/>
                    <a:stretch>
                      <a:fillRect/>
                    </a:stretch>
                  </pic:blipFill>
                  <pic:spPr>
                    <a:xfrm>
                      <a:off x="0" y="0"/>
                      <a:ext cx="5579110" cy="2245360"/>
                    </a:xfrm>
                    <a:prstGeom prst="rect">
                      <a:avLst/>
                    </a:prstGeom>
                  </pic:spPr>
                </pic:pic>
              </a:graphicData>
            </a:graphic>
          </wp:inline>
        </w:drawing>
      </w:r>
    </w:p>
    <w:p w14:paraId="0A2DBE02" w14:textId="0E32798A" w:rsidR="00666E59" w:rsidRDefault="00CD4E26" w:rsidP="00CD4E26">
      <w:pPr>
        <w:pStyle w:val="Titulek"/>
      </w:pPr>
      <w:bookmarkStart w:id="68" w:name="_Toc138777367"/>
      <w:bookmarkStart w:id="69" w:name="_Toc151662793"/>
      <w:r>
        <w:t xml:space="preserve">Obrázek </w:t>
      </w:r>
      <w:fldSimple w:instr=" SEQ Obrázek \* ARABIC ">
        <w:r w:rsidR="00810B71">
          <w:rPr>
            <w:noProof/>
          </w:rPr>
          <w:t>14</w:t>
        </w:r>
      </w:fldSimple>
      <w:r>
        <w:t xml:space="preserve"> - Teach'n go</w:t>
      </w:r>
      <w:r w:rsidRPr="00845DBB">
        <w:t xml:space="preserve"> příklad rozvrhu</w:t>
      </w:r>
      <w:r w:rsidR="001E0173">
        <w:t xml:space="preserve"> </w:t>
      </w:r>
      <w:r w:rsidR="005143EB">
        <w:t xml:space="preserve">(zdroj: </w:t>
      </w:r>
      <w:r w:rsidR="001E0173">
        <w:fldChar w:fldCharType="begin"/>
      </w:r>
      <w:r w:rsidR="00201825">
        <w:instrText xml:space="preserve"> ADDIN ZOTERO_ITEM CSL_CITATION {"citationID":"dk9p0h3y","properties":{"formattedCitation":"({\\i{}Teach \\uc0\\u8217{}n Go - Modern School Management Software}, 2023)","plainCitation":"(Teach ’n Go - Modern School Management Software, 2023)","noteIndex":0},"citationItems":[{"id":21,"uris":["http://zotero.org/users/local/zPyZa9qd/items/IUV59FZN"],"itemData":{"id":21,"type":"webpage","title":"Teach 'n Go - Modern School Management Software","URL":"https://www.teachngo.com/","accessed":{"date-parts":[["2023",2,28]]},"issued":{"date-parts":[["2023"]]}}}],"schema":"https://github.com/citation-style-language/schema/raw/master/csl-citation.json"} </w:instrText>
      </w:r>
      <w:r w:rsidR="001E0173">
        <w:fldChar w:fldCharType="separate"/>
      </w:r>
      <w:r w:rsidR="001E0173" w:rsidRPr="001E0173">
        <w:rPr>
          <w:rFonts w:ascii="Georgia" w:hAnsi="Georgia" w:cs="Times New Roman"/>
          <w:szCs w:val="24"/>
        </w:rPr>
        <w:t>(</w:t>
      </w:r>
      <w:proofErr w:type="spellStart"/>
      <w:r w:rsidR="001E0173" w:rsidRPr="001E0173">
        <w:rPr>
          <w:rFonts w:ascii="Georgia" w:hAnsi="Georgia" w:cs="Times New Roman"/>
          <w:i/>
          <w:iCs w:val="0"/>
          <w:szCs w:val="24"/>
        </w:rPr>
        <w:t>Teach</w:t>
      </w:r>
      <w:proofErr w:type="spellEnd"/>
      <w:r w:rsidR="001E0173" w:rsidRPr="001E0173">
        <w:rPr>
          <w:rFonts w:ascii="Georgia" w:hAnsi="Georgia" w:cs="Times New Roman"/>
          <w:i/>
          <w:iCs w:val="0"/>
          <w:szCs w:val="24"/>
        </w:rPr>
        <w:t xml:space="preserve"> ’n Go - </w:t>
      </w:r>
      <w:proofErr w:type="spellStart"/>
      <w:r w:rsidR="001E0173" w:rsidRPr="001E0173">
        <w:rPr>
          <w:rFonts w:ascii="Georgia" w:hAnsi="Georgia" w:cs="Times New Roman"/>
          <w:i/>
          <w:iCs w:val="0"/>
          <w:szCs w:val="24"/>
        </w:rPr>
        <w:t>Modern</w:t>
      </w:r>
      <w:proofErr w:type="spellEnd"/>
      <w:r w:rsidR="001E0173" w:rsidRPr="001E0173">
        <w:rPr>
          <w:rFonts w:ascii="Georgia" w:hAnsi="Georgia" w:cs="Times New Roman"/>
          <w:i/>
          <w:iCs w:val="0"/>
          <w:szCs w:val="24"/>
        </w:rPr>
        <w:t xml:space="preserve"> </w:t>
      </w:r>
      <w:proofErr w:type="spellStart"/>
      <w:r w:rsidR="001E0173" w:rsidRPr="001E0173">
        <w:rPr>
          <w:rFonts w:ascii="Georgia" w:hAnsi="Georgia" w:cs="Times New Roman"/>
          <w:i/>
          <w:iCs w:val="0"/>
          <w:szCs w:val="24"/>
        </w:rPr>
        <w:t>School</w:t>
      </w:r>
      <w:proofErr w:type="spellEnd"/>
      <w:r w:rsidR="001E0173" w:rsidRPr="001E0173">
        <w:rPr>
          <w:rFonts w:ascii="Georgia" w:hAnsi="Georgia" w:cs="Times New Roman"/>
          <w:i/>
          <w:iCs w:val="0"/>
          <w:szCs w:val="24"/>
        </w:rPr>
        <w:t xml:space="preserve"> Management Software</w:t>
      </w:r>
      <w:r w:rsidR="001E0173" w:rsidRPr="001E0173">
        <w:rPr>
          <w:rFonts w:ascii="Georgia" w:hAnsi="Georgia" w:cs="Times New Roman"/>
          <w:szCs w:val="24"/>
        </w:rPr>
        <w:t>, 2023)</w:t>
      </w:r>
      <w:r w:rsidR="001E0173">
        <w:fldChar w:fldCharType="end"/>
      </w:r>
      <w:r w:rsidR="005143EB">
        <w:t>)</w:t>
      </w:r>
      <w:bookmarkEnd w:id="68"/>
      <w:bookmarkEnd w:id="69"/>
    </w:p>
    <w:p w14:paraId="1E5E53AC" w14:textId="0C64FFE2" w:rsidR="00666E59" w:rsidRDefault="0000517B" w:rsidP="00B03B1A">
      <w:r>
        <w:t xml:space="preserve">Na obrázku </w:t>
      </w:r>
      <w:r w:rsidR="0061139B">
        <w:t>14</w:t>
      </w:r>
      <w:r>
        <w:t xml:space="preserve"> </w:t>
      </w:r>
      <w:r w:rsidR="003D6BA0">
        <w:t>lze vidět</w:t>
      </w:r>
      <w:r>
        <w:t xml:space="preserve"> podobu rozvrhů, která je rovněž hlavní stránkou po přihlášení uživatele. Opět se dají barvy jednotlivých kurzů v rozvrhu upravit. Lze si znovu vybrat denní, týdenní nebo měsíční zobrazení. Rozvrhy </w:t>
      </w:r>
      <w:r w:rsidR="00C15DF6">
        <w:t xml:space="preserve">jsou </w:t>
      </w:r>
      <w:r>
        <w:t>vytvář</w:t>
      </w:r>
      <w:r w:rsidR="00C15DF6">
        <w:t>eny</w:t>
      </w:r>
      <w:r>
        <w:t xml:space="preserve"> správce</w:t>
      </w:r>
      <w:r w:rsidR="00C15DF6">
        <w:t>m</w:t>
      </w:r>
      <w:r>
        <w:t xml:space="preserve"> systému. </w:t>
      </w:r>
      <w:r w:rsidR="00C15DF6">
        <w:t>Rozvrhy lze filtrovat dle několika kategorií, jako i u předchozího systému.</w:t>
      </w:r>
    </w:p>
    <w:p w14:paraId="32FAD936" w14:textId="77777777" w:rsidR="00CD4E26" w:rsidRDefault="00666E59" w:rsidP="00CD4E26">
      <w:pPr>
        <w:keepNext/>
      </w:pPr>
      <w:r w:rsidRPr="00666E59">
        <w:rPr>
          <w:noProof/>
        </w:rPr>
        <w:drawing>
          <wp:inline distT="0" distB="0" distL="0" distR="0" wp14:anchorId="0314451F" wp14:editId="34A873E8">
            <wp:extent cx="5579110" cy="2524125"/>
            <wp:effectExtent l="0" t="0" r="2540" b="9525"/>
            <wp:docPr id="14" name="Obrázek 14" descr="Obsah obrázku text, snímek obrazovky, přenosný počítač&#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ázek 14" descr="Obsah obrázku text, snímek obrazovky, přenosný počítač&#10;&#10;Popis byl vytvořen automaticky"/>
                    <pic:cNvPicPr/>
                  </pic:nvPicPr>
                  <pic:blipFill>
                    <a:blip r:embed="rId40"/>
                    <a:stretch>
                      <a:fillRect/>
                    </a:stretch>
                  </pic:blipFill>
                  <pic:spPr>
                    <a:xfrm>
                      <a:off x="0" y="0"/>
                      <a:ext cx="5579110" cy="2524125"/>
                    </a:xfrm>
                    <a:prstGeom prst="rect">
                      <a:avLst/>
                    </a:prstGeom>
                  </pic:spPr>
                </pic:pic>
              </a:graphicData>
            </a:graphic>
          </wp:inline>
        </w:drawing>
      </w:r>
    </w:p>
    <w:p w14:paraId="3D67F7FA" w14:textId="0A0674EC" w:rsidR="00666E59" w:rsidRDefault="00CD4E26" w:rsidP="00CD4E26">
      <w:pPr>
        <w:pStyle w:val="Titulek"/>
      </w:pPr>
      <w:bookmarkStart w:id="70" w:name="_Toc138777368"/>
      <w:bookmarkStart w:id="71" w:name="_Toc151662794"/>
      <w:r>
        <w:t xml:space="preserve">Obrázek </w:t>
      </w:r>
      <w:fldSimple w:instr=" SEQ Obrázek \* ARABIC ">
        <w:r w:rsidR="00810B71">
          <w:rPr>
            <w:noProof/>
          </w:rPr>
          <w:t>15</w:t>
        </w:r>
      </w:fldSimple>
      <w:r>
        <w:t xml:space="preserve"> - Teach'n go p</w:t>
      </w:r>
      <w:r w:rsidRPr="00125C73">
        <w:t>říklad kurzu/</w:t>
      </w:r>
      <w:r w:rsidR="00B80966">
        <w:t>třídy</w:t>
      </w:r>
      <w:r w:rsidR="001E0173">
        <w:t xml:space="preserve"> </w:t>
      </w:r>
      <w:r w:rsidR="003D6BA0">
        <w:t xml:space="preserve">(zdroj: </w:t>
      </w:r>
      <w:r w:rsidR="001E0173">
        <w:fldChar w:fldCharType="begin"/>
      </w:r>
      <w:r w:rsidR="00201825">
        <w:instrText xml:space="preserve"> ADDIN ZOTERO_ITEM CSL_CITATION {"citationID":"UaE3ELsr","properties":{"formattedCitation":"({\\i{}Teach \\uc0\\u8217{}n Go - Modern School Management Software}, 2023)","plainCitation":"(Teach ’n Go - Modern School Management Software, 2023)","noteIndex":0},"citationItems":[{"id":21,"uris":["http://zotero.org/users/local/zPyZa9qd/items/IUV59FZN"],"itemData":{"id":21,"type":"webpage","title":"Teach 'n Go - Modern School Management Software","URL":"https://www.teachngo.com/","accessed":{"date-parts":[["2023",2,28]]},"issued":{"date-parts":[["2023"]]}}}],"schema":"https://github.com/citation-style-language/schema/raw/master/csl-citation.json"} </w:instrText>
      </w:r>
      <w:r w:rsidR="001E0173">
        <w:fldChar w:fldCharType="separate"/>
      </w:r>
      <w:r w:rsidR="001E0173" w:rsidRPr="001E0173">
        <w:rPr>
          <w:rFonts w:ascii="Georgia" w:hAnsi="Georgia" w:cs="Times New Roman"/>
          <w:szCs w:val="24"/>
        </w:rPr>
        <w:t>(</w:t>
      </w:r>
      <w:proofErr w:type="spellStart"/>
      <w:r w:rsidR="001E0173" w:rsidRPr="001E0173">
        <w:rPr>
          <w:rFonts w:ascii="Georgia" w:hAnsi="Georgia" w:cs="Times New Roman"/>
          <w:i/>
          <w:iCs w:val="0"/>
          <w:szCs w:val="24"/>
        </w:rPr>
        <w:t>Teach</w:t>
      </w:r>
      <w:proofErr w:type="spellEnd"/>
      <w:r w:rsidR="001E0173" w:rsidRPr="001E0173">
        <w:rPr>
          <w:rFonts w:ascii="Georgia" w:hAnsi="Georgia" w:cs="Times New Roman"/>
          <w:i/>
          <w:iCs w:val="0"/>
          <w:szCs w:val="24"/>
        </w:rPr>
        <w:t xml:space="preserve"> ’n Go - </w:t>
      </w:r>
      <w:proofErr w:type="spellStart"/>
      <w:r w:rsidR="001E0173" w:rsidRPr="001E0173">
        <w:rPr>
          <w:rFonts w:ascii="Georgia" w:hAnsi="Georgia" w:cs="Times New Roman"/>
          <w:i/>
          <w:iCs w:val="0"/>
          <w:szCs w:val="24"/>
        </w:rPr>
        <w:t>Modern</w:t>
      </w:r>
      <w:proofErr w:type="spellEnd"/>
      <w:r w:rsidR="001E0173" w:rsidRPr="001E0173">
        <w:rPr>
          <w:rFonts w:ascii="Georgia" w:hAnsi="Georgia" w:cs="Times New Roman"/>
          <w:i/>
          <w:iCs w:val="0"/>
          <w:szCs w:val="24"/>
        </w:rPr>
        <w:t xml:space="preserve"> </w:t>
      </w:r>
      <w:proofErr w:type="spellStart"/>
      <w:r w:rsidR="001E0173" w:rsidRPr="001E0173">
        <w:rPr>
          <w:rFonts w:ascii="Georgia" w:hAnsi="Georgia" w:cs="Times New Roman"/>
          <w:i/>
          <w:iCs w:val="0"/>
          <w:szCs w:val="24"/>
        </w:rPr>
        <w:t>School</w:t>
      </w:r>
      <w:proofErr w:type="spellEnd"/>
      <w:r w:rsidR="001E0173" w:rsidRPr="001E0173">
        <w:rPr>
          <w:rFonts w:ascii="Georgia" w:hAnsi="Georgia" w:cs="Times New Roman"/>
          <w:i/>
          <w:iCs w:val="0"/>
          <w:szCs w:val="24"/>
        </w:rPr>
        <w:t xml:space="preserve"> Management Software</w:t>
      </w:r>
      <w:r w:rsidR="001E0173" w:rsidRPr="001E0173">
        <w:rPr>
          <w:rFonts w:ascii="Georgia" w:hAnsi="Georgia" w:cs="Times New Roman"/>
          <w:szCs w:val="24"/>
        </w:rPr>
        <w:t>, 2023)</w:t>
      </w:r>
      <w:r w:rsidR="001E0173">
        <w:fldChar w:fldCharType="end"/>
      </w:r>
      <w:r w:rsidR="003D6BA0">
        <w:t>)</w:t>
      </w:r>
      <w:bookmarkEnd w:id="70"/>
      <w:bookmarkEnd w:id="71"/>
    </w:p>
    <w:p w14:paraId="0F8AE178" w14:textId="2DAE0444" w:rsidR="00666E59" w:rsidRDefault="00F162C1" w:rsidP="00B03B1A">
      <w:r>
        <w:t xml:space="preserve">Detail kurzu (třídy) je jednoznačný, nejdříve </w:t>
      </w:r>
      <w:r w:rsidR="003D6BA0">
        <w:t>lze nalézt</w:t>
      </w:r>
      <w:r>
        <w:t xml:space="preserve"> detaily třídy jako například kde se koná, v</w:t>
      </w:r>
      <w:r w:rsidR="00966E74">
        <w:t> </w:t>
      </w:r>
      <w:r>
        <w:t>kolik</w:t>
      </w:r>
      <w:r w:rsidR="00966E74">
        <w:t xml:space="preserve"> se odehrává</w:t>
      </w:r>
      <w:r>
        <w:t xml:space="preserve">, kdo učí daný kurz, počet lekcí atd. Dále </w:t>
      </w:r>
      <w:r w:rsidR="003D6BA0">
        <w:t>je možné si povšimnout</w:t>
      </w:r>
      <w:r>
        <w:t xml:space="preserve"> seznam</w:t>
      </w:r>
      <w:r w:rsidR="003D6BA0">
        <w:t>u</w:t>
      </w:r>
      <w:r>
        <w:t xml:space="preserve"> lekcí, studentů poznámek a příloh atd. </w:t>
      </w:r>
      <w:r w:rsidR="00966E74">
        <w:t xml:space="preserve">Kdykoli </w:t>
      </w:r>
      <w:r w:rsidR="003D6BA0">
        <w:t>je možné</w:t>
      </w:r>
      <w:r w:rsidR="00966E74">
        <w:t xml:space="preserve"> lekce přidat, ale po vytvoření kurzu se lekce automaticky vygenerují. Když </w:t>
      </w:r>
      <w:r w:rsidR="003D6BA0">
        <w:t xml:space="preserve">se </w:t>
      </w:r>
      <w:r w:rsidR="00966E74">
        <w:t>lekc</w:t>
      </w:r>
      <w:r w:rsidR="003D6BA0">
        <w:t>e vytváří, tak je možné</w:t>
      </w:r>
      <w:r w:rsidR="00966E74">
        <w:t xml:space="preserve"> vyplnit jen pár informací, a to datum a čas konání, místo a vybrat učitele, což není optimální</w:t>
      </w:r>
      <w:r w:rsidR="003D6BA0">
        <w:t xml:space="preserve"> z </w:t>
      </w:r>
      <w:r w:rsidR="00966E74">
        <w:t>hlediska materiálů pro danou lekci. Každá lekce se zabývá jiným tématem, a proto by bylo vhodné mít možnost lekci nazvat a napsat alespoň krátký popis.</w:t>
      </w:r>
    </w:p>
    <w:p w14:paraId="1CC5A205" w14:textId="77777777" w:rsidR="00CD4E26" w:rsidRDefault="00666E59" w:rsidP="00CD4E26">
      <w:pPr>
        <w:keepNext/>
      </w:pPr>
      <w:r w:rsidRPr="00666E59">
        <w:rPr>
          <w:noProof/>
        </w:rPr>
        <w:lastRenderedPageBreak/>
        <w:drawing>
          <wp:inline distT="0" distB="0" distL="0" distR="0" wp14:anchorId="161AE956" wp14:editId="13C13E2F">
            <wp:extent cx="4372585" cy="7211431"/>
            <wp:effectExtent l="0" t="0" r="9525" b="8890"/>
            <wp:docPr id="15" name="Obrázek 15"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ázek 15" descr="Obsah obrázku text&#10;&#10;Popis byl vytvořen automaticky"/>
                    <pic:cNvPicPr/>
                  </pic:nvPicPr>
                  <pic:blipFill>
                    <a:blip r:embed="rId41"/>
                    <a:stretch>
                      <a:fillRect/>
                    </a:stretch>
                  </pic:blipFill>
                  <pic:spPr>
                    <a:xfrm>
                      <a:off x="0" y="0"/>
                      <a:ext cx="4372585" cy="7211431"/>
                    </a:xfrm>
                    <a:prstGeom prst="rect">
                      <a:avLst/>
                    </a:prstGeom>
                  </pic:spPr>
                </pic:pic>
              </a:graphicData>
            </a:graphic>
          </wp:inline>
        </w:drawing>
      </w:r>
    </w:p>
    <w:p w14:paraId="63E45BDC" w14:textId="43E3B277" w:rsidR="00666E59" w:rsidRDefault="00CD4E26" w:rsidP="00CD4E26">
      <w:pPr>
        <w:pStyle w:val="Titulek"/>
      </w:pPr>
      <w:bookmarkStart w:id="72" w:name="_Toc138777369"/>
      <w:bookmarkStart w:id="73" w:name="_Toc151662795"/>
      <w:r>
        <w:t xml:space="preserve">Obrázek </w:t>
      </w:r>
      <w:fldSimple w:instr=" SEQ Obrázek \* ARABIC ">
        <w:r w:rsidR="00810B71">
          <w:rPr>
            <w:noProof/>
          </w:rPr>
          <w:t>16</w:t>
        </w:r>
      </w:fldSimple>
      <w:r>
        <w:t xml:space="preserve"> - </w:t>
      </w:r>
      <w:r w:rsidRPr="00DB5B68">
        <w:t>Teach'n go příklad</w:t>
      </w:r>
      <w:r>
        <w:t xml:space="preserve"> tvorby</w:t>
      </w:r>
      <w:r w:rsidRPr="00DB5B68">
        <w:t xml:space="preserve"> kurzu/lekce</w:t>
      </w:r>
      <w:r w:rsidR="001E0173">
        <w:t xml:space="preserve"> </w:t>
      </w:r>
      <w:r w:rsidR="003D6BA0">
        <w:t xml:space="preserve">(zdroj: </w:t>
      </w:r>
      <w:r w:rsidR="001E0173">
        <w:fldChar w:fldCharType="begin"/>
      </w:r>
      <w:r w:rsidR="00201825">
        <w:instrText xml:space="preserve"> ADDIN ZOTERO_ITEM CSL_CITATION {"citationID":"ip6rEfn9","properties":{"formattedCitation":"({\\i{}Teach \\uc0\\u8217{}n Go - Modern School Management Software}, 2023)","plainCitation":"(Teach ’n Go - Modern School Management Software, 2023)","noteIndex":0},"citationItems":[{"id":21,"uris":["http://zotero.org/users/local/zPyZa9qd/items/IUV59FZN"],"itemData":{"id":21,"type":"webpage","title":"Teach 'n Go - Modern School Management Software","URL":"https://www.teachngo.com/","accessed":{"date-parts":[["2023",2,28]]},"issued":{"date-parts":[["2023"]]}}}],"schema":"https://github.com/citation-style-language/schema/raw/master/csl-citation.json"} </w:instrText>
      </w:r>
      <w:r w:rsidR="001E0173">
        <w:fldChar w:fldCharType="separate"/>
      </w:r>
      <w:r w:rsidR="001E0173" w:rsidRPr="001E0173">
        <w:rPr>
          <w:rFonts w:ascii="Georgia" w:hAnsi="Georgia" w:cs="Times New Roman"/>
          <w:szCs w:val="24"/>
        </w:rPr>
        <w:t>(</w:t>
      </w:r>
      <w:proofErr w:type="spellStart"/>
      <w:r w:rsidR="001E0173" w:rsidRPr="001E0173">
        <w:rPr>
          <w:rFonts w:ascii="Georgia" w:hAnsi="Georgia" w:cs="Times New Roman"/>
          <w:i/>
          <w:iCs w:val="0"/>
          <w:szCs w:val="24"/>
        </w:rPr>
        <w:t>Teach</w:t>
      </w:r>
      <w:proofErr w:type="spellEnd"/>
      <w:r w:rsidR="001E0173" w:rsidRPr="001E0173">
        <w:rPr>
          <w:rFonts w:ascii="Georgia" w:hAnsi="Georgia" w:cs="Times New Roman"/>
          <w:i/>
          <w:iCs w:val="0"/>
          <w:szCs w:val="24"/>
        </w:rPr>
        <w:t xml:space="preserve"> ’n Go - </w:t>
      </w:r>
      <w:proofErr w:type="spellStart"/>
      <w:r w:rsidR="001E0173" w:rsidRPr="001E0173">
        <w:rPr>
          <w:rFonts w:ascii="Georgia" w:hAnsi="Georgia" w:cs="Times New Roman"/>
          <w:i/>
          <w:iCs w:val="0"/>
          <w:szCs w:val="24"/>
        </w:rPr>
        <w:t>Modern</w:t>
      </w:r>
      <w:proofErr w:type="spellEnd"/>
      <w:r w:rsidR="001E0173" w:rsidRPr="001E0173">
        <w:rPr>
          <w:rFonts w:ascii="Georgia" w:hAnsi="Georgia" w:cs="Times New Roman"/>
          <w:i/>
          <w:iCs w:val="0"/>
          <w:szCs w:val="24"/>
        </w:rPr>
        <w:t xml:space="preserve"> </w:t>
      </w:r>
      <w:proofErr w:type="spellStart"/>
      <w:r w:rsidR="001E0173" w:rsidRPr="001E0173">
        <w:rPr>
          <w:rFonts w:ascii="Georgia" w:hAnsi="Georgia" w:cs="Times New Roman"/>
          <w:i/>
          <w:iCs w:val="0"/>
          <w:szCs w:val="24"/>
        </w:rPr>
        <w:t>School</w:t>
      </w:r>
      <w:proofErr w:type="spellEnd"/>
      <w:r w:rsidR="001E0173" w:rsidRPr="001E0173">
        <w:rPr>
          <w:rFonts w:ascii="Georgia" w:hAnsi="Georgia" w:cs="Times New Roman"/>
          <w:i/>
          <w:iCs w:val="0"/>
          <w:szCs w:val="24"/>
        </w:rPr>
        <w:t xml:space="preserve"> Management Software</w:t>
      </w:r>
      <w:r w:rsidR="001E0173" w:rsidRPr="001E0173">
        <w:rPr>
          <w:rFonts w:ascii="Georgia" w:hAnsi="Georgia" w:cs="Times New Roman"/>
          <w:szCs w:val="24"/>
        </w:rPr>
        <w:t>, 2023)</w:t>
      </w:r>
      <w:r w:rsidR="001E0173">
        <w:fldChar w:fldCharType="end"/>
      </w:r>
      <w:r w:rsidR="003D6BA0">
        <w:t>)</w:t>
      </w:r>
      <w:bookmarkEnd w:id="72"/>
      <w:bookmarkEnd w:id="73"/>
    </w:p>
    <w:p w14:paraId="7F76C187" w14:textId="6F90758A" w:rsidR="0000517B" w:rsidRDefault="000E3327" w:rsidP="0000517B">
      <w:r>
        <w:t xml:space="preserve">Pro vytvoření kurzu (třídy) je potřeba vyplnit formulář, který </w:t>
      </w:r>
      <w:r w:rsidR="00F13586">
        <w:t>lze</w:t>
      </w:r>
      <w:r>
        <w:t xml:space="preserve"> vidět na Obrázku 1</w:t>
      </w:r>
      <w:r w:rsidR="0061139B">
        <w:t>6</w:t>
      </w:r>
      <w:r>
        <w:t>. Kurz musí mít nějaký název, musí ho někdo učit, musí mít určenou místnost nebo online a taky musí být určen den v týdnu a hodina konání lekcí. Dále se mohou určit jednotlivé poplatky a výplata učitele. Daný formulář je přehledný, rozdělen do několika částí a celkově lze kurz vytvořit rychle a snadno.</w:t>
      </w:r>
    </w:p>
    <w:p w14:paraId="4BC6A700" w14:textId="3E6D0851" w:rsidR="009173A1" w:rsidRDefault="000E3327" w:rsidP="0000517B">
      <w:r>
        <w:lastRenderedPageBreak/>
        <w:t>Z pohledu UI a UX je systém přehledný a poměrně jednoduchý, avšak má zastaralejší design oproti předchozímu systému. Systém je plně respon</w:t>
      </w:r>
      <w:r w:rsidR="003D6BA0">
        <w:t>z</w:t>
      </w:r>
      <w:r>
        <w:t>ivní až na pár detailů, jako třeba u navigační lišty, jakmile se jednotlivé prvky nevejdou tzv. odskočí na další řádek. Tento problém by mohl vyřešit například hamburger menu</w:t>
      </w:r>
      <w:r w:rsidR="003D6BA0">
        <w:t>.</w:t>
      </w:r>
    </w:p>
    <w:p w14:paraId="6A5AA92C" w14:textId="0CB6F639" w:rsidR="000E3327" w:rsidRPr="0000517B" w:rsidRDefault="000E3327" w:rsidP="0000517B">
      <w:r>
        <w:t>Celkově</w:t>
      </w:r>
      <w:r w:rsidR="00E9218E">
        <w:t xml:space="preserve"> je systém přehledný a jednoduchý. Splňuje všechny základní požadavky a nabízí i zajímavé funkce navíc. Výhoda tohoto systému je mobilní aplikace a 10letá praxe na trhu. Další velkou výhodou je výběr jazyků, do budoucna budou i jazyky přibývat. Skvělý systém jen pro interní účely s možností rozšíření i pro účely externí. Jediná výtka tohoto systému je zastaralý design.</w:t>
      </w:r>
    </w:p>
    <w:p w14:paraId="2A382856" w14:textId="33CB2A86" w:rsidR="0079654F" w:rsidRDefault="0079654F" w:rsidP="00581346">
      <w:pPr>
        <w:pStyle w:val="Nadpis2"/>
      </w:pPr>
      <w:bookmarkStart w:id="74" w:name="_Toc151662734"/>
      <w:r>
        <w:t>Tabulka porovnání</w:t>
      </w:r>
      <w:bookmarkEnd w:id="74"/>
    </w:p>
    <w:p w14:paraId="142B1F97" w14:textId="43CE34BE" w:rsidR="00023A9C" w:rsidRDefault="000E3327" w:rsidP="00023A9C">
      <w:r>
        <w:t xml:space="preserve">V této části </w:t>
      </w:r>
      <w:r w:rsidR="003D6BA0">
        <w:t xml:space="preserve">je zaměřeno </w:t>
      </w:r>
      <w:r>
        <w:t xml:space="preserve">na několik klíčových vlastností daných systémů i jakožto ceny. Klíčové vlastnosti jsou splnění všech požadavků, UI a UX, extra funkcionality, cena, dostupnost. Předchozí řešení </w:t>
      </w:r>
      <w:r w:rsidR="003D6BA0">
        <w:t>jsou porovnána</w:t>
      </w:r>
      <w:r>
        <w:t xml:space="preserve"> i se současným </w:t>
      </w:r>
      <w:r w:rsidR="003D6BA0">
        <w:t>způsobem provozu společnosti</w:t>
      </w:r>
      <w:r>
        <w:t xml:space="preserve"> a </w:t>
      </w:r>
      <w:r w:rsidR="003D6BA0">
        <w:t xml:space="preserve">jsou určeny </w:t>
      </w:r>
      <w:r>
        <w:t>funkcionality navíc</w:t>
      </w:r>
      <w:r w:rsidR="003D6BA0">
        <w:t>, které</w:t>
      </w:r>
      <w:r>
        <w:t xml:space="preserve"> by bylo vhodné naimplementovat i do nového systému.</w:t>
      </w:r>
    </w:p>
    <w:p w14:paraId="12AD85DB" w14:textId="0BA87CD8" w:rsidR="00EB271C" w:rsidRDefault="00EB271C" w:rsidP="00EB271C">
      <w:pPr>
        <w:pStyle w:val="Titulek"/>
        <w:keepNext/>
      </w:pPr>
      <w:r>
        <w:t xml:space="preserve">Tabulka </w:t>
      </w:r>
      <w:fldSimple w:instr=" SEQ Tabulka \* ARABIC ">
        <w:r w:rsidR="00810B71">
          <w:rPr>
            <w:noProof/>
          </w:rPr>
          <w:t>1</w:t>
        </w:r>
      </w:fldSimple>
      <w:r>
        <w:t xml:space="preserve"> - Porovnání systémů</w:t>
      </w:r>
      <w:r w:rsidR="003D6BA0">
        <w:t xml:space="preserve"> (zdroj: autor</w:t>
      </w:r>
      <w:r w:rsidR="0012771B">
        <w:t xml:space="preserve"> na základě </w:t>
      </w:r>
      <w:r w:rsidR="00666FD3">
        <w:fldChar w:fldCharType="begin"/>
      </w:r>
      <w:r w:rsidR="00666FD3">
        <w:instrText xml:space="preserve"> ADDIN ZOTERO_ITEM CSL_CITATION {"citationID":"PniAVYEK","properties":{"formattedCitation":"(CODE Rebels, 2023; {\\i{}Best Kids Activity Registration &amp; Management Software | Sawyer Tools}, 2023; {\\i{}Teach \\uc0\\u8217{}n Go - Modern School Management Software}, 2023)","plainCitation":"(CODE Rebels, 2023; Best Kids Activity Registration &amp; Management Software | Sawyer Tools, 2023; Teach ’n Go - Modern School Management Software, 2023)","noteIndex":0},"citationItems":[{"id":1,"uris":["http://zotero.org/users/local/zPyZa9qd/items/TGX9JN8F"],"itemData":{"id":1,"type":"document","title":"CODE Rebels interní materiály","title-short":"CODE Rebels interní materiály","author":[{"family":"CODE Rebels","given":""}],"issued":{"date-parts":[["2023"]]}}},{"id":19,"uris":["http://zotero.org/users/local/zPyZa9qd/items/CWCL5HP4"],"itemData":{"id":19,"type":"webpage","abstract":"Powerfully simple kids activity registration &amp; management software for running your kids activity business. Thousands of happy providers across the country have partnered with us.","language":"en","title":"Best Kids Activity Registration &amp; Management Software | Sawyer Tools","URL":"https://www.hisawyer.com/for-business/","accessed":{"date-parts":[["2023",2,28]]},"issued":{"date-parts":[["2023"]]}}},{"id":21,"uris":["http://zotero.org/users/local/zPyZa9qd/items/IUV59FZN"],"itemData":{"id":21,"type":"webpage","title":"Teach 'n Go - Modern School Management Software","URL":"https://www.teachngo.com/","accessed":{"date-parts":[["2023",2,28]]},"issued":{"date-parts":[["2023"]]}}}],"schema":"https://github.com/citation-style-language/schema/raw/master/csl-citation.json"} </w:instrText>
      </w:r>
      <w:r w:rsidR="00666FD3">
        <w:fldChar w:fldCharType="separate"/>
      </w:r>
      <w:r w:rsidR="00666FD3" w:rsidRPr="00666FD3">
        <w:rPr>
          <w:rFonts w:ascii="Georgia" w:hAnsi="Georgia" w:cs="Times New Roman"/>
          <w:szCs w:val="24"/>
        </w:rPr>
        <w:t xml:space="preserve">(CODE </w:t>
      </w:r>
      <w:proofErr w:type="spellStart"/>
      <w:r w:rsidR="00666FD3" w:rsidRPr="00666FD3">
        <w:rPr>
          <w:rFonts w:ascii="Georgia" w:hAnsi="Georgia" w:cs="Times New Roman"/>
          <w:szCs w:val="24"/>
        </w:rPr>
        <w:t>Rebels</w:t>
      </w:r>
      <w:proofErr w:type="spellEnd"/>
      <w:r w:rsidR="00666FD3" w:rsidRPr="00666FD3">
        <w:rPr>
          <w:rFonts w:ascii="Georgia" w:hAnsi="Georgia" w:cs="Times New Roman"/>
          <w:szCs w:val="24"/>
        </w:rPr>
        <w:t xml:space="preserve">, 2023; </w:t>
      </w:r>
      <w:r w:rsidR="00666FD3" w:rsidRPr="00666FD3">
        <w:rPr>
          <w:rFonts w:ascii="Georgia" w:hAnsi="Georgia" w:cs="Times New Roman"/>
          <w:i/>
          <w:iCs w:val="0"/>
          <w:szCs w:val="24"/>
        </w:rPr>
        <w:t xml:space="preserve">Best </w:t>
      </w:r>
      <w:proofErr w:type="spellStart"/>
      <w:r w:rsidR="00666FD3" w:rsidRPr="00666FD3">
        <w:rPr>
          <w:rFonts w:ascii="Georgia" w:hAnsi="Georgia" w:cs="Times New Roman"/>
          <w:i/>
          <w:iCs w:val="0"/>
          <w:szCs w:val="24"/>
        </w:rPr>
        <w:t>Kids</w:t>
      </w:r>
      <w:proofErr w:type="spellEnd"/>
      <w:r w:rsidR="00666FD3" w:rsidRPr="00666FD3">
        <w:rPr>
          <w:rFonts w:ascii="Georgia" w:hAnsi="Georgia" w:cs="Times New Roman"/>
          <w:i/>
          <w:iCs w:val="0"/>
          <w:szCs w:val="24"/>
        </w:rPr>
        <w:t xml:space="preserve"> </w:t>
      </w:r>
      <w:proofErr w:type="spellStart"/>
      <w:r w:rsidR="00666FD3" w:rsidRPr="00666FD3">
        <w:rPr>
          <w:rFonts w:ascii="Georgia" w:hAnsi="Georgia" w:cs="Times New Roman"/>
          <w:i/>
          <w:iCs w:val="0"/>
          <w:szCs w:val="24"/>
        </w:rPr>
        <w:t>Activity</w:t>
      </w:r>
      <w:proofErr w:type="spellEnd"/>
      <w:r w:rsidR="00666FD3" w:rsidRPr="00666FD3">
        <w:rPr>
          <w:rFonts w:ascii="Georgia" w:hAnsi="Georgia" w:cs="Times New Roman"/>
          <w:i/>
          <w:iCs w:val="0"/>
          <w:szCs w:val="24"/>
        </w:rPr>
        <w:t xml:space="preserve"> </w:t>
      </w:r>
      <w:proofErr w:type="spellStart"/>
      <w:r w:rsidR="00666FD3" w:rsidRPr="00666FD3">
        <w:rPr>
          <w:rFonts w:ascii="Georgia" w:hAnsi="Georgia" w:cs="Times New Roman"/>
          <w:i/>
          <w:iCs w:val="0"/>
          <w:szCs w:val="24"/>
        </w:rPr>
        <w:t>Registration</w:t>
      </w:r>
      <w:proofErr w:type="spellEnd"/>
      <w:r w:rsidR="00666FD3" w:rsidRPr="00666FD3">
        <w:rPr>
          <w:rFonts w:ascii="Georgia" w:hAnsi="Georgia" w:cs="Times New Roman"/>
          <w:i/>
          <w:iCs w:val="0"/>
          <w:szCs w:val="24"/>
        </w:rPr>
        <w:t xml:space="preserve"> &amp; Management Software | Sawyer </w:t>
      </w:r>
      <w:proofErr w:type="spellStart"/>
      <w:r w:rsidR="00666FD3" w:rsidRPr="00666FD3">
        <w:rPr>
          <w:rFonts w:ascii="Georgia" w:hAnsi="Georgia" w:cs="Times New Roman"/>
          <w:i/>
          <w:iCs w:val="0"/>
          <w:szCs w:val="24"/>
        </w:rPr>
        <w:t>Tools</w:t>
      </w:r>
      <w:proofErr w:type="spellEnd"/>
      <w:r w:rsidR="00666FD3" w:rsidRPr="00666FD3">
        <w:rPr>
          <w:rFonts w:ascii="Georgia" w:hAnsi="Georgia" w:cs="Times New Roman"/>
          <w:szCs w:val="24"/>
        </w:rPr>
        <w:t xml:space="preserve">, 2023; </w:t>
      </w:r>
      <w:proofErr w:type="spellStart"/>
      <w:r w:rsidR="00666FD3" w:rsidRPr="00666FD3">
        <w:rPr>
          <w:rFonts w:ascii="Georgia" w:hAnsi="Georgia" w:cs="Times New Roman"/>
          <w:i/>
          <w:iCs w:val="0"/>
          <w:szCs w:val="24"/>
        </w:rPr>
        <w:t>Teach</w:t>
      </w:r>
      <w:proofErr w:type="spellEnd"/>
      <w:r w:rsidR="00666FD3" w:rsidRPr="00666FD3">
        <w:rPr>
          <w:rFonts w:ascii="Georgia" w:hAnsi="Georgia" w:cs="Times New Roman"/>
          <w:i/>
          <w:iCs w:val="0"/>
          <w:szCs w:val="24"/>
        </w:rPr>
        <w:t xml:space="preserve"> ’n Go - </w:t>
      </w:r>
      <w:proofErr w:type="spellStart"/>
      <w:r w:rsidR="00666FD3" w:rsidRPr="00666FD3">
        <w:rPr>
          <w:rFonts w:ascii="Georgia" w:hAnsi="Georgia" w:cs="Times New Roman"/>
          <w:i/>
          <w:iCs w:val="0"/>
          <w:szCs w:val="24"/>
        </w:rPr>
        <w:t>Modern</w:t>
      </w:r>
      <w:proofErr w:type="spellEnd"/>
      <w:r w:rsidR="00666FD3" w:rsidRPr="00666FD3">
        <w:rPr>
          <w:rFonts w:ascii="Georgia" w:hAnsi="Georgia" w:cs="Times New Roman"/>
          <w:i/>
          <w:iCs w:val="0"/>
          <w:szCs w:val="24"/>
        </w:rPr>
        <w:t xml:space="preserve"> </w:t>
      </w:r>
      <w:proofErr w:type="spellStart"/>
      <w:r w:rsidR="00666FD3" w:rsidRPr="00666FD3">
        <w:rPr>
          <w:rFonts w:ascii="Georgia" w:hAnsi="Georgia" w:cs="Times New Roman"/>
          <w:i/>
          <w:iCs w:val="0"/>
          <w:szCs w:val="24"/>
        </w:rPr>
        <w:t>School</w:t>
      </w:r>
      <w:proofErr w:type="spellEnd"/>
      <w:r w:rsidR="00666FD3" w:rsidRPr="00666FD3">
        <w:rPr>
          <w:rFonts w:ascii="Georgia" w:hAnsi="Georgia" w:cs="Times New Roman"/>
          <w:i/>
          <w:iCs w:val="0"/>
          <w:szCs w:val="24"/>
        </w:rPr>
        <w:t xml:space="preserve"> Management Software</w:t>
      </w:r>
      <w:r w:rsidR="00666FD3" w:rsidRPr="00666FD3">
        <w:rPr>
          <w:rFonts w:ascii="Georgia" w:hAnsi="Georgia" w:cs="Times New Roman"/>
          <w:szCs w:val="24"/>
        </w:rPr>
        <w:t>, 2023)</w:t>
      </w:r>
      <w:r w:rsidR="00666FD3">
        <w:fldChar w:fldCharType="end"/>
      </w:r>
      <w:r w:rsidR="00666FD3">
        <w:t>)</w:t>
      </w:r>
    </w:p>
    <w:tbl>
      <w:tblPr>
        <w:tblStyle w:val="Styl1"/>
        <w:tblW w:w="0" w:type="auto"/>
        <w:tblLook w:val="04A0" w:firstRow="1" w:lastRow="0" w:firstColumn="1" w:lastColumn="0" w:noHBand="0" w:noVBand="1"/>
      </w:tblPr>
      <w:tblGrid>
        <w:gridCol w:w="2196"/>
        <w:gridCol w:w="2196"/>
        <w:gridCol w:w="2197"/>
        <w:gridCol w:w="2197"/>
      </w:tblGrid>
      <w:tr w:rsidR="00756952" w14:paraId="7E0CB978" w14:textId="77777777" w:rsidTr="007569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6" w:type="dxa"/>
          </w:tcPr>
          <w:p w14:paraId="50E8BE7E" w14:textId="1A442C13" w:rsidR="00756952" w:rsidRPr="00756952" w:rsidRDefault="00756952" w:rsidP="00023A9C">
            <w:pPr>
              <w:rPr>
                <w:lang w:val="cs-CZ"/>
              </w:rPr>
            </w:pPr>
            <w:r w:rsidRPr="00756952">
              <w:rPr>
                <w:lang w:val="cs-CZ"/>
              </w:rPr>
              <w:t>Vlastnosti</w:t>
            </w:r>
          </w:p>
        </w:tc>
        <w:tc>
          <w:tcPr>
            <w:tcW w:w="2196" w:type="dxa"/>
          </w:tcPr>
          <w:p w14:paraId="0BE0CCA1" w14:textId="1BEC83CC" w:rsidR="00756952" w:rsidRPr="00756952" w:rsidRDefault="00756952" w:rsidP="00023A9C">
            <w:pPr>
              <w:cnfStyle w:val="100000000000" w:firstRow="1" w:lastRow="0" w:firstColumn="0" w:lastColumn="0" w:oddVBand="0" w:evenVBand="0" w:oddHBand="0" w:evenHBand="0" w:firstRowFirstColumn="0" w:firstRowLastColumn="0" w:lastRowFirstColumn="0" w:lastRowLastColumn="0"/>
              <w:rPr>
                <w:lang w:val="cs-CZ"/>
              </w:rPr>
            </w:pPr>
            <w:r w:rsidRPr="00756952">
              <w:rPr>
                <w:lang w:val="cs-CZ"/>
              </w:rPr>
              <w:t>Sawyer</w:t>
            </w:r>
          </w:p>
        </w:tc>
        <w:tc>
          <w:tcPr>
            <w:tcW w:w="2197" w:type="dxa"/>
          </w:tcPr>
          <w:p w14:paraId="4A1702B2" w14:textId="7F4804D6" w:rsidR="00756952" w:rsidRPr="00756952" w:rsidRDefault="00756952" w:rsidP="00023A9C">
            <w:pPr>
              <w:cnfStyle w:val="100000000000" w:firstRow="1" w:lastRow="0" w:firstColumn="0" w:lastColumn="0" w:oddVBand="0" w:evenVBand="0" w:oddHBand="0" w:evenHBand="0" w:firstRowFirstColumn="0" w:firstRowLastColumn="0" w:lastRowFirstColumn="0" w:lastRowLastColumn="0"/>
              <w:rPr>
                <w:lang w:val="cs-CZ"/>
              </w:rPr>
            </w:pPr>
            <w:r w:rsidRPr="00756952">
              <w:rPr>
                <w:lang w:val="cs-CZ"/>
              </w:rPr>
              <w:t>Teach’n go</w:t>
            </w:r>
          </w:p>
        </w:tc>
        <w:tc>
          <w:tcPr>
            <w:tcW w:w="2197" w:type="dxa"/>
          </w:tcPr>
          <w:p w14:paraId="6FCF4811" w14:textId="2AD3BC9E" w:rsidR="00756952" w:rsidRPr="00756952" w:rsidRDefault="00756952" w:rsidP="00023A9C">
            <w:pPr>
              <w:cnfStyle w:val="100000000000" w:firstRow="1" w:lastRow="0" w:firstColumn="0" w:lastColumn="0" w:oddVBand="0" w:evenVBand="0" w:oddHBand="0" w:evenHBand="0" w:firstRowFirstColumn="0" w:firstRowLastColumn="0" w:lastRowFirstColumn="0" w:lastRowLastColumn="0"/>
              <w:rPr>
                <w:lang w:val="cs-CZ"/>
              </w:rPr>
            </w:pPr>
            <w:r w:rsidRPr="00756952">
              <w:rPr>
                <w:lang w:val="cs-CZ"/>
              </w:rPr>
              <w:t xml:space="preserve">Současný </w:t>
            </w:r>
            <w:r w:rsidR="003D6BA0">
              <w:rPr>
                <w:lang w:val="cs-CZ"/>
              </w:rPr>
              <w:t>způsob provozu</w:t>
            </w:r>
          </w:p>
        </w:tc>
      </w:tr>
      <w:tr w:rsidR="00756952" w14:paraId="63A0DBC1" w14:textId="77777777" w:rsidTr="00756952">
        <w:tc>
          <w:tcPr>
            <w:cnfStyle w:val="001000000000" w:firstRow="0" w:lastRow="0" w:firstColumn="1" w:lastColumn="0" w:oddVBand="0" w:evenVBand="0" w:oddHBand="0" w:evenHBand="0" w:firstRowFirstColumn="0" w:firstRowLastColumn="0" w:lastRowFirstColumn="0" w:lastRowLastColumn="0"/>
            <w:tcW w:w="2196" w:type="dxa"/>
          </w:tcPr>
          <w:p w14:paraId="49343631" w14:textId="4E64C898" w:rsidR="00756952" w:rsidRPr="00117A21" w:rsidRDefault="00756952" w:rsidP="00756952">
            <w:pPr>
              <w:jc w:val="left"/>
              <w:rPr>
                <w:b/>
                <w:bCs/>
                <w:lang w:val="cs-CZ"/>
              </w:rPr>
            </w:pPr>
            <w:r w:rsidRPr="00117A21">
              <w:rPr>
                <w:b/>
                <w:bCs/>
                <w:lang w:val="cs-CZ"/>
              </w:rPr>
              <w:t>Splnění požadavků</w:t>
            </w:r>
          </w:p>
        </w:tc>
        <w:tc>
          <w:tcPr>
            <w:tcW w:w="2196" w:type="dxa"/>
          </w:tcPr>
          <w:p w14:paraId="730FCA8B" w14:textId="15780D27"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Ano</w:t>
            </w:r>
          </w:p>
        </w:tc>
        <w:tc>
          <w:tcPr>
            <w:tcW w:w="2197" w:type="dxa"/>
          </w:tcPr>
          <w:p w14:paraId="3FDA210B" w14:textId="2E0A1294"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Ano</w:t>
            </w:r>
          </w:p>
        </w:tc>
        <w:tc>
          <w:tcPr>
            <w:tcW w:w="2197" w:type="dxa"/>
          </w:tcPr>
          <w:p w14:paraId="2E32883A" w14:textId="7F3798D0"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Ne</w:t>
            </w:r>
          </w:p>
        </w:tc>
      </w:tr>
      <w:tr w:rsidR="00756952" w14:paraId="2BAF309F" w14:textId="77777777" w:rsidTr="00756952">
        <w:tc>
          <w:tcPr>
            <w:cnfStyle w:val="001000000000" w:firstRow="0" w:lastRow="0" w:firstColumn="1" w:lastColumn="0" w:oddVBand="0" w:evenVBand="0" w:oddHBand="0" w:evenHBand="0" w:firstRowFirstColumn="0" w:firstRowLastColumn="0" w:lastRowFirstColumn="0" w:lastRowLastColumn="0"/>
            <w:tcW w:w="2196" w:type="dxa"/>
          </w:tcPr>
          <w:p w14:paraId="2D1B6E48" w14:textId="04B3A244" w:rsidR="00756952" w:rsidRPr="00117A21" w:rsidRDefault="00756952" w:rsidP="00756952">
            <w:pPr>
              <w:jc w:val="left"/>
              <w:rPr>
                <w:b/>
                <w:bCs/>
                <w:lang w:val="cs-CZ"/>
              </w:rPr>
            </w:pPr>
            <w:r w:rsidRPr="00117A21">
              <w:rPr>
                <w:b/>
                <w:bCs/>
                <w:lang w:val="cs-CZ"/>
              </w:rPr>
              <w:t>UI/UX</w:t>
            </w:r>
          </w:p>
        </w:tc>
        <w:tc>
          <w:tcPr>
            <w:tcW w:w="2196" w:type="dxa"/>
          </w:tcPr>
          <w:p w14:paraId="10627A9B" w14:textId="54BCDFE2"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Jednoduchý, přehledný, respon</w:t>
            </w:r>
            <w:r w:rsidR="0012771B">
              <w:rPr>
                <w:lang w:val="cs-CZ"/>
              </w:rPr>
              <w:t>z</w:t>
            </w:r>
            <w:r>
              <w:rPr>
                <w:lang w:val="cs-CZ"/>
              </w:rPr>
              <w:t>ivní</w:t>
            </w:r>
          </w:p>
        </w:tc>
        <w:tc>
          <w:tcPr>
            <w:tcW w:w="2197" w:type="dxa"/>
          </w:tcPr>
          <w:p w14:paraId="2D06337F" w14:textId="452D369E"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Jednoduchý, přehledný, téměř respon</w:t>
            </w:r>
            <w:r w:rsidR="0012771B">
              <w:rPr>
                <w:lang w:val="cs-CZ"/>
              </w:rPr>
              <w:t>z</w:t>
            </w:r>
            <w:r>
              <w:rPr>
                <w:lang w:val="cs-CZ"/>
              </w:rPr>
              <w:t>ivní</w:t>
            </w:r>
            <w:r w:rsidR="00962C7A">
              <w:rPr>
                <w:lang w:val="cs-CZ"/>
              </w:rPr>
              <w:t>, zastaralý vzhled</w:t>
            </w:r>
          </w:p>
        </w:tc>
        <w:tc>
          <w:tcPr>
            <w:tcW w:w="2197" w:type="dxa"/>
          </w:tcPr>
          <w:p w14:paraId="61F268E6" w14:textId="40732177"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Několik systémů, nepraktické</w:t>
            </w:r>
          </w:p>
        </w:tc>
      </w:tr>
      <w:tr w:rsidR="00756952" w14:paraId="66DE1265" w14:textId="77777777" w:rsidTr="00756952">
        <w:tc>
          <w:tcPr>
            <w:cnfStyle w:val="001000000000" w:firstRow="0" w:lastRow="0" w:firstColumn="1" w:lastColumn="0" w:oddVBand="0" w:evenVBand="0" w:oddHBand="0" w:evenHBand="0" w:firstRowFirstColumn="0" w:firstRowLastColumn="0" w:lastRowFirstColumn="0" w:lastRowLastColumn="0"/>
            <w:tcW w:w="2196" w:type="dxa"/>
          </w:tcPr>
          <w:p w14:paraId="7AE92145" w14:textId="7B6513B6" w:rsidR="00756952" w:rsidRPr="00117A21" w:rsidRDefault="00756952" w:rsidP="00756952">
            <w:pPr>
              <w:jc w:val="left"/>
              <w:rPr>
                <w:b/>
                <w:bCs/>
                <w:lang w:val="cs-CZ"/>
              </w:rPr>
            </w:pPr>
            <w:r w:rsidRPr="00117A21">
              <w:rPr>
                <w:b/>
                <w:bCs/>
                <w:lang w:val="cs-CZ"/>
              </w:rPr>
              <w:t>Cena</w:t>
            </w:r>
          </w:p>
        </w:tc>
        <w:tc>
          <w:tcPr>
            <w:tcW w:w="2196" w:type="dxa"/>
          </w:tcPr>
          <w:p w14:paraId="5CAE4847" w14:textId="7F3F7FC2"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30 000 CZK/rok*</w:t>
            </w:r>
          </w:p>
        </w:tc>
        <w:tc>
          <w:tcPr>
            <w:tcW w:w="2197" w:type="dxa"/>
          </w:tcPr>
          <w:p w14:paraId="2517C182" w14:textId="42152E30"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21 000 CZK/rok*</w:t>
            </w:r>
          </w:p>
        </w:tc>
        <w:tc>
          <w:tcPr>
            <w:tcW w:w="2197" w:type="dxa"/>
          </w:tcPr>
          <w:p w14:paraId="1B67596B" w14:textId="2465EBE5"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 xml:space="preserve">Cca </w:t>
            </w:r>
            <w:r w:rsidR="00962C7A">
              <w:rPr>
                <w:lang w:val="cs-CZ"/>
              </w:rPr>
              <w:t>1 0</w:t>
            </w:r>
            <w:r>
              <w:rPr>
                <w:lang w:val="cs-CZ"/>
              </w:rPr>
              <w:t>00 CZK/rok</w:t>
            </w:r>
          </w:p>
        </w:tc>
      </w:tr>
      <w:tr w:rsidR="00756952" w14:paraId="750B7320" w14:textId="77777777" w:rsidTr="00756952">
        <w:tc>
          <w:tcPr>
            <w:cnfStyle w:val="001000000000" w:firstRow="0" w:lastRow="0" w:firstColumn="1" w:lastColumn="0" w:oddVBand="0" w:evenVBand="0" w:oddHBand="0" w:evenHBand="0" w:firstRowFirstColumn="0" w:firstRowLastColumn="0" w:lastRowFirstColumn="0" w:lastRowLastColumn="0"/>
            <w:tcW w:w="2196" w:type="dxa"/>
          </w:tcPr>
          <w:p w14:paraId="70749331" w14:textId="05B08C90" w:rsidR="00756952" w:rsidRPr="00117A21" w:rsidRDefault="00756952" w:rsidP="00756952">
            <w:pPr>
              <w:jc w:val="left"/>
              <w:rPr>
                <w:b/>
                <w:bCs/>
                <w:lang w:val="cs-CZ"/>
              </w:rPr>
            </w:pPr>
            <w:r w:rsidRPr="00117A21">
              <w:rPr>
                <w:b/>
                <w:bCs/>
                <w:lang w:val="cs-CZ"/>
              </w:rPr>
              <w:t>Dostupnost</w:t>
            </w:r>
          </w:p>
        </w:tc>
        <w:tc>
          <w:tcPr>
            <w:tcW w:w="2196" w:type="dxa"/>
          </w:tcPr>
          <w:p w14:paraId="433FAB39" w14:textId="4FCEEE59"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USA</w:t>
            </w:r>
          </w:p>
        </w:tc>
        <w:tc>
          <w:tcPr>
            <w:tcW w:w="2197" w:type="dxa"/>
          </w:tcPr>
          <w:p w14:paraId="7C987D40" w14:textId="70181BDF"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44 zemí</w:t>
            </w:r>
          </w:p>
        </w:tc>
        <w:tc>
          <w:tcPr>
            <w:tcW w:w="2197" w:type="dxa"/>
          </w:tcPr>
          <w:p w14:paraId="0109EE66" w14:textId="67F22A67"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w:t>
            </w:r>
          </w:p>
        </w:tc>
      </w:tr>
      <w:tr w:rsidR="00756952" w14:paraId="1EAFA471" w14:textId="77777777" w:rsidTr="00756952">
        <w:tc>
          <w:tcPr>
            <w:cnfStyle w:val="001000000000" w:firstRow="0" w:lastRow="0" w:firstColumn="1" w:lastColumn="0" w:oddVBand="0" w:evenVBand="0" w:oddHBand="0" w:evenHBand="0" w:firstRowFirstColumn="0" w:firstRowLastColumn="0" w:lastRowFirstColumn="0" w:lastRowLastColumn="0"/>
            <w:tcW w:w="2196" w:type="dxa"/>
          </w:tcPr>
          <w:p w14:paraId="1D122776" w14:textId="38FCB936" w:rsidR="00756952" w:rsidRPr="00117A21" w:rsidRDefault="00756952" w:rsidP="00756952">
            <w:pPr>
              <w:jc w:val="left"/>
              <w:rPr>
                <w:b/>
                <w:bCs/>
                <w:lang w:val="cs-CZ"/>
              </w:rPr>
            </w:pPr>
            <w:r w:rsidRPr="00117A21">
              <w:rPr>
                <w:b/>
                <w:bCs/>
                <w:lang w:val="cs-CZ"/>
              </w:rPr>
              <w:t>Navíc</w:t>
            </w:r>
          </w:p>
        </w:tc>
        <w:tc>
          <w:tcPr>
            <w:tcW w:w="2196" w:type="dxa"/>
          </w:tcPr>
          <w:p w14:paraId="5C809B6E" w14:textId="450CC3C0"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MarketPlace, kupování přímo</w:t>
            </w:r>
            <w:r w:rsidR="00962C7A">
              <w:rPr>
                <w:lang w:val="cs-CZ"/>
              </w:rPr>
              <w:t xml:space="preserve"> </w:t>
            </w:r>
            <w:r>
              <w:rPr>
                <w:lang w:val="cs-CZ"/>
              </w:rPr>
              <w:t>v</w:t>
            </w:r>
            <w:r w:rsidR="00962C7A">
              <w:rPr>
                <w:lang w:val="cs-CZ"/>
              </w:rPr>
              <w:t> </w:t>
            </w:r>
            <w:r>
              <w:rPr>
                <w:lang w:val="cs-CZ"/>
              </w:rPr>
              <w:t>aplikaci, marketing systém, reporting systém</w:t>
            </w:r>
            <w:r w:rsidR="00962C7A">
              <w:rPr>
                <w:lang w:val="cs-CZ"/>
              </w:rPr>
              <w:t>, support</w:t>
            </w:r>
          </w:p>
        </w:tc>
        <w:tc>
          <w:tcPr>
            <w:tcW w:w="2197" w:type="dxa"/>
          </w:tcPr>
          <w:p w14:paraId="4CD7A254" w14:textId="31C28DEE" w:rsidR="00756952" w:rsidRPr="00756952" w:rsidRDefault="00962C7A"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Kupování přímo v aplikaci, marketing systém, reporting systém</w:t>
            </w:r>
          </w:p>
        </w:tc>
        <w:tc>
          <w:tcPr>
            <w:tcW w:w="2197" w:type="dxa"/>
          </w:tcPr>
          <w:p w14:paraId="077B426B" w14:textId="3D684D9D"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r>
              <w:rPr>
                <w:lang w:val="cs-CZ"/>
              </w:rPr>
              <w:t>-</w:t>
            </w:r>
          </w:p>
        </w:tc>
      </w:tr>
      <w:tr w:rsidR="00756952" w14:paraId="41F98AA1" w14:textId="77777777" w:rsidTr="00756952">
        <w:tc>
          <w:tcPr>
            <w:cnfStyle w:val="001000000000" w:firstRow="0" w:lastRow="0" w:firstColumn="1" w:lastColumn="0" w:oddVBand="0" w:evenVBand="0" w:oddHBand="0" w:evenHBand="0" w:firstRowFirstColumn="0" w:firstRowLastColumn="0" w:lastRowFirstColumn="0" w:lastRowLastColumn="0"/>
            <w:tcW w:w="2196" w:type="dxa"/>
          </w:tcPr>
          <w:p w14:paraId="534444E9" w14:textId="6142963F" w:rsidR="00756952" w:rsidRPr="00117A21" w:rsidRDefault="00756952" w:rsidP="00756952">
            <w:pPr>
              <w:jc w:val="left"/>
              <w:rPr>
                <w:b/>
                <w:bCs/>
                <w:lang w:val="cs-CZ"/>
              </w:rPr>
            </w:pPr>
          </w:p>
        </w:tc>
        <w:tc>
          <w:tcPr>
            <w:tcW w:w="2196" w:type="dxa"/>
          </w:tcPr>
          <w:p w14:paraId="7D1491E1" w14:textId="77777777"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p>
        </w:tc>
        <w:tc>
          <w:tcPr>
            <w:tcW w:w="2197" w:type="dxa"/>
          </w:tcPr>
          <w:p w14:paraId="192D72E1" w14:textId="77777777"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p>
        </w:tc>
        <w:tc>
          <w:tcPr>
            <w:tcW w:w="2197" w:type="dxa"/>
          </w:tcPr>
          <w:p w14:paraId="7F9CEB3D" w14:textId="77777777" w:rsidR="00756952" w:rsidRPr="00756952" w:rsidRDefault="00756952" w:rsidP="00756952">
            <w:pPr>
              <w:jc w:val="left"/>
              <w:cnfStyle w:val="000000000000" w:firstRow="0" w:lastRow="0" w:firstColumn="0" w:lastColumn="0" w:oddVBand="0" w:evenVBand="0" w:oddHBand="0" w:evenHBand="0" w:firstRowFirstColumn="0" w:firstRowLastColumn="0" w:lastRowFirstColumn="0" w:lastRowLastColumn="0"/>
              <w:rPr>
                <w:lang w:val="cs-CZ"/>
              </w:rPr>
            </w:pPr>
          </w:p>
        </w:tc>
      </w:tr>
    </w:tbl>
    <w:p w14:paraId="63B48444" w14:textId="3AEBFD4D" w:rsidR="000E3327" w:rsidRDefault="00756952" w:rsidP="00023A9C">
      <w:r>
        <w:t>*Po zaokrouhlení a převedení z měny USD u Sawyer</w:t>
      </w:r>
      <w:r w:rsidR="00D3444F">
        <w:t xml:space="preserve"> systému</w:t>
      </w:r>
      <w:r>
        <w:t xml:space="preserve"> a EUR u Teach’n go</w:t>
      </w:r>
      <w:r w:rsidR="00D3444F">
        <w:t xml:space="preserve"> systému</w:t>
      </w:r>
    </w:p>
    <w:p w14:paraId="0A61397C" w14:textId="43FFA778" w:rsidR="00BC1776" w:rsidRDefault="003D6BA0" w:rsidP="00023A9C">
      <w:r>
        <w:lastRenderedPageBreak/>
        <w:t>Z</w:t>
      </w:r>
      <w:r w:rsidRPr="003D6BA0">
        <w:t xml:space="preserve"> výše uvedeného srovnání je poznatek takový, že </w:t>
      </w:r>
      <w:r>
        <w:t>řešení dostupná na trhu jsou poměrně drahá</w:t>
      </w:r>
      <w:r w:rsidR="0012771B">
        <w:t>,</w:t>
      </w:r>
      <w:r>
        <w:t xml:space="preserve"> </w:t>
      </w:r>
      <w:r w:rsidR="0012771B">
        <w:t>n</w:t>
      </w:r>
      <w:r>
        <w:t>epodporují češtinu</w:t>
      </w:r>
      <w:r w:rsidRPr="003D6BA0">
        <w:t xml:space="preserve">, a rozhodnutí takové, že </w:t>
      </w:r>
      <w:r>
        <w:t>je skutečně nejlepší pro společnost zvolit možnost vlastního řešení, které nebude tak drahé a splní všechny požadavky.</w:t>
      </w:r>
    </w:p>
    <w:p w14:paraId="7C9F19F2" w14:textId="5673FD2C" w:rsidR="00756952" w:rsidRDefault="000B2493" w:rsidP="00D3444F">
      <w:pPr>
        <w:pStyle w:val="Nadpis2"/>
      </w:pPr>
      <w:bookmarkStart w:id="75" w:name="_Toc151662735"/>
      <w:r>
        <w:t>Shrnutí dostupných řešení</w:t>
      </w:r>
      <w:bookmarkEnd w:id="75"/>
    </w:p>
    <w:p w14:paraId="0F1A57A9" w14:textId="10F27403" w:rsidR="00D3444F" w:rsidRDefault="00117A21" w:rsidP="00D3444F">
      <w:r>
        <w:t xml:space="preserve">V přechozí kapitole </w:t>
      </w:r>
      <w:r w:rsidR="000B2493">
        <w:t>bylo</w:t>
      </w:r>
      <w:r>
        <w:t xml:space="preserve"> zhodno</w:t>
      </w:r>
      <w:r w:rsidR="000B2493">
        <w:t>ceno</w:t>
      </w:r>
      <w:r>
        <w:t xml:space="preserve"> pár řešení dostupných na trhu</w:t>
      </w:r>
      <w:r w:rsidR="000B2493">
        <w:t>.</w:t>
      </w:r>
      <w:r>
        <w:t xml:space="preserve"> </w:t>
      </w:r>
      <w:r w:rsidR="000B2493">
        <w:t>Byly</w:t>
      </w:r>
      <w:r>
        <w:t xml:space="preserve"> </w:t>
      </w:r>
      <w:r w:rsidR="000B2493">
        <w:t>následně zhodnoceny</w:t>
      </w:r>
      <w:r>
        <w:t xml:space="preserve"> pomocí několika kritérií, a to, zda splňují všechny požadavky, z pohledu UI a UX, jak snadno lze vytvořit kurz, cena, jazyky a dostupnost a také jaké další funkcionality nabízejí. Z této kapitoly </w:t>
      </w:r>
      <w:r w:rsidR="000B2493">
        <w:t xml:space="preserve">lze vybrat </w:t>
      </w:r>
      <w:r>
        <w:t xml:space="preserve">funkce, které jsou požadované. Poté </w:t>
      </w:r>
      <w:r w:rsidR="000B2493">
        <w:t>bude vybráno několik</w:t>
      </w:r>
      <w:r>
        <w:t xml:space="preserve"> funkc</w:t>
      </w:r>
      <w:r w:rsidR="000B2493">
        <w:t>í</w:t>
      </w:r>
      <w:r>
        <w:t xml:space="preserve">, které tyto systémy nabízejí navíc a které lze použít i ve vlastním řešením a </w:t>
      </w:r>
      <w:r w:rsidR="00F13586">
        <w:t>následně bude snaha o jejich</w:t>
      </w:r>
      <w:r>
        <w:t xml:space="preserve"> implement</w:t>
      </w:r>
      <w:r w:rsidR="00F13586">
        <w:t>aci</w:t>
      </w:r>
      <w:r>
        <w:t xml:space="preserve"> i do nového systému.</w:t>
      </w:r>
    </w:p>
    <w:p w14:paraId="233F8E7E" w14:textId="77777777" w:rsidR="00C84B9F" w:rsidRPr="00D3444F" w:rsidRDefault="00C84B9F" w:rsidP="00D3444F"/>
    <w:p w14:paraId="49E51887" w14:textId="77777777" w:rsidR="00B61CC2" w:rsidRDefault="00B61CC2" w:rsidP="00B61CC2">
      <w:pPr>
        <w:pStyle w:val="Nadpis1"/>
      </w:pPr>
      <w:bookmarkStart w:id="76" w:name="_Toc151662736"/>
      <w:r>
        <w:lastRenderedPageBreak/>
        <w:t>Životní cyklus projektu</w:t>
      </w:r>
      <w:bookmarkEnd w:id="76"/>
    </w:p>
    <w:p w14:paraId="471B9352" w14:textId="66BE3FC3" w:rsidR="00B61CC2" w:rsidRDefault="008E6CCB" w:rsidP="00CD2B09">
      <w:r>
        <w:t xml:space="preserve">Pro usnadnění a přehlednost vývoje systému byla zvolena metodika MMSP-AV neboli Metodika pro menší softwarové projekty – agilní vývoj. Tato metodika je rozšířením MMSP agilními metodami a přístupy. Původní metodika MMSP byla vytvořena lokalizací a customizací metodiky </w:t>
      </w:r>
      <w:proofErr w:type="spellStart"/>
      <w:r>
        <w:t>OpenUP</w:t>
      </w:r>
      <w:proofErr w:type="spellEnd"/>
      <w:r>
        <w:t xml:space="preserve"> </w:t>
      </w:r>
      <w:r>
        <w:fldChar w:fldCharType="begin"/>
      </w:r>
      <w:r>
        <w:instrText xml:space="preserve"> ADDIN ZOTERO_ITEM CSL_CITATION {"citationID":"dfuXgRmG","properties":{"formattedCitation":"({\\i{}Metodika MMSP-AV}, 2023)","plainCitation":"(Metodika MMSP-AV, 2023)","noteIndex":0},"citationItems":[{"id":72,"uris":["http://zotero.org/users/local/zPyZa9qd/items/IDFETTDV"],"itemData":{"id":72,"type":"webpage","title":"Metodika MMSP-AV","URL":"http://mmsp-av.wz.cz/","accessed":{"date-parts":[["2023",9,21]]},"issued":{"date-parts":[["2023"]]}}}],"schema":"https://github.com/citation-style-language/schema/raw/master/csl-citation.json"} </w:instrText>
      </w:r>
      <w:r>
        <w:fldChar w:fldCharType="separate"/>
      </w:r>
      <w:r w:rsidRPr="008E6CCB">
        <w:rPr>
          <w:rFonts w:ascii="Georgia" w:hAnsi="Georgia" w:cs="Times New Roman"/>
          <w:szCs w:val="24"/>
        </w:rPr>
        <w:t>(</w:t>
      </w:r>
      <w:r w:rsidRPr="008E6CCB">
        <w:rPr>
          <w:rFonts w:ascii="Georgia" w:hAnsi="Georgia" w:cs="Times New Roman"/>
          <w:i/>
          <w:iCs/>
          <w:szCs w:val="24"/>
        </w:rPr>
        <w:t>Metodika MMSP-AV</w:t>
      </w:r>
      <w:r w:rsidRPr="008E6CCB">
        <w:rPr>
          <w:rFonts w:ascii="Georgia" w:hAnsi="Georgia" w:cs="Times New Roman"/>
          <w:szCs w:val="24"/>
        </w:rPr>
        <w:t>, 2023)</w:t>
      </w:r>
      <w:r>
        <w:fldChar w:fldCharType="end"/>
      </w:r>
      <w:r>
        <w:t xml:space="preserve">. </w:t>
      </w:r>
      <w:r w:rsidR="00213C57">
        <w:t>Životní cyklus může být definován jako postup vývoje systému, díky kterému dochází na základě předem definovaných požadavků k vytvoření systému jako takového</w:t>
      </w:r>
      <w:r w:rsidR="00317992">
        <w:t xml:space="preserve"> </w:t>
      </w:r>
      <w:r w:rsidR="00AB23F7">
        <w:fldChar w:fldCharType="begin"/>
      </w:r>
      <w:r w:rsidR="00AB23F7">
        <w:instrText xml:space="preserve"> ADDIN ZOTERO_ITEM CSL_CITATION {"citationID":"XmoRZ4dd","properties":{"formattedCitation":"(Cohn, 2006)","plainCitation":"(Cohn, 2006)","noteIndex":0},"citationItems":[{"id":74,"uris":["http://zotero.org/users/local/zPyZa9qd/items/ZMY7BEYA"],"itemData":{"id":74,"type":"article-journal","abstract":"Agile Estimating and Planning by Mike Cohn","container-title":"Journal of Product Innovation Management","ISSN":"0737-6782","issue":"6","language":"en","page":"588-589","title":"Agile Estimating and Planning by Mike Cohn","volume":"23","author":[{"family":"Cohn","given":"Mike"}],"issued":{"date-parts":[["2006"]]}}}],"schema":"https://github.com/citation-style-language/schema/raw/master/csl-citation.json"} </w:instrText>
      </w:r>
      <w:r w:rsidR="00AB23F7">
        <w:fldChar w:fldCharType="separate"/>
      </w:r>
      <w:r w:rsidR="00AB23F7" w:rsidRPr="00AB23F7">
        <w:rPr>
          <w:rFonts w:ascii="Georgia" w:hAnsi="Georgia"/>
        </w:rPr>
        <w:t>(</w:t>
      </w:r>
      <w:proofErr w:type="spellStart"/>
      <w:r w:rsidR="00AB23F7" w:rsidRPr="00AB23F7">
        <w:rPr>
          <w:rFonts w:ascii="Georgia" w:hAnsi="Georgia"/>
        </w:rPr>
        <w:t>Cohn</w:t>
      </w:r>
      <w:proofErr w:type="spellEnd"/>
      <w:r w:rsidR="00AB23F7" w:rsidRPr="00AB23F7">
        <w:rPr>
          <w:rFonts w:ascii="Georgia" w:hAnsi="Georgia"/>
        </w:rPr>
        <w:t>, 2006)</w:t>
      </w:r>
      <w:r w:rsidR="00AB23F7">
        <w:fldChar w:fldCharType="end"/>
      </w:r>
      <w:r w:rsidR="00AB23F7">
        <w:t>. Metodika MMSP-AV byla zvolena z důvodu detailního propracování, přehlednosti a snadné použitelnosti.</w:t>
      </w:r>
    </w:p>
    <w:p w14:paraId="30870371" w14:textId="5222E7D6" w:rsidR="00B61CC2" w:rsidRDefault="00B61CC2" w:rsidP="00B61CC2">
      <w:pPr>
        <w:pStyle w:val="Nadpis2"/>
      </w:pPr>
      <w:bookmarkStart w:id="77" w:name="_Toc151662737"/>
      <w:r>
        <w:t>Fáze životního cyklu projektu</w:t>
      </w:r>
      <w:bookmarkEnd w:id="77"/>
    </w:p>
    <w:p w14:paraId="469BDE04" w14:textId="32A8EEE0" w:rsidR="00B61CC2" w:rsidRDefault="00B61CC2" w:rsidP="00B61CC2">
      <w:r>
        <w:t>Životní cyklus projektu se bude skládat ze 4 hlavních fázích. První fáze se nazývá Fáze Zahájení, která bude pojednávat o zahájení projektu, určení požadavků na daný systém, určení klíčových rolí, návrhu systému a jeho nejdůležitějších součástí a příprava testů. Druhá fáze, Fáze Rozpracování, bude pojednávat o prvotní tvorbě systému a jeho nejdůležitější součásti, plánování testů a manuální testování. Další fáze, Fáze Konstrukce, pojednává o samotné tvorbě systému a jeho součástí, provedení, tvorbě unit testů a implementaci řešení. Poslední fáze, Fáze Zavedení, se zaměřuje na implementaci a nasazení systému, provedení testů a celkové zhodnocení.</w:t>
      </w:r>
      <w:r w:rsidR="00317992">
        <w:t xml:space="preserve"> Během každé fáze bude probíhat několik iterací, počet těchto iterací bude záležet na vývoji. </w:t>
      </w:r>
      <w:r w:rsidR="00317992">
        <w:fldChar w:fldCharType="begin"/>
      </w:r>
      <w:r w:rsidR="00317992">
        <w:instrText xml:space="preserve"> ADDIN ZOTERO_ITEM CSL_CITATION {"citationID":"SaCcCBcn","properties":{"formattedCitation":"(Cohn, 2006)","plainCitation":"(Cohn, 2006)","noteIndex":0},"citationItems":[{"id":74,"uris":["http://zotero.org/users/local/zPyZa9qd/items/ZMY7BEYA"],"itemData":{"id":74,"type":"article-journal","abstract":"Agile Estimating and Planning by Mike Cohn","container-title":"Journal of Product Innovation Management","ISSN":"0737-6782","issue":"6","language":"en","page":"588-589","title":"Agile Estimating and Planning by Mike Cohn","volume":"23","author":[{"family":"Cohn","given":"Mike"}],"issued":{"date-parts":[["2006"]]}}}],"schema":"https://github.com/citation-style-language/schema/raw/master/csl-citation.json"} </w:instrText>
      </w:r>
      <w:r w:rsidR="00317992">
        <w:fldChar w:fldCharType="separate"/>
      </w:r>
      <w:r w:rsidR="00317992" w:rsidRPr="00317992">
        <w:rPr>
          <w:rFonts w:ascii="Georgia" w:hAnsi="Georgia"/>
        </w:rPr>
        <w:t>(</w:t>
      </w:r>
      <w:proofErr w:type="spellStart"/>
      <w:r w:rsidR="00317992" w:rsidRPr="00317992">
        <w:rPr>
          <w:rFonts w:ascii="Georgia" w:hAnsi="Georgia"/>
        </w:rPr>
        <w:t>Cohn</w:t>
      </w:r>
      <w:proofErr w:type="spellEnd"/>
      <w:r w:rsidR="00317992" w:rsidRPr="00317992">
        <w:rPr>
          <w:rFonts w:ascii="Georgia" w:hAnsi="Georgia"/>
        </w:rPr>
        <w:t>, 2006)</w:t>
      </w:r>
      <w:r w:rsidR="00317992">
        <w:fldChar w:fldCharType="end"/>
      </w:r>
    </w:p>
    <w:p w14:paraId="64A122BB" w14:textId="55E40FF8" w:rsidR="00B61CC2" w:rsidRDefault="00B61CC2" w:rsidP="00B61CC2">
      <w:r>
        <w:t xml:space="preserve">Fáze Zahájení </w:t>
      </w:r>
      <w:r w:rsidR="00934A1D">
        <w:t xml:space="preserve">se skládá z </w:t>
      </w:r>
      <w:r>
        <w:t>vize projektu, plánování projektu, požadavky na nový systém, rozdělení systému na části dle požadavků, role – autor, lektoři a klient budou zastupovat roli testerů pomocí testovacích případů, ostatní role zastupuje autor.</w:t>
      </w:r>
      <w:r w:rsidR="00690357">
        <w:t xml:space="preserve"> </w:t>
      </w:r>
      <w:r w:rsidR="00690357">
        <w:fldChar w:fldCharType="begin"/>
      </w:r>
      <w:r w:rsidR="00690357">
        <w:instrText xml:space="preserve"> ADDIN ZOTERO_ITEM CSL_CITATION {"citationID":"e0s0Dg9M","properties":{"formattedCitation":"(Arlow and Neustadt, 2007)","plainCitation":"(Arlow and Neustadt, 2007)","noteIndex":0},"citationItems":[{"id":77,"uris":["http://zotero.org/users/local/zPyZa9qd/items/88YA6Z2X"],"itemData":{"id":77,"type":"book","event-place":"Brno","ISBN":"978-80-251-1503-9","publisher":"Computer Press","publisher-place":"Brno","title":"UML 2 a unifikovaný proces vývoje aplikací: objektově orientovaná analýza a návrh prakticky.","author":[{"family":"Arlow","given":"Jim"},{"family":"Neustadt","given":"Ila"}],"issued":{"date-parts":[["2007"]]}}}],"schema":"https://github.com/citation-style-language/schema/raw/master/csl-citation.json"} </w:instrText>
      </w:r>
      <w:r w:rsidR="00690357">
        <w:fldChar w:fldCharType="separate"/>
      </w:r>
      <w:r w:rsidR="00690357" w:rsidRPr="00690357">
        <w:rPr>
          <w:rFonts w:ascii="Georgia" w:hAnsi="Georgia"/>
        </w:rPr>
        <w:t>(</w:t>
      </w:r>
      <w:proofErr w:type="spellStart"/>
      <w:r w:rsidR="00690357" w:rsidRPr="00690357">
        <w:rPr>
          <w:rFonts w:ascii="Georgia" w:hAnsi="Georgia"/>
        </w:rPr>
        <w:t>Arlow</w:t>
      </w:r>
      <w:proofErr w:type="spellEnd"/>
      <w:r w:rsidR="00690357" w:rsidRPr="00690357">
        <w:rPr>
          <w:rFonts w:ascii="Georgia" w:hAnsi="Georgia"/>
        </w:rPr>
        <w:t xml:space="preserve"> and </w:t>
      </w:r>
      <w:proofErr w:type="spellStart"/>
      <w:r w:rsidR="00690357" w:rsidRPr="00690357">
        <w:rPr>
          <w:rFonts w:ascii="Georgia" w:hAnsi="Georgia"/>
        </w:rPr>
        <w:t>Neustadt</w:t>
      </w:r>
      <w:proofErr w:type="spellEnd"/>
      <w:r w:rsidR="00690357" w:rsidRPr="00690357">
        <w:rPr>
          <w:rFonts w:ascii="Georgia" w:hAnsi="Georgia"/>
        </w:rPr>
        <w:t>, 2007)</w:t>
      </w:r>
      <w:r w:rsidR="00690357">
        <w:fldChar w:fldCharType="end"/>
      </w:r>
    </w:p>
    <w:p w14:paraId="14BE53A0" w14:textId="43810C0D" w:rsidR="00B61CC2" w:rsidRDefault="00B61CC2" w:rsidP="00B61CC2">
      <w:r>
        <w:t>Fáze Rozpracování</w:t>
      </w:r>
      <w:r w:rsidR="00934A1D">
        <w:t xml:space="preserve"> se skládá z</w:t>
      </w:r>
      <w:r>
        <w:t xml:space="preserve"> návrh</w:t>
      </w:r>
      <w:r w:rsidR="00934A1D">
        <w:t>u</w:t>
      </w:r>
      <w:r>
        <w:t xml:space="preserve"> architektury, začát</w:t>
      </w:r>
      <w:r w:rsidR="00934A1D">
        <w:t>ku</w:t>
      </w:r>
      <w:r>
        <w:t xml:space="preserve"> tvorby systému a daných součástí, tvorb</w:t>
      </w:r>
      <w:r w:rsidR="00934A1D">
        <w:t>y</w:t>
      </w:r>
      <w:r>
        <w:t xml:space="preserve"> testů a testování vytvořených částí.</w:t>
      </w:r>
      <w:r w:rsidR="00690357">
        <w:t xml:space="preserve"> </w:t>
      </w:r>
      <w:r w:rsidR="00690357">
        <w:fldChar w:fldCharType="begin"/>
      </w:r>
      <w:r w:rsidR="00A91877">
        <w:instrText xml:space="preserve"> ADDIN ZOTERO_ITEM CSL_CITATION {"citationID":"QM8QKUwu","properties":{"formattedCitation":"(Arlow and Neustadt, 2007)","plainCitation":"(Arlow and Neustadt, 2007)","noteIndex":0},"citationItems":[{"id":77,"uris":["http://zotero.org/users/local/zPyZa9qd/items/88YA6Z2X"],"itemData":{"id":77,"type":"book","event-place":"Brno","ISBN":"978-80-251-1503-9","publisher":"Computer Press","publisher-place":"Brno","title":"UML 2 a unifikovaný proces vývoje aplikací: objektově orientovaná analýza a návrh prakticky.","author":[{"family":"Arlow","given":"Jim"},{"family":"Neustadt","given":"Ila"}],"issued":{"date-parts":[["2007"]]}}}],"schema":"https://github.com/citation-style-language/schema/raw/master/csl-citation.json"} </w:instrText>
      </w:r>
      <w:r w:rsidR="00690357">
        <w:fldChar w:fldCharType="separate"/>
      </w:r>
      <w:r w:rsidR="00690357" w:rsidRPr="00690357">
        <w:rPr>
          <w:rFonts w:ascii="Georgia" w:hAnsi="Georgia"/>
        </w:rPr>
        <w:t>(</w:t>
      </w:r>
      <w:proofErr w:type="spellStart"/>
      <w:r w:rsidR="00690357" w:rsidRPr="00690357">
        <w:rPr>
          <w:rFonts w:ascii="Georgia" w:hAnsi="Georgia"/>
        </w:rPr>
        <w:t>Arlow</w:t>
      </w:r>
      <w:proofErr w:type="spellEnd"/>
      <w:r w:rsidR="00690357" w:rsidRPr="00690357">
        <w:rPr>
          <w:rFonts w:ascii="Georgia" w:hAnsi="Georgia"/>
        </w:rPr>
        <w:t xml:space="preserve"> and </w:t>
      </w:r>
      <w:proofErr w:type="spellStart"/>
      <w:r w:rsidR="00690357" w:rsidRPr="00690357">
        <w:rPr>
          <w:rFonts w:ascii="Georgia" w:hAnsi="Georgia"/>
        </w:rPr>
        <w:t>Neustadt</w:t>
      </w:r>
      <w:proofErr w:type="spellEnd"/>
      <w:r w:rsidR="00690357" w:rsidRPr="00690357">
        <w:rPr>
          <w:rFonts w:ascii="Georgia" w:hAnsi="Georgia"/>
        </w:rPr>
        <w:t>, 2007)</w:t>
      </w:r>
      <w:r w:rsidR="00690357">
        <w:fldChar w:fldCharType="end"/>
      </w:r>
    </w:p>
    <w:p w14:paraId="649AE5FB" w14:textId="3732E8D3" w:rsidR="00B61CC2" w:rsidRDefault="00B61CC2" w:rsidP="00B61CC2">
      <w:r>
        <w:t xml:space="preserve">Fáze Konstrukce </w:t>
      </w:r>
      <w:r w:rsidR="00934A1D">
        <w:t>se skládá z</w:t>
      </w:r>
      <w:r>
        <w:t xml:space="preserve"> kompletní tvorb</w:t>
      </w:r>
      <w:r w:rsidR="00934A1D">
        <w:t>y</w:t>
      </w:r>
      <w:r>
        <w:t xml:space="preserve"> systému, implementace systému, tvorb</w:t>
      </w:r>
      <w:r w:rsidR="00934A1D">
        <w:t>y</w:t>
      </w:r>
      <w:r>
        <w:t xml:space="preserve"> unit testů, manuální</w:t>
      </w:r>
      <w:r w:rsidR="00934A1D">
        <w:t>ho</w:t>
      </w:r>
      <w:r>
        <w:t xml:space="preserve"> testování.</w:t>
      </w:r>
      <w:r w:rsidR="00690357">
        <w:t xml:space="preserve"> </w:t>
      </w:r>
      <w:r w:rsidR="00690357">
        <w:fldChar w:fldCharType="begin"/>
      </w:r>
      <w:r w:rsidR="00A91877">
        <w:instrText xml:space="preserve"> ADDIN ZOTERO_ITEM CSL_CITATION {"citationID":"p9HxAM1c","properties":{"formattedCitation":"(Arlow and Neustadt, 2007)","plainCitation":"(Arlow and Neustadt, 2007)","noteIndex":0},"citationItems":[{"id":77,"uris":["http://zotero.org/users/local/zPyZa9qd/items/88YA6Z2X"],"itemData":{"id":77,"type":"book","event-place":"Brno","ISBN":"978-80-251-1503-9","publisher":"Computer Press","publisher-place":"Brno","title":"UML 2 a unifikovaný proces vývoje aplikací: objektově orientovaná analýza a návrh prakticky.","author":[{"family":"Arlow","given":"Jim"},{"family":"Neustadt","given":"Ila"}],"issued":{"date-parts":[["2007"]]}}}],"schema":"https://github.com/citation-style-language/schema/raw/master/csl-citation.json"} </w:instrText>
      </w:r>
      <w:r w:rsidR="00690357">
        <w:fldChar w:fldCharType="separate"/>
      </w:r>
      <w:r w:rsidR="00690357" w:rsidRPr="00690357">
        <w:rPr>
          <w:rFonts w:ascii="Georgia" w:hAnsi="Georgia"/>
        </w:rPr>
        <w:t>(</w:t>
      </w:r>
      <w:proofErr w:type="spellStart"/>
      <w:r w:rsidR="00690357" w:rsidRPr="00690357">
        <w:rPr>
          <w:rFonts w:ascii="Georgia" w:hAnsi="Georgia"/>
        </w:rPr>
        <w:t>Arlow</w:t>
      </w:r>
      <w:proofErr w:type="spellEnd"/>
      <w:r w:rsidR="00690357" w:rsidRPr="00690357">
        <w:rPr>
          <w:rFonts w:ascii="Georgia" w:hAnsi="Georgia"/>
        </w:rPr>
        <w:t xml:space="preserve"> and </w:t>
      </w:r>
      <w:proofErr w:type="spellStart"/>
      <w:r w:rsidR="00690357" w:rsidRPr="00690357">
        <w:rPr>
          <w:rFonts w:ascii="Georgia" w:hAnsi="Georgia"/>
        </w:rPr>
        <w:t>Neustadt</w:t>
      </w:r>
      <w:proofErr w:type="spellEnd"/>
      <w:r w:rsidR="00690357" w:rsidRPr="00690357">
        <w:rPr>
          <w:rFonts w:ascii="Georgia" w:hAnsi="Georgia"/>
        </w:rPr>
        <w:t>, 2007)</w:t>
      </w:r>
      <w:r w:rsidR="00690357">
        <w:fldChar w:fldCharType="end"/>
      </w:r>
    </w:p>
    <w:p w14:paraId="2575CB9E" w14:textId="67522484" w:rsidR="00B61CC2" w:rsidRDefault="00B61CC2" w:rsidP="00B61CC2">
      <w:r>
        <w:t xml:space="preserve">Fáze Zavedení </w:t>
      </w:r>
      <w:r w:rsidR="00934A1D">
        <w:t>se skládá z</w:t>
      </w:r>
      <w:r>
        <w:t xml:space="preserve"> implementace a nasazení systému, provedení všech testů, nalezení nových požadavků a celkové shrnutí postupu.</w:t>
      </w:r>
      <w:r w:rsidR="002D18B4">
        <w:t xml:space="preserve"> </w:t>
      </w:r>
      <w:r w:rsidR="00690357">
        <w:fldChar w:fldCharType="begin"/>
      </w:r>
      <w:r w:rsidR="00A91877">
        <w:instrText xml:space="preserve"> ADDIN ZOTERO_ITEM CSL_CITATION {"citationID":"eX3U61cD","properties":{"formattedCitation":"(Arlow and Neustadt, 2007)","plainCitation":"(Arlow and Neustadt, 2007)","noteIndex":0},"citationItems":[{"id":77,"uris":["http://zotero.org/users/local/zPyZa9qd/items/88YA6Z2X"],"itemData":{"id":77,"type":"book","event-place":"Brno","ISBN":"978-80-251-1503-9","publisher":"Computer Press","publisher-place":"Brno","title":"UML 2 a unifikovaný proces vývoje aplikací: objektově orientovaná analýza a návrh prakticky.","author":[{"family":"Arlow","given":"Jim"},{"family":"Neustadt","given":"Ila"}],"issued":{"date-parts":[["2007"]]}}}],"schema":"https://github.com/citation-style-language/schema/raw/master/csl-citation.json"} </w:instrText>
      </w:r>
      <w:r w:rsidR="00690357">
        <w:fldChar w:fldCharType="separate"/>
      </w:r>
      <w:r w:rsidR="00690357" w:rsidRPr="00690357">
        <w:rPr>
          <w:rFonts w:ascii="Georgia" w:hAnsi="Georgia"/>
        </w:rPr>
        <w:t>(</w:t>
      </w:r>
      <w:proofErr w:type="spellStart"/>
      <w:r w:rsidR="00690357" w:rsidRPr="00690357">
        <w:rPr>
          <w:rFonts w:ascii="Georgia" w:hAnsi="Georgia"/>
        </w:rPr>
        <w:t>Arlow</w:t>
      </w:r>
      <w:proofErr w:type="spellEnd"/>
      <w:r w:rsidR="00690357" w:rsidRPr="00690357">
        <w:rPr>
          <w:rFonts w:ascii="Georgia" w:hAnsi="Georgia"/>
        </w:rPr>
        <w:t xml:space="preserve"> and </w:t>
      </w:r>
      <w:proofErr w:type="spellStart"/>
      <w:r w:rsidR="00690357" w:rsidRPr="00690357">
        <w:rPr>
          <w:rFonts w:ascii="Georgia" w:hAnsi="Georgia"/>
        </w:rPr>
        <w:t>Neustadt</w:t>
      </w:r>
      <w:proofErr w:type="spellEnd"/>
      <w:r w:rsidR="00690357" w:rsidRPr="00690357">
        <w:rPr>
          <w:rFonts w:ascii="Georgia" w:hAnsi="Georgia"/>
        </w:rPr>
        <w:t>, 2007)</w:t>
      </w:r>
      <w:r w:rsidR="00690357">
        <w:fldChar w:fldCharType="end"/>
      </w:r>
    </w:p>
    <w:p w14:paraId="3311226C" w14:textId="77777777" w:rsidR="00B61CC2" w:rsidRDefault="00B61CC2" w:rsidP="00B61CC2">
      <w:pPr>
        <w:pStyle w:val="Nadpis2"/>
      </w:pPr>
      <w:bookmarkStart w:id="78" w:name="_Toc151662738"/>
      <w:r>
        <w:t>Role projektu</w:t>
      </w:r>
      <w:bookmarkEnd w:id="78"/>
    </w:p>
    <w:p w14:paraId="7D4D9323" w14:textId="61116052" w:rsidR="00AD0E54" w:rsidRPr="000151F5" w:rsidRDefault="00B61CC2" w:rsidP="00B61CC2">
      <w:r>
        <w:t xml:space="preserve">Všechny role pokryje autor, a navíc během testování klient a lektoři pokryjí role testerů. Klient a pan vedoucí také zaujme roli zainteresované strany ve všech fázích, což znamená, </w:t>
      </w:r>
      <w:r>
        <w:lastRenderedPageBreak/>
        <w:t>že budou pomáhat při identifikaci a detailní vymezení požadavků a také budou zasahovat do návrhu uživatelských obrazovek.</w:t>
      </w:r>
    </w:p>
    <w:p w14:paraId="60490408" w14:textId="0CB8524F" w:rsidR="00B61CC2" w:rsidRDefault="00B61CC2" w:rsidP="00B61CC2">
      <w:pPr>
        <w:pStyle w:val="Nadpis2"/>
      </w:pPr>
      <w:bookmarkStart w:id="79" w:name="_Toc151662739"/>
      <w:r>
        <w:t>Fáze zahájení</w:t>
      </w:r>
      <w:bookmarkEnd w:id="79"/>
    </w:p>
    <w:p w14:paraId="4668F898" w14:textId="1C0979D0" w:rsidR="006E77EA" w:rsidRDefault="00A91877" w:rsidP="00B61CC2">
      <w:r>
        <w:t>Fáze zahájení je první fáze životního cyklu vývoje projekt, jejíchž hlavním úkolem je úspěšně zahájit projekt porozumět a identifikovat požadavky na vyvíjený systém, identifikovat klíčové procesy a funkce, které by měl systém obsahovat a určit rizika, která by mohla mít negativní dopad na vývoj.</w:t>
      </w:r>
    </w:p>
    <w:p w14:paraId="5F73DA46" w14:textId="1C0979D0" w:rsidR="00B61CC2" w:rsidRDefault="00B61CC2" w:rsidP="00B61CC2">
      <w:pPr>
        <w:pStyle w:val="Nadpis3"/>
      </w:pPr>
      <w:bookmarkStart w:id="80" w:name="_Toc151662740"/>
      <w:r>
        <w:t>Vize projektu</w:t>
      </w:r>
      <w:bookmarkEnd w:id="80"/>
    </w:p>
    <w:p w14:paraId="7A898A3E" w14:textId="2736E288" w:rsidR="00B61CC2" w:rsidRDefault="00B61CC2" w:rsidP="00B61CC2">
      <w:r>
        <w:t>Projekt si klade za cíl vytvoření systému pro poskytování kurzů a tím zlepšit komunikaci a práci učitelů a studentů a zjednodušit správu kurzů administrátory. Pokud by se nový systém neimplementoval, tak s přibývajícím množstvím studentů a kurzů by se současný systém stal velmi nepřehledným až téměř nepoužitelným. Nový systém umožní přehlednější správu všech potřebných částí systému pro poskytování kurzů a snazší komunikaci mezi uživateli. Jedná se o CRM systém pro studenty a lektory</w:t>
      </w:r>
      <w:r w:rsidR="00A91877">
        <w:t>, z důvodu řízení komunikace a interakcí mezi společností a klienty (studenti).</w:t>
      </w:r>
    </w:p>
    <w:p w14:paraId="09896310" w14:textId="77777777" w:rsidR="00B61CC2" w:rsidRDefault="00B61CC2" w:rsidP="00B61CC2">
      <w:pPr>
        <w:pStyle w:val="Nadpis3"/>
      </w:pPr>
      <w:bookmarkStart w:id="81" w:name="_Požadavky"/>
      <w:bookmarkStart w:id="82" w:name="_Toc151662741"/>
      <w:bookmarkEnd w:id="81"/>
      <w:r>
        <w:t>Požadavky</w:t>
      </w:r>
      <w:bookmarkEnd w:id="82"/>
    </w:p>
    <w:p w14:paraId="76AA1E12" w14:textId="6D3D6D22" w:rsidR="00B61CC2" w:rsidRPr="003F7C6B" w:rsidRDefault="006E77EA" w:rsidP="00B61CC2">
      <w:r>
        <w:t>Tato část se zabývá požadavky z pohledu programového. V předchozí kapitole byly požadavky rozebrány z pohledu uživatelského dle požadavků klienta. Tyto požadavky se zaměřují na pokrytí všech důležitých částí systému a funkcionalit. Stejně jako v přechozí kapitole jsou rozděleny na funkční a nefunkční.</w:t>
      </w:r>
    </w:p>
    <w:p w14:paraId="7750A0C1" w14:textId="77777777" w:rsidR="00B61CC2" w:rsidRPr="00FF7B78" w:rsidRDefault="00B61CC2" w:rsidP="00B61CC2">
      <w:pPr>
        <w:pStyle w:val="Nadpis4"/>
      </w:pPr>
      <w:r>
        <w:t>Funkční požadavky:</w:t>
      </w:r>
    </w:p>
    <w:p w14:paraId="6B341501" w14:textId="77777777" w:rsidR="00B61CC2" w:rsidRDefault="00B61CC2" w:rsidP="00B61CC2">
      <w:r>
        <w:t>Autentizace uživatele:</w:t>
      </w:r>
    </w:p>
    <w:p w14:paraId="4816C22C" w14:textId="77777777" w:rsidR="00B61CC2" w:rsidRDefault="00B61CC2" w:rsidP="00B61CC2">
      <w:pPr>
        <w:pStyle w:val="Odstavecseseznamem"/>
        <w:numPr>
          <w:ilvl w:val="0"/>
          <w:numId w:val="9"/>
        </w:numPr>
      </w:pPr>
      <w:r>
        <w:t>Přihlásit se</w:t>
      </w:r>
    </w:p>
    <w:p w14:paraId="2C23E0BC" w14:textId="77777777" w:rsidR="00B61CC2" w:rsidRDefault="00B61CC2" w:rsidP="00B61CC2">
      <w:pPr>
        <w:pStyle w:val="Odstavecseseznamem"/>
        <w:numPr>
          <w:ilvl w:val="0"/>
          <w:numId w:val="9"/>
        </w:numPr>
      </w:pPr>
      <w:r>
        <w:t>Obnovit zapomenuté heslo</w:t>
      </w:r>
    </w:p>
    <w:p w14:paraId="77716276" w14:textId="77777777" w:rsidR="00B61CC2" w:rsidRDefault="00B61CC2" w:rsidP="00B61CC2">
      <w:pPr>
        <w:pStyle w:val="Odstavecseseznamem"/>
        <w:numPr>
          <w:ilvl w:val="0"/>
          <w:numId w:val="9"/>
        </w:numPr>
      </w:pPr>
      <w:r>
        <w:t>Odhlásit se</w:t>
      </w:r>
    </w:p>
    <w:p w14:paraId="53DB44B9" w14:textId="77777777" w:rsidR="00B61CC2" w:rsidRDefault="00B61CC2" w:rsidP="00B61CC2">
      <w:pPr>
        <w:pStyle w:val="Odstavecseseznamem"/>
        <w:numPr>
          <w:ilvl w:val="0"/>
          <w:numId w:val="9"/>
        </w:numPr>
      </w:pPr>
      <w:r>
        <w:t>Správa profilu</w:t>
      </w:r>
    </w:p>
    <w:p w14:paraId="1DE850CA" w14:textId="77777777" w:rsidR="00B61CC2" w:rsidRDefault="00B61CC2" w:rsidP="00B61CC2">
      <w:r>
        <w:t>Správa uživatelů:</w:t>
      </w:r>
    </w:p>
    <w:p w14:paraId="74701837" w14:textId="77777777" w:rsidR="00B61CC2" w:rsidRDefault="00B61CC2" w:rsidP="00B61CC2">
      <w:pPr>
        <w:pStyle w:val="Odstavecseseznamem"/>
        <w:numPr>
          <w:ilvl w:val="0"/>
          <w:numId w:val="33"/>
        </w:numPr>
      </w:pPr>
      <w:r>
        <w:t>Správa uživatelů</w:t>
      </w:r>
    </w:p>
    <w:p w14:paraId="0B5DF716" w14:textId="77777777" w:rsidR="00B61CC2" w:rsidRDefault="00B61CC2" w:rsidP="00B61CC2">
      <w:pPr>
        <w:pStyle w:val="Odstavecseseznamem"/>
        <w:numPr>
          <w:ilvl w:val="0"/>
          <w:numId w:val="33"/>
        </w:numPr>
      </w:pPr>
      <w:r>
        <w:t>Správa rolí</w:t>
      </w:r>
    </w:p>
    <w:p w14:paraId="2EDCB945" w14:textId="77777777" w:rsidR="00B61CC2" w:rsidRDefault="00B61CC2" w:rsidP="00B61CC2">
      <w:pPr>
        <w:pStyle w:val="Odstavecseseznamem"/>
        <w:numPr>
          <w:ilvl w:val="0"/>
          <w:numId w:val="33"/>
        </w:numPr>
      </w:pPr>
      <w:r>
        <w:t>Správa pravomocí</w:t>
      </w:r>
    </w:p>
    <w:p w14:paraId="64C9F01E" w14:textId="00B722A2" w:rsidR="007E3D51" w:rsidRDefault="007E3D51" w:rsidP="00B61CC2">
      <w:pPr>
        <w:pStyle w:val="Odstavecseseznamem"/>
        <w:numPr>
          <w:ilvl w:val="0"/>
          <w:numId w:val="33"/>
        </w:numPr>
      </w:pPr>
      <w:r>
        <w:t>Registrovat uživatele</w:t>
      </w:r>
    </w:p>
    <w:p w14:paraId="64BC6155" w14:textId="77777777" w:rsidR="00B61CC2" w:rsidRDefault="00B61CC2" w:rsidP="00B61CC2">
      <w:r>
        <w:t>Firma:</w:t>
      </w:r>
    </w:p>
    <w:p w14:paraId="29EEEED8" w14:textId="77777777" w:rsidR="00B61CC2" w:rsidRDefault="00B61CC2" w:rsidP="00B61CC2">
      <w:pPr>
        <w:pStyle w:val="Odstavecseseznamem"/>
        <w:numPr>
          <w:ilvl w:val="0"/>
          <w:numId w:val="33"/>
        </w:numPr>
        <w:spacing w:after="160" w:line="259" w:lineRule="auto"/>
        <w:jc w:val="left"/>
      </w:pPr>
      <w:r>
        <w:lastRenderedPageBreak/>
        <w:t>Vlastní doména, správa domény</w:t>
      </w:r>
    </w:p>
    <w:p w14:paraId="4E4D9CB3" w14:textId="77777777" w:rsidR="00B61CC2" w:rsidRDefault="00B61CC2" w:rsidP="00B61CC2">
      <w:pPr>
        <w:pStyle w:val="Odstavecseseznamem"/>
        <w:numPr>
          <w:ilvl w:val="0"/>
          <w:numId w:val="33"/>
        </w:numPr>
        <w:spacing w:after="160" w:line="259" w:lineRule="auto"/>
        <w:jc w:val="left"/>
      </w:pPr>
      <w:r>
        <w:t>Možnost více škol/poskytovatelů</w:t>
      </w:r>
    </w:p>
    <w:p w14:paraId="12815CC4" w14:textId="77777777" w:rsidR="00B61CC2" w:rsidRDefault="00B61CC2" w:rsidP="00B61CC2">
      <w:pPr>
        <w:pStyle w:val="Odstavecseseznamem"/>
        <w:numPr>
          <w:ilvl w:val="0"/>
          <w:numId w:val="33"/>
        </w:numPr>
        <w:spacing w:after="160" w:line="259" w:lineRule="auto"/>
        <w:jc w:val="left"/>
      </w:pPr>
      <w:r>
        <w:t>Správa škol/poskytovatelů</w:t>
      </w:r>
    </w:p>
    <w:p w14:paraId="07D08799" w14:textId="77777777" w:rsidR="00B61CC2" w:rsidRDefault="00B61CC2" w:rsidP="00B61CC2">
      <w:r>
        <w:t>Výuka:</w:t>
      </w:r>
    </w:p>
    <w:p w14:paraId="65EEBB7E" w14:textId="77777777" w:rsidR="00B61CC2" w:rsidRDefault="00B61CC2" w:rsidP="00B61CC2">
      <w:pPr>
        <w:pStyle w:val="Odstavecseseznamem"/>
        <w:numPr>
          <w:ilvl w:val="0"/>
          <w:numId w:val="32"/>
        </w:numPr>
        <w:spacing w:after="160" w:line="259" w:lineRule="auto"/>
        <w:jc w:val="left"/>
      </w:pPr>
      <w:r>
        <w:t>Správa tříd</w:t>
      </w:r>
    </w:p>
    <w:p w14:paraId="129BB27C" w14:textId="77777777" w:rsidR="00B61CC2" w:rsidRDefault="00B61CC2" w:rsidP="00B61CC2">
      <w:pPr>
        <w:pStyle w:val="Odstavecseseznamem"/>
        <w:numPr>
          <w:ilvl w:val="0"/>
          <w:numId w:val="32"/>
        </w:numPr>
        <w:spacing w:after="160" w:line="259" w:lineRule="auto"/>
        <w:jc w:val="left"/>
      </w:pPr>
      <w:r>
        <w:t>Správa kurzů</w:t>
      </w:r>
    </w:p>
    <w:p w14:paraId="7A1AED20" w14:textId="77777777" w:rsidR="00B61CC2" w:rsidRDefault="00B61CC2" w:rsidP="00B61CC2">
      <w:pPr>
        <w:pStyle w:val="Odstavecseseznamem"/>
        <w:numPr>
          <w:ilvl w:val="0"/>
          <w:numId w:val="31"/>
        </w:numPr>
        <w:spacing w:after="160" w:line="259" w:lineRule="auto"/>
        <w:jc w:val="left"/>
      </w:pPr>
      <w:r>
        <w:t>Správa lekcí</w:t>
      </w:r>
    </w:p>
    <w:p w14:paraId="7607D9A9" w14:textId="77777777" w:rsidR="00B61CC2" w:rsidRDefault="00B61CC2" w:rsidP="00B61CC2">
      <w:pPr>
        <w:pStyle w:val="Odstavecseseznamem"/>
        <w:numPr>
          <w:ilvl w:val="0"/>
          <w:numId w:val="31"/>
        </w:numPr>
        <w:spacing w:after="160" w:line="259" w:lineRule="auto"/>
        <w:jc w:val="left"/>
      </w:pPr>
      <w:r>
        <w:t>Správa zápisů</w:t>
      </w:r>
    </w:p>
    <w:p w14:paraId="26361E1C" w14:textId="77777777" w:rsidR="00B61CC2" w:rsidRDefault="00B61CC2" w:rsidP="00B61CC2">
      <w:pPr>
        <w:pStyle w:val="Odstavecseseznamem"/>
        <w:numPr>
          <w:ilvl w:val="0"/>
          <w:numId w:val="32"/>
        </w:numPr>
        <w:spacing w:after="160" w:line="259" w:lineRule="auto"/>
        <w:jc w:val="left"/>
      </w:pPr>
      <w:r>
        <w:t>Komunikace mezi uživateli</w:t>
      </w:r>
    </w:p>
    <w:p w14:paraId="052DD970" w14:textId="7FCBC40A" w:rsidR="00B61CC2" w:rsidRDefault="00B61CC2" w:rsidP="00B61CC2">
      <w:pPr>
        <w:pStyle w:val="Odstavecseseznamem"/>
        <w:numPr>
          <w:ilvl w:val="0"/>
          <w:numId w:val="32"/>
        </w:numPr>
        <w:spacing w:after="160" w:line="259" w:lineRule="auto"/>
        <w:jc w:val="left"/>
      </w:pPr>
      <w:r>
        <w:t xml:space="preserve">Správa </w:t>
      </w:r>
      <w:r w:rsidR="00FF6FAB">
        <w:t>rozvrhů</w:t>
      </w:r>
    </w:p>
    <w:p w14:paraId="4AFB592E" w14:textId="77777777" w:rsidR="00B61CC2" w:rsidRDefault="00B61CC2" w:rsidP="00B61CC2">
      <w:r>
        <w:t>Docházkový systém:</w:t>
      </w:r>
    </w:p>
    <w:p w14:paraId="27991C18" w14:textId="77777777" w:rsidR="00B61CC2" w:rsidRDefault="00B61CC2" w:rsidP="00B61CC2">
      <w:pPr>
        <w:pStyle w:val="Odstavecseseznamem"/>
        <w:numPr>
          <w:ilvl w:val="0"/>
          <w:numId w:val="34"/>
        </w:numPr>
        <w:spacing w:after="160" w:line="259" w:lineRule="auto"/>
        <w:jc w:val="left"/>
      </w:pPr>
      <w:r>
        <w:t>Správa docházek</w:t>
      </w:r>
    </w:p>
    <w:p w14:paraId="37D78B27" w14:textId="77777777" w:rsidR="00B61CC2" w:rsidRDefault="00B61CC2" w:rsidP="00B61CC2">
      <w:pPr>
        <w:pStyle w:val="Odstavecseseznamem"/>
        <w:numPr>
          <w:ilvl w:val="0"/>
          <w:numId w:val="31"/>
        </w:numPr>
        <w:spacing w:after="160" w:line="259" w:lineRule="auto"/>
        <w:jc w:val="left"/>
      </w:pPr>
      <w:r>
        <w:t>Možnost zapisovat</w:t>
      </w:r>
    </w:p>
    <w:p w14:paraId="54AEDE90" w14:textId="18471567" w:rsidR="00FF6FAB" w:rsidRDefault="00FF6FAB" w:rsidP="00FF6FAB">
      <w:pPr>
        <w:pStyle w:val="Odstavecseseznamem"/>
        <w:numPr>
          <w:ilvl w:val="0"/>
          <w:numId w:val="31"/>
        </w:numPr>
        <w:spacing w:after="160" w:line="259" w:lineRule="auto"/>
        <w:jc w:val="left"/>
      </w:pPr>
      <w:r>
        <w:t>Správa náhrad</w:t>
      </w:r>
    </w:p>
    <w:p w14:paraId="6302271D" w14:textId="77777777" w:rsidR="00B61CC2" w:rsidRDefault="00B61CC2" w:rsidP="00B61CC2">
      <w:r>
        <w:t>Hlavní obrazovka:</w:t>
      </w:r>
    </w:p>
    <w:p w14:paraId="64A37C78" w14:textId="77777777" w:rsidR="00B61CC2" w:rsidRDefault="00B61CC2" w:rsidP="00B61CC2">
      <w:pPr>
        <w:pStyle w:val="Odstavecseseznamem"/>
        <w:numPr>
          <w:ilvl w:val="0"/>
          <w:numId w:val="31"/>
        </w:numPr>
        <w:spacing w:after="160" w:line="259" w:lineRule="auto"/>
        <w:jc w:val="left"/>
      </w:pPr>
      <w:r>
        <w:t>Týdenní rozvrh</w:t>
      </w:r>
    </w:p>
    <w:p w14:paraId="6EEAE7E0" w14:textId="77777777" w:rsidR="00B61CC2" w:rsidRDefault="00B61CC2" w:rsidP="00B61CC2">
      <w:pPr>
        <w:pStyle w:val="Odstavecseseznamem"/>
        <w:numPr>
          <w:ilvl w:val="0"/>
          <w:numId w:val="31"/>
        </w:numPr>
        <w:spacing w:after="160" w:line="259" w:lineRule="auto"/>
        <w:jc w:val="left"/>
      </w:pPr>
      <w:r>
        <w:t>Úkoly, poznámky</w:t>
      </w:r>
    </w:p>
    <w:p w14:paraId="44CE65E0" w14:textId="77777777" w:rsidR="00B61CC2" w:rsidRDefault="00B61CC2" w:rsidP="00B61CC2">
      <w:pPr>
        <w:pStyle w:val="Odstavecseseznamem"/>
        <w:numPr>
          <w:ilvl w:val="0"/>
          <w:numId w:val="31"/>
        </w:numPr>
        <w:spacing w:after="160" w:line="259" w:lineRule="auto"/>
        <w:jc w:val="left"/>
      </w:pPr>
      <w:r>
        <w:t>Zapsané třídy/kurzy</w:t>
      </w:r>
    </w:p>
    <w:p w14:paraId="3D2712A0" w14:textId="77777777" w:rsidR="00B61CC2" w:rsidRDefault="00B61CC2" w:rsidP="00B61CC2">
      <w:pPr>
        <w:pStyle w:val="Odstavecseseznamem"/>
        <w:numPr>
          <w:ilvl w:val="0"/>
          <w:numId w:val="31"/>
        </w:numPr>
        <w:spacing w:after="160" w:line="259" w:lineRule="auto"/>
        <w:jc w:val="left"/>
      </w:pPr>
      <w:r>
        <w:t>Komunikace s uživateli</w:t>
      </w:r>
    </w:p>
    <w:p w14:paraId="1F024C35" w14:textId="77777777" w:rsidR="00B61CC2" w:rsidRDefault="00B61CC2" w:rsidP="00B61CC2">
      <w:pPr>
        <w:pStyle w:val="Odstavecseseznamem"/>
        <w:numPr>
          <w:ilvl w:val="0"/>
          <w:numId w:val="31"/>
        </w:numPr>
        <w:spacing w:after="160" w:line="259" w:lineRule="auto"/>
        <w:jc w:val="left"/>
      </w:pPr>
      <w:r>
        <w:t>Materiály – skeny učebnic, naprogramované kódy…</w:t>
      </w:r>
    </w:p>
    <w:p w14:paraId="36325D0E" w14:textId="77777777" w:rsidR="00B61CC2" w:rsidRDefault="00B61CC2" w:rsidP="00B61CC2">
      <w:pPr>
        <w:pStyle w:val="Odstavecseseznamem"/>
        <w:numPr>
          <w:ilvl w:val="0"/>
          <w:numId w:val="31"/>
        </w:numPr>
        <w:spacing w:after="160" w:line="259" w:lineRule="auto"/>
        <w:jc w:val="left"/>
      </w:pPr>
      <w:r>
        <w:t>Další kontakty</w:t>
      </w:r>
    </w:p>
    <w:p w14:paraId="4528A6B8" w14:textId="77777777" w:rsidR="00B61CC2" w:rsidRDefault="00B61CC2" w:rsidP="00B61CC2">
      <w:pPr>
        <w:pStyle w:val="Odstavecseseznamem"/>
        <w:numPr>
          <w:ilvl w:val="0"/>
          <w:numId w:val="31"/>
        </w:numPr>
        <w:spacing w:after="160" w:line="259" w:lineRule="auto"/>
        <w:jc w:val="left"/>
      </w:pPr>
      <w:r>
        <w:t>Marketplace</w:t>
      </w:r>
    </w:p>
    <w:p w14:paraId="4390C95E" w14:textId="77777777" w:rsidR="00B61CC2" w:rsidRDefault="00B61CC2" w:rsidP="00B61CC2">
      <w:pPr>
        <w:pStyle w:val="Odstavecseseznamem"/>
        <w:numPr>
          <w:ilvl w:val="0"/>
          <w:numId w:val="31"/>
        </w:numPr>
        <w:spacing w:after="160" w:line="259" w:lineRule="auto"/>
        <w:jc w:val="left"/>
      </w:pPr>
      <w:r>
        <w:t>Upozornění – novinky, úkoly, zprávy ve třídách…</w:t>
      </w:r>
    </w:p>
    <w:p w14:paraId="248A03E6" w14:textId="77777777" w:rsidR="00B61CC2" w:rsidRDefault="00B61CC2" w:rsidP="00B61CC2">
      <w:pPr>
        <w:pStyle w:val="Odstavecseseznamem"/>
        <w:numPr>
          <w:ilvl w:val="0"/>
          <w:numId w:val="31"/>
        </w:numPr>
        <w:spacing w:after="160" w:line="259" w:lineRule="auto"/>
        <w:jc w:val="left"/>
      </w:pPr>
      <w:r>
        <w:t>Nastavení</w:t>
      </w:r>
    </w:p>
    <w:p w14:paraId="5DC465D8" w14:textId="77777777" w:rsidR="00B61CC2" w:rsidRDefault="00B61CC2" w:rsidP="00B61CC2">
      <w:pPr>
        <w:pStyle w:val="Nadpis4"/>
      </w:pPr>
      <w:r>
        <w:t>Nefunkční požadavky:</w:t>
      </w:r>
    </w:p>
    <w:p w14:paraId="528400C2" w14:textId="77777777" w:rsidR="00B61CC2" w:rsidRDefault="00B61CC2" w:rsidP="00B61CC2">
      <w:r>
        <w:t>Z pohledu použitelnosti bude nutné mít systém v českém jazyce a popřípadě anglicky, ale do budoucna rozhodně ve více jazykách. Z pohledu bezpečnosti systému každý uživatel může vykonat takové činnosti, které má povolené a každý uživatel musí být autorizován a autentifikován. Systém musí být spolehlivý a v případě výpadku musí být co nejrychleji obnoven (předchozí verze, odstranění funkcionality…). Systém by měl být rychlý a měl by zvládnout i několik desítek aktivních uživatelů. Také se u systému předpokládá rozšiřování o potřebné funkcionality pro firmy, studenty a lektory.</w:t>
      </w:r>
    </w:p>
    <w:p w14:paraId="2D1E04E5" w14:textId="77777777" w:rsidR="00B61CC2" w:rsidRDefault="00B61CC2" w:rsidP="00B61CC2">
      <w:r>
        <w:t>Z pohledu UI a UX musí být systém responsivní, přenositelný, dále musí mít dobře zpracované uživatelské rozhraní a vzhled a musí poskytnout kvalitní uživatelský zážitek a zkušenost (přehledný, snadno použitelný…).</w:t>
      </w:r>
    </w:p>
    <w:p w14:paraId="73AE86AD" w14:textId="77777777" w:rsidR="00B61CC2" w:rsidRDefault="00B61CC2" w:rsidP="00B61CC2">
      <w:r>
        <w:t>Systém musí splňovat GDPR zákon. Z pohledu dokumentace je vhodné zdokumentovat jednotlivé kroky při správě daných entit, jako např.: tvorba kurzů, zapisování docházky, tvorba a zápis tříd atd.</w:t>
      </w:r>
    </w:p>
    <w:p w14:paraId="0971919D" w14:textId="4720C87C" w:rsidR="00B61CC2" w:rsidRPr="003F7C6B" w:rsidRDefault="00B61CC2" w:rsidP="00B61CC2">
      <w:r>
        <w:lastRenderedPageBreak/>
        <w:t>Prozatím žádná obchodní pravidla klient nevyžaduje, ale do budoucna lze vymyslet spoustu různých pravidel</w:t>
      </w:r>
      <w:r w:rsidR="001A59C2">
        <w:t>.</w:t>
      </w:r>
    </w:p>
    <w:p w14:paraId="64EBE3C3" w14:textId="77777777" w:rsidR="00B61CC2" w:rsidRDefault="00B61CC2" w:rsidP="00B61CC2">
      <w:pPr>
        <w:pStyle w:val="Nadpis3"/>
      </w:pPr>
      <w:bookmarkStart w:id="83" w:name="_Toc151662742"/>
      <w:r>
        <w:t>Plán projektu</w:t>
      </w:r>
      <w:bookmarkEnd w:id="83"/>
    </w:p>
    <w:p w14:paraId="488DA4BA" w14:textId="77777777" w:rsidR="00B61CC2" w:rsidRDefault="00B61CC2" w:rsidP="00B61CC2">
      <w:r>
        <w:t>Projekt bude vytvářet autor sám za pomocí připomínek klienta a pana vedoucího. Klient bude pouze systém testovat. Každý cyklus se bude skládat ze čtyř částí. První částí bude plánování tvorby dané části systému či funkcionality. V druhé části půjde o implementaci a tvoření části systému. Ve třetí části půjde o otestování části systému a souvisejících funkcionalit, kde testovat bude autor a poté klient. V poslední části proběhne celkové zhodnocení testování a implementace a shrnutí všech poznatků a případné zařazení nových požadavků do plánu další iterace dle důležitosti. Jednotlivé cykly jsou vypsány níže, odpovídají kategoriím požadavků:</w:t>
      </w:r>
    </w:p>
    <w:p w14:paraId="7CF55B31" w14:textId="77777777" w:rsidR="00B61CC2" w:rsidRDefault="00B61CC2" w:rsidP="00B61CC2">
      <w:pPr>
        <w:pStyle w:val="Odstavecseseznamem"/>
        <w:numPr>
          <w:ilvl w:val="0"/>
          <w:numId w:val="30"/>
        </w:numPr>
      </w:pPr>
      <w:r>
        <w:t>Tvorba správy uživatelů</w:t>
      </w:r>
    </w:p>
    <w:p w14:paraId="6BB86F05" w14:textId="77777777" w:rsidR="00B61CC2" w:rsidRDefault="00B61CC2" w:rsidP="00B61CC2">
      <w:pPr>
        <w:pStyle w:val="Odstavecseseznamem"/>
        <w:numPr>
          <w:ilvl w:val="0"/>
          <w:numId w:val="30"/>
        </w:numPr>
      </w:pPr>
      <w:r>
        <w:t>Autentizace uživatele</w:t>
      </w:r>
    </w:p>
    <w:p w14:paraId="1D87F559" w14:textId="77777777" w:rsidR="00B61CC2" w:rsidRDefault="00B61CC2" w:rsidP="00B61CC2">
      <w:pPr>
        <w:pStyle w:val="Odstavecseseznamem"/>
        <w:numPr>
          <w:ilvl w:val="0"/>
          <w:numId w:val="30"/>
        </w:numPr>
      </w:pPr>
      <w:r>
        <w:t>Správa firmy</w:t>
      </w:r>
    </w:p>
    <w:p w14:paraId="03DC2BC8" w14:textId="77777777" w:rsidR="00B61CC2" w:rsidRDefault="00B61CC2" w:rsidP="00B61CC2">
      <w:pPr>
        <w:pStyle w:val="Odstavecseseznamem"/>
        <w:numPr>
          <w:ilvl w:val="0"/>
          <w:numId w:val="30"/>
        </w:numPr>
      </w:pPr>
      <w:r>
        <w:t>Tvorba částí výuky</w:t>
      </w:r>
    </w:p>
    <w:p w14:paraId="30883FF8" w14:textId="77777777" w:rsidR="00B61CC2" w:rsidRDefault="00B61CC2" w:rsidP="00B61CC2">
      <w:pPr>
        <w:pStyle w:val="Odstavecseseznamem"/>
        <w:numPr>
          <w:ilvl w:val="0"/>
          <w:numId w:val="30"/>
        </w:numPr>
      </w:pPr>
      <w:r>
        <w:t>Docházkový systém</w:t>
      </w:r>
    </w:p>
    <w:p w14:paraId="760ADC4A" w14:textId="77777777" w:rsidR="00B61CC2" w:rsidRDefault="00B61CC2" w:rsidP="00B61CC2">
      <w:pPr>
        <w:pStyle w:val="Odstavecseseznamem"/>
        <w:numPr>
          <w:ilvl w:val="0"/>
          <w:numId w:val="30"/>
        </w:numPr>
      </w:pPr>
      <w:r>
        <w:t>Hlavní obrazovka</w:t>
      </w:r>
    </w:p>
    <w:p w14:paraId="19B202DD" w14:textId="77777777" w:rsidR="00B61CC2" w:rsidRDefault="00B61CC2" w:rsidP="00B61CC2">
      <w:pPr>
        <w:pStyle w:val="Nadpis2"/>
      </w:pPr>
      <w:bookmarkStart w:id="84" w:name="_Toc151662743"/>
      <w:r>
        <w:t>Fáze rozpracování</w:t>
      </w:r>
      <w:bookmarkEnd w:id="84"/>
    </w:p>
    <w:p w14:paraId="5D24950D" w14:textId="7C563CBF" w:rsidR="00B61CC2" w:rsidRDefault="00B61CC2" w:rsidP="00B61CC2">
      <w:r>
        <w:t>V této fázi nejprve proběhne analýza požadavků, která pomůže k upřesnění všech nejasností. Dále se zaměřuje na identifikaci objektů a jejich vztahů. A to jsou tedy:</w:t>
      </w:r>
    </w:p>
    <w:p w14:paraId="5F76F979" w14:textId="77777777" w:rsidR="00B61CC2" w:rsidRDefault="00B61CC2" w:rsidP="00B61CC2">
      <w:pPr>
        <w:pStyle w:val="Odstavecseseznamem"/>
        <w:numPr>
          <w:ilvl w:val="0"/>
          <w:numId w:val="35"/>
        </w:numPr>
      </w:pPr>
      <w:r>
        <w:t>Uživatel, který má roli a role má práva, popřípadě uživatel může mít sám práva.</w:t>
      </w:r>
    </w:p>
    <w:p w14:paraId="724D8A6B" w14:textId="77777777" w:rsidR="00B61CC2" w:rsidRDefault="00B61CC2" w:rsidP="00B61CC2">
      <w:pPr>
        <w:pStyle w:val="Odstavecseseznamem"/>
        <w:numPr>
          <w:ilvl w:val="0"/>
          <w:numId w:val="35"/>
        </w:numPr>
      </w:pPr>
      <w:r>
        <w:t>Poskytovatel kurzů, který má na starosti své kurzy.</w:t>
      </w:r>
    </w:p>
    <w:p w14:paraId="23C4278E" w14:textId="77777777" w:rsidR="00B61CC2" w:rsidRDefault="00B61CC2" w:rsidP="00B61CC2">
      <w:pPr>
        <w:pStyle w:val="Odstavecseseznamem"/>
        <w:numPr>
          <w:ilvl w:val="0"/>
          <w:numId w:val="35"/>
        </w:numPr>
      </w:pPr>
      <w:r>
        <w:t>Lekce, ze kterých se skládá daný kurz.</w:t>
      </w:r>
    </w:p>
    <w:p w14:paraId="372E2FA7" w14:textId="77777777" w:rsidR="00B61CC2" w:rsidRDefault="00B61CC2" w:rsidP="00B61CC2">
      <w:pPr>
        <w:pStyle w:val="Odstavecseseznamem"/>
        <w:numPr>
          <w:ilvl w:val="0"/>
          <w:numId w:val="35"/>
        </w:numPr>
      </w:pPr>
      <w:r>
        <w:t>Třída, kde jsou zapsáni studenti (Zápis) a vyučuje je lektor a používá osnovy dle daného kurzu.</w:t>
      </w:r>
    </w:p>
    <w:p w14:paraId="01E6F4EF" w14:textId="77777777" w:rsidR="00B61CC2" w:rsidRDefault="00B61CC2" w:rsidP="00B61CC2">
      <w:pPr>
        <w:pStyle w:val="Odstavecseseznamem"/>
        <w:numPr>
          <w:ilvl w:val="0"/>
          <w:numId w:val="35"/>
        </w:numPr>
      </w:pPr>
      <w:r>
        <w:t>Docházka, kam zapisuje lektor z dané třídy a zapisuje daného studenta.</w:t>
      </w:r>
    </w:p>
    <w:p w14:paraId="7D55A4E4" w14:textId="31494F2D" w:rsidR="008653F8" w:rsidRDefault="008653F8" w:rsidP="00B61CC2">
      <w:pPr>
        <w:pStyle w:val="Odstavecseseznamem"/>
        <w:numPr>
          <w:ilvl w:val="0"/>
          <w:numId w:val="35"/>
        </w:numPr>
      </w:pPr>
      <w:r>
        <w:t xml:space="preserve">Rozvrh, který bude generován automaticky a bude určovat, která třída </w:t>
      </w:r>
      <w:r w:rsidR="002D18B4">
        <w:t xml:space="preserve">kdy </w:t>
      </w:r>
      <w:r>
        <w:t>bude</w:t>
      </w:r>
      <w:r w:rsidR="002D18B4">
        <w:t xml:space="preserve">, </w:t>
      </w:r>
      <w:r>
        <w:t>jakou lekci a daného lektora (i náhradního</w:t>
      </w:r>
      <w:r w:rsidR="002D18B4">
        <w:t xml:space="preserve"> –</w:t>
      </w:r>
      <w:r>
        <w:t xml:space="preserve"> nutně ručně) a popřípadě budou určeny náhradní lekce pro chybějící studenty</w:t>
      </w:r>
    </w:p>
    <w:p w14:paraId="144F3172" w14:textId="77777777" w:rsidR="00B61CC2" w:rsidRDefault="00B61CC2" w:rsidP="00B61CC2">
      <w:r>
        <w:t>Dále proběhne detailní popis komponent, vývoj částí a systému jako takového a jeho testování, budou také probíhat iterace dle kategorií požadavků a na závěr výběr prostředí a implementace.</w:t>
      </w:r>
    </w:p>
    <w:p w14:paraId="3D2893DF" w14:textId="19049A58" w:rsidR="00B61CC2" w:rsidRDefault="00B61CC2" w:rsidP="00B61CC2">
      <w:r>
        <w:t xml:space="preserve">Nejdříve proběhne v každé iteraci návrh a tvorba endpointu na </w:t>
      </w:r>
      <w:proofErr w:type="spellStart"/>
      <w:r>
        <w:t>backendu</w:t>
      </w:r>
      <w:proofErr w:type="spellEnd"/>
      <w:r>
        <w:t xml:space="preserve"> pro správu dat a poté návrh a tvorba frontendu a uživatelských obrazovek. Následně bude nutné dané části propojit dle potřeby. Na konci každé iterace proběhne otestování dané části a celkové shrnutí dané iterace a v případě nových požadavků, proběhne jejich zařazení mezi požadavky dané iterace, nebo vytvoření iterace nové.</w:t>
      </w:r>
      <w:r w:rsidR="00941339">
        <w:t xml:space="preserve"> Viz další kapitola.</w:t>
      </w:r>
    </w:p>
    <w:p w14:paraId="58BD97FE" w14:textId="77777777" w:rsidR="00B61CC2" w:rsidRDefault="00B61CC2" w:rsidP="00B61CC2">
      <w:r>
        <w:lastRenderedPageBreak/>
        <w:t>Na závěr proběhne celkové shrnutí fáze a zapsaní případných nově vzniklých funkcionalit a požadavků do další fáze, pokud budou vhodné pro další fázi. Níže jsou vypsány jednotlivé iterace.</w:t>
      </w:r>
    </w:p>
    <w:p w14:paraId="7C7CDE23" w14:textId="77777777" w:rsidR="00B61CC2" w:rsidRDefault="00B61CC2" w:rsidP="00B61CC2">
      <w:pPr>
        <w:pStyle w:val="Nadpis3"/>
      </w:pPr>
      <w:bookmarkStart w:id="85" w:name="_Toc151662744"/>
      <w:r>
        <w:t>Tvorba správy uživatelů</w:t>
      </w:r>
      <w:bookmarkEnd w:id="85"/>
    </w:p>
    <w:p w14:paraId="5D62D003" w14:textId="77777777" w:rsidR="00B61CC2" w:rsidRPr="00904274" w:rsidRDefault="00B61CC2" w:rsidP="00B61CC2">
      <w:r>
        <w:t>Tato iterace je zaměřena na:</w:t>
      </w:r>
    </w:p>
    <w:p w14:paraId="32D2E120" w14:textId="77777777" w:rsidR="00B61CC2" w:rsidRDefault="00B61CC2" w:rsidP="00B61CC2">
      <w:pPr>
        <w:pStyle w:val="Odstavecseseznamem"/>
        <w:numPr>
          <w:ilvl w:val="0"/>
          <w:numId w:val="33"/>
        </w:numPr>
      </w:pPr>
      <w:r>
        <w:t>Správa uživatelů</w:t>
      </w:r>
    </w:p>
    <w:p w14:paraId="5F1360E4" w14:textId="77777777" w:rsidR="00B61CC2" w:rsidRDefault="00B61CC2" w:rsidP="00B61CC2">
      <w:pPr>
        <w:pStyle w:val="Odstavecseseznamem"/>
        <w:numPr>
          <w:ilvl w:val="0"/>
          <w:numId w:val="33"/>
        </w:numPr>
      </w:pPr>
      <w:r>
        <w:t>Správa rolí</w:t>
      </w:r>
    </w:p>
    <w:p w14:paraId="0578E39F" w14:textId="77777777" w:rsidR="00B61CC2" w:rsidRDefault="00B61CC2" w:rsidP="00B61CC2">
      <w:pPr>
        <w:pStyle w:val="Odstavecseseznamem"/>
        <w:numPr>
          <w:ilvl w:val="0"/>
          <w:numId w:val="33"/>
        </w:numPr>
      </w:pPr>
      <w:r>
        <w:t>Správa pravomocí</w:t>
      </w:r>
    </w:p>
    <w:p w14:paraId="77F8050D" w14:textId="0491CE8D" w:rsidR="007E3D51" w:rsidRDefault="007E3D51" w:rsidP="00B61CC2">
      <w:pPr>
        <w:pStyle w:val="Odstavecseseznamem"/>
        <w:numPr>
          <w:ilvl w:val="0"/>
          <w:numId w:val="33"/>
        </w:numPr>
      </w:pPr>
      <w:r>
        <w:t>Registraci uživatelů</w:t>
      </w:r>
    </w:p>
    <w:p w14:paraId="09C1079B" w14:textId="6B9F2701" w:rsidR="00B61CC2" w:rsidRPr="00904274" w:rsidRDefault="00B61CC2" w:rsidP="00B61CC2">
      <w:r>
        <w:t>Pro každou část je nutné vytvořit vlastní endpoint a poté navrhnout a vytvořit frontend.</w:t>
      </w:r>
      <w:r w:rsidR="007E3D51">
        <w:t xml:space="preserve"> Uživatele bude registrovat administrátor.</w:t>
      </w:r>
    </w:p>
    <w:p w14:paraId="4D4D8BAA" w14:textId="77777777" w:rsidR="00B61CC2" w:rsidRDefault="00B61CC2" w:rsidP="00B61CC2">
      <w:pPr>
        <w:pStyle w:val="Nadpis3"/>
      </w:pPr>
      <w:bookmarkStart w:id="86" w:name="_Toc151662745"/>
      <w:r>
        <w:t>Autentizace uživatele</w:t>
      </w:r>
      <w:bookmarkEnd w:id="86"/>
    </w:p>
    <w:p w14:paraId="32F3E81A" w14:textId="77777777" w:rsidR="00B61CC2" w:rsidRPr="00904274" w:rsidRDefault="00B61CC2" w:rsidP="00B61CC2">
      <w:r>
        <w:t>Tato iterace je zaměřena na:</w:t>
      </w:r>
    </w:p>
    <w:p w14:paraId="521C0423" w14:textId="77777777" w:rsidR="00B61CC2" w:rsidRDefault="00B61CC2" w:rsidP="00B61CC2">
      <w:pPr>
        <w:pStyle w:val="Odstavecseseznamem"/>
        <w:numPr>
          <w:ilvl w:val="0"/>
          <w:numId w:val="9"/>
        </w:numPr>
      </w:pPr>
      <w:r>
        <w:t>Přihlásit se</w:t>
      </w:r>
    </w:p>
    <w:p w14:paraId="17D792A0" w14:textId="77777777" w:rsidR="00B61CC2" w:rsidRDefault="00B61CC2" w:rsidP="00B61CC2">
      <w:pPr>
        <w:pStyle w:val="Odstavecseseznamem"/>
        <w:numPr>
          <w:ilvl w:val="0"/>
          <w:numId w:val="9"/>
        </w:numPr>
      </w:pPr>
      <w:r>
        <w:t>Obnovit zapomenuté heslo</w:t>
      </w:r>
    </w:p>
    <w:p w14:paraId="4420CAC8" w14:textId="77777777" w:rsidR="00B61CC2" w:rsidRDefault="00B61CC2" w:rsidP="00B61CC2">
      <w:pPr>
        <w:pStyle w:val="Odstavecseseznamem"/>
        <w:numPr>
          <w:ilvl w:val="0"/>
          <w:numId w:val="9"/>
        </w:numPr>
      </w:pPr>
      <w:r>
        <w:t>Odhlásit se</w:t>
      </w:r>
    </w:p>
    <w:p w14:paraId="39103F83" w14:textId="77777777" w:rsidR="00B61CC2" w:rsidRDefault="00B61CC2" w:rsidP="00B61CC2">
      <w:pPr>
        <w:pStyle w:val="Odstavecseseznamem"/>
        <w:numPr>
          <w:ilvl w:val="0"/>
          <w:numId w:val="9"/>
        </w:numPr>
      </w:pPr>
      <w:r>
        <w:t>Správa profilu</w:t>
      </w:r>
    </w:p>
    <w:p w14:paraId="3F614ACC" w14:textId="77777777" w:rsidR="00B61CC2" w:rsidRPr="00904274" w:rsidRDefault="00B61CC2" w:rsidP="00B61CC2">
      <w:r>
        <w:t>Všechny dané součásti spolu souvisí a souvisí s předchozí iterací. Bude potřeba několik endpointů. Dále proběhne návrh uživatelských obrazovek a jejich tvorba.</w:t>
      </w:r>
    </w:p>
    <w:p w14:paraId="127F5585" w14:textId="77777777" w:rsidR="00B61CC2" w:rsidRDefault="00B61CC2" w:rsidP="00B61CC2">
      <w:pPr>
        <w:pStyle w:val="Nadpis3"/>
      </w:pPr>
      <w:bookmarkStart w:id="87" w:name="_Toc151662746"/>
      <w:r>
        <w:t>Správa firmy</w:t>
      </w:r>
      <w:bookmarkEnd w:id="87"/>
    </w:p>
    <w:p w14:paraId="3A0087E3" w14:textId="77777777" w:rsidR="00B61CC2" w:rsidRPr="00904274" w:rsidRDefault="00B61CC2" w:rsidP="00B61CC2">
      <w:r>
        <w:t>Tato iterace je zaměřena na:</w:t>
      </w:r>
    </w:p>
    <w:p w14:paraId="4169EEA0" w14:textId="77777777" w:rsidR="00B61CC2" w:rsidRDefault="00B61CC2" w:rsidP="00B61CC2">
      <w:pPr>
        <w:pStyle w:val="Odstavecseseznamem"/>
        <w:numPr>
          <w:ilvl w:val="0"/>
          <w:numId w:val="33"/>
        </w:numPr>
        <w:spacing w:after="160" w:line="259" w:lineRule="auto"/>
        <w:jc w:val="left"/>
      </w:pPr>
      <w:r>
        <w:t>Vlastní doména, správa domény</w:t>
      </w:r>
    </w:p>
    <w:p w14:paraId="17F43DD4" w14:textId="77777777" w:rsidR="00B61CC2" w:rsidRDefault="00B61CC2" w:rsidP="00B61CC2">
      <w:pPr>
        <w:pStyle w:val="Odstavecseseznamem"/>
        <w:numPr>
          <w:ilvl w:val="0"/>
          <w:numId w:val="33"/>
        </w:numPr>
        <w:spacing w:after="160" w:line="259" w:lineRule="auto"/>
        <w:jc w:val="left"/>
      </w:pPr>
      <w:r>
        <w:t>Možnost více škol/poskytovatelů</w:t>
      </w:r>
    </w:p>
    <w:p w14:paraId="0FF4AF5B" w14:textId="77777777" w:rsidR="00B61CC2" w:rsidRDefault="00B61CC2" w:rsidP="00B61CC2">
      <w:pPr>
        <w:pStyle w:val="Odstavecseseznamem"/>
        <w:numPr>
          <w:ilvl w:val="0"/>
          <w:numId w:val="33"/>
        </w:numPr>
        <w:spacing w:after="160" w:line="259" w:lineRule="auto"/>
        <w:jc w:val="left"/>
      </w:pPr>
      <w:r>
        <w:t>Správa škol/poskytovatelů</w:t>
      </w:r>
    </w:p>
    <w:p w14:paraId="38F7F885" w14:textId="77777777" w:rsidR="00B61CC2" w:rsidRPr="00904274" w:rsidRDefault="00B61CC2" w:rsidP="00B61CC2">
      <w:r>
        <w:t>Pro každou část je nutné vytvořit vlastní endpoint a poté navrhnout a vytvořit frontend. V případě požadavku na vlastní doménu je důležité nezapomenout na možnost subdomén od autora (hlavního systému) anebo subdomén poskytovatele.</w:t>
      </w:r>
    </w:p>
    <w:p w14:paraId="1C05E494" w14:textId="77777777" w:rsidR="00B61CC2" w:rsidRDefault="00B61CC2" w:rsidP="00B61CC2">
      <w:pPr>
        <w:pStyle w:val="Nadpis3"/>
      </w:pPr>
      <w:bookmarkStart w:id="88" w:name="_Toc151662747"/>
      <w:r>
        <w:t>Tvorba částí výuky</w:t>
      </w:r>
      <w:bookmarkEnd w:id="88"/>
    </w:p>
    <w:p w14:paraId="291EC893" w14:textId="77777777" w:rsidR="00B61CC2" w:rsidRDefault="00B61CC2" w:rsidP="00B61CC2">
      <w:r>
        <w:t>Tato iterace je zaměřena na:</w:t>
      </w:r>
    </w:p>
    <w:p w14:paraId="1D017BD5" w14:textId="77777777" w:rsidR="00B61CC2" w:rsidRDefault="00B61CC2" w:rsidP="00B61CC2">
      <w:pPr>
        <w:pStyle w:val="Odstavecseseznamem"/>
        <w:numPr>
          <w:ilvl w:val="0"/>
          <w:numId w:val="32"/>
        </w:numPr>
        <w:spacing w:after="160" w:line="259" w:lineRule="auto"/>
        <w:jc w:val="left"/>
      </w:pPr>
      <w:r>
        <w:t>Správa tříd</w:t>
      </w:r>
    </w:p>
    <w:p w14:paraId="5CF85858" w14:textId="77777777" w:rsidR="00B61CC2" w:rsidRDefault="00B61CC2" w:rsidP="00B61CC2">
      <w:pPr>
        <w:pStyle w:val="Odstavecseseznamem"/>
        <w:numPr>
          <w:ilvl w:val="0"/>
          <w:numId w:val="32"/>
        </w:numPr>
        <w:spacing w:after="160" w:line="259" w:lineRule="auto"/>
        <w:jc w:val="left"/>
      </w:pPr>
      <w:r>
        <w:t>Správa kurzů</w:t>
      </w:r>
    </w:p>
    <w:p w14:paraId="3E620A20" w14:textId="77777777" w:rsidR="00B61CC2" w:rsidRDefault="00B61CC2" w:rsidP="00B61CC2">
      <w:pPr>
        <w:pStyle w:val="Odstavecseseznamem"/>
        <w:numPr>
          <w:ilvl w:val="0"/>
          <w:numId w:val="31"/>
        </w:numPr>
        <w:spacing w:after="160" w:line="259" w:lineRule="auto"/>
        <w:jc w:val="left"/>
      </w:pPr>
      <w:r>
        <w:t>Správa lekcí</w:t>
      </w:r>
    </w:p>
    <w:p w14:paraId="522B4584" w14:textId="77777777" w:rsidR="00B61CC2" w:rsidRDefault="00B61CC2" w:rsidP="00B61CC2">
      <w:pPr>
        <w:pStyle w:val="Odstavecseseznamem"/>
        <w:numPr>
          <w:ilvl w:val="0"/>
          <w:numId w:val="31"/>
        </w:numPr>
        <w:spacing w:after="160" w:line="259" w:lineRule="auto"/>
        <w:jc w:val="left"/>
      </w:pPr>
      <w:r>
        <w:lastRenderedPageBreak/>
        <w:t>Správa zápisů</w:t>
      </w:r>
    </w:p>
    <w:p w14:paraId="6116B543" w14:textId="77777777" w:rsidR="00B61CC2" w:rsidRDefault="00B61CC2" w:rsidP="00B61CC2">
      <w:pPr>
        <w:pStyle w:val="Odstavecseseznamem"/>
        <w:numPr>
          <w:ilvl w:val="0"/>
          <w:numId w:val="32"/>
        </w:numPr>
        <w:spacing w:after="160" w:line="259" w:lineRule="auto"/>
        <w:jc w:val="left"/>
      </w:pPr>
      <w:r>
        <w:t>Komunikace mezi uživateli</w:t>
      </w:r>
    </w:p>
    <w:p w14:paraId="3F34C327" w14:textId="7CD7B73F" w:rsidR="00B61CC2" w:rsidRDefault="00B61CC2" w:rsidP="00B61CC2">
      <w:pPr>
        <w:pStyle w:val="Odstavecseseznamem"/>
        <w:numPr>
          <w:ilvl w:val="0"/>
          <w:numId w:val="32"/>
        </w:numPr>
        <w:spacing w:after="160" w:line="259" w:lineRule="auto"/>
        <w:jc w:val="left"/>
      </w:pPr>
      <w:r>
        <w:t xml:space="preserve">Správa </w:t>
      </w:r>
      <w:r w:rsidR="004727A0">
        <w:t>rozvrhů</w:t>
      </w:r>
    </w:p>
    <w:p w14:paraId="662F73A7" w14:textId="77777777" w:rsidR="00B61CC2" w:rsidRPr="00904274" w:rsidRDefault="00B61CC2" w:rsidP="00B61CC2">
      <w:r>
        <w:t>Pro každou část je nutné vytvořit vlastní endpoint a poté navrhnout a vytvořit frontend.</w:t>
      </w:r>
    </w:p>
    <w:p w14:paraId="4574A842" w14:textId="77777777" w:rsidR="00B61CC2" w:rsidRDefault="00B61CC2" w:rsidP="00B61CC2">
      <w:pPr>
        <w:pStyle w:val="Nadpis3"/>
      </w:pPr>
      <w:bookmarkStart w:id="89" w:name="_Toc151662748"/>
      <w:r>
        <w:t>Docházkový systém</w:t>
      </w:r>
      <w:bookmarkEnd w:id="89"/>
    </w:p>
    <w:p w14:paraId="2767B69B" w14:textId="77777777" w:rsidR="00B61CC2" w:rsidRDefault="00B61CC2" w:rsidP="00B61CC2">
      <w:r>
        <w:t>Tato iterace je zaměřena na:</w:t>
      </w:r>
    </w:p>
    <w:p w14:paraId="50D52EDA" w14:textId="77777777" w:rsidR="00B61CC2" w:rsidRDefault="00B61CC2" w:rsidP="00B61CC2">
      <w:pPr>
        <w:pStyle w:val="Odstavecseseznamem"/>
        <w:numPr>
          <w:ilvl w:val="0"/>
          <w:numId w:val="34"/>
        </w:numPr>
        <w:spacing w:after="160" w:line="259" w:lineRule="auto"/>
        <w:jc w:val="left"/>
      </w:pPr>
      <w:r>
        <w:t>Správa docházek</w:t>
      </w:r>
    </w:p>
    <w:p w14:paraId="1D73332B" w14:textId="77777777" w:rsidR="00B61CC2" w:rsidRDefault="00B61CC2" w:rsidP="00B61CC2">
      <w:pPr>
        <w:pStyle w:val="Odstavecseseznamem"/>
        <w:numPr>
          <w:ilvl w:val="0"/>
          <w:numId w:val="31"/>
        </w:numPr>
        <w:spacing w:after="160" w:line="259" w:lineRule="auto"/>
        <w:jc w:val="left"/>
      </w:pPr>
      <w:r>
        <w:t>Možnost zapisovat</w:t>
      </w:r>
    </w:p>
    <w:p w14:paraId="23481E61" w14:textId="67F3DC8C" w:rsidR="004727A0" w:rsidRDefault="004727A0" w:rsidP="004727A0">
      <w:pPr>
        <w:pStyle w:val="Odstavecseseznamem"/>
        <w:numPr>
          <w:ilvl w:val="0"/>
          <w:numId w:val="31"/>
        </w:numPr>
        <w:spacing w:after="160" w:line="259" w:lineRule="auto"/>
        <w:jc w:val="left"/>
      </w:pPr>
      <w:r>
        <w:t>Správa náhrad</w:t>
      </w:r>
    </w:p>
    <w:p w14:paraId="677EC785" w14:textId="77777777" w:rsidR="00B61CC2" w:rsidRPr="00904274" w:rsidRDefault="00B61CC2" w:rsidP="00B61CC2">
      <w:pPr>
        <w:spacing w:after="160" w:line="259" w:lineRule="auto"/>
        <w:jc w:val="left"/>
      </w:pPr>
      <w:r>
        <w:t>Pro obě části bude sloužit jeden endpoint. Následně se navrhne a vytvoří uživatelské obrazovky a rozšíří se uživatelské obrazovky třídy pro snadný zápis.</w:t>
      </w:r>
    </w:p>
    <w:p w14:paraId="05B91D6D" w14:textId="77777777" w:rsidR="00B61CC2" w:rsidRDefault="00B61CC2" w:rsidP="00B61CC2">
      <w:pPr>
        <w:pStyle w:val="Nadpis3"/>
      </w:pPr>
      <w:bookmarkStart w:id="90" w:name="_Toc151662749"/>
      <w:r>
        <w:t>Hlavní obrazovka</w:t>
      </w:r>
      <w:bookmarkEnd w:id="90"/>
    </w:p>
    <w:p w14:paraId="29AA857D" w14:textId="77777777" w:rsidR="00B61CC2" w:rsidRPr="00904274" w:rsidRDefault="00B61CC2" w:rsidP="00B61CC2">
      <w:r>
        <w:t>Tato iterace je zaměřena na:</w:t>
      </w:r>
    </w:p>
    <w:p w14:paraId="0DCFCA4E" w14:textId="77777777" w:rsidR="00B61CC2" w:rsidRDefault="00B61CC2" w:rsidP="00B61CC2">
      <w:pPr>
        <w:pStyle w:val="Odstavecseseznamem"/>
        <w:numPr>
          <w:ilvl w:val="0"/>
          <w:numId w:val="31"/>
        </w:numPr>
        <w:spacing w:after="160" w:line="259" w:lineRule="auto"/>
        <w:jc w:val="left"/>
      </w:pPr>
      <w:r>
        <w:t>Týdenní rozvrh</w:t>
      </w:r>
    </w:p>
    <w:p w14:paraId="7790C728" w14:textId="77777777" w:rsidR="00B61CC2" w:rsidRDefault="00B61CC2" w:rsidP="00B61CC2">
      <w:pPr>
        <w:pStyle w:val="Odstavecseseznamem"/>
        <w:numPr>
          <w:ilvl w:val="0"/>
          <w:numId w:val="31"/>
        </w:numPr>
        <w:spacing w:after="160" w:line="259" w:lineRule="auto"/>
        <w:jc w:val="left"/>
      </w:pPr>
      <w:r>
        <w:t>Úkoly, poznámky</w:t>
      </w:r>
    </w:p>
    <w:p w14:paraId="08354BE9" w14:textId="77777777" w:rsidR="00B61CC2" w:rsidRDefault="00B61CC2" w:rsidP="00B61CC2">
      <w:pPr>
        <w:pStyle w:val="Odstavecseseznamem"/>
        <w:numPr>
          <w:ilvl w:val="0"/>
          <w:numId w:val="31"/>
        </w:numPr>
        <w:spacing w:after="160" w:line="259" w:lineRule="auto"/>
        <w:jc w:val="left"/>
      </w:pPr>
      <w:r>
        <w:t>Zapsané třídy/kurzy</w:t>
      </w:r>
    </w:p>
    <w:p w14:paraId="7FADDF37" w14:textId="77777777" w:rsidR="00B61CC2" w:rsidRDefault="00B61CC2" w:rsidP="00B61CC2">
      <w:pPr>
        <w:pStyle w:val="Odstavecseseznamem"/>
        <w:numPr>
          <w:ilvl w:val="0"/>
          <w:numId w:val="31"/>
        </w:numPr>
        <w:spacing w:after="160" w:line="259" w:lineRule="auto"/>
        <w:jc w:val="left"/>
      </w:pPr>
      <w:r>
        <w:t>Komunikace s uživateli</w:t>
      </w:r>
    </w:p>
    <w:p w14:paraId="4C593C50" w14:textId="77777777" w:rsidR="00B61CC2" w:rsidRDefault="00B61CC2" w:rsidP="00B61CC2">
      <w:pPr>
        <w:pStyle w:val="Odstavecseseznamem"/>
        <w:numPr>
          <w:ilvl w:val="0"/>
          <w:numId w:val="31"/>
        </w:numPr>
        <w:spacing w:after="160" w:line="259" w:lineRule="auto"/>
        <w:jc w:val="left"/>
      </w:pPr>
      <w:r>
        <w:t>Materiály – skeny učebnic, naprogramované kódy…</w:t>
      </w:r>
    </w:p>
    <w:p w14:paraId="166BA24E" w14:textId="77777777" w:rsidR="00B61CC2" w:rsidRDefault="00B61CC2" w:rsidP="00B61CC2">
      <w:pPr>
        <w:pStyle w:val="Odstavecseseznamem"/>
        <w:numPr>
          <w:ilvl w:val="0"/>
          <w:numId w:val="31"/>
        </w:numPr>
        <w:spacing w:after="160" w:line="259" w:lineRule="auto"/>
        <w:jc w:val="left"/>
      </w:pPr>
      <w:r>
        <w:t>Další kontakty</w:t>
      </w:r>
    </w:p>
    <w:p w14:paraId="3A3E4AA0" w14:textId="77777777" w:rsidR="00B61CC2" w:rsidRDefault="00B61CC2" w:rsidP="00B61CC2">
      <w:pPr>
        <w:pStyle w:val="Odstavecseseznamem"/>
        <w:numPr>
          <w:ilvl w:val="0"/>
          <w:numId w:val="31"/>
        </w:numPr>
        <w:spacing w:after="160" w:line="259" w:lineRule="auto"/>
        <w:jc w:val="left"/>
      </w:pPr>
      <w:r>
        <w:t>Marketplace</w:t>
      </w:r>
    </w:p>
    <w:p w14:paraId="02C1B020" w14:textId="77777777" w:rsidR="00B61CC2" w:rsidRDefault="00B61CC2" w:rsidP="00B61CC2">
      <w:pPr>
        <w:pStyle w:val="Odstavecseseznamem"/>
        <w:numPr>
          <w:ilvl w:val="0"/>
          <w:numId w:val="31"/>
        </w:numPr>
        <w:spacing w:after="160" w:line="259" w:lineRule="auto"/>
        <w:jc w:val="left"/>
      </w:pPr>
      <w:r>
        <w:t>Upozornění – novinky, úkoly, zprávy ve třídách…</w:t>
      </w:r>
    </w:p>
    <w:p w14:paraId="5B8E607D" w14:textId="77777777" w:rsidR="00B61CC2" w:rsidRDefault="00B61CC2" w:rsidP="00B61CC2">
      <w:pPr>
        <w:pStyle w:val="Odstavecseseznamem"/>
        <w:numPr>
          <w:ilvl w:val="0"/>
          <w:numId w:val="31"/>
        </w:numPr>
        <w:spacing w:after="160" w:line="259" w:lineRule="auto"/>
        <w:jc w:val="left"/>
      </w:pPr>
      <w:r>
        <w:t>Nastavení</w:t>
      </w:r>
    </w:p>
    <w:p w14:paraId="00188358" w14:textId="77777777" w:rsidR="00B61CC2" w:rsidRDefault="00B61CC2" w:rsidP="00B61CC2">
      <w:r>
        <w:t xml:space="preserve">Dané části budou potřebovat několik endpointů a obrazovek. Tato iterace se také bude zaměřovat na propojení všech součástí, nechť všechny dané požadavky souvisí s předchozími částmi. </w:t>
      </w:r>
    </w:p>
    <w:p w14:paraId="4773689D" w14:textId="77777777" w:rsidR="00B61CC2" w:rsidRDefault="00B61CC2" w:rsidP="00B61CC2">
      <w:pPr>
        <w:pStyle w:val="Nadpis3"/>
      </w:pPr>
      <w:bookmarkStart w:id="91" w:name="_Toc151662750"/>
      <w:r>
        <w:t>Iterace testování</w:t>
      </w:r>
      <w:bookmarkEnd w:id="91"/>
    </w:p>
    <w:p w14:paraId="318117DE" w14:textId="77777777" w:rsidR="00B61CC2" w:rsidRPr="00A55075" w:rsidRDefault="00B61CC2" w:rsidP="00B61CC2">
      <w:r>
        <w:t>Poslední iterace se zaměří na otestování jednotlivých částí a funkcionalit a celkové shrnutí. V případě nových požadavků proběhne jejich zařazení do nové iterace nebo do další fáze, dle důležitosti a závažnosti požadavku.</w:t>
      </w:r>
    </w:p>
    <w:p w14:paraId="407D760B" w14:textId="77777777" w:rsidR="00B61CC2" w:rsidRDefault="00B61CC2" w:rsidP="00B61CC2">
      <w:pPr>
        <w:pStyle w:val="Nadpis2"/>
      </w:pPr>
      <w:bookmarkStart w:id="92" w:name="_Toc151662751"/>
      <w:r>
        <w:t>Fáze konstrukce</w:t>
      </w:r>
      <w:bookmarkEnd w:id="92"/>
    </w:p>
    <w:p w14:paraId="28264808" w14:textId="6F563FF8" w:rsidR="00B61CC2" w:rsidRDefault="00B61CC2" w:rsidP="00B61CC2">
      <w:r>
        <w:t xml:space="preserve">Po navrhnutí, vytvoření, propojení a implementaci všech důležitých částí systémů bude potřeba navrhnout a vytvořit nově vzniklé funkcionalit, které můžou vzniknout během tvorby systému nebo díky nedokonalostem mezi požadavky. Následně je potřeby vytvořit </w:t>
      </w:r>
      <w:r>
        <w:lastRenderedPageBreak/>
        <w:t>unit testy a následně systém otestovat</w:t>
      </w:r>
      <w:r w:rsidR="00511B43">
        <w:t xml:space="preserve">. Nedílnou součástí této fáze je vytvoření funkční verze systému, která respektuje dané návrhy z předchozích fází. </w:t>
      </w:r>
      <w:r w:rsidR="00511B43">
        <w:fldChar w:fldCharType="begin"/>
      </w:r>
      <w:r w:rsidR="00511B43">
        <w:instrText xml:space="preserve"> ADDIN ZOTERO_ITEM CSL_CITATION {"citationID":"j6ViYADY","properties":{"formattedCitation":"(Arlow and Neustadt, 2007)","plainCitation":"(Arlow and Neustadt, 2007)","noteIndex":0},"citationItems":[{"id":77,"uris":["http://zotero.org/users/local/zPyZa9qd/items/88YA6Z2X"],"itemData":{"id":77,"type":"book","event-place":"Brno","ISBN":"978-80-251-1503-9","publisher":"Computer Press","publisher-place":"Brno","title":"UML 2 a unifikovaný proces vývoje aplikací: objektově orientovaná analýza a návrh prakticky.","author":[{"family":"Arlow","given":"Jim"},{"family":"Neustadt","given":"Ila"}],"issued":{"date-parts":[["2007"]]}}}],"schema":"https://github.com/citation-style-language/schema/raw/master/csl-citation.json"} </w:instrText>
      </w:r>
      <w:r w:rsidR="00511B43">
        <w:fldChar w:fldCharType="separate"/>
      </w:r>
      <w:r w:rsidR="00511B43" w:rsidRPr="00511B43">
        <w:rPr>
          <w:rFonts w:ascii="Georgia" w:hAnsi="Georgia"/>
        </w:rPr>
        <w:t>(</w:t>
      </w:r>
      <w:proofErr w:type="spellStart"/>
      <w:r w:rsidR="00511B43" w:rsidRPr="00511B43">
        <w:rPr>
          <w:rFonts w:ascii="Georgia" w:hAnsi="Georgia"/>
        </w:rPr>
        <w:t>Arlow</w:t>
      </w:r>
      <w:proofErr w:type="spellEnd"/>
      <w:r w:rsidR="00511B43" w:rsidRPr="00511B43">
        <w:rPr>
          <w:rFonts w:ascii="Georgia" w:hAnsi="Georgia"/>
        </w:rPr>
        <w:t xml:space="preserve"> and </w:t>
      </w:r>
      <w:proofErr w:type="spellStart"/>
      <w:r w:rsidR="00511B43" w:rsidRPr="00511B43">
        <w:rPr>
          <w:rFonts w:ascii="Georgia" w:hAnsi="Georgia"/>
        </w:rPr>
        <w:t>Neustadt</w:t>
      </w:r>
      <w:proofErr w:type="spellEnd"/>
      <w:r w:rsidR="00511B43" w:rsidRPr="00511B43">
        <w:rPr>
          <w:rFonts w:ascii="Georgia" w:hAnsi="Georgia"/>
        </w:rPr>
        <w:t>, 2007)</w:t>
      </w:r>
      <w:r w:rsidR="00511B43">
        <w:fldChar w:fldCharType="end"/>
      </w:r>
    </w:p>
    <w:p w14:paraId="5FA6320C" w14:textId="77777777" w:rsidR="00B61CC2" w:rsidRDefault="00B61CC2" w:rsidP="00B61CC2">
      <w:r>
        <w:t>Díky složitosti systému a jeho součástí a pro spojení jednotlivých součástí a funkcionalit daných součástí vznikají nové funkcionality, pro zajištění plynulosti systému.</w:t>
      </w:r>
    </w:p>
    <w:p w14:paraId="05DAD9B8" w14:textId="77777777" w:rsidR="00B61CC2" w:rsidRDefault="00B61CC2" w:rsidP="00B61CC2">
      <w:r>
        <w:t xml:space="preserve">Dále implementace systému na dané prostředí – </w:t>
      </w:r>
      <w:proofErr w:type="spellStart"/>
      <w:r>
        <w:t>Render</w:t>
      </w:r>
      <w:proofErr w:type="spellEnd"/>
      <w:r>
        <w:t xml:space="preserve">, MongoDB, </w:t>
      </w:r>
      <w:proofErr w:type="spellStart"/>
      <w:r>
        <w:t>Brevo</w:t>
      </w:r>
      <w:proofErr w:type="spellEnd"/>
      <w:r>
        <w:t xml:space="preserve"> (</w:t>
      </w:r>
      <w:proofErr w:type="spellStart"/>
      <w:r>
        <w:t>Sendinblue</w:t>
      </w:r>
      <w:proofErr w:type="spellEnd"/>
      <w:r>
        <w:t>)</w:t>
      </w:r>
    </w:p>
    <w:p w14:paraId="37DF15C7" w14:textId="77777777" w:rsidR="00B61CC2" w:rsidRDefault="00B61CC2" w:rsidP="00B61CC2">
      <w:pPr>
        <w:pStyle w:val="Nadpis2"/>
      </w:pPr>
      <w:bookmarkStart w:id="93" w:name="_Toc151662752"/>
      <w:r>
        <w:t>Fáze zavedení</w:t>
      </w:r>
      <w:bookmarkEnd w:id="93"/>
    </w:p>
    <w:p w14:paraId="04533409" w14:textId="77777777" w:rsidR="00B61CC2" w:rsidRPr="00F4314E" w:rsidRDefault="00B61CC2" w:rsidP="00B61CC2">
      <w:r>
        <w:t>Provedení všech testů, celkové shrnutí a hodnocení, vývoj a návrh nově vzniklých funkcionalit, build, reporting, údržba. Zavedení subdomén.</w:t>
      </w:r>
    </w:p>
    <w:p w14:paraId="47977F5B" w14:textId="63A6BBAA" w:rsidR="002851CF" w:rsidRDefault="00101D93" w:rsidP="002851CF">
      <w:pPr>
        <w:pStyle w:val="Nadpis1"/>
      </w:pPr>
      <w:bookmarkStart w:id="94" w:name="_Toc151662753"/>
      <w:r>
        <w:lastRenderedPageBreak/>
        <w:t>Návrh aplika</w:t>
      </w:r>
      <w:r w:rsidR="004F048E">
        <w:t>čního systému</w:t>
      </w:r>
      <w:bookmarkEnd w:id="94"/>
    </w:p>
    <w:p w14:paraId="1F57339F" w14:textId="5396B80C" w:rsidR="00C10D74" w:rsidRDefault="00AC6CC5" w:rsidP="002851CF">
      <w:r>
        <w:t>Ta</w:t>
      </w:r>
      <w:r w:rsidR="002851CF">
        <w:t xml:space="preserve">to </w:t>
      </w:r>
      <w:r w:rsidR="00101D93">
        <w:t>kapitola</w:t>
      </w:r>
      <w:r w:rsidR="002851CF">
        <w:t xml:space="preserve"> se zaměř</w:t>
      </w:r>
      <w:r>
        <w:t xml:space="preserve">uje </w:t>
      </w:r>
      <w:r w:rsidR="002851CF">
        <w:t xml:space="preserve">na návrh aplikace a představení použitých technologií MERN stacku. Návrh aplikace se bude skládat z několika částí to jak z pohledu API a databáze, tak i z pohledu uživatelského rozhraní. Návrh databáze bude pojednávat o základní představě databáze a jejích kolekcí a relací mezi nimi. Také bude zahrnovat prvotní modely kolekcí. </w:t>
      </w:r>
      <w:r w:rsidR="002851CF" w:rsidRPr="0081464D">
        <w:t xml:space="preserve">Návrh uživatelského rozhraní je </w:t>
      </w:r>
      <w:r w:rsidR="002851CF">
        <w:t>podstatnou</w:t>
      </w:r>
      <w:r w:rsidR="002851CF" w:rsidRPr="0081464D">
        <w:t xml:space="preserve"> fází návrhu webové aplikace, protože zahrnuje vytvoření vizuálního designu a uživatelské zkušenosti aplikace.</w:t>
      </w:r>
      <w:r w:rsidR="007474A5">
        <w:t xml:space="preserve"> Jedná se tedy o webovou aplikaci v architektuře klient-server. Tato architektura představuje </w:t>
      </w:r>
      <w:r w:rsidR="007474A5" w:rsidRPr="007474A5">
        <w:t>výpočetní model, ve kterém server hostí, dodává a spravuje většinu zdrojů a služeb požadovaných klientem</w:t>
      </w:r>
      <w:r w:rsidR="007474A5">
        <w:t xml:space="preserve">. </w:t>
      </w:r>
      <w:r w:rsidR="007474A5" w:rsidRPr="007474A5">
        <w:t>Klient</w:t>
      </w:r>
      <w:r w:rsidR="007474A5">
        <w:t xml:space="preserve">i </w:t>
      </w:r>
      <w:r w:rsidR="007474A5" w:rsidRPr="007474A5">
        <w:t>poskytují rozhraní, které umožňuje uživateli počítače požadovat služby serveru a zobrazovat výsledky, které server vrací. Servery čekají na požadavky od klientů a poté na ně reagují.</w:t>
      </w:r>
      <w:r w:rsidR="001B5FFB">
        <w:t xml:space="preserve"> </w:t>
      </w:r>
      <w:r w:rsidR="001B5FFB">
        <w:fldChar w:fldCharType="begin"/>
      </w:r>
      <w:r w:rsidR="001B5FFB">
        <w:instrText xml:space="preserve"> ADDIN ZOTERO_ITEM CSL_CITATION {"citationID":"lDbRxQZC","properties":{"formattedCitation":"(Terra, 2023)","plainCitation":"(Terra, 2023)","noteIndex":0},"citationItems":[{"id":68,"uris":["http://zotero.org/users/local/zPyZa9qd/items/NICIQYBZ"],"itemData":{"id":68,"type":"webpage","abstract":"This article will explain client-server architecture, show you a client-server model, and illustrate the advantages of client-server architecture. Click here to learn more.","container-title":"Simplilearn.com","language":"en-US","title":"What is Client-Server Architecture? Everything You Should Know | Simplilearn","title-short":"What is Client-Server Architecture?","URL":"https://www.simplilearn.com/what-is-client-server-architecture-article","author":[{"family":"Terra","given":"John"}],"accessed":{"date-parts":[["2023",5,4]]},"issued":{"date-parts":[["2023",2,14]]}}}],"schema":"https://github.com/citation-style-language/schema/raw/master/csl-citation.json"} </w:instrText>
      </w:r>
      <w:r w:rsidR="001B5FFB">
        <w:fldChar w:fldCharType="separate"/>
      </w:r>
      <w:r w:rsidR="001B5FFB" w:rsidRPr="001B5FFB">
        <w:rPr>
          <w:rFonts w:ascii="Georgia" w:hAnsi="Georgia"/>
        </w:rPr>
        <w:t>(</w:t>
      </w:r>
      <w:proofErr w:type="spellStart"/>
      <w:r w:rsidR="001B5FFB" w:rsidRPr="001B5FFB">
        <w:rPr>
          <w:rFonts w:ascii="Georgia" w:hAnsi="Georgia"/>
        </w:rPr>
        <w:t>Terra</w:t>
      </w:r>
      <w:proofErr w:type="spellEnd"/>
      <w:r w:rsidR="001B5FFB" w:rsidRPr="001B5FFB">
        <w:rPr>
          <w:rFonts w:ascii="Georgia" w:hAnsi="Georgia"/>
        </w:rPr>
        <w:t>, 2023)</w:t>
      </w:r>
      <w:r w:rsidR="001B5FFB">
        <w:fldChar w:fldCharType="end"/>
      </w:r>
    </w:p>
    <w:p w14:paraId="4F54FD2E" w14:textId="77777777" w:rsidR="00F7337A" w:rsidRDefault="00F7337A" w:rsidP="00F7337A">
      <w:r>
        <w:t>P</w:t>
      </w:r>
      <w:r w:rsidRPr="0081464D">
        <w:t>roces návrhu uživatelského rozhraní</w:t>
      </w:r>
      <w:r>
        <w:t xml:space="preserve"> bude</w:t>
      </w:r>
      <w:r w:rsidRPr="0081464D">
        <w:t xml:space="preserve"> </w:t>
      </w:r>
      <w:r>
        <w:t>modelován pomocí wireframingu.</w:t>
      </w:r>
      <w:r w:rsidRPr="0081464D">
        <w:t xml:space="preserve"> Wireframing je proces vytváření základního rozvržení aplikace, včetně umístění obsahu, funkcí a navigačních prvků.</w:t>
      </w:r>
      <w:r>
        <w:t xml:space="preserve"> Je to model, který obsahuje pouze základní rozložení stránky pomocí „drátování“.</w:t>
      </w:r>
    </w:p>
    <w:p w14:paraId="5B863A1A" w14:textId="13B67369" w:rsidR="00F7337A" w:rsidRDefault="00F7337A" w:rsidP="002851CF">
      <w:r>
        <w:t>Pro vytvoření aplikace byl zvolen MERN stack</w:t>
      </w:r>
      <w:r w:rsidR="00D93A05">
        <w:t>,</w:t>
      </w:r>
      <w:r>
        <w:t xml:space="preserve"> a to z několika důvodů. Za prvé MERN Stack je JavaScriptový stack, programuje se jen v jednom programovacím jazyku (je možnost použití Typescriptu, pro datovou typovost), což je velká výhoda. Další důvod je jednoduchost a rychlost vývoje fullstackových webových aplikacích. Velkou výhodou jsou známé technologie v MERN stacku. MERN stack je založen na MVC architektuře, což znamená je velmi snadné a rychlé naučit se a vytvořit danou aplikaci. Nelze opomenout flexibilitu MERN stacku a jeho součástí, jelikož jsou všechny open source, to zabraňuje problémům s licencemi </w:t>
      </w:r>
      <w:r>
        <w:fldChar w:fldCharType="begin"/>
      </w:r>
      <w:r>
        <w:instrText xml:space="preserve"> ADDIN ZOTERO_ITEM CSL_CITATION {"citationID":"nGanumsk","properties":{"formattedCitation":"(Jha, 2021)","plainCitation":"(Jha, 2021)","noteIndex":0},"citationItems":[{"id":42,"uris":["http://zotero.org/users/local/zPyZa9qd/items/XJN728VU"],"itemData":{"id":42,"type":"post-weblog","abstract":"The Model-View-Controller (MVC) is an architectural pattern that separates an application into three basic components: the model, the view…","container-title":"Medium","language":"en","title":"Understanding the MVC Architecture in the MERN Stack","URL":"https://shubhamjha25.medium.com/understanding-the-mvc-architecture-in-the-mern-stack-aff893abce50","author":[{"family":"Jha","given":"Shubham"}],"accessed":{"date-parts":[["2023",4,27]]},"issued":{"date-parts":[["2021",3,13]]}}}],"schema":"https://github.com/citation-style-language/schema/raw/master/csl-citation.json"} </w:instrText>
      </w:r>
      <w:r>
        <w:fldChar w:fldCharType="separate"/>
      </w:r>
      <w:r w:rsidRPr="001A5331">
        <w:rPr>
          <w:rFonts w:ascii="Georgia" w:hAnsi="Georgia"/>
        </w:rPr>
        <w:t>(Jha, 2021)</w:t>
      </w:r>
      <w:r>
        <w:fldChar w:fldCharType="end"/>
      </w:r>
      <w:r>
        <w:t>. MERN stack má spoustu dalších výhod, ale teď je čas se zaměřit na návrhový vzor MVC.</w:t>
      </w:r>
    </w:p>
    <w:p w14:paraId="392DEA66" w14:textId="4F0F3B90" w:rsidR="006A20D7" w:rsidRDefault="006A20D7" w:rsidP="006A20D7">
      <w:pPr>
        <w:pStyle w:val="Nadpis2"/>
      </w:pPr>
      <w:bookmarkStart w:id="95" w:name="_Toc151662754"/>
      <w:r>
        <w:t>Návrhový vzor MVC</w:t>
      </w:r>
      <w:bookmarkEnd w:id="95"/>
    </w:p>
    <w:p w14:paraId="59C7ECDA" w14:textId="05297E2E" w:rsidR="00F01B7D" w:rsidRDefault="00BA2EDA" w:rsidP="006A20D7">
      <w:r>
        <w:t>Tato podkapitola se zabývá vysvětlením návrhového vzoru MVC, jeho principy a použití. MVC návrhový vzor se dělí na tři části a to jsou:</w:t>
      </w:r>
    </w:p>
    <w:p w14:paraId="68DA18CF" w14:textId="67F3E765" w:rsidR="00F01B7D" w:rsidRDefault="00BA2EDA" w:rsidP="00F01B7D">
      <w:pPr>
        <w:pStyle w:val="Odstavecseseznamem"/>
        <w:numPr>
          <w:ilvl w:val="0"/>
          <w:numId w:val="20"/>
        </w:numPr>
      </w:pPr>
      <w:r>
        <w:t>M jako Model – spravuje data, odpovídá na požadavky na stav dat, odpovídá na instrukce z </w:t>
      </w:r>
      <w:r w:rsidR="00FA0C28">
        <w:t>controller</w:t>
      </w:r>
      <w:r>
        <w:t xml:space="preserve">u. </w:t>
      </w:r>
    </w:p>
    <w:p w14:paraId="39AD22CA" w14:textId="65D649CD" w:rsidR="00F01B7D" w:rsidRDefault="00BA2EDA" w:rsidP="00F01B7D">
      <w:pPr>
        <w:pStyle w:val="Odstavecseseznamem"/>
        <w:numPr>
          <w:ilvl w:val="0"/>
          <w:numId w:val="20"/>
        </w:numPr>
      </w:pPr>
      <w:r>
        <w:t>V jako View – vykresluje model a jeho data na vhodnou formu pro snadné zobrazení</w:t>
      </w:r>
      <w:r w:rsidR="00F01B7D">
        <w:t>,</w:t>
      </w:r>
      <w:r>
        <w:t xml:space="preserve"> práci </w:t>
      </w:r>
      <w:r w:rsidR="00F01B7D">
        <w:t xml:space="preserve">a použitelnost </w:t>
      </w:r>
      <w:r>
        <w:t xml:space="preserve">pro uživatele, může být několik view pro jeden model. </w:t>
      </w:r>
    </w:p>
    <w:p w14:paraId="3E773080" w14:textId="23DA6981" w:rsidR="00F01B7D" w:rsidRDefault="00BA2EDA" w:rsidP="00F01B7D">
      <w:pPr>
        <w:pStyle w:val="Odstavecseseznamem"/>
        <w:numPr>
          <w:ilvl w:val="0"/>
          <w:numId w:val="20"/>
        </w:numPr>
      </w:pPr>
      <w:r>
        <w:t>C jako Controller – dostává vstup od uživatele a reaguje na něj tak že posílá požadavky na model, řídí komunikac</w:t>
      </w:r>
      <w:r w:rsidR="00F01B7D">
        <w:t>i</w:t>
      </w:r>
      <w:r>
        <w:t xml:space="preserve"> mezi view a modelem. </w:t>
      </w:r>
      <w:r w:rsidR="00055090">
        <w:fldChar w:fldCharType="begin"/>
      </w:r>
      <w:r w:rsidR="00055090">
        <w:instrText xml:space="preserve"> ADDIN ZOTERO_ITEM CSL_CITATION {"citationID":"wa5QdUWP","properties":{"formattedCitation":"(Jha, 2021)","plainCitation":"(Jha, 2021)","noteIndex":0},"citationItems":[{"id":42,"uris":["http://zotero.org/users/local/zPyZa9qd/items/XJN728VU"],"itemData":{"id":42,"type":"post-weblog","abstract":"The Model-View-Controller (MVC) is an architectural pattern that separates an application into three basic components: the model, the view…","container-title":"Medium","language":"en","title":"Understanding the MVC Architecture in the MERN Stack","URL":"https://shubhamjha25.medium.com/understanding-the-mvc-architecture-in-the-mern-stack-aff893abce50","author":[{"family":"Jha","given":"Shubham"}],"accessed":{"date-parts":[["2023",4,27]]},"issued":{"date-parts":[["2021",3,13]]}}}],"schema":"https://github.com/citation-style-language/schema/raw/master/csl-citation.json"} </w:instrText>
      </w:r>
      <w:r w:rsidR="00055090">
        <w:fldChar w:fldCharType="separate"/>
      </w:r>
      <w:r w:rsidR="00055090" w:rsidRPr="003272F6">
        <w:rPr>
          <w:rFonts w:ascii="Georgia" w:hAnsi="Georgia"/>
        </w:rPr>
        <w:t>(Jha, 2021)</w:t>
      </w:r>
      <w:r w:rsidR="00055090">
        <w:fldChar w:fldCharType="end"/>
      </w:r>
    </w:p>
    <w:p w14:paraId="40347361" w14:textId="1AD2A747" w:rsidR="004309CE" w:rsidRDefault="00F01B7D" w:rsidP="006A20D7">
      <w:r>
        <w:t xml:space="preserve">Rozděluje aplikaci na byznys logiku a jednotlivá zobrazení. Toto dělení usnadňuje snazší práci a lepší údržbu a přehlednost. </w:t>
      </w:r>
      <w:r w:rsidR="00B71EDC">
        <w:t xml:space="preserve">Většina dnešních frameworků je prezentována s tím, že </w:t>
      </w:r>
      <w:r w:rsidR="00B71EDC">
        <w:lastRenderedPageBreak/>
        <w:t xml:space="preserve">je založena na principu MVC. MERN stack </w:t>
      </w:r>
      <w:r w:rsidR="006D3620">
        <w:t>nevyužívá</w:t>
      </w:r>
      <w:r w:rsidR="00B71EDC">
        <w:t xml:space="preserve"> MVC typickým způsobem, protože zahrnuje jak server, tak prohlížeč. Je možné docílit klasického MVC pomocí server-side šablon a posílat do prohlížeče jen HTML kód a pak prohlížeč bude představovat View vrstvu</w:t>
      </w:r>
      <w:r w:rsidR="003272F6">
        <w:t xml:space="preserve">. </w:t>
      </w:r>
      <w:r w:rsidR="003272F6">
        <w:fldChar w:fldCharType="begin"/>
      </w:r>
      <w:r w:rsidR="003272F6">
        <w:instrText xml:space="preserve"> ADDIN ZOTERO_ITEM CSL_CITATION {"citationID":"tbgdYAoK","properties":{"formattedCitation":"(Jha, 2021)","plainCitation":"(Jha, 2021)","noteIndex":0},"citationItems":[{"id":42,"uris":["http://zotero.org/users/local/zPyZa9qd/items/XJN728VU"],"itemData":{"id":42,"type":"post-weblog","abstract":"The Model-View-Controller (MVC) is an architectural pattern that separates an application into three basic components: the model, the view…","container-title":"Medium","language":"en","title":"Understanding the MVC Architecture in the MERN Stack","URL":"https://shubhamjha25.medium.com/understanding-the-mvc-architecture-in-the-mern-stack-aff893abce50","author":[{"family":"Jha","given":"Shubham"}],"accessed":{"date-parts":[["2023",4,27]]},"issued":{"date-parts":[["2021",3,13]]}}}],"schema":"https://github.com/citation-style-language/schema/raw/master/csl-citation.json"} </w:instrText>
      </w:r>
      <w:r w:rsidR="003272F6">
        <w:fldChar w:fldCharType="separate"/>
      </w:r>
      <w:r w:rsidR="003272F6" w:rsidRPr="003272F6">
        <w:rPr>
          <w:rFonts w:ascii="Georgia" w:hAnsi="Georgia"/>
        </w:rPr>
        <w:t>(Jha, 2021)</w:t>
      </w:r>
      <w:r w:rsidR="003272F6">
        <w:fldChar w:fldCharType="end"/>
      </w:r>
      <w:r w:rsidR="004309CE">
        <w:t xml:space="preserve"> </w:t>
      </w:r>
    </w:p>
    <w:p w14:paraId="13395F54" w14:textId="06639F03" w:rsidR="003272F6" w:rsidRDefault="003272F6" w:rsidP="006A20D7">
      <w:r>
        <w:t xml:space="preserve">V MERN stacku je možné </w:t>
      </w:r>
      <w:r w:rsidR="004309CE">
        <w:t>jednotlivé</w:t>
      </w:r>
      <w:r>
        <w:t xml:space="preserve"> části </w:t>
      </w:r>
      <w:r w:rsidR="004309CE">
        <w:t xml:space="preserve">MVC </w:t>
      </w:r>
      <w:r>
        <w:t>přirovnat k jednotlivým technologiím.</w:t>
      </w:r>
      <w:r w:rsidR="004309CE">
        <w:t xml:space="preserve"> Každá technologie potom odpovídá za dané funkce v MVC a má potom i vlastnosti dané části. Pro komunikaci s MongoDB se používá knihovna </w:t>
      </w:r>
      <w:r w:rsidR="00F222AE">
        <w:t>m</w:t>
      </w:r>
      <w:r w:rsidR="004309CE">
        <w:t>ongoose, více v sekci 5.3 Databáze.</w:t>
      </w:r>
      <w:r>
        <w:t xml:space="preserve"> </w:t>
      </w:r>
      <w:r w:rsidR="004309CE">
        <w:t xml:space="preserve">Jednotlivé části a odpovídající technologie jsou </w:t>
      </w:r>
      <w:r w:rsidR="004309CE">
        <w:fldChar w:fldCharType="begin"/>
      </w:r>
      <w:r w:rsidR="004309CE">
        <w:instrText xml:space="preserve"> ADDIN ZOTERO_ITEM CSL_CITATION {"citationID":"ePbI83Kh","properties":{"formattedCitation":"(Jha, 2021)","plainCitation":"(Jha, 2021)","noteIndex":0},"citationItems":[{"id":42,"uris":["http://zotero.org/users/local/zPyZa9qd/items/XJN728VU"],"itemData":{"id":42,"type":"post-weblog","abstract":"The Model-View-Controller (MVC) is an architectural pattern that separates an application into three basic components: the model, the view…","container-title":"Medium","language":"en","title":"Understanding the MVC Architecture in the MERN Stack","URL":"https://shubhamjha25.medium.com/understanding-the-mvc-architecture-in-the-mern-stack-aff893abce50","author":[{"family":"Jha","given":"Shubham"}],"accessed":{"date-parts":[["2023",4,27]]},"issued":{"date-parts":[["2021",3,13]]}}}],"schema":"https://github.com/citation-style-language/schema/raw/master/csl-citation.json"} </w:instrText>
      </w:r>
      <w:r w:rsidR="004309CE">
        <w:fldChar w:fldCharType="separate"/>
      </w:r>
      <w:r w:rsidR="004309CE" w:rsidRPr="004309CE">
        <w:rPr>
          <w:rFonts w:ascii="Georgia" w:hAnsi="Georgia"/>
        </w:rPr>
        <w:t>(Jha, 2021)</w:t>
      </w:r>
      <w:r w:rsidR="004309CE">
        <w:fldChar w:fldCharType="end"/>
      </w:r>
      <w:r w:rsidR="004309CE">
        <w:t>:</w:t>
      </w:r>
    </w:p>
    <w:p w14:paraId="28EA9053" w14:textId="3E7AD7FC" w:rsidR="004309CE" w:rsidRDefault="004309CE" w:rsidP="004309CE">
      <w:pPr>
        <w:pStyle w:val="Odstavecseseznamem"/>
        <w:numPr>
          <w:ilvl w:val="0"/>
          <w:numId w:val="21"/>
        </w:numPr>
      </w:pPr>
      <w:r>
        <w:t xml:space="preserve">Knihovna </w:t>
      </w:r>
      <w:r w:rsidR="00F222AE">
        <w:t>m</w:t>
      </w:r>
      <w:r>
        <w:t xml:space="preserve">ongoose poté odpovídá Modelu, a tedy datové části aplikace a přistupuje k MongoDB, kde jsou všechna data uložená. Vyřizuje požadavky na stav data a odpovídá </w:t>
      </w:r>
      <w:r w:rsidR="00D93A05">
        <w:t>controller</w:t>
      </w:r>
      <w:r w:rsidR="006D3620">
        <w:t>ům</w:t>
      </w:r>
      <w:r>
        <w:t xml:space="preserve"> z ExpressJS serveru.</w:t>
      </w:r>
    </w:p>
    <w:p w14:paraId="028688C8" w14:textId="20348398" w:rsidR="004309CE" w:rsidRDefault="004309CE" w:rsidP="004309CE">
      <w:pPr>
        <w:pStyle w:val="Odstavecseseznamem"/>
        <w:numPr>
          <w:ilvl w:val="0"/>
          <w:numId w:val="21"/>
        </w:numPr>
      </w:pPr>
      <w:r>
        <w:t>ReactJS pokrývá část View a obsahuje jednotlivé stránky a komponenty, potřebné ke správnému a srozumitelnému zobrazení dat pro uživatele.</w:t>
      </w:r>
    </w:p>
    <w:p w14:paraId="0AD7ABF4" w14:textId="37D4E881" w:rsidR="004309CE" w:rsidRDefault="004309CE" w:rsidP="004309CE">
      <w:pPr>
        <w:pStyle w:val="Odstavecseseznamem"/>
        <w:numPr>
          <w:ilvl w:val="0"/>
          <w:numId w:val="21"/>
        </w:numPr>
      </w:pPr>
      <w:r>
        <w:t xml:space="preserve">ExpressJS server a Node.js odpovídají Controlleru a zařizují komunikaci mezi View a Modelem, tedy </w:t>
      </w:r>
      <w:r w:rsidR="00F222AE">
        <w:t>m</w:t>
      </w:r>
      <w:r>
        <w:t xml:space="preserve">ongoose a Reactem. Také překládají data mezi </w:t>
      </w:r>
      <w:r w:rsidR="00F222AE">
        <w:t>m</w:t>
      </w:r>
      <w:r>
        <w:t>ongoose a Reactem, tak aby vzájemně byly data správně zpracovaná</w:t>
      </w:r>
      <w:r w:rsidR="00055090">
        <w:t xml:space="preserve">, zobrazená a uložená. </w:t>
      </w:r>
      <w:r w:rsidR="00055090">
        <w:fldChar w:fldCharType="begin"/>
      </w:r>
      <w:r w:rsidR="00CE66E8">
        <w:instrText xml:space="preserve"> ADDIN ZOTERO_ITEM CSL_CITATION {"citationID":"ASCfGsBP","properties":{"formattedCitation":"(Jha, 2021)","plainCitation":"(Jha, 2021)","noteIndex":0},"citationItems":[{"id":42,"uris":["http://zotero.org/users/local/zPyZa9qd/items/XJN728VU"],"itemData":{"id":42,"type":"post-weblog","abstract":"The Model-View-Controller (MVC) is an architectural pattern that separates an application into three basic components: the model, the view…","container-title":"Medium","language":"en","title":"Understanding the MVC Architecture in the MERN Stack","URL":"https://shubhamjha25.medium.com/understanding-the-mvc-architecture-in-the-mern-stack-aff893abce50","author":[{"family":"Jha","given":"Shubham"}],"accessed":{"date-parts":[["2023",4,27]]},"issued":{"date-parts":[["2021",3,13]]}}}],"schema":"https://github.com/citation-style-language/schema/raw/master/csl-citation.json"} </w:instrText>
      </w:r>
      <w:r w:rsidR="00055090">
        <w:fldChar w:fldCharType="separate"/>
      </w:r>
      <w:r w:rsidR="00055090" w:rsidRPr="003272F6">
        <w:rPr>
          <w:rFonts w:ascii="Georgia" w:hAnsi="Georgia"/>
        </w:rPr>
        <w:t>(Jha, 2021)</w:t>
      </w:r>
      <w:r w:rsidR="00055090">
        <w:fldChar w:fldCharType="end"/>
      </w:r>
    </w:p>
    <w:p w14:paraId="26A44D06" w14:textId="0F66510B" w:rsidR="00055090" w:rsidRPr="006A20D7" w:rsidRDefault="00AF5F65" w:rsidP="00055090">
      <w:r>
        <w:t>Lze si povšimnout další nesporné výhody MERN stacku, jednotlivé technologie odpovídají daným částem architektury. Záleží na každém vývojáři, do jaké míry se bude vzorem MVC řídit, je možné, že ne všechny části vždy budou součástí každé aplikace, obzvláště, jedná-li se o jednoduché aplikace.</w:t>
      </w:r>
    </w:p>
    <w:p w14:paraId="322589A4" w14:textId="77777777" w:rsidR="002851CF" w:rsidRDefault="002851CF" w:rsidP="002851CF">
      <w:pPr>
        <w:pStyle w:val="Nadpis2"/>
      </w:pPr>
      <w:bookmarkStart w:id="96" w:name="_Toc151662755"/>
      <w:r>
        <w:t>ExpressJS server a Rest API</w:t>
      </w:r>
      <w:bookmarkEnd w:id="96"/>
    </w:p>
    <w:p w14:paraId="651E2C45" w14:textId="0352ABD0" w:rsidR="002851CF" w:rsidRDefault="00D458E6" w:rsidP="002851CF">
      <w:r>
        <w:t>ExpressJS server se skládá ze dvou částí</w:t>
      </w:r>
      <w:r w:rsidR="0005404E">
        <w:t>,</w:t>
      </w:r>
      <w:r>
        <w:t xml:space="preserve"> a to </w:t>
      </w:r>
      <w:r w:rsidR="00FA0C28">
        <w:t>controller</w:t>
      </w:r>
      <w:r>
        <w:t>ů a rout.</w:t>
      </w:r>
      <w:r w:rsidR="0005404E">
        <w:t xml:space="preserve"> </w:t>
      </w:r>
      <w:r w:rsidR="00FA0C28">
        <w:t>Controller</w:t>
      </w:r>
      <w:r w:rsidR="0005404E">
        <w:t>y obsahují funkce pro komunikac</w:t>
      </w:r>
      <w:r w:rsidR="00252748">
        <w:t>i</w:t>
      </w:r>
      <w:r w:rsidR="0005404E">
        <w:t xml:space="preserve"> s databází. Každý </w:t>
      </w:r>
      <w:r w:rsidR="00FA0C28">
        <w:t>controller</w:t>
      </w:r>
      <w:r w:rsidR="0005404E">
        <w:t xml:space="preserve"> obsahuje čtyři základní </w:t>
      </w:r>
      <w:r w:rsidR="00252748">
        <w:t>funkce</w:t>
      </w:r>
      <w:r w:rsidR="0005404E">
        <w:t xml:space="preserve">, a to na vytváření dat, získávání dat, úpravu dat a mazání dat. Jednotlivé </w:t>
      </w:r>
      <w:r w:rsidR="00252748">
        <w:t>funkce</w:t>
      </w:r>
      <w:r w:rsidR="0005404E">
        <w:t xml:space="preserve"> se následovně upravují dle potřeb aplikace. Může být několik </w:t>
      </w:r>
      <w:r w:rsidR="00252748">
        <w:t>funkcí</w:t>
      </w:r>
      <w:r w:rsidR="0005404E">
        <w:t xml:space="preserve"> na získávání dat atd. Každá část aplikace (třídy, kurzy, lekce, uživatelé atd.) má vlastní </w:t>
      </w:r>
      <w:r w:rsidR="00FA0C28">
        <w:t>controller</w:t>
      </w:r>
      <w:r w:rsidR="0005404E">
        <w:t>, který řídí komunikaci s danou částí aplikace.</w:t>
      </w:r>
      <w:r w:rsidR="00945982" w:rsidRPr="00945982">
        <w:t xml:space="preserve"> </w:t>
      </w:r>
      <w:r w:rsidR="00945982">
        <w:t>Každý název funkce v </w:t>
      </w:r>
      <w:r w:rsidR="00FA0C28">
        <w:t>controlleru</w:t>
      </w:r>
      <w:r w:rsidR="00945982">
        <w:t xml:space="preserve"> bude začínat příslušeným typem, pokud se jedná o získáváni dat tříd tak například:</w:t>
      </w:r>
    </w:p>
    <w:p w14:paraId="54FC1C8F" w14:textId="1200E97A" w:rsidR="00945982" w:rsidRDefault="00945982" w:rsidP="00945982">
      <w:pPr>
        <w:pStyle w:val="Titulek"/>
      </w:pPr>
      <w:bookmarkStart w:id="97" w:name="_Toc151662803"/>
      <w:r>
        <w:t xml:space="preserve">Výpis </w:t>
      </w:r>
      <w:fldSimple w:instr=" SEQ Výpis \* ARABIC ">
        <w:r w:rsidR="00810B71">
          <w:rPr>
            <w:noProof/>
          </w:rPr>
          <w:t>1</w:t>
        </w:r>
      </w:fldSimple>
      <w:r>
        <w:t xml:space="preserve"> - Ukázka části </w:t>
      </w:r>
      <w:r w:rsidR="00FA0C28">
        <w:t>controller</w:t>
      </w:r>
      <w:r>
        <w:t>u</w:t>
      </w:r>
      <w:r w:rsidR="00D419D2">
        <w:t xml:space="preserve"> lekcí</w:t>
      </w:r>
      <w:r>
        <w:t xml:space="preserve"> (zdroj: autor)</w:t>
      </w:r>
      <w:bookmarkEnd w:id="97"/>
    </w:p>
    <w:p w14:paraId="0494B314" w14:textId="77777777" w:rsidR="00945982" w:rsidRDefault="00945982" w:rsidP="00945982">
      <w:pPr>
        <w:pStyle w:val="Textprogramovhokdu"/>
        <w:numPr>
          <w:ilvl w:val="0"/>
          <w:numId w:val="22"/>
        </w:numPr>
      </w:pPr>
      <w:proofErr w:type="spellStart"/>
      <w:r>
        <w:t>const</w:t>
      </w:r>
      <w:proofErr w:type="spellEnd"/>
      <w:r>
        <w:t xml:space="preserve"> </w:t>
      </w:r>
      <w:proofErr w:type="spellStart"/>
      <w:r>
        <w:t>asyncHandler</w:t>
      </w:r>
      <w:proofErr w:type="spellEnd"/>
      <w:r>
        <w:t xml:space="preserve"> = </w:t>
      </w:r>
      <w:proofErr w:type="spellStart"/>
      <w:r>
        <w:t>require</w:t>
      </w:r>
      <w:proofErr w:type="spellEnd"/>
      <w:r>
        <w:t>('express-</w:t>
      </w:r>
      <w:proofErr w:type="spellStart"/>
      <w:r>
        <w:t>async</w:t>
      </w:r>
      <w:proofErr w:type="spellEnd"/>
      <w:r>
        <w:t>-</w:t>
      </w:r>
      <w:proofErr w:type="spellStart"/>
      <w:r>
        <w:t>handler</w:t>
      </w:r>
      <w:proofErr w:type="spellEnd"/>
      <w:r>
        <w:t>')</w:t>
      </w:r>
    </w:p>
    <w:p w14:paraId="32E5978D" w14:textId="29E80510" w:rsidR="00945982" w:rsidRDefault="00945982" w:rsidP="00945982">
      <w:pPr>
        <w:pStyle w:val="Textprogramovhokdu"/>
        <w:numPr>
          <w:ilvl w:val="0"/>
          <w:numId w:val="22"/>
        </w:numPr>
      </w:pPr>
      <w:proofErr w:type="spellStart"/>
      <w:r>
        <w:t>const</w:t>
      </w:r>
      <w:proofErr w:type="spellEnd"/>
      <w:r>
        <w:t xml:space="preserve"> </w:t>
      </w:r>
      <w:proofErr w:type="spellStart"/>
      <w:r>
        <w:t>Lesson</w:t>
      </w:r>
      <w:proofErr w:type="spellEnd"/>
      <w:r>
        <w:t xml:space="preserve"> = </w:t>
      </w:r>
      <w:proofErr w:type="spellStart"/>
      <w:proofErr w:type="gramStart"/>
      <w:r>
        <w:t>require</w:t>
      </w:r>
      <w:proofErr w:type="spellEnd"/>
      <w:r>
        <w:t>(</w:t>
      </w:r>
      <w:proofErr w:type="gramEnd"/>
      <w:r>
        <w:t>'../</w:t>
      </w:r>
      <w:proofErr w:type="spellStart"/>
      <w:r>
        <w:t>models</w:t>
      </w:r>
      <w:proofErr w:type="spellEnd"/>
      <w:r>
        <w:t>/</w:t>
      </w:r>
      <w:proofErr w:type="spellStart"/>
      <w:r>
        <w:t>lessonModel</w:t>
      </w:r>
      <w:proofErr w:type="spellEnd"/>
      <w:r>
        <w:t>');</w:t>
      </w:r>
    </w:p>
    <w:p w14:paraId="70232E40" w14:textId="10AB5DB6" w:rsidR="00945982" w:rsidRDefault="00945982" w:rsidP="00945982">
      <w:pPr>
        <w:pStyle w:val="Textprogramovhokdu"/>
        <w:numPr>
          <w:ilvl w:val="0"/>
          <w:numId w:val="22"/>
        </w:numPr>
      </w:pPr>
      <w:r>
        <w:t>//...</w:t>
      </w:r>
    </w:p>
    <w:p w14:paraId="11F65C8D" w14:textId="10B23494" w:rsidR="00945982" w:rsidRDefault="00945982" w:rsidP="00945982">
      <w:pPr>
        <w:pStyle w:val="Textprogramovhokdu"/>
        <w:numPr>
          <w:ilvl w:val="0"/>
          <w:numId w:val="22"/>
        </w:numPr>
      </w:pPr>
      <w:proofErr w:type="spellStart"/>
      <w:r>
        <w:t>const</w:t>
      </w:r>
      <w:proofErr w:type="spellEnd"/>
      <w:r>
        <w:t xml:space="preserve"> </w:t>
      </w:r>
      <w:proofErr w:type="spellStart"/>
      <w:r>
        <w:t>updateLesson</w:t>
      </w:r>
      <w:proofErr w:type="spellEnd"/>
      <w:r>
        <w:t xml:space="preserve"> = </w:t>
      </w:r>
      <w:proofErr w:type="spellStart"/>
      <w:proofErr w:type="gramStart"/>
      <w:r>
        <w:t>asyncHandler</w:t>
      </w:r>
      <w:proofErr w:type="spellEnd"/>
      <w:r>
        <w:t>(</w:t>
      </w:r>
      <w:proofErr w:type="spellStart"/>
      <w:proofErr w:type="gramEnd"/>
      <w:r>
        <w:t>async</w:t>
      </w:r>
      <w:proofErr w:type="spellEnd"/>
      <w:r>
        <w:t xml:space="preserve"> (</w:t>
      </w:r>
      <w:proofErr w:type="spellStart"/>
      <w:r>
        <w:t>req</w:t>
      </w:r>
      <w:proofErr w:type="spellEnd"/>
      <w:r>
        <w:t>, res) =&gt; {</w:t>
      </w:r>
    </w:p>
    <w:p w14:paraId="33493C81" w14:textId="77777777" w:rsidR="00945982" w:rsidRDefault="00945982" w:rsidP="00945982">
      <w:pPr>
        <w:pStyle w:val="Textprogramovhokdu"/>
        <w:numPr>
          <w:ilvl w:val="0"/>
          <w:numId w:val="22"/>
        </w:numPr>
      </w:pPr>
      <w:r>
        <w:t xml:space="preserve">    </w:t>
      </w:r>
      <w:proofErr w:type="spellStart"/>
      <w:r>
        <w:t>const</w:t>
      </w:r>
      <w:proofErr w:type="spellEnd"/>
      <w:r>
        <w:t xml:space="preserve"> </w:t>
      </w:r>
      <w:proofErr w:type="spellStart"/>
      <w:r>
        <w:t>lesson</w:t>
      </w:r>
      <w:proofErr w:type="spellEnd"/>
      <w:r>
        <w:t xml:space="preserve"> = </w:t>
      </w:r>
      <w:proofErr w:type="spellStart"/>
      <w:r>
        <w:t>await</w:t>
      </w:r>
      <w:proofErr w:type="spellEnd"/>
      <w:r>
        <w:t xml:space="preserve"> </w:t>
      </w:r>
      <w:proofErr w:type="spellStart"/>
      <w:r>
        <w:t>Lesson.findById</w:t>
      </w:r>
      <w:proofErr w:type="spellEnd"/>
      <w:r>
        <w:t>(req.params.id)</w:t>
      </w:r>
    </w:p>
    <w:p w14:paraId="1BA2EBF2" w14:textId="77777777" w:rsidR="00945982" w:rsidRDefault="00945982" w:rsidP="00945982">
      <w:pPr>
        <w:pStyle w:val="Textprogramovhokdu"/>
        <w:numPr>
          <w:ilvl w:val="0"/>
          <w:numId w:val="22"/>
        </w:numPr>
      </w:pPr>
    </w:p>
    <w:p w14:paraId="5442568A" w14:textId="77777777" w:rsidR="00945982" w:rsidRDefault="00945982" w:rsidP="00945982">
      <w:pPr>
        <w:pStyle w:val="Textprogramovhokdu"/>
        <w:numPr>
          <w:ilvl w:val="0"/>
          <w:numId w:val="22"/>
        </w:numPr>
      </w:pPr>
      <w:r>
        <w:t xml:space="preserve">    </w:t>
      </w:r>
      <w:proofErr w:type="spellStart"/>
      <w:r>
        <w:t>if</w:t>
      </w:r>
      <w:proofErr w:type="spellEnd"/>
      <w:proofErr w:type="gramStart"/>
      <w:r>
        <w:t>(!</w:t>
      </w:r>
      <w:proofErr w:type="spellStart"/>
      <w:r>
        <w:t>lesson</w:t>
      </w:r>
      <w:proofErr w:type="spellEnd"/>
      <w:proofErr w:type="gramEnd"/>
      <w:r>
        <w:t>) {</w:t>
      </w:r>
    </w:p>
    <w:p w14:paraId="0FFECBBF" w14:textId="77777777" w:rsidR="00945982" w:rsidRDefault="00945982" w:rsidP="00945982">
      <w:pPr>
        <w:pStyle w:val="Textprogramovhokdu"/>
        <w:numPr>
          <w:ilvl w:val="0"/>
          <w:numId w:val="22"/>
        </w:numPr>
      </w:pPr>
      <w:r>
        <w:t xml:space="preserve">        </w:t>
      </w:r>
      <w:proofErr w:type="spellStart"/>
      <w:proofErr w:type="gramStart"/>
      <w:r>
        <w:t>res.status</w:t>
      </w:r>
      <w:proofErr w:type="spellEnd"/>
      <w:proofErr w:type="gramEnd"/>
      <w:r>
        <w:t>(400)</w:t>
      </w:r>
    </w:p>
    <w:p w14:paraId="3CDB092C" w14:textId="77777777" w:rsidR="00945982" w:rsidRDefault="00945982" w:rsidP="00945982">
      <w:pPr>
        <w:pStyle w:val="Textprogramovhokdu"/>
        <w:numPr>
          <w:ilvl w:val="0"/>
          <w:numId w:val="22"/>
        </w:numPr>
      </w:pPr>
      <w:r>
        <w:t xml:space="preserve">        </w:t>
      </w:r>
      <w:proofErr w:type="spellStart"/>
      <w:r>
        <w:t>throw</w:t>
      </w:r>
      <w:proofErr w:type="spellEnd"/>
      <w:r>
        <w:t xml:space="preserve"> </w:t>
      </w:r>
      <w:proofErr w:type="spellStart"/>
      <w:r>
        <w:t>new</w:t>
      </w:r>
      <w:proofErr w:type="spellEnd"/>
      <w:r>
        <w:t xml:space="preserve"> </w:t>
      </w:r>
      <w:proofErr w:type="gramStart"/>
      <w:r>
        <w:t>Error(</w:t>
      </w:r>
      <w:proofErr w:type="gramEnd"/>
      <w:r>
        <w:t>"</w:t>
      </w:r>
      <w:proofErr w:type="spellStart"/>
      <w:r>
        <w:t>Lesson</w:t>
      </w:r>
      <w:proofErr w:type="spellEnd"/>
      <w:r>
        <w:t xml:space="preserve"> not </w:t>
      </w:r>
      <w:proofErr w:type="spellStart"/>
      <w:r>
        <w:t>find</w:t>
      </w:r>
      <w:proofErr w:type="spellEnd"/>
      <w:r>
        <w:t>")</w:t>
      </w:r>
    </w:p>
    <w:p w14:paraId="39FBABF6" w14:textId="77777777" w:rsidR="00945982" w:rsidRDefault="00945982" w:rsidP="00945982">
      <w:pPr>
        <w:pStyle w:val="Textprogramovhokdu"/>
        <w:numPr>
          <w:ilvl w:val="0"/>
          <w:numId w:val="22"/>
        </w:numPr>
      </w:pPr>
      <w:r>
        <w:lastRenderedPageBreak/>
        <w:t xml:space="preserve">    }</w:t>
      </w:r>
    </w:p>
    <w:p w14:paraId="42FBE565" w14:textId="77777777" w:rsidR="00945982" w:rsidRDefault="00945982" w:rsidP="00945982">
      <w:pPr>
        <w:pStyle w:val="Textprogramovhokdu"/>
        <w:numPr>
          <w:ilvl w:val="0"/>
          <w:numId w:val="22"/>
        </w:numPr>
      </w:pPr>
      <w:r>
        <w:t xml:space="preserve">    </w:t>
      </w:r>
      <w:proofErr w:type="spellStart"/>
      <w:r>
        <w:t>const</w:t>
      </w:r>
      <w:proofErr w:type="spellEnd"/>
      <w:r>
        <w:t xml:space="preserve"> </w:t>
      </w:r>
      <w:proofErr w:type="spellStart"/>
      <w:r>
        <w:t>updatedLesson</w:t>
      </w:r>
      <w:proofErr w:type="spellEnd"/>
      <w:r>
        <w:t xml:space="preserve"> = </w:t>
      </w:r>
      <w:proofErr w:type="spellStart"/>
      <w:r>
        <w:t>await</w:t>
      </w:r>
      <w:proofErr w:type="spellEnd"/>
      <w:r>
        <w:t xml:space="preserve"> </w:t>
      </w:r>
      <w:proofErr w:type="spellStart"/>
      <w:r>
        <w:t>Lesson.findByIdAndUpdate</w:t>
      </w:r>
      <w:proofErr w:type="spellEnd"/>
      <w:r>
        <w:t xml:space="preserve">(req.params.id, </w:t>
      </w:r>
      <w:proofErr w:type="spellStart"/>
      <w:proofErr w:type="gramStart"/>
      <w:r>
        <w:t>req.body</w:t>
      </w:r>
      <w:proofErr w:type="spellEnd"/>
      <w:proofErr w:type="gramEnd"/>
      <w:r>
        <w:t>, {</w:t>
      </w:r>
    </w:p>
    <w:p w14:paraId="549C3852" w14:textId="77777777" w:rsidR="00945982" w:rsidRDefault="00945982" w:rsidP="00945982">
      <w:pPr>
        <w:pStyle w:val="Textprogramovhokdu"/>
        <w:numPr>
          <w:ilvl w:val="0"/>
          <w:numId w:val="22"/>
        </w:numPr>
      </w:pPr>
      <w:r>
        <w:t xml:space="preserve">        </w:t>
      </w:r>
      <w:proofErr w:type="spellStart"/>
      <w:r>
        <w:t>new</w:t>
      </w:r>
      <w:proofErr w:type="spellEnd"/>
      <w:r>
        <w:t xml:space="preserve">: </w:t>
      </w:r>
      <w:proofErr w:type="spellStart"/>
      <w:r>
        <w:t>true</w:t>
      </w:r>
      <w:proofErr w:type="spellEnd"/>
      <w:r>
        <w:t>,</w:t>
      </w:r>
    </w:p>
    <w:p w14:paraId="08297975" w14:textId="77777777" w:rsidR="00945982" w:rsidRDefault="00945982" w:rsidP="00945982">
      <w:pPr>
        <w:pStyle w:val="Textprogramovhokdu"/>
        <w:numPr>
          <w:ilvl w:val="0"/>
          <w:numId w:val="22"/>
        </w:numPr>
      </w:pPr>
      <w:r>
        <w:t xml:space="preserve">    })</w:t>
      </w:r>
    </w:p>
    <w:p w14:paraId="3A2544E9" w14:textId="77777777" w:rsidR="00945982" w:rsidRDefault="00945982" w:rsidP="00945982">
      <w:pPr>
        <w:pStyle w:val="Textprogramovhokdu"/>
        <w:numPr>
          <w:ilvl w:val="0"/>
          <w:numId w:val="22"/>
        </w:numPr>
      </w:pPr>
    </w:p>
    <w:p w14:paraId="42D17C74" w14:textId="77777777" w:rsidR="00945982" w:rsidRDefault="00945982" w:rsidP="00945982">
      <w:pPr>
        <w:pStyle w:val="Textprogramovhokdu"/>
        <w:numPr>
          <w:ilvl w:val="0"/>
          <w:numId w:val="22"/>
        </w:numPr>
      </w:pPr>
      <w:r>
        <w:t xml:space="preserve">    </w:t>
      </w:r>
      <w:proofErr w:type="spellStart"/>
      <w:proofErr w:type="gramStart"/>
      <w:r>
        <w:t>res.status</w:t>
      </w:r>
      <w:proofErr w:type="spellEnd"/>
      <w:proofErr w:type="gramEnd"/>
      <w:r>
        <w:t>(200).</w:t>
      </w:r>
      <w:proofErr w:type="spellStart"/>
      <w:r>
        <w:t>json</w:t>
      </w:r>
      <w:proofErr w:type="spellEnd"/>
      <w:r>
        <w:t>(</w:t>
      </w:r>
      <w:proofErr w:type="spellStart"/>
      <w:r>
        <w:t>updatedLesson</w:t>
      </w:r>
      <w:proofErr w:type="spellEnd"/>
      <w:r>
        <w:t>)</w:t>
      </w:r>
    </w:p>
    <w:p w14:paraId="79A057DC" w14:textId="77777777" w:rsidR="00945982" w:rsidRDefault="00945982" w:rsidP="00945982">
      <w:pPr>
        <w:pStyle w:val="Textprogramovhokdu"/>
        <w:numPr>
          <w:ilvl w:val="0"/>
          <w:numId w:val="22"/>
        </w:numPr>
      </w:pPr>
      <w:r>
        <w:t>})</w:t>
      </w:r>
    </w:p>
    <w:p w14:paraId="6AE83FA2" w14:textId="77777777" w:rsidR="00945982" w:rsidRDefault="00945982" w:rsidP="00945982">
      <w:pPr>
        <w:pStyle w:val="Textprogramovhokdu"/>
        <w:numPr>
          <w:ilvl w:val="0"/>
          <w:numId w:val="22"/>
        </w:numPr>
      </w:pPr>
    </w:p>
    <w:p w14:paraId="2C1DC022" w14:textId="41B79247" w:rsidR="00945982" w:rsidRDefault="00945982" w:rsidP="00945982">
      <w:pPr>
        <w:pStyle w:val="Textprogramovhokdu"/>
        <w:numPr>
          <w:ilvl w:val="0"/>
          <w:numId w:val="22"/>
        </w:numPr>
      </w:pPr>
      <w:r>
        <w:t>//...</w:t>
      </w:r>
    </w:p>
    <w:p w14:paraId="63A7BECE" w14:textId="77777777" w:rsidR="00945982" w:rsidRDefault="00945982" w:rsidP="00945982">
      <w:pPr>
        <w:pStyle w:val="Textprogramovhokdu"/>
        <w:numPr>
          <w:ilvl w:val="0"/>
          <w:numId w:val="22"/>
        </w:numPr>
      </w:pPr>
    </w:p>
    <w:p w14:paraId="0C60A7EE" w14:textId="77777777" w:rsidR="00945982" w:rsidRDefault="00945982" w:rsidP="00945982">
      <w:pPr>
        <w:pStyle w:val="Textprogramovhokdu"/>
        <w:numPr>
          <w:ilvl w:val="0"/>
          <w:numId w:val="22"/>
        </w:numPr>
      </w:pPr>
      <w:proofErr w:type="spellStart"/>
      <w:proofErr w:type="gramStart"/>
      <w:r>
        <w:t>module.exports</w:t>
      </w:r>
      <w:proofErr w:type="spellEnd"/>
      <w:proofErr w:type="gramEnd"/>
      <w:r>
        <w:t xml:space="preserve"> = {</w:t>
      </w:r>
    </w:p>
    <w:p w14:paraId="73170530" w14:textId="77777777" w:rsidR="00945982" w:rsidRDefault="00945982" w:rsidP="00945982">
      <w:pPr>
        <w:pStyle w:val="Textprogramovhokdu"/>
        <w:numPr>
          <w:ilvl w:val="0"/>
          <w:numId w:val="22"/>
        </w:numPr>
      </w:pPr>
      <w:r>
        <w:t xml:space="preserve">    </w:t>
      </w:r>
      <w:proofErr w:type="spellStart"/>
      <w:r>
        <w:t>getLessons</w:t>
      </w:r>
      <w:proofErr w:type="spellEnd"/>
      <w:r>
        <w:t>,</w:t>
      </w:r>
    </w:p>
    <w:p w14:paraId="552EF753" w14:textId="77777777" w:rsidR="00945982" w:rsidRDefault="00945982" w:rsidP="00945982">
      <w:pPr>
        <w:pStyle w:val="Textprogramovhokdu"/>
        <w:numPr>
          <w:ilvl w:val="0"/>
          <w:numId w:val="22"/>
        </w:numPr>
      </w:pPr>
      <w:r>
        <w:t xml:space="preserve">    </w:t>
      </w:r>
      <w:proofErr w:type="spellStart"/>
      <w:r>
        <w:t>setLesson</w:t>
      </w:r>
      <w:proofErr w:type="spellEnd"/>
      <w:r>
        <w:t>,</w:t>
      </w:r>
    </w:p>
    <w:p w14:paraId="05D312C8" w14:textId="77777777" w:rsidR="00945982" w:rsidRDefault="00945982" w:rsidP="00945982">
      <w:pPr>
        <w:pStyle w:val="Textprogramovhokdu"/>
        <w:numPr>
          <w:ilvl w:val="0"/>
          <w:numId w:val="22"/>
        </w:numPr>
      </w:pPr>
      <w:r>
        <w:t xml:space="preserve">    </w:t>
      </w:r>
      <w:proofErr w:type="spellStart"/>
      <w:r>
        <w:t>updateLesson</w:t>
      </w:r>
      <w:proofErr w:type="spellEnd"/>
      <w:r>
        <w:t>,</w:t>
      </w:r>
    </w:p>
    <w:p w14:paraId="0D843E27" w14:textId="77777777" w:rsidR="00945982" w:rsidRDefault="00945982" w:rsidP="00945982">
      <w:pPr>
        <w:pStyle w:val="Textprogramovhokdu"/>
        <w:numPr>
          <w:ilvl w:val="0"/>
          <w:numId w:val="22"/>
        </w:numPr>
      </w:pPr>
      <w:r>
        <w:t xml:space="preserve">    </w:t>
      </w:r>
      <w:proofErr w:type="spellStart"/>
      <w:r>
        <w:t>deleteLesson</w:t>
      </w:r>
      <w:proofErr w:type="spellEnd"/>
    </w:p>
    <w:p w14:paraId="4C4FD18C" w14:textId="25511A30" w:rsidR="00945982" w:rsidRDefault="00945982" w:rsidP="00945982">
      <w:pPr>
        <w:pStyle w:val="Textprogramovhokdu"/>
        <w:numPr>
          <w:ilvl w:val="0"/>
          <w:numId w:val="22"/>
        </w:numPr>
      </w:pPr>
      <w:r>
        <w:t>}</w:t>
      </w:r>
    </w:p>
    <w:p w14:paraId="528E9F46" w14:textId="77777777" w:rsidR="00945982" w:rsidRDefault="00945982" w:rsidP="0005404E"/>
    <w:p w14:paraId="3793A92F" w14:textId="1B5932A2" w:rsidR="0005404E" w:rsidRDefault="0005404E" w:rsidP="0005404E">
      <w:r>
        <w:t xml:space="preserve">ExpressJS také obsahuje routy, které odpovídají cestám pro </w:t>
      </w:r>
      <w:r w:rsidR="006D3620">
        <w:t>R</w:t>
      </w:r>
      <w:r>
        <w:t xml:space="preserve">eact. Každá routa je značená </w:t>
      </w:r>
      <w:r w:rsidRPr="0005404E">
        <w:rPr>
          <w:rStyle w:val="TextprogramovhokduChar"/>
          <w:rFonts w:eastAsiaTheme="minorHAnsi"/>
        </w:rPr>
        <w:t>/api/</w:t>
      </w:r>
      <w:r>
        <w:rPr>
          <w:rStyle w:val="TextprogramovhokduChar"/>
          <w:rFonts w:eastAsiaTheme="minorHAnsi"/>
        </w:rPr>
        <w:t>...</w:t>
      </w:r>
      <w:r>
        <w:t xml:space="preserve"> a</w:t>
      </w:r>
      <w:r w:rsidRPr="0005404E">
        <w:t xml:space="preserve"> </w:t>
      </w:r>
      <w:r>
        <w:t xml:space="preserve">poté s názvem dané části aplikace, např.: </w:t>
      </w:r>
      <w:r w:rsidRPr="0005404E">
        <w:rPr>
          <w:rStyle w:val="TextprogramovhokduChar"/>
          <w:rFonts w:eastAsiaTheme="minorHAnsi"/>
        </w:rPr>
        <w:t>/api/</w:t>
      </w:r>
      <w:proofErr w:type="spellStart"/>
      <w:r w:rsidR="00717C8A">
        <w:rPr>
          <w:rStyle w:val="TextprogramovhokduChar"/>
          <w:rFonts w:eastAsiaTheme="minorHAnsi"/>
        </w:rPr>
        <w:t>lessons</w:t>
      </w:r>
      <w:proofErr w:type="spellEnd"/>
      <w:r>
        <w:t xml:space="preserve">. Název dané routy odpovídá </w:t>
      </w:r>
      <w:r w:rsidR="00FA0C28">
        <w:t>controller</w:t>
      </w:r>
      <w:r>
        <w:t xml:space="preserve">u, který řídí komunikaci mezi danou částí aplikace a databáze. Každý </w:t>
      </w:r>
      <w:r w:rsidR="00FA0C28">
        <w:t>controller</w:t>
      </w:r>
      <w:r>
        <w:t xml:space="preserve"> má svoje routy a ty slouží k rozlišení typu požadavku z </w:t>
      </w:r>
      <w:r w:rsidR="00433064">
        <w:t>front endu</w:t>
      </w:r>
      <w:r>
        <w:t>.</w:t>
      </w:r>
    </w:p>
    <w:p w14:paraId="48FA40A2" w14:textId="5FE20F08" w:rsidR="0097324A" w:rsidRDefault="0097324A" w:rsidP="0097324A">
      <w:pPr>
        <w:pStyle w:val="Titulek"/>
      </w:pPr>
      <w:bookmarkStart w:id="98" w:name="_Toc151662804"/>
      <w:r>
        <w:t xml:space="preserve">Výpis </w:t>
      </w:r>
      <w:fldSimple w:instr=" SEQ Výpis \* ARABIC ">
        <w:r w:rsidR="00810B71">
          <w:rPr>
            <w:noProof/>
          </w:rPr>
          <w:t>2</w:t>
        </w:r>
      </w:fldSimple>
      <w:r>
        <w:t xml:space="preserve"> - Ukázka rout lekcí (zdroj: autor)</w:t>
      </w:r>
      <w:bookmarkEnd w:id="98"/>
    </w:p>
    <w:p w14:paraId="2C910665" w14:textId="77777777" w:rsidR="00D419D2" w:rsidRDefault="00D419D2" w:rsidP="00D419D2">
      <w:pPr>
        <w:pStyle w:val="Textprogramovhokdu"/>
        <w:numPr>
          <w:ilvl w:val="0"/>
          <w:numId w:val="23"/>
        </w:numPr>
      </w:pPr>
      <w:proofErr w:type="spellStart"/>
      <w:r>
        <w:t>const</w:t>
      </w:r>
      <w:proofErr w:type="spellEnd"/>
      <w:r>
        <w:t xml:space="preserve"> express = </w:t>
      </w:r>
      <w:proofErr w:type="spellStart"/>
      <w:r>
        <w:t>require</w:t>
      </w:r>
      <w:proofErr w:type="spellEnd"/>
      <w:r>
        <w:t>('express')</w:t>
      </w:r>
    </w:p>
    <w:p w14:paraId="52AF1480" w14:textId="77777777" w:rsidR="00D419D2" w:rsidRDefault="00D419D2" w:rsidP="00D419D2">
      <w:pPr>
        <w:pStyle w:val="Textprogramovhokdu"/>
        <w:numPr>
          <w:ilvl w:val="0"/>
          <w:numId w:val="23"/>
        </w:numPr>
      </w:pPr>
      <w:proofErr w:type="spellStart"/>
      <w:r>
        <w:t>const</w:t>
      </w:r>
      <w:proofErr w:type="spellEnd"/>
      <w:r>
        <w:t xml:space="preserve"> router = </w:t>
      </w:r>
      <w:proofErr w:type="spellStart"/>
      <w:proofErr w:type="gramStart"/>
      <w:r>
        <w:t>express.Router</w:t>
      </w:r>
      <w:proofErr w:type="spellEnd"/>
      <w:proofErr w:type="gramEnd"/>
      <w:r>
        <w:t>()</w:t>
      </w:r>
    </w:p>
    <w:p w14:paraId="21B25B1A" w14:textId="77777777" w:rsidR="00D419D2" w:rsidRDefault="00D419D2" w:rsidP="00D419D2">
      <w:pPr>
        <w:pStyle w:val="Textprogramovhokdu"/>
        <w:numPr>
          <w:ilvl w:val="0"/>
          <w:numId w:val="23"/>
        </w:numPr>
      </w:pPr>
      <w:proofErr w:type="spellStart"/>
      <w:r>
        <w:t>const</w:t>
      </w:r>
      <w:proofErr w:type="spellEnd"/>
      <w:r>
        <w:t xml:space="preserve"> </w:t>
      </w:r>
      <w:proofErr w:type="gramStart"/>
      <w:r>
        <w:t xml:space="preserve">{ </w:t>
      </w:r>
      <w:proofErr w:type="spellStart"/>
      <w:r>
        <w:t>getLessons</w:t>
      </w:r>
      <w:proofErr w:type="spellEnd"/>
      <w:proofErr w:type="gramEnd"/>
      <w:r>
        <w:t xml:space="preserve">, </w:t>
      </w:r>
      <w:proofErr w:type="spellStart"/>
      <w:r>
        <w:t>setLesson</w:t>
      </w:r>
      <w:proofErr w:type="spellEnd"/>
      <w:r>
        <w:t xml:space="preserve">, </w:t>
      </w:r>
      <w:proofErr w:type="spellStart"/>
      <w:r>
        <w:t>updateLesson</w:t>
      </w:r>
      <w:proofErr w:type="spellEnd"/>
      <w:r>
        <w:t xml:space="preserve">, </w:t>
      </w:r>
      <w:proofErr w:type="spellStart"/>
      <w:r>
        <w:t>deleteLesson</w:t>
      </w:r>
      <w:proofErr w:type="spellEnd"/>
      <w:r>
        <w:t xml:space="preserve"> } = </w:t>
      </w:r>
      <w:proofErr w:type="spellStart"/>
      <w:r>
        <w:t>require</w:t>
      </w:r>
      <w:proofErr w:type="spellEnd"/>
      <w:r>
        <w:t>('../</w:t>
      </w:r>
      <w:proofErr w:type="spellStart"/>
      <w:r>
        <w:t>controllers</w:t>
      </w:r>
      <w:proofErr w:type="spellEnd"/>
      <w:r>
        <w:t>/</w:t>
      </w:r>
      <w:proofErr w:type="spellStart"/>
      <w:r>
        <w:t>lessonController</w:t>
      </w:r>
      <w:proofErr w:type="spellEnd"/>
      <w:r>
        <w:t>')</w:t>
      </w:r>
    </w:p>
    <w:p w14:paraId="525DBDCD" w14:textId="1DB03EDD" w:rsidR="00D419D2" w:rsidRDefault="00CB1D5B" w:rsidP="00D419D2">
      <w:pPr>
        <w:pStyle w:val="Textprogramovhokdu"/>
        <w:numPr>
          <w:ilvl w:val="0"/>
          <w:numId w:val="23"/>
        </w:numPr>
      </w:pPr>
      <w:r>
        <w:t>…</w:t>
      </w:r>
    </w:p>
    <w:p w14:paraId="714734A4" w14:textId="77777777" w:rsidR="00D419D2" w:rsidRDefault="00D419D2" w:rsidP="00D419D2">
      <w:pPr>
        <w:pStyle w:val="Textprogramovhokdu"/>
        <w:numPr>
          <w:ilvl w:val="0"/>
          <w:numId w:val="23"/>
        </w:numPr>
      </w:pPr>
      <w:proofErr w:type="spellStart"/>
      <w:r>
        <w:t>const</w:t>
      </w:r>
      <w:proofErr w:type="spellEnd"/>
      <w:r>
        <w:t xml:space="preserve"> </w:t>
      </w:r>
      <w:proofErr w:type="gramStart"/>
      <w:r>
        <w:t xml:space="preserve">{ </w:t>
      </w:r>
      <w:proofErr w:type="spellStart"/>
      <w:r>
        <w:t>authenticate</w:t>
      </w:r>
      <w:proofErr w:type="spellEnd"/>
      <w:proofErr w:type="gramEnd"/>
      <w:r>
        <w:t xml:space="preserve">, </w:t>
      </w:r>
      <w:proofErr w:type="spellStart"/>
      <w:r>
        <w:t>authorize</w:t>
      </w:r>
      <w:proofErr w:type="spellEnd"/>
      <w:r>
        <w:t xml:space="preserve"> } = </w:t>
      </w:r>
      <w:proofErr w:type="spellStart"/>
      <w:r>
        <w:t>require</w:t>
      </w:r>
      <w:proofErr w:type="spellEnd"/>
      <w:r>
        <w:t>("../middleware/</w:t>
      </w:r>
      <w:proofErr w:type="spellStart"/>
      <w:r>
        <w:t>authMiddleware</w:t>
      </w:r>
      <w:proofErr w:type="spellEnd"/>
      <w:r>
        <w:t>")</w:t>
      </w:r>
    </w:p>
    <w:p w14:paraId="53BB693E" w14:textId="45EB7667" w:rsidR="00D419D2" w:rsidRDefault="00CB1D5B" w:rsidP="00D419D2">
      <w:pPr>
        <w:pStyle w:val="Textprogramovhokdu"/>
        <w:numPr>
          <w:ilvl w:val="0"/>
          <w:numId w:val="23"/>
        </w:numPr>
      </w:pPr>
      <w:r>
        <w:t>…</w:t>
      </w:r>
    </w:p>
    <w:p w14:paraId="57C15E7E" w14:textId="77777777" w:rsidR="00D419D2" w:rsidRDefault="00D419D2" w:rsidP="00D419D2">
      <w:pPr>
        <w:pStyle w:val="Textprogramovhokdu"/>
        <w:numPr>
          <w:ilvl w:val="0"/>
          <w:numId w:val="23"/>
        </w:numPr>
      </w:pPr>
      <w:proofErr w:type="spellStart"/>
      <w:r>
        <w:t>router.use</w:t>
      </w:r>
      <w:proofErr w:type="spellEnd"/>
      <w:r>
        <w:t>(</w:t>
      </w:r>
      <w:proofErr w:type="spellStart"/>
      <w:r>
        <w:t>authenticate</w:t>
      </w:r>
      <w:proofErr w:type="spellEnd"/>
      <w:r>
        <w:t>)</w:t>
      </w:r>
    </w:p>
    <w:p w14:paraId="3052E1FD" w14:textId="3FE8D26A" w:rsidR="00D419D2" w:rsidRDefault="00CB1D5B" w:rsidP="00D419D2">
      <w:pPr>
        <w:pStyle w:val="Textprogramovhokdu"/>
        <w:numPr>
          <w:ilvl w:val="0"/>
          <w:numId w:val="23"/>
        </w:numPr>
      </w:pPr>
      <w:r>
        <w:t>…</w:t>
      </w:r>
    </w:p>
    <w:p w14:paraId="6422E281" w14:textId="2820C6F3" w:rsidR="00D419D2" w:rsidRDefault="00D419D2" w:rsidP="00D419D2">
      <w:pPr>
        <w:pStyle w:val="Textprogramovhokdu"/>
        <w:numPr>
          <w:ilvl w:val="0"/>
          <w:numId w:val="23"/>
        </w:numPr>
      </w:pPr>
      <w:proofErr w:type="spellStart"/>
      <w:proofErr w:type="gramStart"/>
      <w:r>
        <w:t>router.route</w:t>
      </w:r>
      <w:proofErr w:type="spellEnd"/>
      <w:proofErr w:type="gramEnd"/>
      <w:r>
        <w:t>("/").</w:t>
      </w:r>
      <w:proofErr w:type="spellStart"/>
      <w:r>
        <w:t>get</w:t>
      </w:r>
      <w:proofErr w:type="spellEnd"/>
      <w:r>
        <w:t>(</w:t>
      </w:r>
      <w:proofErr w:type="spellStart"/>
      <w:r>
        <w:t>authorize</w:t>
      </w:r>
      <w:proofErr w:type="spellEnd"/>
      <w:r>
        <w:t>("</w:t>
      </w:r>
      <w:proofErr w:type="spellStart"/>
      <w:r>
        <w:t>lessonGet</w:t>
      </w:r>
      <w:proofErr w:type="spellEnd"/>
      <w:r>
        <w:t xml:space="preserve">"), </w:t>
      </w:r>
      <w:proofErr w:type="spellStart"/>
      <w:r>
        <w:t>getLessons</w:t>
      </w:r>
      <w:proofErr w:type="spellEnd"/>
      <w:r>
        <w:t>)</w:t>
      </w:r>
    </w:p>
    <w:p w14:paraId="76B4750F" w14:textId="7D053DC0" w:rsidR="00D419D2" w:rsidRDefault="00D419D2" w:rsidP="00D419D2">
      <w:pPr>
        <w:pStyle w:val="Textprogramovhokdu"/>
        <w:numPr>
          <w:ilvl w:val="0"/>
          <w:numId w:val="23"/>
        </w:numPr>
      </w:pPr>
      <w:proofErr w:type="gramStart"/>
      <w:r>
        <w:t>.post</w:t>
      </w:r>
      <w:proofErr w:type="gramEnd"/>
      <w:r>
        <w:t>(</w:t>
      </w:r>
      <w:proofErr w:type="spellStart"/>
      <w:r>
        <w:t>authorize</w:t>
      </w:r>
      <w:proofErr w:type="spellEnd"/>
      <w:r>
        <w:t>("</w:t>
      </w:r>
      <w:proofErr w:type="spellStart"/>
      <w:r>
        <w:t>lessonCreate</w:t>
      </w:r>
      <w:proofErr w:type="spellEnd"/>
      <w:r>
        <w:t xml:space="preserve">"), </w:t>
      </w:r>
      <w:proofErr w:type="spellStart"/>
      <w:r>
        <w:t>setLesson</w:t>
      </w:r>
      <w:proofErr w:type="spellEnd"/>
      <w:r>
        <w:t>)</w:t>
      </w:r>
    </w:p>
    <w:p w14:paraId="3722ECEE" w14:textId="77777777" w:rsidR="00D419D2" w:rsidRDefault="00D419D2" w:rsidP="00D419D2">
      <w:pPr>
        <w:pStyle w:val="Textprogramovhokdu"/>
        <w:numPr>
          <w:ilvl w:val="0"/>
          <w:numId w:val="23"/>
        </w:numPr>
      </w:pPr>
      <w:proofErr w:type="spellStart"/>
      <w:proofErr w:type="gramStart"/>
      <w:r>
        <w:t>router.route</w:t>
      </w:r>
      <w:proofErr w:type="spellEnd"/>
      <w:proofErr w:type="gramEnd"/>
      <w:r>
        <w:t>("/:id").</w:t>
      </w:r>
      <w:proofErr w:type="spellStart"/>
      <w:r>
        <w:t>delete</w:t>
      </w:r>
      <w:proofErr w:type="spellEnd"/>
      <w:r>
        <w:t>(</w:t>
      </w:r>
      <w:proofErr w:type="spellStart"/>
      <w:r>
        <w:t>authorize</w:t>
      </w:r>
      <w:proofErr w:type="spellEnd"/>
      <w:r>
        <w:t>("</w:t>
      </w:r>
      <w:proofErr w:type="spellStart"/>
      <w:r>
        <w:t>lessonDelete</w:t>
      </w:r>
      <w:proofErr w:type="spellEnd"/>
      <w:r>
        <w:t xml:space="preserve">"), </w:t>
      </w:r>
      <w:proofErr w:type="spellStart"/>
      <w:r>
        <w:t>deleteLesson</w:t>
      </w:r>
      <w:proofErr w:type="spellEnd"/>
      <w:r>
        <w:t>)</w:t>
      </w:r>
    </w:p>
    <w:p w14:paraId="03FBAB9A" w14:textId="340F5013" w:rsidR="00D419D2" w:rsidRDefault="00D419D2" w:rsidP="00D419D2">
      <w:pPr>
        <w:pStyle w:val="Textprogramovhokdu"/>
        <w:numPr>
          <w:ilvl w:val="0"/>
          <w:numId w:val="23"/>
        </w:numPr>
      </w:pPr>
      <w:proofErr w:type="gramStart"/>
      <w:r>
        <w:t>.</w:t>
      </w:r>
      <w:proofErr w:type="spellStart"/>
      <w:r>
        <w:t>put</w:t>
      </w:r>
      <w:proofErr w:type="spellEnd"/>
      <w:proofErr w:type="gramEnd"/>
      <w:r>
        <w:t>(</w:t>
      </w:r>
      <w:proofErr w:type="spellStart"/>
      <w:r>
        <w:t>authorize</w:t>
      </w:r>
      <w:proofErr w:type="spellEnd"/>
      <w:r>
        <w:t>("</w:t>
      </w:r>
      <w:proofErr w:type="spellStart"/>
      <w:r>
        <w:t>lessonUpdate</w:t>
      </w:r>
      <w:proofErr w:type="spellEnd"/>
      <w:r>
        <w:t xml:space="preserve">"), </w:t>
      </w:r>
      <w:proofErr w:type="spellStart"/>
      <w:r>
        <w:t>updateLesson</w:t>
      </w:r>
      <w:proofErr w:type="spellEnd"/>
      <w:r>
        <w:t>)</w:t>
      </w:r>
    </w:p>
    <w:p w14:paraId="68F2DCD4" w14:textId="50FE73B5" w:rsidR="00D419D2" w:rsidRDefault="00CB1D5B" w:rsidP="00D419D2">
      <w:pPr>
        <w:pStyle w:val="Textprogramovhokdu"/>
        <w:numPr>
          <w:ilvl w:val="0"/>
          <w:numId w:val="23"/>
        </w:numPr>
      </w:pPr>
      <w:r>
        <w:t>…</w:t>
      </w:r>
    </w:p>
    <w:p w14:paraId="78BEDCD0" w14:textId="7F247C12" w:rsidR="00C4426A" w:rsidRDefault="00D419D2" w:rsidP="00C4426A">
      <w:pPr>
        <w:pStyle w:val="Textprogramovhokdu"/>
        <w:numPr>
          <w:ilvl w:val="0"/>
          <w:numId w:val="23"/>
        </w:numPr>
      </w:pPr>
      <w:proofErr w:type="spellStart"/>
      <w:proofErr w:type="gramStart"/>
      <w:r>
        <w:t>module.exports</w:t>
      </w:r>
      <w:proofErr w:type="spellEnd"/>
      <w:proofErr w:type="gramEnd"/>
      <w:r>
        <w:t xml:space="preserve"> = router</w:t>
      </w:r>
    </w:p>
    <w:p w14:paraId="630C89E1" w14:textId="77777777" w:rsidR="00C4426A" w:rsidRDefault="00C4426A" w:rsidP="00C4426A"/>
    <w:p w14:paraId="489AFD1A" w14:textId="58902FF0" w:rsidR="00C4426A" w:rsidRPr="00B55BF9" w:rsidRDefault="00C4426A" w:rsidP="00C4426A">
      <w:r>
        <w:t xml:space="preserve">Jak lze vidět routy jsou jednoduché konstrukty, které směrují komunikaci na danou část </w:t>
      </w:r>
      <w:r w:rsidR="00FA0C28">
        <w:t>controller</w:t>
      </w:r>
      <w:r>
        <w:t>u, které odpovídá požadavek.</w:t>
      </w:r>
      <w:r w:rsidR="00717C8A">
        <w:t xml:space="preserve"> Server určuje klíčové routy (např.: </w:t>
      </w:r>
      <w:r w:rsidR="00717C8A">
        <w:rPr>
          <w:rStyle w:val="TextprogramovhokduChar"/>
          <w:rFonts w:eastAsiaTheme="minorHAnsi"/>
        </w:rPr>
        <w:t>/api/</w:t>
      </w:r>
      <w:proofErr w:type="spellStart"/>
      <w:r w:rsidR="00717C8A">
        <w:rPr>
          <w:rStyle w:val="TextprogramovhokduChar"/>
          <w:rFonts w:eastAsiaTheme="minorHAnsi"/>
        </w:rPr>
        <w:t>lessons</w:t>
      </w:r>
      <w:proofErr w:type="spellEnd"/>
      <w:r w:rsidR="00717C8A">
        <w:t>), na které předává jednotlivé detailní routy.</w:t>
      </w:r>
    </w:p>
    <w:p w14:paraId="51954F26" w14:textId="77777777" w:rsidR="002851CF" w:rsidRDefault="002851CF" w:rsidP="002851CF">
      <w:pPr>
        <w:pStyle w:val="Nadpis2"/>
      </w:pPr>
      <w:bookmarkStart w:id="99" w:name="_Toc151662756"/>
      <w:r>
        <w:lastRenderedPageBreak/>
        <w:t>Databáze</w:t>
      </w:r>
      <w:bookmarkEnd w:id="99"/>
    </w:p>
    <w:p w14:paraId="2B99C01C" w14:textId="51406F35" w:rsidR="003D7F0E" w:rsidRDefault="00015FF3" w:rsidP="002851CF">
      <w:r>
        <w:t xml:space="preserve">Aplikace bude ukládat data do NoSQL databáze zvané MongoDB. Rozdílů mezi NoSQL databázemi a SQL databázemi je hned několik. Klasické databáze používají tabulky a jednotlivé řádky pak představují data kdežto u MongoDB se data ukládají do kolekcí a jednotlivé </w:t>
      </w:r>
      <w:r w:rsidR="00AD09AD">
        <w:t>dokumenty</w:t>
      </w:r>
      <w:r>
        <w:t xml:space="preserve"> představují jednotlivé záznamy dat. Druhým rozdílem jsou vztahy mezi daty. U SQL databází se řeší</w:t>
      </w:r>
      <w:r w:rsidR="00CE66E8">
        <w:t>,</w:t>
      </w:r>
      <w:r>
        <w:t xml:space="preserve"> jestli data obsahují odkaz na jiné data již v databázi, pokud ano je mezi nimi vztah. U NoSQL databází se toto nepoužívá, databáze se navrhuje na základě dotazů, které na ní směřují. Modely NoSQL databází mají </w:t>
      </w:r>
      <w:r w:rsidR="00DC6339">
        <w:t>několik způsobů</w:t>
      </w:r>
      <w:r w:rsidR="00CE66E8">
        <w:t>,</w:t>
      </w:r>
      <w:r w:rsidR="00DC6339">
        <w:t xml:space="preserve"> jak vymodelovat databázi, například pomocí síťového grafu</w:t>
      </w:r>
      <w:r w:rsidR="00CE66E8">
        <w:t xml:space="preserve"> </w:t>
      </w:r>
      <w:r w:rsidR="00CE66E8">
        <w:fldChar w:fldCharType="begin"/>
      </w:r>
      <w:r w:rsidR="00CE66E8">
        <w:instrText xml:space="preserve"> ADDIN ZOTERO_ITEM CSL_CITATION {"citationID":"iqoX5LSK","properties":{"formattedCitation":"(MongoDB, 2023b)","plainCitation":"(MongoDB, 2023b)","noteIndex":0},"citationItems":[{"id":44,"uris":["http://zotero.org/users/local/zPyZa9qd/items/K46VFKC9"],"itemData":{"id":44,"type":"webpage","abstract":"Learn what a NoSQL database is, why (and when!) you should use one, and how to get started using one.","container-title":"MongoDB","language":"en-us","title":"What Is NoSQL? NoSQL Databases Explained","title-short":"What Is NoSQL?","URL":"https://www.mongodb.com/nosql-explained","author":[{"family":"MongoDB","given":""}],"accessed":{"date-parts":[["2023",4,27]]},"issued":{"date-parts":[["2023"]]}}}],"schema":"https://github.com/citation-style-language/schema/raw/master/csl-citation.json"} </w:instrText>
      </w:r>
      <w:r w:rsidR="00CE66E8">
        <w:fldChar w:fldCharType="separate"/>
      </w:r>
      <w:r w:rsidR="00CE66E8" w:rsidRPr="00CE66E8">
        <w:rPr>
          <w:rFonts w:ascii="Georgia" w:hAnsi="Georgia"/>
        </w:rPr>
        <w:t>(MongoDB, 2023b)</w:t>
      </w:r>
      <w:r w:rsidR="00CE66E8">
        <w:fldChar w:fldCharType="end"/>
      </w:r>
      <w:r w:rsidR="00DC6339">
        <w:t xml:space="preserve">. </w:t>
      </w:r>
      <w:r>
        <w:t xml:space="preserve">Níže </w:t>
      </w:r>
      <w:r w:rsidR="00FA0C28">
        <w:t>lze</w:t>
      </w:r>
      <w:r>
        <w:t xml:space="preserve"> viděl model databáze aplikace</w:t>
      </w:r>
      <w:r w:rsidR="00F222AE">
        <w:t>.</w:t>
      </w:r>
    </w:p>
    <w:p w14:paraId="36039CD2" w14:textId="081CAC54" w:rsidR="007B4B8E" w:rsidRDefault="007B4B8E" w:rsidP="002851CF">
      <w:r>
        <w:rPr>
          <w:noProof/>
        </w:rPr>
        <mc:AlternateContent>
          <mc:Choice Requires="wps">
            <w:drawing>
              <wp:anchor distT="0" distB="0" distL="114300" distR="114300" simplePos="0" relativeHeight="251692032" behindDoc="0" locked="0" layoutInCell="1" allowOverlap="1" wp14:anchorId="32507680" wp14:editId="4F0BB98D">
                <wp:simplePos x="0" y="0"/>
                <wp:positionH relativeFrom="margin">
                  <wp:align>right</wp:align>
                </wp:positionH>
                <wp:positionV relativeFrom="paragraph">
                  <wp:posOffset>4720945</wp:posOffset>
                </wp:positionV>
                <wp:extent cx="5572125" cy="297180"/>
                <wp:effectExtent l="0" t="0" r="9525" b="7620"/>
                <wp:wrapTopAndBottom/>
                <wp:docPr id="1108500909" name="Textové pole 1"/>
                <wp:cNvGraphicFramePr/>
                <a:graphic xmlns:a="http://schemas.openxmlformats.org/drawingml/2006/main">
                  <a:graphicData uri="http://schemas.microsoft.com/office/word/2010/wordprocessingShape">
                    <wps:wsp>
                      <wps:cNvSpPr txBox="1"/>
                      <wps:spPr>
                        <a:xfrm>
                          <a:off x="0" y="0"/>
                          <a:ext cx="5572125" cy="297180"/>
                        </a:xfrm>
                        <a:prstGeom prst="rect">
                          <a:avLst/>
                        </a:prstGeom>
                        <a:solidFill>
                          <a:prstClr val="white"/>
                        </a:solidFill>
                        <a:ln>
                          <a:noFill/>
                        </a:ln>
                      </wps:spPr>
                      <wps:txbx>
                        <w:txbxContent>
                          <w:p w14:paraId="4EB9C3C0" w14:textId="096F5CD8" w:rsidR="002851CF" w:rsidRPr="00F712FA" w:rsidRDefault="002851CF" w:rsidP="002851CF">
                            <w:pPr>
                              <w:pStyle w:val="Titulek"/>
                              <w:jc w:val="center"/>
                              <w:rPr>
                                <w:noProof/>
                              </w:rPr>
                            </w:pPr>
                            <w:bookmarkStart w:id="100" w:name="_Toc138777370"/>
                            <w:bookmarkStart w:id="101" w:name="_Toc151662796"/>
                            <w:r>
                              <w:t xml:space="preserve">Obrázek </w:t>
                            </w:r>
                            <w:fldSimple w:instr=" SEQ Obrázek \* ARABIC ">
                              <w:r w:rsidR="004E5E97">
                                <w:rPr>
                                  <w:noProof/>
                                </w:rPr>
                                <w:t>17</w:t>
                              </w:r>
                            </w:fldSimple>
                            <w:r>
                              <w:t xml:space="preserve"> - </w:t>
                            </w:r>
                            <w:r w:rsidR="00DC6339">
                              <w:t>Model</w:t>
                            </w:r>
                            <w:r>
                              <w:t xml:space="preserve"> databáze (zdroj: autor)</w:t>
                            </w:r>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507680" id="_x0000_s1032" type="#_x0000_t202" style="position:absolute;left:0;text-align:left;margin-left:387.55pt;margin-top:371.75pt;width:438.75pt;height:23.4pt;z-index:2516920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" stroked="f">
                <v:textbox inset="0,0,0,0">
                  <w:txbxContent>
                    <w:p w14:paraId="4EB9C3C0" w14:textId="096F5CD8" w:rsidR="002851CF" w:rsidRPr="00F712FA" w:rsidRDefault="002851CF" w:rsidP="002851CF">
                      <w:pPr>
                        <w:pStyle w:val="Titulek"/>
                        <w:jc w:val="center"/>
                        <w:rPr>
                          <w:noProof/>
                        </w:rPr>
                      </w:pPr>
                      <w:bookmarkStart w:id="102" w:name="_Toc138777370"/>
                      <w:bookmarkStart w:id="103" w:name="_Toc151662796"/>
                      <w:r>
                        <w:t xml:space="preserve">Obrázek </w:t>
                      </w:r>
                      <w:fldSimple w:instr=" SEQ Obrázek \* ARABIC ">
                        <w:r w:rsidR="004E5E97">
                          <w:rPr>
                            <w:noProof/>
                          </w:rPr>
                          <w:t>17</w:t>
                        </w:r>
                      </w:fldSimple>
                      <w:r>
                        <w:t xml:space="preserve"> - </w:t>
                      </w:r>
                      <w:r w:rsidR="00DC6339">
                        <w:t>Model</w:t>
                      </w:r>
                      <w:r>
                        <w:t xml:space="preserve"> databáze (zdroj: autor)</w:t>
                      </w:r>
                      <w:bookmarkEnd w:id="102"/>
                      <w:bookmarkEnd w:id="103"/>
                    </w:p>
                  </w:txbxContent>
                </v:textbox>
                <w10:wrap type="topAndBottom" anchorx="margin"/>
              </v:shape>
            </w:pict>
          </mc:Fallback>
        </mc:AlternateContent>
      </w:r>
      <w:r>
        <w:rPr>
          <w:noProof/>
          <w14:numForm w14:val="default"/>
        </w:rPr>
        <w:drawing>
          <wp:inline distT="0" distB="0" distL="0" distR="0" wp14:anchorId="7DCC4974" wp14:editId="212AD031">
            <wp:extent cx="5428571" cy="4580952"/>
            <wp:effectExtent l="0" t="0" r="1270" b="0"/>
            <wp:docPr id="1608565564" name="Obrázek 1" descr="Obsah obrázku diagram, Plán, text,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565564" name="Obrázek 1" descr="Obsah obrázku diagram, Plán, text, řada/pruh&#10;&#10;Popis byl vytvořen automaticky"/>
                    <pic:cNvPicPr/>
                  </pic:nvPicPr>
                  <pic:blipFill>
                    <a:blip r:embed="rId42"/>
                    <a:stretch>
                      <a:fillRect/>
                    </a:stretch>
                  </pic:blipFill>
                  <pic:spPr>
                    <a:xfrm>
                      <a:off x="0" y="0"/>
                      <a:ext cx="5428571" cy="4580952"/>
                    </a:xfrm>
                    <a:prstGeom prst="rect">
                      <a:avLst/>
                    </a:prstGeom>
                  </pic:spPr>
                </pic:pic>
              </a:graphicData>
            </a:graphic>
          </wp:inline>
        </w:drawing>
      </w:r>
    </w:p>
    <w:p w14:paraId="03BDBC54" w14:textId="677ED776" w:rsidR="007F7C09" w:rsidRDefault="00CE66E8" w:rsidP="002851CF">
      <w:r>
        <w:t xml:space="preserve">U NoSQL databází se neřeší, jestli jeden dokument odkazuje na mnoho jiných nebo zda mnoho jiných odkazuje na daný dokument. Neexistují vztahy 1:1, </w:t>
      </w:r>
      <w:proofErr w:type="gramStart"/>
      <w:r>
        <w:t>1:N</w:t>
      </w:r>
      <w:proofErr w:type="gramEnd"/>
      <w:r>
        <w:t xml:space="preserve"> nebo M:N, pouze se ukládají odkazy na jiné </w:t>
      </w:r>
      <w:r w:rsidR="00DB7ACA">
        <w:t>dokumenty</w:t>
      </w:r>
      <w:r>
        <w:t xml:space="preserve"> do pole hodnot k danému </w:t>
      </w:r>
      <w:r w:rsidR="00DB7ACA">
        <w:t>dokumentu</w:t>
      </w:r>
      <w:r>
        <w:t xml:space="preserve">. </w:t>
      </w:r>
      <w:r w:rsidR="00AA2CA6">
        <w:t xml:space="preserve">Z toho vyplývá, že NoSQL databáze poskytují </w:t>
      </w:r>
      <w:r w:rsidR="00AA2CA6" w:rsidRPr="00AA2CA6">
        <w:t xml:space="preserve">řadu výhod včetně flexibilních datových modelů, horizontálního škálování, </w:t>
      </w:r>
      <w:r w:rsidR="00FA0C28">
        <w:t>velmi</w:t>
      </w:r>
      <w:r w:rsidR="00AA2CA6" w:rsidRPr="00AA2CA6">
        <w:t xml:space="preserve"> rychlých dotazů a snadného použití pro vývojáře.</w:t>
      </w:r>
      <w:r w:rsidR="00AA2CA6">
        <w:t xml:space="preserve"> Existuje několik typů NoSQL databází a tato webová aplikace bude používat dokumentové databáze.</w:t>
      </w:r>
      <w:r w:rsidR="00A33790">
        <w:t xml:space="preserve"> </w:t>
      </w:r>
      <w:r w:rsidR="00A33790">
        <w:fldChar w:fldCharType="begin"/>
      </w:r>
      <w:r w:rsidR="00A33790">
        <w:instrText xml:space="preserve"> ADDIN ZOTERO_ITEM CSL_CITATION {"citationID":"JV0imG7l","properties":{"formattedCitation":"(MongoDB, 2023b)","plainCitation":"(MongoDB, 2023b)","noteIndex":0},"citationItems":[{"id":44,"uris":["http://zotero.org/users/local/zPyZa9qd/items/K46VFKC9"],"itemData":{"id":44,"type":"webpage","abstract":"Learn what a NoSQL database is, why (and when!) you should use one, and how to get started using one.","container-title":"MongoDB","language":"en-us","title":"What Is NoSQL? NoSQL Databases Explained","title-short":"What Is NoSQL?","URL":"https://www.mongodb.com/nosql-explained","author":[{"family":"MongoDB","given":""}],"accessed":{"date-parts":[["2023",4,27]]},"issued":{"date-parts":[["2023"]]}}}],"schema":"https://github.com/citation-style-language/schema/raw/master/csl-citation.json"} </w:instrText>
      </w:r>
      <w:r w:rsidR="00A33790">
        <w:fldChar w:fldCharType="separate"/>
      </w:r>
      <w:r w:rsidR="00A33790" w:rsidRPr="00A33790">
        <w:rPr>
          <w:rFonts w:ascii="Georgia" w:hAnsi="Georgia"/>
        </w:rPr>
        <w:t xml:space="preserve">(MongoDB, </w:t>
      </w:r>
      <w:proofErr w:type="gramStart"/>
      <w:r w:rsidR="00A33790" w:rsidRPr="00A33790">
        <w:rPr>
          <w:rFonts w:ascii="Georgia" w:hAnsi="Georgia"/>
        </w:rPr>
        <w:t>2023b</w:t>
      </w:r>
      <w:proofErr w:type="gramEnd"/>
      <w:r w:rsidR="00A33790" w:rsidRPr="00A33790">
        <w:rPr>
          <w:rFonts w:ascii="Georgia" w:hAnsi="Georgia"/>
        </w:rPr>
        <w:t>)</w:t>
      </w:r>
      <w:r w:rsidR="00A33790">
        <w:fldChar w:fldCharType="end"/>
      </w:r>
    </w:p>
    <w:p w14:paraId="0CA80133" w14:textId="29C6D9BE" w:rsidR="007F7C09" w:rsidRDefault="007F7C09" w:rsidP="002851CF">
      <w:r>
        <w:lastRenderedPageBreak/>
        <w:t xml:space="preserve">Pro správnou komunikaci </w:t>
      </w:r>
      <w:r w:rsidR="002B0217">
        <w:t>mezi</w:t>
      </w:r>
      <w:r>
        <w:t> </w:t>
      </w:r>
      <w:r w:rsidR="00FA0C28">
        <w:t>controller</w:t>
      </w:r>
      <w:r>
        <w:t xml:space="preserve">em </w:t>
      </w:r>
      <w:r w:rsidR="002B0217">
        <w:t xml:space="preserve">a MongoDB </w:t>
      </w:r>
      <w:r>
        <w:t>používám knihovnu mongoose.</w:t>
      </w:r>
      <w:r w:rsidR="002B0217">
        <w:t xml:space="preserve"> Jedná se o ODM knihovnu neboli </w:t>
      </w:r>
      <w:proofErr w:type="spellStart"/>
      <w:r w:rsidR="002B0217">
        <w:t>Object</w:t>
      </w:r>
      <w:proofErr w:type="spellEnd"/>
      <w:r w:rsidR="002B0217">
        <w:t xml:space="preserve"> Data Modeling knihovnu. </w:t>
      </w:r>
      <w:r w:rsidR="002B0217" w:rsidRPr="002B0217">
        <w:t>Spravuje vztahy mezi daty, poskytuje ověřování schémat a používá se k překladu mezi objekty v kódu a reprezentaci těchto objektů v MongoDB.</w:t>
      </w:r>
      <w:r w:rsidR="00411785">
        <w:t xml:space="preserve"> Pomocí mongoose se vytváří schémata, která slouží jako vzor, proto jak data budou vypadat. Zastupují část modelu v MVC. </w:t>
      </w:r>
      <w:r w:rsidR="00411785">
        <w:fldChar w:fldCharType="begin"/>
      </w:r>
      <w:r w:rsidR="00411785">
        <w:instrText xml:space="preserve"> ADDIN ZOTERO_ITEM CSL_CITATION {"citationID":"bdDSNSK8","properties":{"formattedCitation":"(mongoose, 2023)","plainCitation":"(mongoose, 2023)","noteIndex":0},"citationItems":[{"id":46,"uris":["http://zotero.org/users/local/zPyZa9qd/items/P4HJYF8R"],"itemData":{"id":46,"type":"webpage","title":"Mongoose v7.1.0: Schemas","URL":"https://mongoosejs.com/docs/guide.html","author":[{"family":"mongoose","given":""}],"accessed":{"date-parts":[["2023",4,27]]},"issued":{"date-parts":[["2023"]]}}}],"schema":"https://github.com/citation-style-language/schema/raw/master/csl-citation.json"} </w:instrText>
      </w:r>
      <w:r w:rsidR="00411785">
        <w:fldChar w:fldCharType="separate"/>
      </w:r>
      <w:r w:rsidR="00411785" w:rsidRPr="00411785">
        <w:rPr>
          <w:rFonts w:ascii="Georgia" w:hAnsi="Georgia"/>
        </w:rPr>
        <w:t>(mongoose, 2023)</w:t>
      </w:r>
      <w:r w:rsidR="00411785">
        <w:fldChar w:fldCharType="end"/>
      </w:r>
    </w:p>
    <w:p w14:paraId="3F9F88CC" w14:textId="77777777" w:rsidR="002851CF" w:rsidRDefault="002851CF" w:rsidP="002851CF">
      <w:pPr>
        <w:pStyle w:val="Nadpis2"/>
      </w:pPr>
      <w:bookmarkStart w:id="104" w:name="_Toc151662757"/>
      <w:r>
        <w:t>Uživatelské rozhraní</w:t>
      </w:r>
      <w:bookmarkEnd w:id="104"/>
    </w:p>
    <w:p w14:paraId="58A42592" w14:textId="509D533C" w:rsidR="0079783E" w:rsidRDefault="00411785" w:rsidP="008943C6">
      <w:r>
        <w:t>Pro návrh uživatelského rozhraní byl použit takzvaný drátěný model neboli wireframe, který představuje nejzákladnější kostru webu a naznačuje jeho strukturu, funkcionalitu, rozložení prvků a charakterizuje jednotlivé sekce stránky. Je možné se dívat na drátěný model jako na jakýsi nákres toho, jak bude web vypadat. Dále je zobrazeno rozložení následujících stránek a to jsou: úvodní stránka, detail lekce a formulář pro tvorbu nové lekce.</w:t>
      </w:r>
    </w:p>
    <w:p w14:paraId="0D5B9572" w14:textId="44D34FD5" w:rsidR="00052A7A" w:rsidRPr="00052A7A" w:rsidRDefault="00052A7A" w:rsidP="008943C6">
      <w:r>
        <w:rPr>
          <w:noProof/>
        </w:rPr>
        <mc:AlternateContent>
          <mc:Choice Requires="wps">
            <w:drawing>
              <wp:anchor distT="0" distB="0" distL="114300" distR="114300" simplePos="0" relativeHeight="251695104" behindDoc="0" locked="0" layoutInCell="1" allowOverlap="1" wp14:anchorId="2FCDDE92" wp14:editId="1A8159CD">
                <wp:simplePos x="0" y="0"/>
                <wp:positionH relativeFrom="margin">
                  <wp:align>right</wp:align>
                </wp:positionH>
                <wp:positionV relativeFrom="paragraph">
                  <wp:posOffset>3174572</wp:posOffset>
                </wp:positionV>
                <wp:extent cx="5523230" cy="635"/>
                <wp:effectExtent l="0" t="0" r="1270" b="0"/>
                <wp:wrapTopAndBottom/>
                <wp:docPr id="365654524" name="Textové pole 1"/>
                <wp:cNvGraphicFramePr/>
                <a:graphic xmlns:a="http://schemas.openxmlformats.org/drawingml/2006/main">
                  <a:graphicData uri="http://schemas.microsoft.com/office/word/2010/wordprocessingShape">
                    <wps:wsp>
                      <wps:cNvSpPr txBox="1"/>
                      <wps:spPr>
                        <a:xfrm>
                          <a:off x="0" y="0"/>
                          <a:ext cx="5523230" cy="635"/>
                        </a:xfrm>
                        <a:prstGeom prst="rect">
                          <a:avLst/>
                        </a:prstGeom>
                        <a:solidFill>
                          <a:prstClr val="white"/>
                        </a:solidFill>
                        <a:ln>
                          <a:noFill/>
                        </a:ln>
                      </wps:spPr>
                      <wps:txbx>
                        <w:txbxContent>
                          <w:p w14:paraId="44762434" w14:textId="2D5260E7" w:rsidR="00762B99" w:rsidRPr="00C9503B" w:rsidRDefault="00762B99" w:rsidP="00762B99">
                            <w:pPr>
                              <w:pStyle w:val="Titulek"/>
                            </w:pPr>
                            <w:bookmarkStart w:id="105" w:name="_Toc138777371"/>
                            <w:bookmarkStart w:id="106" w:name="_Toc151662797"/>
                            <w:r>
                              <w:t xml:space="preserve">Obrázek </w:t>
                            </w:r>
                            <w:fldSimple w:instr=" SEQ Obrázek \* ARABIC ">
                              <w:r w:rsidR="004E5E97">
                                <w:rPr>
                                  <w:noProof/>
                                </w:rPr>
                                <w:t>18</w:t>
                              </w:r>
                            </w:fldSimple>
                            <w:r>
                              <w:t xml:space="preserve"> - Wireframe úvodní obrazovky (zdroj: autor)</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DDE92" id="_x0000_s1033" type="#_x0000_t202" style="position:absolute;left:0;text-align:left;margin-left:383.7pt;margin-top:249.95pt;width:434.9pt;height:.05pt;z-index:2516951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t6/GgIAAD8EAAAOAAAAZHJzL2Uyb0RvYy54bWysU01v2zAMvQ/YfxB0X5wPpBu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" stroked="f">
                <v:textbox style="mso-fit-shape-to-text:t" inset="0,0,0,0">
                  <w:txbxContent>
                    <w:p w14:paraId="44762434" w14:textId="2D5260E7" w:rsidR="00762B99" w:rsidRPr="00C9503B" w:rsidRDefault="00762B99" w:rsidP="00762B99">
                      <w:pPr>
                        <w:pStyle w:val="Titulek"/>
                      </w:pPr>
                      <w:bookmarkStart w:id="107" w:name="_Toc138777371"/>
                      <w:bookmarkStart w:id="108" w:name="_Toc151662797"/>
                      <w:r>
                        <w:t xml:space="preserve">Obrázek </w:t>
                      </w:r>
                      <w:fldSimple w:instr=" SEQ Obrázek \* ARABIC ">
                        <w:r w:rsidR="004E5E97">
                          <w:rPr>
                            <w:noProof/>
                          </w:rPr>
                          <w:t>18</w:t>
                        </w:r>
                      </w:fldSimple>
                      <w:r>
                        <w:t xml:space="preserve"> - Wireframe úvodní obrazovky (zdroj: autor)</w:t>
                      </w:r>
                      <w:bookmarkEnd w:id="107"/>
                      <w:bookmarkEnd w:id="108"/>
                    </w:p>
                  </w:txbxContent>
                </v:textbox>
                <w10:wrap type="topAndBottom" anchorx="margin"/>
              </v:shape>
            </w:pict>
          </mc:Fallback>
        </mc:AlternateContent>
      </w:r>
      <w:r w:rsidRPr="00052A7A">
        <w:drawing>
          <wp:inline distT="0" distB="0" distL="0" distR="0" wp14:anchorId="4968067B" wp14:editId="476131BB">
            <wp:extent cx="5579110" cy="3066415"/>
            <wp:effectExtent l="0" t="0" r="2540" b="635"/>
            <wp:docPr id="673764783" name="Obrázek 1" descr="Obsah obrázku text, zástrčka, snímek obrazovky,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764783" name="Obrázek 1" descr="Obsah obrázku text, zástrčka, snímek obrazovky, diagram&#10;&#10;Popis byl vytvořen automaticky"/>
                    <pic:cNvPicPr/>
                  </pic:nvPicPr>
                  <pic:blipFill>
                    <a:blip r:embed="rId43"/>
                    <a:stretch>
                      <a:fillRect/>
                    </a:stretch>
                  </pic:blipFill>
                  <pic:spPr>
                    <a:xfrm>
                      <a:off x="0" y="0"/>
                      <a:ext cx="5579110" cy="3066415"/>
                    </a:xfrm>
                    <a:prstGeom prst="rect">
                      <a:avLst/>
                    </a:prstGeom>
                  </pic:spPr>
                </pic:pic>
              </a:graphicData>
            </a:graphic>
          </wp:inline>
        </w:drawing>
      </w:r>
    </w:p>
    <w:p w14:paraId="18E3875E" w14:textId="6F5ED686" w:rsidR="00411785" w:rsidRDefault="00762B99" w:rsidP="008943C6">
      <w:r>
        <w:t>Úvodní stránka bude začínat uvítacím textem a nad ním se bude nacházet navigační panel s nejdůležitějšími odkazy. Pod touto sekcí bude mít každý uživatel na úvodní obrazovce seznam tříd, ve kterých je zapsaný a následně, jestliže má nějaká třída lekci, která se koná ve stejný den jako se uživatel nachází v aplikaci, zobrazí se tlačítko „Dnešní lekce“. Uživatel také bude mít možnost překliknout se do detailu třídy, kde najde spoustu dalších užitečných informací.</w:t>
      </w:r>
    </w:p>
    <w:p w14:paraId="70EBAA95" w14:textId="4362D1FC" w:rsidR="00762B99" w:rsidRDefault="00052A7A" w:rsidP="008943C6">
      <w:r>
        <w:rPr>
          <w:noProof/>
        </w:rPr>
        <w:lastRenderedPageBreak/>
        <mc:AlternateContent>
          <mc:Choice Requires="wps">
            <w:drawing>
              <wp:anchor distT="0" distB="0" distL="114300" distR="114300" simplePos="0" relativeHeight="251701248" behindDoc="0" locked="0" layoutInCell="1" allowOverlap="1" wp14:anchorId="09DCCB7D" wp14:editId="411E92EE">
                <wp:simplePos x="0" y="0"/>
                <wp:positionH relativeFrom="margin">
                  <wp:align>right</wp:align>
                </wp:positionH>
                <wp:positionV relativeFrom="paragraph">
                  <wp:posOffset>7281043</wp:posOffset>
                </wp:positionV>
                <wp:extent cx="5534025" cy="635"/>
                <wp:effectExtent l="0" t="0" r="9525" b="0"/>
                <wp:wrapTopAndBottom/>
                <wp:docPr id="1690040469" name="Textové pole 1"/>
                <wp:cNvGraphicFramePr/>
                <a:graphic xmlns:a="http://schemas.openxmlformats.org/drawingml/2006/main">
                  <a:graphicData uri="http://schemas.microsoft.com/office/word/2010/wordprocessingShape">
                    <wps:wsp>
                      <wps:cNvSpPr txBox="1"/>
                      <wps:spPr>
                        <a:xfrm>
                          <a:off x="0" y="0"/>
                          <a:ext cx="5534025" cy="635"/>
                        </a:xfrm>
                        <a:prstGeom prst="rect">
                          <a:avLst/>
                        </a:prstGeom>
                        <a:solidFill>
                          <a:prstClr val="white"/>
                        </a:solidFill>
                        <a:ln>
                          <a:noFill/>
                        </a:ln>
                      </wps:spPr>
                      <wps:txbx>
                        <w:txbxContent>
                          <w:p w14:paraId="339B76EB" w14:textId="52BCE2A1" w:rsidR="0015206F" w:rsidRPr="009540BD" w:rsidRDefault="0015206F" w:rsidP="0015206F">
                            <w:pPr>
                              <w:pStyle w:val="Titulek"/>
                            </w:pPr>
                            <w:bookmarkStart w:id="109" w:name="_Toc138777373"/>
                            <w:bookmarkStart w:id="110" w:name="_Toc151662798"/>
                            <w:r>
                              <w:t xml:space="preserve">Obrázek </w:t>
                            </w:r>
                            <w:fldSimple w:instr=" SEQ Obrázek \* ARABIC ">
                              <w:r w:rsidR="004E5E97">
                                <w:rPr>
                                  <w:noProof/>
                                </w:rPr>
                                <w:t>20</w:t>
                              </w:r>
                            </w:fldSimple>
                            <w:r>
                              <w:t xml:space="preserve"> - Wireframe formuláře pro tvorbu lekce (zdroj: autor)</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DCCB7D" id="_x0000_s1034" type="#_x0000_t202" style="position:absolute;left:0;text-align:left;margin-left:384.55pt;margin-top:573.3pt;width:435.75pt;height:.05pt;z-index:251701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nA2GwIAAD8EAAAOAAAAZHJzL2Uyb0RvYy54bWysU8Fu2zAMvQ/YPwi6L07SpS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" stroked="f">
                <v:textbox style="mso-fit-shape-to-text:t" inset="0,0,0,0">
                  <w:txbxContent>
                    <w:p w14:paraId="339B76EB" w14:textId="52BCE2A1" w:rsidR="0015206F" w:rsidRPr="009540BD" w:rsidRDefault="0015206F" w:rsidP="0015206F">
                      <w:pPr>
                        <w:pStyle w:val="Titulek"/>
                      </w:pPr>
                      <w:bookmarkStart w:id="111" w:name="_Toc138777373"/>
                      <w:bookmarkStart w:id="112" w:name="_Toc151662798"/>
                      <w:r>
                        <w:t xml:space="preserve">Obrázek </w:t>
                      </w:r>
                      <w:fldSimple w:instr=" SEQ Obrázek \* ARABIC ">
                        <w:r w:rsidR="004E5E97">
                          <w:rPr>
                            <w:noProof/>
                          </w:rPr>
                          <w:t>20</w:t>
                        </w:r>
                      </w:fldSimple>
                      <w:r>
                        <w:t xml:space="preserve"> - Wireframe formuláře pro tvorbu lekce (zdroj: autor)</w:t>
                      </w:r>
                      <w:bookmarkEnd w:id="111"/>
                      <w:bookmarkEnd w:id="112"/>
                    </w:p>
                  </w:txbxContent>
                </v:textbox>
                <w10:wrap type="topAndBottom" anchorx="margin"/>
              </v:shape>
            </w:pict>
          </mc:Fallback>
        </mc:AlternateContent>
      </w:r>
      <w:r>
        <w:rPr>
          <w:noProof/>
        </w:rPr>
        <mc:AlternateContent>
          <mc:Choice Requires="wps">
            <w:drawing>
              <wp:anchor distT="0" distB="0" distL="114300" distR="114300" simplePos="0" relativeHeight="251698176" behindDoc="0" locked="0" layoutInCell="1" allowOverlap="1" wp14:anchorId="1517A252" wp14:editId="1C083B84">
                <wp:simplePos x="0" y="0"/>
                <wp:positionH relativeFrom="margin">
                  <wp:align>left</wp:align>
                </wp:positionH>
                <wp:positionV relativeFrom="paragraph">
                  <wp:posOffset>3180922</wp:posOffset>
                </wp:positionV>
                <wp:extent cx="5541010" cy="635"/>
                <wp:effectExtent l="0" t="0" r="2540" b="0"/>
                <wp:wrapTopAndBottom/>
                <wp:docPr id="1848564278" name="Textové pole 1"/>
                <wp:cNvGraphicFramePr/>
                <a:graphic xmlns:a="http://schemas.openxmlformats.org/drawingml/2006/main">
                  <a:graphicData uri="http://schemas.microsoft.com/office/word/2010/wordprocessingShape">
                    <wps:wsp>
                      <wps:cNvSpPr txBox="1"/>
                      <wps:spPr>
                        <a:xfrm>
                          <a:off x="0" y="0"/>
                          <a:ext cx="5541010" cy="635"/>
                        </a:xfrm>
                        <a:prstGeom prst="rect">
                          <a:avLst/>
                        </a:prstGeom>
                        <a:solidFill>
                          <a:prstClr val="white"/>
                        </a:solidFill>
                        <a:ln>
                          <a:noFill/>
                        </a:ln>
                      </wps:spPr>
                      <wps:txbx>
                        <w:txbxContent>
                          <w:p w14:paraId="072F8D2B" w14:textId="58DF797C" w:rsidR="00762B99" w:rsidRPr="00505924" w:rsidRDefault="00762B99" w:rsidP="00762B99">
                            <w:pPr>
                              <w:pStyle w:val="Titulek"/>
                            </w:pPr>
                            <w:bookmarkStart w:id="113" w:name="_Toc138777372"/>
                            <w:bookmarkStart w:id="114" w:name="_Toc151662799"/>
                            <w:r>
                              <w:t xml:space="preserve">Obrázek </w:t>
                            </w:r>
                            <w:fldSimple w:instr=" SEQ Obrázek \* ARABIC ">
                              <w:r w:rsidR="004E5E97">
                                <w:rPr>
                                  <w:noProof/>
                                </w:rPr>
                                <w:t>19</w:t>
                              </w:r>
                            </w:fldSimple>
                            <w:r>
                              <w:t xml:space="preserve"> - Wireframe detailu lekce (zdroj: autor)</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17A252" id="_x0000_s1035" type="#_x0000_t202" style="position:absolute;left:0;text-align:left;margin-left:0;margin-top:250.45pt;width:436.3pt;height:.05pt;z-index:2516981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" stroked="f">
                <v:textbox style="mso-fit-shape-to-text:t" inset="0,0,0,0">
                  <w:txbxContent>
                    <w:p w14:paraId="072F8D2B" w14:textId="58DF797C" w:rsidR="00762B99" w:rsidRPr="00505924" w:rsidRDefault="00762B99" w:rsidP="00762B99">
                      <w:pPr>
                        <w:pStyle w:val="Titulek"/>
                      </w:pPr>
                      <w:bookmarkStart w:id="115" w:name="_Toc138777372"/>
                      <w:bookmarkStart w:id="116" w:name="_Toc151662799"/>
                      <w:r>
                        <w:t xml:space="preserve">Obrázek </w:t>
                      </w:r>
                      <w:fldSimple w:instr=" SEQ Obrázek \* ARABIC ">
                        <w:r w:rsidR="004E5E97">
                          <w:rPr>
                            <w:noProof/>
                          </w:rPr>
                          <w:t>19</w:t>
                        </w:r>
                      </w:fldSimple>
                      <w:r>
                        <w:t xml:space="preserve"> - Wireframe detailu lekce (zdroj: autor)</w:t>
                      </w:r>
                      <w:bookmarkEnd w:id="115"/>
                      <w:bookmarkEnd w:id="116"/>
                    </w:p>
                  </w:txbxContent>
                </v:textbox>
                <w10:wrap type="topAndBottom" anchorx="margin"/>
              </v:shape>
            </w:pict>
          </mc:Fallback>
        </mc:AlternateContent>
      </w:r>
      <w:r w:rsidRPr="00052A7A">
        <w:drawing>
          <wp:anchor distT="0" distB="0" distL="114300" distR="114300" simplePos="0" relativeHeight="251714560" behindDoc="0" locked="0" layoutInCell="1" allowOverlap="1" wp14:anchorId="526603DA" wp14:editId="7F319353">
            <wp:simplePos x="0" y="0"/>
            <wp:positionH relativeFrom="column">
              <wp:posOffset>3751</wp:posOffset>
            </wp:positionH>
            <wp:positionV relativeFrom="paragraph">
              <wp:posOffset>3337</wp:posOffset>
            </wp:positionV>
            <wp:extent cx="5579110" cy="3070225"/>
            <wp:effectExtent l="0" t="0" r="2540" b="0"/>
            <wp:wrapTopAndBottom/>
            <wp:docPr id="1565747912" name="Obrázek 1" descr="Obsah obrázku text, snímek obrazovky, číslo,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747912" name="Obrázek 1" descr="Obsah obrázku text, snímek obrazovky, číslo, Písmo&#10;&#10;Popis byl vytvořen automaticky"/>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110" cy="3070225"/>
                    </a:xfrm>
                    <a:prstGeom prst="rect">
                      <a:avLst/>
                    </a:prstGeom>
                  </pic:spPr>
                </pic:pic>
              </a:graphicData>
            </a:graphic>
          </wp:anchor>
        </w:drawing>
      </w:r>
      <w:r w:rsidR="006D5780">
        <w:t>Detail lekce bude rozdělen na dvě části a to popis, osnovy a docházka a druhá část bude videohovor. Takto detail lekce uvidí lektor a admin, pokud se jedná o student</w:t>
      </w:r>
      <w:r w:rsidR="00F222AE">
        <w:t>a</w:t>
      </w:r>
      <w:r w:rsidR="006D5780">
        <w:t>, ten neuvidí docházky a odkaz na materiály a místo osnov uvidí jen krátký popis lekce.</w:t>
      </w:r>
    </w:p>
    <w:p w14:paraId="3C0B7CCD" w14:textId="4D327324" w:rsidR="006D5780" w:rsidRDefault="00052A7A" w:rsidP="008943C6">
      <w:r w:rsidRPr="00052A7A">
        <w:drawing>
          <wp:anchor distT="0" distB="0" distL="114300" distR="114300" simplePos="0" relativeHeight="251715584" behindDoc="0" locked="0" layoutInCell="1" allowOverlap="1" wp14:anchorId="384B9D13" wp14:editId="2458D6B5">
            <wp:simplePos x="0" y="0"/>
            <wp:positionH relativeFrom="column">
              <wp:posOffset>3751</wp:posOffset>
            </wp:positionH>
            <wp:positionV relativeFrom="paragraph">
              <wp:posOffset>-2392</wp:posOffset>
            </wp:positionV>
            <wp:extent cx="5579110" cy="3064510"/>
            <wp:effectExtent l="0" t="0" r="2540" b="2540"/>
            <wp:wrapTopAndBottom/>
            <wp:docPr id="1781330345" name="Obrázek 1" descr="Obsah obrázku text, snímek obrazovky, Písmo, čís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30345" name="Obrázek 1" descr="Obsah obrázku text, snímek obrazovky, Písmo, číslo&#10;&#10;Popis byl vytvořen automaticky"/>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79110" cy="3064510"/>
                    </a:xfrm>
                    <a:prstGeom prst="rect">
                      <a:avLst/>
                    </a:prstGeom>
                  </pic:spPr>
                </pic:pic>
              </a:graphicData>
            </a:graphic>
          </wp:anchor>
        </w:drawing>
      </w:r>
      <w:r w:rsidR="0015206F">
        <w:t>Výše lze vidět podobu formuláře pro tvorbu lekce. Jedná se o jednoduchý a přehledný formulář, který se skládá z několika polí. Návrh aplikace a aplikace samotná se mění během vývoje neustále, je možné najít odlišnosti mezi návrhem a skutečností. Je to z důvodu časté komunikace s klientem a jeho měnicím se vkusem a představami pro aplikaci.</w:t>
      </w:r>
    </w:p>
    <w:p w14:paraId="6F026329" w14:textId="77777777" w:rsidR="00E93303" w:rsidRDefault="00E93303" w:rsidP="00E93303">
      <w:pPr>
        <w:pStyle w:val="Nadpis2"/>
      </w:pPr>
      <w:bookmarkStart w:id="117" w:name="_Toc151662758"/>
      <w:r>
        <w:lastRenderedPageBreak/>
        <w:t>Použité technologie</w:t>
      </w:r>
      <w:bookmarkEnd w:id="117"/>
    </w:p>
    <w:p w14:paraId="49A3029F" w14:textId="77777777" w:rsidR="00E93303" w:rsidRDefault="00E93303" w:rsidP="00E93303">
      <w:r w:rsidRPr="00D11B13">
        <w:t xml:space="preserve">MERN stack je populární sada technologií používaných k vývoji </w:t>
      </w:r>
      <w:r>
        <w:t xml:space="preserve">tzv. </w:t>
      </w:r>
      <w:r w:rsidRPr="00D11B13">
        <w:t>full-stack webových aplikací. Zkratka</w:t>
      </w:r>
      <w:r>
        <w:t xml:space="preserve"> MERN</w:t>
      </w:r>
      <w:r w:rsidRPr="00D11B13">
        <w:t xml:space="preserve"> </w:t>
      </w:r>
      <w:r>
        <w:t>je akronymem pro kolekci technologií a to jsou:</w:t>
      </w:r>
      <w:r w:rsidRPr="00D11B13">
        <w:t xml:space="preserve"> MongoDB, Express.js, React a Node.js. Každá z těchto technologií slouží</w:t>
      </w:r>
      <w:r>
        <w:t xml:space="preserve"> k</w:t>
      </w:r>
      <w:r w:rsidRPr="00D11B13">
        <w:t xml:space="preserve"> jedinečnému účelu v procesu vývoje webu a společně poskytují výkonnou sadu nástrojů pro vývojáře k vytváření škálovatelných a efektivních webových aplikací.</w:t>
      </w:r>
      <w:r>
        <w:t xml:space="preserve"> Jednou z hlavních výhod MERN stacku je, že umožňuje vývojářům používat jediný jazyk a to JavaScript, během celého vývojového procesu, od front-endu až po back-end. To snižuje složitost procesu vývoje a usnadňuje vytváření a údržbu webových aplikací. </w:t>
      </w:r>
      <w:r>
        <w:fldChar w:fldCharType="begin"/>
      </w:r>
      <w:r>
        <w:instrText xml:space="preserve"> ADDIN ZOTERO_ITEM CSL_CITATION {"citationID":"gjQE18tF","properties":{"formattedCitation":"(MongoDB, 2023c)","plainCitation":"(MongoDB, 2023c)","noteIndex":0},"citationItems":[{"id":11,"uris":["http://zotero.org/users/local/zPyZa9qd/items/86ZQNF84"],"itemData":{"id":11,"type":"webpage","abstract":"MERN stack is a React JS library to build web applications.  Learn more about the MERN stack.","container-title":"MongoDB","language":"en-us","title":"What Is The MERN Stack? Introduction &amp; Examples","title-short":"What Is The MERN Stack?","URL":"https://www.mongodb.com/mern-stack","author":[{"family":"MongoDB","given":""}],"accessed":{"date-parts":[["2023",2,27]]},"issued":{"date-parts":[["2023"]]}}}],"schema":"https://github.com/citation-style-language/schema/raw/master/csl-citation.json"} </w:instrText>
      </w:r>
      <w:r>
        <w:fldChar w:fldCharType="separate"/>
      </w:r>
      <w:r w:rsidRPr="00CE66E8">
        <w:rPr>
          <w:rFonts w:ascii="Georgia" w:hAnsi="Georgia"/>
        </w:rPr>
        <w:t>(MongoDB, 2023c)</w:t>
      </w:r>
      <w:r>
        <w:fldChar w:fldCharType="end"/>
      </w:r>
    </w:p>
    <w:p w14:paraId="0DA868CE" w14:textId="77777777" w:rsidR="00E93303" w:rsidRDefault="00E93303" w:rsidP="00E93303">
      <w:r>
        <w:t xml:space="preserve">Další výhodou je dostupnost široké škály knihoven a frameworků třetích stran, které lze použít s MERN stackem. Například Redux lze použít s Reactem pro správu stavu a Passport.js lze použít s Express.js pro ověřování a autorizaci. Lze i velmi snadno nějakou technologii nahradit jinou, například React lze nahradit technologií Angular a přejít na MEAN stack. </w:t>
      </w:r>
      <w:r>
        <w:fldChar w:fldCharType="begin"/>
      </w:r>
      <w:r>
        <w:instrText xml:space="preserve"> ADDIN ZOTERO_ITEM CSL_CITATION {"citationID":"yzui2ck4","properties":{"formattedCitation":"(MongoDB, 2023c)","plainCitation":"(MongoDB, 2023c)","noteIndex":0},"citationItems":[{"id":11,"uris":["http://zotero.org/users/local/zPyZa9qd/items/86ZQNF84"],"itemData":{"id":11,"type":"webpage","abstract":"MERN stack is a React JS library to build web applications.  Learn more about the MERN stack.","container-title":"MongoDB","language":"en-us","title":"What Is The MERN Stack? Introduction &amp; Examples","title-short":"What Is The MERN Stack?","URL":"https://www.mongodb.com/mern-stack","author":[{"family":"MongoDB","given":""}],"accessed":{"date-parts":[["2023",2,27]]},"issued":{"date-parts":[["2023"]]}}}],"schema":"https://github.com/citation-style-language/schema/raw/master/csl-citation.json"} </w:instrText>
      </w:r>
      <w:r>
        <w:fldChar w:fldCharType="separate"/>
      </w:r>
      <w:r w:rsidRPr="00CE66E8">
        <w:rPr>
          <w:rFonts w:ascii="Georgia" w:hAnsi="Georgia"/>
        </w:rPr>
        <w:t>(MongoDB, 2023c)</w:t>
      </w:r>
      <w:r>
        <w:fldChar w:fldCharType="end"/>
      </w:r>
    </w:p>
    <w:p w14:paraId="10C94E8D" w14:textId="77777777" w:rsidR="00E93303" w:rsidRDefault="00E93303" w:rsidP="00E93303">
      <w:pPr>
        <w:pStyle w:val="Nadpis4"/>
      </w:pPr>
      <w:r>
        <w:t>MongoDB</w:t>
      </w:r>
    </w:p>
    <w:p w14:paraId="15D7350B" w14:textId="77777777" w:rsidR="00E93303" w:rsidRDefault="00E93303" w:rsidP="00E93303">
      <w:r w:rsidRPr="00D11B13">
        <w:t>MongoDB je dokumentově orientovaná databáze NoSQL, která ukládá data do dokumentů podobných JSON.</w:t>
      </w:r>
      <w:r>
        <w:t xml:space="preserve"> Dané dokumentu jsou pak ukládány do jednotlivých kolekcí.</w:t>
      </w:r>
      <w:r w:rsidRPr="00D11B13">
        <w:t xml:space="preserve"> Na rozdíl od tradičních relačních databází MongoDB nevyžaduje pevné schéma, díky čemuž je flexibilnější a přizpůsobivější měnícím se požadavkům na data</w:t>
      </w:r>
      <w:r>
        <w:t xml:space="preserve"> v porovnání s klasickými relačními databázemi. </w:t>
      </w:r>
      <w:r w:rsidRPr="00D11B13">
        <w:t>Poskytuje také vysokou škálovatelnost a dostupnost, což aplikacím umožňuje zpracovávat velké objemy dat</w:t>
      </w:r>
      <w:r>
        <w:t>.</w:t>
      </w:r>
    </w:p>
    <w:p w14:paraId="7C1A94D9" w14:textId="77777777" w:rsidR="00E93303" w:rsidRDefault="00E93303" w:rsidP="00E93303">
      <w:r>
        <w:t>Jak již bylo psáno MongoDB ukládá data do BSON dokumentů, který můžou být určeny schémata. Schémata v MongoDB definují strukturu dokumentů v kolekcích. Schémata m</w:t>
      </w:r>
      <w:r w:rsidRPr="00553994">
        <w:t>ůž</w:t>
      </w:r>
      <w:r>
        <w:t xml:space="preserve">ou </w:t>
      </w:r>
      <w:r w:rsidRPr="00553994">
        <w:t>obsahovat informace, jako jsou názvy polí, datové typy, ověřovací pravidla a indexy. Schéma může být vynuceno MongoDB, aby bylo zajištěno, že data jsou konzistentní a platná.</w:t>
      </w:r>
      <w:r>
        <w:t xml:space="preserve"> N</w:t>
      </w:r>
      <w:r w:rsidRPr="00F13586">
        <w:t>icméně se nejedná o tzv. integritní omezení v relačních databázích</w:t>
      </w:r>
      <w:r>
        <w:t xml:space="preserve">. </w:t>
      </w:r>
      <w:r>
        <w:fldChar w:fldCharType="begin"/>
      </w:r>
      <w:r>
        <w:instrText xml:space="preserve"> ADDIN ZOTERO_ITEM CSL_CITATION {"citationID":"oSkC1fcL","properties":{"formattedCitation":"(MongoDB, 2023a)","plainCitation":"(MongoDB, 2023a)","noteIndex":0},"citationItems":[{"id":15,"uris":["http://zotero.org/users/local/zPyZa9qd/items/RTI69I78"],"itemData":{"id":15,"type":"webpage","language":"en","title":"Schemas — Atlas App Services","URL":"https://www.mongodb.com/docs/atlas/app-services/schemas/","author":[{"family":"MongoDB","given":""}],"accessed":{"date-parts":[["2023",2,27]]},"issued":{"date-parts":[["2023"]]}}}],"schema":"https://github.com/citation-style-language/schema/raw/master/csl-citation.json"} </w:instrText>
      </w:r>
      <w:r>
        <w:fldChar w:fldCharType="separate"/>
      </w:r>
      <w:r w:rsidRPr="007D5DFE">
        <w:rPr>
          <w:rFonts w:ascii="Georgia" w:hAnsi="Georgia"/>
        </w:rPr>
        <w:t xml:space="preserve">(MongoDB, </w:t>
      </w:r>
      <w:proofErr w:type="gramStart"/>
      <w:r w:rsidRPr="007D5DFE">
        <w:rPr>
          <w:rFonts w:ascii="Georgia" w:hAnsi="Georgia"/>
        </w:rPr>
        <w:t>2023a</w:t>
      </w:r>
      <w:proofErr w:type="gramEnd"/>
      <w:r w:rsidRPr="007D5DFE">
        <w:rPr>
          <w:rFonts w:ascii="Georgia" w:hAnsi="Georgia"/>
        </w:rPr>
        <w:t>)</w:t>
      </w:r>
      <w:r>
        <w:fldChar w:fldCharType="end"/>
      </w:r>
      <w:r>
        <w:t>. Pro práci s MongoDB jsem zvolil knihovnu mongoose.</w:t>
      </w:r>
    </w:p>
    <w:p w14:paraId="22CD4F55" w14:textId="69AD6225" w:rsidR="00E93303" w:rsidRDefault="00E93303" w:rsidP="00E93303">
      <w:pPr>
        <w:pStyle w:val="Titulek"/>
      </w:pPr>
      <w:bookmarkStart w:id="118" w:name="_Toc151662805"/>
      <w:r>
        <w:t xml:space="preserve">Výpis </w:t>
      </w:r>
      <w:fldSimple w:instr=" SEQ Výpis \* ARABIC ">
        <w:r w:rsidR="00810B71">
          <w:rPr>
            <w:noProof/>
          </w:rPr>
          <w:t>3</w:t>
        </w:r>
      </w:fldSimple>
      <w:r>
        <w:t xml:space="preserve"> - Ukázka</w:t>
      </w:r>
      <w:r>
        <w:rPr>
          <w:noProof/>
        </w:rPr>
        <w:t xml:space="preserve"> MongoDB schématu (zdroj: autor)</w:t>
      </w:r>
      <w:bookmarkEnd w:id="118"/>
    </w:p>
    <w:p w14:paraId="39692527" w14:textId="77777777" w:rsidR="00E93303" w:rsidRDefault="00E93303" w:rsidP="00E93303">
      <w:pPr>
        <w:pStyle w:val="Textprogramovhokdu"/>
      </w:pPr>
      <w:proofErr w:type="spellStart"/>
      <w:r>
        <w:t>const</w:t>
      </w:r>
      <w:proofErr w:type="spellEnd"/>
      <w:r>
        <w:t xml:space="preserve"> </w:t>
      </w:r>
      <w:proofErr w:type="spellStart"/>
      <w:r>
        <w:t>courseSchema</w:t>
      </w:r>
      <w:proofErr w:type="spellEnd"/>
      <w:r>
        <w:t xml:space="preserve"> = </w:t>
      </w:r>
      <w:proofErr w:type="spellStart"/>
      <w:proofErr w:type="gramStart"/>
      <w:r>
        <w:t>mongoose.Schema</w:t>
      </w:r>
      <w:proofErr w:type="spellEnd"/>
      <w:proofErr w:type="gramEnd"/>
      <w:r>
        <w:t>(</w:t>
      </w:r>
    </w:p>
    <w:p w14:paraId="11C328A1" w14:textId="77777777" w:rsidR="00E93303" w:rsidRDefault="00E93303" w:rsidP="00E93303">
      <w:pPr>
        <w:pStyle w:val="Textprogramovhokdu"/>
      </w:pPr>
      <w:r>
        <w:t xml:space="preserve">    {</w:t>
      </w:r>
    </w:p>
    <w:p w14:paraId="06FA6BB4" w14:textId="77777777" w:rsidR="00E93303" w:rsidRDefault="00E93303" w:rsidP="00E93303">
      <w:pPr>
        <w:pStyle w:val="Textprogramovhokdu"/>
      </w:pPr>
      <w:r>
        <w:t xml:space="preserve">        </w:t>
      </w:r>
      <w:proofErr w:type="spellStart"/>
      <w:r>
        <w:t>title</w:t>
      </w:r>
      <w:proofErr w:type="spellEnd"/>
      <w:r>
        <w:t>: {</w:t>
      </w:r>
    </w:p>
    <w:p w14:paraId="5002893E" w14:textId="77777777" w:rsidR="00E93303" w:rsidRDefault="00E93303" w:rsidP="00E93303">
      <w:pPr>
        <w:pStyle w:val="Textprogramovhokdu"/>
      </w:pPr>
      <w:r>
        <w:t xml:space="preserve">            type: </w:t>
      </w:r>
      <w:proofErr w:type="spellStart"/>
      <w:r>
        <w:t>String</w:t>
      </w:r>
      <w:proofErr w:type="spellEnd"/>
      <w:r>
        <w:t>,</w:t>
      </w:r>
    </w:p>
    <w:p w14:paraId="0C57F9DA" w14:textId="77777777" w:rsidR="00E93303" w:rsidRDefault="00E93303" w:rsidP="00E93303">
      <w:pPr>
        <w:pStyle w:val="Textprogramovhokdu"/>
      </w:pPr>
      <w:r>
        <w:t xml:space="preserve">            </w:t>
      </w:r>
      <w:proofErr w:type="spellStart"/>
      <w:r>
        <w:t>required</w:t>
      </w:r>
      <w:proofErr w:type="spellEnd"/>
      <w:r>
        <w:t>: [</w:t>
      </w:r>
      <w:proofErr w:type="spellStart"/>
      <w:r>
        <w:t>true</w:t>
      </w:r>
      <w:proofErr w:type="spellEnd"/>
      <w:r>
        <w:t>, "</w:t>
      </w:r>
      <w:proofErr w:type="spellStart"/>
      <w:r>
        <w:t>Course</w:t>
      </w:r>
      <w:proofErr w:type="spellEnd"/>
      <w:r>
        <w:t xml:space="preserve"> </w:t>
      </w:r>
      <w:proofErr w:type="spellStart"/>
      <w:r>
        <w:t>should</w:t>
      </w:r>
      <w:proofErr w:type="spellEnd"/>
      <w:r>
        <w:t xml:space="preserve"> </w:t>
      </w:r>
      <w:proofErr w:type="spellStart"/>
      <w:r>
        <w:t>have</w:t>
      </w:r>
      <w:proofErr w:type="spellEnd"/>
      <w:r>
        <w:t xml:space="preserve"> </w:t>
      </w:r>
      <w:proofErr w:type="spellStart"/>
      <w:r>
        <w:t>some</w:t>
      </w:r>
      <w:proofErr w:type="spellEnd"/>
      <w:r>
        <w:t xml:space="preserve"> </w:t>
      </w:r>
      <w:proofErr w:type="spellStart"/>
      <w:r>
        <w:t>title</w:t>
      </w:r>
      <w:proofErr w:type="spellEnd"/>
      <w:r>
        <w:t>"],</w:t>
      </w:r>
    </w:p>
    <w:p w14:paraId="2618CA02" w14:textId="77777777" w:rsidR="00E93303" w:rsidRDefault="00E93303" w:rsidP="00E93303">
      <w:pPr>
        <w:pStyle w:val="Textprogramovhokdu"/>
      </w:pPr>
      <w:r>
        <w:t xml:space="preserve">        },</w:t>
      </w:r>
    </w:p>
    <w:p w14:paraId="200A6FD7" w14:textId="77777777" w:rsidR="00E93303" w:rsidRDefault="00E93303" w:rsidP="00E93303">
      <w:pPr>
        <w:pStyle w:val="Textprogramovhokdu"/>
      </w:pPr>
      <w:r>
        <w:t xml:space="preserve">        </w:t>
      </w:r>
      <w:proofErr w:type="spellStart"/>
      <w:r>
        <w:t>description</w:t>
      </w:r>
      <w:proofErr w:type="spellEnd"/>
      <w:r>
        <w:t>: {</w:t>
      </w:r>
    </w:p>
    <w:p w14:paraId="4B715F06" w14:textId="77777777" w:rsidR="00E93303" w:rsidRDefault="00E93303" w:rsidP="00E93303">
      <w:pPr>
        <w:pStyle w:val="Textprogramovhokdu"/>
      </w:pPr>
      <w:r>
        <w:t xml:space="preserve">            type: </w:t>
      </w:r>
      <w:proofErr w:type="spellStart"/>
      <w:r>
        <w:t>String</w:t>
      </w:r>
      <w:proofErr w:type="spellEnd"/>
      <w:r>
        <w:t>,</w:t>
      </w:r>
    </w:p>
    <w:p w14:paraId="575753CD" w14:textId="77777777" w:rsidR="00E93303" w:rsidRDefault="00E93303" w:rsidP="00E93303">
      <w:pPr>
        <w:pStyle w:val="Textprogramovhokdu"/>
      </w:pPr>
      <w:r>
        <w:t xml:space="preserve">        },</w:t>
      </w:r>
    </w:p>
    <w:p w14:paraId="4C36CB85" w14:textId="77777777" w:rsidR="00E93303" w:rsidRDefault="00E93303" w:rsidP="00E93303">
      <w:pPr>
        <w:pStyle w:val="Textprogramovhokdu"/>
      </w:pPr>
      <w:r>
        <w:t xml:space="preserve">        </w:t>
      </w:r>
      <w:proofErr w:type="spellStart"/>
      <w:r>
        <w:t>users</w:t>
      </w:r>
      <w:proofErr w:type="spellEnd"/>
      <w:r>
        <w:t>: [{</w:t>
      </w:r>
    </w:p>
    <w:p w14:paraId="6D2A844E" w14:textId="77777777" w:rsidR="00E93303" w:rsidRDefault="00E93303" w:rsidP="00E93303">
      <w:pPr>
        <w:pStyle w:val="Textprogramovhokdu"/>
      </w:pPr>
      <w:r>
        <w:t xml:space="preserve">            type: </w:t>
      </w:r>
      <w:proofErr w:type="spellStart"/>
      <w:proofErr w:type="gramStart"/>
      <w:r>
        <w:t>mongoose.Schema.Types</w:t>
      </w:r>
      <w:proofErr w:type="gramEnd"/>
      <w:r>
        <w:t>.ObjectId</w:t>
      </w:r>
      <w:proofErr w:type="spellEnd"/>
      <w:r>
        <w:t>,</w:t>
      </w:r>
    </w:p>
    <w:p w14:paraId="1322A01F" w14:textId="77777777" w:rsidR="00E93303" w:rsidRDefault="00E93303" w:rsidP="00E93303">
      <w:pPr>
        <w:pStyle w:val="Textprogramovhokdu"/>
      </w:pPr>
      <w:r>
        <w:t xml:space="preserve">            </w:t>
      </w:r>
      <w:proofErr w:type="spellStart"/>
      <w:r>
        <w:t>ref</w:t>
      </w:r>
      <w:proofErr w:type="spellEnd"/>
      <w:r>
        <w:t>: "User",</w:t>
      </w:r>
    </w:p>
    <w:p w14:paraId="32657B70" w14:textId="77777777" w:rsidR="00E93303" w:rsidRDefault="00E93303" w:rsidP="00E93303">
      <w:pPr>
        <w:pStyle w:val="Textprogramovhokdu"/>
      </w:pPr>
      <w:r>
        <w:lastRenderedPageBreak/>
        <w:t xml:space="preserve">        }],</w:t>
      </w:r>
    </w:p>
    <w:p w14:paraId="7A3D37AC" w14:textId="77777777" w:rsidR="00E93303" w:rsidRDefault="00E93303" w:rsidP="00E93303">
      <w:pPr>
        <w:pStyle w:val="Textprogramovhokdu"/>
      </w:pPr>
      <w:r>
        <w:t xml:space="preserve">        </w:t>
      </w:r>
      <w:proofErr w:type="spellStart"/>
      <w:r>
        <w:t>lessons</w:t>
      </w:r>
      <w:proofErr w:type="spellEnd"/>
      <w:r>
        <w:t>: [{</w:t>
      </w:r>
    </w:p>
    <w:p w14:paraId="198DC656" w14:textId="77777777" w:rsidR="00E93303" w:rsidRDefault="00E93303" w:rsidP="00E93303">
      <w:pPr>
        <w:pStyle w:val="Textprogramovhokdu"/>
      </w:pPr>
      <w:r>
        <w:t xml:space="preserve">            type: </w:t>
      </w:r>
      <w:proofErr w:type="spellStart"/>
      <w:proofErr w:type="gramStart"/>
      <w:r>
        <w:t>mongoose.Schema.Types</w:t>
      </w:r>
      <w:proofErr w:type="gramEnd"/>
      <w:r>
        <w:t>.ObjectId</w:t>
      </w:r>
      <w:proofErr w:type="spellEnd"/>
      <w:r>
        <w:t>,</w:t>
      </w:r>
    </w:p>
    <w:p w14:paraId="6EFE86AA" w14:textId="77777777" w:rsidR="00E93303" w:rsidRDefault="00E93303" w:rsidP="00E93303">
      <w:pPr>
        <w:pStyle w:val="Textprogramovhokdu"/>
      </w:pPr>
      <w:r>
        <w:t xml:space="preserve">            </w:t>
      </w:r>
      <w:proofErr w:type="spellStart"/>
      <w:r>
        <w:t>ref</w:t>
      </w:r>
      <w:proofErr w:type="spellEnd"/>
      <w:r>
        <w:t>: "</w:t>
      </w:r>
      <w:proofErr w:type="spellStart"/>
      <w:r>
        <w:t>Lesson</w:t>
      </w:r>
      <w:proofErr w:type="spellEnd"/>
      <w:r>
        <w:t>",</w:t>
      </w:r>
    </w:p>
    <w:p w14:paraId="35811527" w14:textId="77777777" w:rsidR="00E93303" w:rsidRDefault="00E93303" w:rsidP="00E93303">
      <w:pPr>
        <w:pStyle w:val="Textprogramovhokdu"/>
      </w:pPr>
      <w:r>
        <w:t xml:space="preserve">        }]</w:t>
      </w:r>
    </w:p>
    <w:p w14:paraId="34155A80" w14:textId="77777777" w:rsidR="00E93303" w:rsidRDefault="00E93303" w:rsidP="00E93303">
      <w:pPr>
        <w:pStyle w:val="Textprogramovhokdu"/>
      </w:pPr>
      <w:r>
        <w:t xml:space="preserve">    }, {</w:t>
      </w:r>
    </w:p>
    <w:p w14:paraId="323DB878" w14:textId="77777777" w:rsidR="00E93303" w:rsidRDefault="00E93303" w:rsidP="00E93303">
      <w:pPr>
        <w:pStyle w:val="Textprogramovhokdu"/>
      </w:pPr>
      <w:r>
        <w:t xml:space="preserve">        </w:t>
      </w:r>
      <w:proofErr w:type="spellStart"/>
      <w:r>
        <w:t>timestamps</w:t>
      </w:r>
      <w:proofErr w:type="spellEnd"/>
      <w:r>
        <w:t xml:space="preserve">: </w:t>
      </w:r>
      <w:proofErr w:type="spellStart"/>
      <w:r>
        <w:t>true</w:t>
      </w:r>
      <w:proofErr w:type="spellEnd"/>
      <w:r>
        <w:t>,</w:t>
      </w:r>
    </w:p>
    <w:p w14:paraId="04DA9084" w14:textId="77777777" w:rsidR="00E93303" w:rsidRDefault="00E93303" w:rsidP="00E93303">
      <w:pPr>
        <w:pStyle w:val="Textprogramovhokdu"/>
      </w:pPr>
      <w:r>
        <w:t xml:space="preserve">    }</w:t>
      </w:r>
    </w:p>
    <w:p w14:paraId="4FE6BEEA" w14:textId="77777777" w:rsidR="00E93303" w:rsidRDefault="00E93303" w:rsidP="00E93303">
      <w:pPr>
        <w:pStyle w:val="Textprogramovhokdu"/>
      </w:pPr>
      <w:r>
        <w:t>)</w:t>
      </w:r>
    </w:p>
    <w:p w14:paraId="6237023A" w14:textId="77777777" w:rsidR="00E93303" w:rsidRDefault="00E93303" w:rsidP="00E93303"/>
    <w:p w14:paraId="735D687F" w14:textId="77777777" w:rsidR="00E93303" w:rsidRDefault="00E93303" w:rsidP="00E93303">
      <w:r>
        <w:t>Více je možné se dozvědět v následující kapitole, např. jak aplikovat a použít MongoDB a knihovnu mongoose. Také lze zjistit, jak vytvářet schémata, datové typy MongoDB, základní požadavky pro práci s MongoDB a podobně.</w:t>
      </w:r>
    </w:p>
    <w:p w14:paraId="617ED2E3" w14:textId="77777777" w:rsidR="00E93303" w:rsidRDefault="00E93303" w:rsidP="00E93303">
      <w:pPr>
        <w:pStyle w:val="Nadpis4"/>
      </w:pPr>
      <w:r>
        <w:t>ExpressJS</w:t>
      </w:r>
    </w:p>
    <w:p w14:paraId="596D26F4" w14:textId="77777777" w:rsidR="00E93303" w:rsidRDefault="00E93303" w:rsidP="00E93303">
      <w:r w:rsidRPr="00D11B13">
        <w:t>Express.js je back-endov</w:t>
      </w:r>
      <w:r>
        <w:t>ý</w:t>
      </w:r>
      <w:r w:rsidRPr="00D11B13">
        <w:t xml:space="preserve"> webo</w:t>
      </w:r>
      <w:r>
        <w:t>vý framework</w:t>
      </w:r>
      <w:r w:rsidRPr="00D11B13">
        <w:t xml:space="preserve">, která běží </w:t>
      </w:r>
      <w:r>
        <w:t>na běhovém prostředí</w:t>
      </w:r>
      <w:r w:rsidRPr="00D11B13">
        <w:t xml:space="preserve"> Node.js. Poskytuje sadu nástrojů a </w:t>
      </w:r>
      <w:r>
        <w:t>funkcí</w:t>
      </w:r>
      <w:r w:rsidRPr="00D11B13">
        <w:t xml:space="preserve"> pro vytváření webových aplikací a rozhraní API</w:t>
      </w:r>
      <w:r>
        <w:t xml:space="preserve"> (v případě nového systému REST API, více viz kapitola 5)</w:t>
      </w:r>
      <w:r w:rsidRPr="00D11B13">
        <w:t>, jako je směrování, middleware a zpracování chyb. Express.js je známý svou jednoduchostí a flexibilitou, která umožňuje vývojářům přizpůsobit chování a strukturu aplikací podle jejich potřeb.</w:t>
      </w:r>
      <w:r>
        <w:t xml:space="preserve"> </w:t>
      </w:r>
      <w:r w:rsidRPr="000C6B76">
        <w:t>Express.js poskytuje širokou škálu funkcí a funkc</w:t>
      </w:r>
      <w:r>
        <w:t>ionalit</w:t>
      </w:r>
      <w:r w:rsidRPr="000C6B76">
        <w:t>, které umožňují vývojářům vytvářet robustní a škálovatelné webové aplikace</w:t>
      </w:r>
      <w:r>
        <w:t xml:space="preserve"> </w:t>
      </w:r>
      <w:r>
        <w:fldChar w:fldCharType="begin"/>
      </w:r>
      <w:r>
        <w:instrText xml:space="preserve"> ADDIN ZOTERO_ITEM CSL_CITATION {"citationID":"XNmckLnM","properties":{"formattedCitation":"(Express, 2023)","plainCitation":"(Express, 2023)","noteIndex":0},"citationItems":[{"id":17,"uris":["http://zotero.org/users/local/zPyZa9qd/items/SRUX8GNZ"],"itemData":{"id":17,"type":"webpage","language":"en","title":"Express - Node.js web application framework","URL":"https://expressjs.com/","author":[{"family":"Express","given":""}],"accessed":{"date-parts":[["2023",2,28]]},"issued":{"date-parts":[["2023"]]}}}],"schema":"https://github.com/citation-style-language/schema/raw/master/csl-citation.json"} </w:instrText>
      </w:r>
      <w:r>
        <w:fldChar w:fldCharType="separate"/>
      </w:r>
      <w:r w:rsidRPr="00643B30">
        <w:rPr>
          <w:rFonts w:ascii="Georgia" w:hAnsi="Georgia"/>
        </w:rPr>
        <w:t>(Express, 2023)</w:t>
      </w:r>
      <w:r>
        <w:fldChar w:fldCharType="end"/>
      </w:r>
      <w:r w:rsidRPr="000C6B76">
        <w:t>. Některé z klíčových funkcí Express.js zahrnují:</w:t>
      </w:r>
    </w:p>
    <w:p w14:paraId="4B7C4C56" w14:textId="77777777" w:rsidR="00E93303" w:rsidRDefault="00E93303" w:rsidP="00E93303">
      <w:pPr>
        <w:pStyle w:val="Odstavecseseznamem"/>
        <w:numPr>
          <w:ilvl w:val="0"/>
          <w:numId w:val="17"/>
        </w:numPr>
      </w:pPr>
      <w:r>
        <w:t xml:space="preserve">Routing – </w:t>
      </w:r>
      <w:r w:rsidRPr="000C6B76">
        <w:t>Express.js poskytuje jednoduchý a flexibilní způsob, jak definovat trasy a mapovat je na konkrétní funkce nebo obslužné rutiny. To umožňuje vývojářům vytvářet čistý a organizovaný kód, který se snadno udržuje a upravuje.</w:t>
      </w:r>
    </w:p>
    <w:p w14:paraId="7A895615" w14:textId="77777777" w:rsidR="00E93303" w:rsidRDefault="00E93303" w:rsidP="00E93303">
      <w:pPr>
        <w:pStyle w:val="Odstavecseseznamem"/>
        <w:numPr>
          <w:ilvl w:val="0"/>
          <w:numId w:val="17"/>
        </w:numPr>
      </w:pPr>
      <w:r w:rsidRPr="000C6B76">
        <w:t>Middleware</w:t>
      </w:r>
      <w:r>
        <w:t xml:space="preserve"> – obsahuje </w:t>
      </w:r>
      <w:r w:rsidRPr="000C6B76">
        <w:t>middlewar</w:t>
      </w:r>
      <w:r>
        <w:t>e framework</w:t>
      </w:r>
      <w:r w:rsidRPr="000C6B76">
        <w:t>, který umožňuje vývojářům přidávat funkce do jejich aplikací. Middlewarové funkce lze použít k úpravě požadavků a odpovědí, ověření vstupu, ověření uživatelů a další.</w:t>
      </w:r>
    </w:p>
    <w:p w14:paraId="01B8517A" w14:textId="77777777" w:rsidR="00E93303" w:rsidRDefault="00E93303" w:rsidP="00E93303">
      <w:pPr>
        <w:pStyle w:val="Odstavecseseznamem"/>
        <w:numPr>
          <w:ilvl w:val="0"/>
          <w:numId w:val="17"/>
        </w:numPr>
      </w:pPr>
      <w:r>
        <w:t>Error handling – nabízí</w:t>
      </w:r>
      <w:r w:rsidRPr="000C6B76">
        <w:t xml:space="preserve"> robustní </w:t>
      </w:r>
      <w:r>
        <w:t>framework</w:t>
      </w:r>
      <w:r w:rsidRPr="000C6B76">
        <w:t xml:space="preserve"> pro zpracování chyb, který umožňuje vývojářům zpracovávat chyby konzistentním a předvídatelným způsobem. To pomáhá zlepšit spolehlivost a stabilitu webových aplikací.</w:t>
      </w:r>
    </w:p>
    <w:p w14:paraId="171A73E3" w14:textId="77777777" w:rsidR="00E93303" w:rsidRDefault="00E93303" w:rsidP="00E93303">
      <w:pPr>
        <w:pStyle w:val="Odstavecseseznamem"/>
        <w:numPr>
          <w:ilvl w:val="0"/>
          <w:numId w:val="17"/>
        </w:numPr>
      </w:pPr>
      <w:r w:rsidRPr="000C6B76">
        <w:t xml:space="preserve">Statické soubory </w:t>
      </w:r>
      <w:r>
        <w:t>– p</w:t>
      </w:r>
      <w:r w:rsidRPr="000C6B76">
        <w:t>oskytuje vestavěný middleware pro poskytování statických souborů, jako jsou obrázky, CSS soubory</w:t>
      </w:r>
      <w:r>
        <w:t xml:space="preserve"> a </w:t>
      </w:r>
      <w:r w:rsidRPr="000C6B76">
        <w:t>JavaScript</w:t>
      </w:r>
      <w:r>
        <w:t xml:space="preserve"> skripty</w:t>
      </w:r>
      <w:r w:rsidRPr="000C6B76">
        <w:t>. To zjednodušuje proces poskytování statických aktiv a zlepšuje výkon webových aplikací.</w:t>
      </w:r>
    </w:p>
    <w:p w14:paraId="6CDC98A4" w14:textId="77777777" w:rsidR="00E93303" w:rsidRDefault="00E93303" w:rsidP="00E93303">
      <w:pPr>
        <w:pStyle w:val="Odstavecseseznamem"/>
        <w:numPr>
          <w:ilvl w:val="0"/>
          <w:numId w:val="17"/>
        </w:numPr>
      </w:pPr>
      <w:r>
        <w:t>Šablony – p</w:t>
      </w:r>
      <w:r w:rsidRPr="000C6B76">
        <w:t>odporuje řadu šablon, jako jsou EJS, Handlebars a Pug. To umožňuje vývojářům snadno vytvářet dynamická zobrazení pro jejich webové aplikace.</w:t>
      </w:r>
      <w:r>
        <w:t xml:space="preserve"> </w:t>
      </w:r>
      <w:r>
        <w:fldChar w:fldCharType="begin"/>
      </w:r>
      <w:r>
        <w:instrText xml:space="preserve"> ADDIN ZOTERO_ITEM CSL_CITATION {"citationID":"E5UkkA59","properties":{"formattedCitation":"(Express, 2023)","plainCitation":"(Express, 2023)","noteIndex":0},"citationItems":[{"id":17,"uris":["http://zotero.org/users/local/zPyZa9qd/items/SRUX8GNZ"],"itemData":{"id":17,"type":"webpage","language":"en","title":"Express - Node.js web application framework","URL":"https://expressjs.com/","author":[{"family":"Express","given":""}],"accessed":{"date-parts":[["2023",2,28]]},"issued":{"date-parts":[["2023"]]}}}],"schema":"https://github.com/citation-style-language/schema/raw/master/csl-citation.json"} </w:instrText>
      </w:r>
      <w:r>
        <w:fldChar w:fldCharType="separate"/>
      </w:r>
      <w:r w:rsidRPr="007D5DFE">
        <w:rPr>
          <w:rFonts w:ascii="Georgia" w:hAnsi="Georgia"/>
        </w:rPr>
        <w:t>(Express, 2023)</w:t>
      </w:r>
      <w:r>
        <w:fldChar w:fldCharType="end"/>
      </w:r>
    </w:p>
    <w:p w14:paraId="65D8BFDD" w14:textId="77777777" w:rsidR="00E93303" w:rsidRDefault="00E93303" w:rsidP="00E93303">
      <w:pPr>
        <w:pStyle w:val="Nadpis4"/>
      </w:pPr>
      <w:r>
        <w:t>ReactJS</w:t>
      </w:r>
    </w:p>
    <w:p w14:paraId="47457DE4" w14:textId="77777777" w:rsidR="00E93303" w:rsidRDefault="00E93303" w:rsidP="00E93303">
      <w:r w:rsidRPr="00D11B13">
        <w:t>React je front</w:t>
      </w:r>
      <w:r>
        <w:t>-</w:t>
      </w:r>
      <w:r w:rsidRPr="00D11B13">
        <w:t>end</w:t>
      </w:r>
      <w:r>
        <w:t>ová</w:t>
      </w:r>
      <w:r w:rsidRPr="00D11B13">
        <w:t xml:space="preserve"> knihovna </w:t>
      </w:r>
      <w:r>
        <w:t xml:space="preserve">napsaná v jazyce </w:t>
      </w:r>
      <w:r w:rsidRPr="00D11B13">
        <w:t>JavaScript vyvinutá společností Facebook</w:t>
      </w:r>
      <w:r>
        <w:t xml:space="preserve"> (Meta)</w:t>
      </w:r>
      <w:r w:rsidRPr="00D11B13">
        <w:t>. Umožňuje vytvářet dynamická a citlivá uživatelská rozhraní rozdělením aplikace na opakovaně použitelné komponenty. Virtuální DOM (</w:t>
      </w:r>
      <w:proofErr w:type="spellStart"/>
      <w:r w:rsidRPr="00D11B13">
        <w:t>Document</w:t>
      </w:r>
      <w:proofErr w:type="spellEnd"/>
      <w:r w:rsidRPr="00D11B13">
        <w:t xml:space="preserve"> </w:t>
      </w:r>
      <w:proofErr w:type="spellStart"/>
      <w:r w:rsidRPr="00D11B13">
        <w:t>Object</w:t>
      </w:r>
      <w:proofErr w:type="spellEnd"/>
      <w:r w:rsidRPr="00D11B13">
        <w:t xml:space="preserve"> Model) </w:t>
      </w:r>
      <w:r>
        <w:t>v knihovně</w:t>
      </w:r>
      <w:r w:rsidRPr="00D11B13">
        <w:t xml:space="preserve"> </w:t>
      </w:r>
      <w:r w:rsidRPr="00D11B13">
        <w:lastRenderedPageBreak/>
        <w:t>React zajišťuje vysoký výkon tím, že minimalizuje počet skutečných manipulací DOM potřebných pro vykreslování, což z něj činí ideální volbu pro vytváření složitých a interaktivních uživatelských rozhraní.</w:t>
      </w:r>
      <w:r>
        <w:t xml:space="preserve"> Proto tato technologie bude použita pro tvorbu uživatelského rozhraní aplikace </w:t>
      </w:r>
      <w:r>
        <w:fldChar w:fldCharType="begin"/>
      </w:r>
      <w:r>
        <w:instrText xml:space="preserve"> ADDIN ZOTERO_ITEM CSL_CITATION {"citationID":"Y4HEDf2F","properties":{"formattedCitation":"(Meta, 2023)","plainCitation":"(Meta, 2023)","noteIndex":0},"citationItems":[{"id":13,"uris":["http://zotero.org/users/local/zPyZa9qd/items/Y6TX8RFL"],"itemData":{"id":13,"type":"webpage","abstract":"A JavaScript library for building user interfaces","language":"en","title":"React – A JavaScript library for building user interfaces","URL":"https://reactjs.org/","author":[{"family":"Meta","given":""}],"accessed":{"date-parts":[["2023",2,27]]},"issued":{"date-parts":[["2023"]]}}}],"schema":"https://github.com/citation-style-language/schema/raw/master/csl-citation.json"} </w:instrText>
      </w:r>
      <w:r>
        <w:fldChar w:fldCharType="separate"/>
      </w:r>
      <w:r w:rsidRPr="007D5DFE">
        <w:rPr>
          <w:rFonts w:ascii="Georgia" w:hAnsi="Georgia"/>
        </w:rPr>
        <w:t>(Meta, 2023)</w:t>
      </w:r>
      <w:r>
        <w:fldChar w:fldCharType="end"/>
      </w:r>
    </w:p>
    <w:p w14:paraId="4FFB704A" w14:textId="77777777" w:rsidR="00E93303" w:rsidRDefault="00E93303" w:rsidP="00E93303">
      <w:pPr>
        <w:pStyle w:val="Nadpis4"/>
      </w:pPr>
      <w:r>
        <w:t>Node.js</w:t>
      </w:r>
    </w:p>
    <w:p w14:paraId="7C0FA643" w14:textId="77777777" w:rsidR="00E93303" w:rsidRDefault="00E93303" w:rsidP="00E93303">
      <w:r w:rsidRPr="00D11B13">
        <w:t xml:space="preserve">Node.js je běhové prostředí JavaScriptu. Umožňuje vývojářům psát kód na straně serveru v JavaScriptu, což usnadňuje vytváření kompletních webových aplikací pomocí jediného jazyka. Node.js poskytuje vysoký výkon a škálovatelnost, díky čemuž je vhodný pro vytváření rozsáhlých </w:t>
      </w:r>
      <w:proofErr w:type="spellStart"/>
      <w:r>
        <w:t>real-time</w:t>
      </w:r>
      <w:proofErr w:type="spellEnd"/>
      <w:r>
        <w:t xml:space="preserve"> </w:t>
      </w:r>
      <w:r w:rsidRPr="00D11B13">
        <w:t>webových aplikac</w:t>
      </w:r>
      <w:r>
        <w:t>í</w:t>
      </w:r>
      <w:r w:rsidRPr="00D11B13">
        <w:t>.</w:t>
      </w:r>
    </w:p>
    <w:p w14:paraId="7F6A614E" w14:textId="77777777" w:rsidR="00E93303" w:rsidRDefault="00E93303" w:rsidP="00E93303">
      <w:r w:rsidRPr="00D11B13">
        <w:t xml:space="preserve">Společně tyto technologie poskytují kompletní </w:t>
      </w:r>
      <w:r>
        <w:t>sadu technologií</w:t>
      </w:r>
      <w:r w:rsidRPr="00D11B13">
        <w:t xml:space="preserve"> pro vytváření</w:t>
      </w:r>
      <w:r>
        <w:t xml:space="preserve"> full-stack</w:t>
      </w:r>
      <w:r w:rsidRPr="00D11B13">
        <w:t xml:space="preserve"> webových aplikac</w:t>
      </w:r>
      <w:r>
        <w:t>í</w:t>
      </w:r>
      <w:r w:rsidRPr="00D11B13">
        <w:t>. MongoDB poskytuje flexibilní a škálovatelné databázové řešení, zatímco Express.js a Node.js umožňují skriptování na straně serveru a back-endový vývoj. React poskytuje dynamické a interaktivní uživatelské rozhraní a zároveň poskytuje výkon a škálovatelnost</w:t>
      </w:r>
      <w:r>
        <w:t xml:space="preserve"> na straně front-endu. </w:t>
      </w:r>
      <w:r>
        <w:fldChar w:fldCharType="begin"/>
      </w:r>
      <w:r>
        <w:instrText xml:space="preserve"> ADDIN ZOTERO_ITEM CSL_CITATION {"citationID":"c1hvaq8r","properties":{"formattedCitation":"(MongoDB, 2023c)","plainCitation":"(MongoDB, 2023c)","noteIndex":0},"citationItems":[{"id":11,"uris":["http://zotero.org/users/local/zPyZa9qd/items/86ZQNF84"],"itemData":{"id":11,"type":"webpage","abstract":"MERN stack is a React JS library to build web applications.  Learn more about the MERN stack.","container-title":"MongoDB","language":"en-us","title":"What Is The MERN Stack? Introduction &amp; Examples","title-short":"What Is The MERN Stack?","URL":"https://www.mongodb.com/mern-stack","author":[{"family":"MongoDB","given":""}],"accessed":{"date-parts":[["2023",2,27]]},"issued":{"date-parts":[["2023"]]}}}],"schema":"https://github.com/citation-style-language/schema/raw/master/csl-citation.json"} </w:instrText>
      </w:r>
      <w:r>
        <w:fldChar w:fldCharType="separate"/>
      </w:r>
      <w:r w:rsidRPr="00CE66E8">
        <w:rPr>
          <w:rFonts w:ascii="Georgia" w:hAnsi="Georgia"/>
        </w:rPr>
        <w:t>(MongoDB, 2023c)</w:t>
      </w:r>
      <w:r>
        <w:fldChar w:fldCharType="end"/>
      </w:r>
    </w:p>
    <w:p w14:paraId="2F23EF0A" w14:textId="77777777" w:rsidR="00E93303" w:rsidRDefault="00E93303" w:rsidP="00E93303">
      <w:pPr>
        <w:pStyle w:val="Nadpis4"/>
      </w:pPr>
      <w:r>
        <w:t>SASS</w:t>
      </w:r>
    </w:p>
    <w:p w14:paraId="1096164C" w14:textId="77777777" w:rsidR="00E93303" w:rsidRDefault="00E93303" w:rsidP="00E93303">
      <w:r>
        <w:t xml:space="preserve">Jedná se o výkonný preprocesorový skriptovací jazyk, který rozšiřuje CSS. Zkratka SASS znamená </w:t>
      </w:r>
      <w:proofErr w:type="spellStart"/>
      <w:r>
        <w:t>Syntactically</w:t>
      </w:r>
      <w:proofErr w:type="spellEnd"/>
      <w:r>
        <w:t xml:space="preserve"> </w:t>
      </w:r>
      <w:proofErr w:type="spellStart"/>
      <w:r>
        <w:t>Awesome</w:t>
      </w:r>
      <w:proofErr w:type="spellEnd"/>
      <w:r>
        <w:t xml:space="preserve"> Style </w:t>
      </w:r>
      <w:proofErr w:type="spellStart"/>
      <w:r>
        <w:t>Sheets</w:t>
      </w:r>
      <w:proofErr w:type="spellEnd"/>
      <w:r>
        <w:t xml:space="preserve"> neboli Syntakticky úžasné šablony stylů. </w:t>
      </w:r>
      <w:r w:rsidRPr="009D24A1">
        <w:t>S</w:t>
      </w:r>
      <w:r>
        <w:t>ASS</w:t>
      </w:r>
      <w:r w:rsidRPr="009D24A1">
        <w:t xml:space="preserve"> vám umožňuje psát kód CSS efektivněji tím, že </w:t>
      </w:r>
      <w:r>
        <w:t>nabízí spoustu</w:t>
      </w:r>
      <w:r w:rsidRPr="009D24A1">
        <w:t xml:space="preserve"> další</w:t>
      </w:r>
      <w:r>
        <w:t>ch</w:t>
      </w:r>
      <w:r w:rsidRPr="009D24A1">
        <w:t xml:space="preserve"> funkc</w:t>
      </w:r>
      <w:r>
        <w:t>í</w:t>
      </w:r>
      <w:r w:rsidRPr="009D24A1">
        <w:t xml:space="preserve">, jako jsou proměnné, vnoření, funkce, </w:t>
      </w:r>
      <w:proofErr w:type="spellStart"/>
      <w:r w:rsidRPr="009D24A1">
        <w:t>mixiny</w:t>
      </w:r>
      <w:proofErr w:type="spellEnd"/>
      <w:r>
        <w:t xml:space="preserve">, </w:t>
      </w:r>
      <w:r w:rsidRPr="009D24A1">
        <w:t>a další.</w:t>
      </w:r>
      <w:r>
        <w:t xml:space="preserve"> Skvělou funkcí </w:t>
      </w:r>
      <w:proofErr w:type="spellStart"/>
      <w:r>
        <w:t>SASSu</w:t>
      </w:r>
      <w:proofErr w:type="spellEnd"/>
      <w:r>
        <w:t xml:space="preserve"> je spojování několika šablon do jedné, což nám umožňuje psát šablony modulárnějším a udržitelnějším způsobem Veškerý kód v </w:t>
      </w:r>
      <w:proofErr w:type="spellStart"/>
      <w:r>
        <w:t>SASSu</w:t>
      </w:r>
      <w:proofErr w:type="spellEnd"/>
      <w:r>
        <w:t xml:space="preserve"> se zkompiluje do CSS, které lze ihned použít na webových stránkách. </w:t>
      </w:r>
      <w:r>
        <w:fldChar w:fldCharType="begin"/>
      </w:r>
      <w:r>
        <w:instrText xml:space="preserve"> ADDIN ZOTERO_ITEM CSL_CITATION {"citationID":"a1eeZTz8","properties":{"formattedCitation":"(Sass team, 2023)","plainCitation":"(Sass team, 2023)","noteIndex":0},"citationItems":[{"id":28,"uris":["http://zotero.org/users/local/zPyZa9qd/items/TJBXGCSL"],"itemData":{"id":28,"type":"webpage","title":"Sass: Syntactically Awesome Style Sheets","URL":"https://sass-lang.com/","author":[{"family":"Sass team","given":""}],"accessed":{"date-parts":[["2023",3,21]]},"issued":{"date-parts":[["2023"]]}}}],"schema":"https://github.com/citation-style-language/schema/raw/master/csl-citation.json"} </w:instrText>
      </w:r>
      <w:r>
        <w:fldChar w:fldCharType="separate"/>
      </w:r>
      <w:r w:rsidRPr="00FB651A">
        <w:rPr>
          <w:rFonts w:ascii="Georgia" w:hAnsi="Georgia"/>
        </w:rPr>
        <w:t>(</w:t>
      </w:r>
      <w:proofErr w:type="spellStart"/>
      <w:r w:rsidRPr="00FB651A">
        <w:rPr>
          <w:rFonts w:ascii="Georgia" w:hAnsi="Georgia"/>
        </w:rPr>
        <w:t>Sass</w:t>
      </w:r>
      <w:proofErr w:type="spellEnd"/>
      <w:r w:rsidRPr="00FB651A">
        <w:rPr>
          <w:rFonts w:ascii="Georgia" w:hAnsi="Georgia"/>
        </w:rPr>
        <w:t xml:space="preserve"> team, 2023)</w:t>
      </w:r>
      <w:r>
        <w:fldChar w:fldCharType="end"/>
      </w:r>
    </w:p>
    <w:p w14:paraId="68E215E8" w14:textId="77777777" w:rsidR="00E93303" w:rsidRDefault="00E93303" w:rsidP="00E93303">
      <w:pPr>
        <w:pStyle w:val="Nadpis4"/>
      </w:pPr>
      <w:r>
        <w:t>Nodemailer</w:t>
      </w:r>
    </w:p>
    <w:p w14:paraId="2A4344B3" w14:textId="4CA9C2EA" w:rsidR="00B90B9D" w:rsidRPr="00B90B9D" w:rsidRDefault="00E93303" w:rsidP="00B90B9D">
      <w:r>
        <w:t xml:space="preserve">Nodemailer je oblíbená open-source knihovna pro Node.js, kterou vývojáři používají pro odesílání e-mailů z jejich aplikací. Poskytuje jednoduché a snadno použitelné rozhraní pro posílání e-mailů a podporuje širokou škálu emailových služeb a protokolů, včetně nejdůležitějších jako jsou SMTP, POP3 a IMAP. Pomocí </w:t>
      </w:r>
      <w:proofErr w:type="spellStart"/>
      <w:r>
        <w:t>Nodemaileru</w:t>
      </w:r>
      <w:proofErr w:type="spellEnd"/>
      <w:r>
        <w:t xml:space="preserve"> lze posílat emaily textové nebo ve formátu HTML, lze posílat e-maily s přílohami, nastavovat hlavičky a šablony a reagovat na emailové události, jako jsou např.: oznámení o doručení nebo chyby. Slouží k odesílání transakčních emailů, marketingových emailů, newsletterů a mnoho dalšího </w:t>
      </w:r>
      <w:r>
        <w:fldChar w:fldCharType="begin"/>
      </w:r>
      <w:r>
        <w:instrText xml:space="preserve"> ADDIN ZOTERO_ITEM CSL_CITATION {"citationID":"gPn2WNIS","properties":{"formattedCitation":"(Reinman, 2023)","plainCitation":"(Reinman, 2023)","noteIndex":0},"citationItems":[{"id":64,"uris":["http://zotero.org/users/local/zPyZa9qd/items/FWF52IMF"],"itemData":{"id":64,"type":"webpage","title":"Nodemailer :: Nodemailer","URL":"https://nodemailer.com/about/","author":[{"family":"Reinman","given":"Andris"}],"accessed":{"date-parts":[["2023",5,4]]},"issued":{"date-parts":[["2023"]]}}}],"schema":"https://github.com/citation-style-language/schema/raw/master/csl-citation.json"} </w:instrText>
      </w:r>
      <w:r>
        <w:fldChar w:fldCharType="separate"/>
      </w:r>
      <w:r w:rsidRPr="00E80CFE">
        <w:rPr>
          <w:rFonts w:ascii="Georgia" w:hAnsi="Georgia"/>
        </w:rPr>
        <w:t>(</w:t>
      </w:r>
      <w:proofErr w:type="spellStart"/>
      <w:r w:rsidRPr="00E80CFE">
        <w:rPr>
          <w:rFonts w:ascii="Georgia" w:hAnsi="Georgia"/>
        </w:rPr>
        <w:t>Reinman</w:t>
      </w:r>
      <w:proofErr w:type="spellEnd"/>
      <w:r w:rsidRPr="00E80CFE">
        <w:rPr>
          <w:rFonts w:ascii="Georgia" w:hAnsi="Georgia"/>
        </w:rPr>
        <w:t>, 2023)</w:t>
      </w:r>
      <w:r>
        <w:fldChar w:fldCharType="end"/>
      </w:r>
      <w:r>
        <w:t>. Tato technologie pokrývá část komunikace s uživateli.</w:t>
      </w:r>
    </w:p>
    <w:p w14:paraId="1032C5BB" w14:textId="59C4AD4A" w:rsidR="00E6720E" w:rsidRDefault="004F048E" w:rsidP="00E6720E">
      <w:pPr>
        <w:pStyle w:val="Nadpis1"/>
      </w:pPr>
      <w:bookmarkStart w:id="119" w:name="_Toc151662759"/>
      <w:r>
        <w:lastRenderedPageBreak/>
        <w:t>Implementace aplikace</w:t>
      </w:r>
      <w:bookmarkEnd w:id="119"/>
    </w:p>
    <w:p w14:paraId="2669C255" w14:textId="54BFE294" w:rsidR="00D75F1E" w:rsidRDefault="00F222AE" w:rsidP="00D75F1E">
      <w:r>
        <w:t>Ta</w:t>
      </w:r>
      <w:r w:rsidR="00E91955">
        <w:t xml:space="preserve">to </w:t>
      </w:r>
      <w:r w:rsidR="00083370">
        <w:t>fáze</w:t>
      </w:r>
      <w:r w:rsidR="00E91955">
        <w:t xml:space="preserve"> se zaměř</w:t>
      </w:r>
      <w:r>
        <w:t>uje</w:t>
      </w:r>
      <w:r w:rsidR="00E91955">
        <w:t xml:space="preserve"> na podrobn</w:t>
      </w:r>
      <w:r w:rsidR="00E70D6E">
        <w:t>ou implementaci</w:t>
      </w:r>
      <w:r w:rsidR="00B01904">
        <w:t xml:space="preserve"> </w:t>
      </w:r>
      <w:r w:rsidR="00E91955">
        <w:t xml:space="preserve">aplikace </w:t>
      </w:r>
      <w:r w:rsidR="0090053E">
        <w:t>a</w:t>
      </w:r>
      <w:r w:rsidR="00E91955">
        <w:t xml:space="preserve"> jednotliv</w:t>
      </w:r>
      <w:r w:rsidR="0090053E">
        <w:t>ých</w:t>
      </w:r>
      <w:r w:rsidR="00E91955">
        <w:t xml:space="preserve"> součást</w:t>
      </w:r>
      <w:r w:rsidR="0090053E">
        <w:t>í</w:t>
      </w:r>
      <w:r w:rsidR="00E91955">
        <w:t xml:space="preserve">, které již byly zmíněny v předchozích kapitolách. Jednotlivé součásti aplikace budou rozděleny do individuálních kapitol a podkapitol. </w:t>
      </w:r>
      <w:r w:rsidR="00960BE8">
        <w:t>Aplikace bude sloužit ke správě kurzů programování a emailové komunikaci se studenty. Správu kurzů lze rozdělit na několik částí a správa kurzů jako takových, správa lekcí, ze kterých se jednotlivé kurzy skládají, správa docházky a rozvrhů a správa tříd, do kterých jsou studenti přiřazováni.</w:t>
      </w:r>
    </w:p>
    <w:p w14:paraId="1228616E" w14:textId="2BEC58B3" w:rsidR="00960BE8" w:rsidRDefault="008229C2" w:rsidP="00D75F1E">
      <w:r>
        <w:t xml:space="preserve">Aplikace bude fungovat podobně jako školní systém, vytvoří se uživatelé a přiřadí se jim daná role, a to student nebo lektor, popřípadě admin. Následuje další krok, a to tvorba kurzu, který představuje předmět a skládá se z lekcí, poté se vytvoří třída, do které se přiřadí studenti, učitelé a kurz. Po vytvoření třídy se vygeneruje docházka a rozvrhy. Jakmile se vše vygeneruje následuje již jen </w:t>
      </w:r>
      <w:r w:rsidR="00C944EF">
        <w:t>učení a popřípadě emailová komunikace.</w:t>
      </w:r>
    </w:p>
    <w:p w14:paraId="3993B65D" w14:textId="7FC809BC" w:rsidR="00887922" w:rsidRDefault="00C37B5F" w:rsidP="00D75F1E">
      <w:r>
        <w:t>Hlavní cílem aplikace prozatím je správa docházky a uživatelů a komunikace s nimi. Ostatní části jsou řešeny a plánovány po zavedení a odzkoušení hlavních cílů lektory a adminy, přesto však probíhá práce i na ostatních částí, aby byl poté vývoj systému rychlejší a snazší.</w:t>
      </w:r>
    </w:p>
    <w:p w14:paraId="62E2EFF3" w14:textId="6CCEDFF9" w:rsidR="00D75F1E" w:rsidRDefault="00B86B56" w:rsidP="00475EE4">
      <w:pPr>
        <w:pStyle w:val="Nadpis2"/>
      </w:pPr>
      <w:bookmarkStart w:id="120" w:name="_Toc151662760"/>
      <w:r>
        <w:t>S</w:t>
      </w:r>
      <w:r w:rsidR="00402326">
        <w:t>práva uživatelů</w:t>
      </w:r>
      <w:r>
        <w:t xml:space="preserve"> a profil</w:t>
      </w:r>
      <w:bookmarkEnd w:id="120"/>
    </w:p>
    <w:p w14:paraId="2ABEBA1B" w14:textId="0C510A9E" w:rsidR="00475EE4" w:rsidRDefault="00402326" w:rsidP="00475EE4">
      <w:r>
        <w:t>Základní část této aplikace je správa uživatelů</w:t>
      </w:r>
      <w:r w:rsidR="00B86B56">
        <w:t xml:space="preserve">. </w:t>
      </w:r>
      <w:r w:rsidR="00C37B5F">
        <w:t xml:space="preserve">Nejdříve </w:t>
      </w:r>
      <w:r w:rsidR="00583F07">
        <w:t>admin musí</w:t>
      </w:r>
      <w:r w:rsidR="00C37B5F">
        <w:t xml:space="preserve"> uživatelé vytvořit a přiřadit jim role. Možnosti rolí jsou student, lektor a admin. Avšak je možnost jakoukoli roli vytvořit nebo upravit a přiřadit jim potřebné vlastnosti. </w:t>
      </w:r>
      <w:r w:rsidR="001C7B39">
        <w:t>Každý student se může posléze přihlásit a zobrazit si svůj profil a upravit a doplnit potřebné informace jako například telefonní číslo, další jména apod.</w:t>
      </w:r>
    </w:p>
    <w:p w14:paraId="61B1D19B" w14:textId="4E9D9074" w:rsidR="000D0EE0" w:rsidRDefault="001C7B39" w:rsidP="00475EE4">
      <w:r>
        <w:t xml:space="preserve">Admin má možnost zobrazit si seznam všech uživatelů, upravit profil, kteréhokoliv z nich. Admin také může </w:t>
      </w:r>
      <w:r w:rsidRPr="001C7B39">
        <w:t xml:space="preserve">mazat </w:t>
      </w:r>
      <w:r>
        <w:t>nepotřebné uživatele a přiřazovat je do tříd a zapisovat jim docházku nebo zapsat náhradní lekce pro studenty a náhrady za lektory.</w:t>
      </w:r>
      <w:r w:rsidR="00056400">
        <w:t xml:space="preserve"> </w:t>
      </w:r>
      <w:r w:rsidR="000D0EE0">
        <w:t>Admin také registruje uživatele. Každý uživatel musí mít unikátní email.</w:t>
      </w:r>
    </w:p>
    <w:p w14:paraId="210EF850" w14:textId="77777777" w:rsidR="004B7E21" w:rsidRDefault="004B7E21" w:rsidP="004B7E21">
      <w:pPr>
        <w:pStyle w:val="Nadpis2"/>
      </w:pPr>
      <w:bookmarkStart w:id="121" w:name="_Toc151662761"/>
      <w:r>
        <w:t>Kurzy a lekce</w:t>
      </w:r>
      <w:bookmarkEnd w:id="121"/>
    </w:p>
    <w:p w14:paraId="6DA53FAB" w14:textId="3C029A40" w:rsidR="004B7E21" w:rsidRDefault="00E14AC1" w:rsidP="00475EE4">
      <w:r>
        <w:t xml:space="preserve">Další částí aplikace jsou kurzy a lekce. Každý uživatel má možnost zobrazit si kurzy a lekce, ze kterých se </w:t>
      </w:r>
      <w:r w:rsidR="00FF0FD8">
        <w:t xml:space="preserve">kurzy </w:t>
      </w:r>
      <w:r>
        <w:t xml:space="preserve">skládají a jejich podrobnosti. </w:t>
      </w:r>
      <w:r w:rsidR="00FC4C52">
        <w:t>Kurz obsahuje</w:t>
      </w:r>
      <w:r w:rsidR="00FF0FD8">
        <w:t xml:space="preserve"> důležité informace a</w:t>
      </w:r>
      <w:r w:rsidR="00FC4C52">
        <w:t xml:space="preserve"> seznam lekcí</w:t>
      </w:r>
      <w:r w:rsidR="00230FA1">
        <w:t>, které se pak učí ve třídě. Lekce obsahují osnovy a materiály</w:t>
      </w:r>
      <w:r w:rsidR="00FF0FD8">
        <w:t xml:space="preserve"> a pořadí</w:t>
      </w:r>
      <w:r w:rsidR="00230FA1">
        <w:t>, tak aby učitelé měli všechny potřebné informace</w:t>
      </w:r>
      <w:r w:rsidR="00EE3F32">
        <w:t xml:space="preserve"> a prostředky</w:t>
      </w:r>
      <w:r w:rsidR="00230FA1">
        <w:t xml:space="preserve"> k úspěšnému odučení dané hodiny</w:t>
      </w:r>
      <w:r w:rsidR="00EE3F32">
        <w:t xml:space="preserve">. </w:t>
      </w:r>
      <w:r w:rsidR="00FF0FD8">
        <w:t>Kurzy déle obsahují informaci o daném semestru, ve kterém se vyučuje. Kurzy lze vidět všechny, ale nejdříve se vypisují kurzy z aktuálního semestru.</w:t>
      </w:r>
      <w:r w:rsidR="00644F07">
        <w:t xml:space="preserve"> Kurzy spadají pod daného poskytovatele.</w:t>
      </w:r>
    </w:p>
    <w:p w14:paraId="0AB989E0" w14:textId="25AE09B1" w:rsidR="00BB2BDB" w:rsidRDefault="00BB2BDB" w:rsidP="00BB2BDB">
      <w:pPr>
        <w:pStyle w:val="Nadpis2"/>
      </w:pPr>
      <w:bookmarkStart w:id="122" w:name="_Toc151662762"/>
      <w:r>
        <w:lastRenderedPageBreak/>
        <w:t>Třídy</w:t>
      </w:r>
      <w:bookmarkEnd w:id="122"/>
    </w:p>
    <w:p w14:paraId="68146112" w14:textId="77777777" w:rsidR="007A0E73" w:rsidRDefault="001C7B39" w:rsidP="00BB2BDB">
      <w:r>
        <w:t>Pro všechny uživatele se zobrazuje seznam tříd, ve kterých jsou zapsány. Následně si uživatelé mohou zobrazit detail dané třídy a zobrazit si seznam lekcí, svou docházku a rozvrh. V detailu třídy mohou studenti nalézt kontakt na lektora v případě dotazů mimo lekci.</w:t>
      </w:r>
      <w:r w:rsidR="007A0E73">
        <w:t xml:space="preserve"> Pokud student chyběl na nějaké lekci a potřebuje náhradní, v seznamu tříd se mu objeví daná lekce objeví, ale bude zvýrazněna jako náhradní.</w:t>
      </w:r>
    </w:p>
    <w:p w14:paraId="16832EF0" w14:textId="71412277" w:rsidR="00BB2BDB" w:rsidRPr="00BB2BDB" w:rsidRDefault="001C7B39" w:rsidP="00BB2BDB">
      <w:r>
        <w:t>O správu tříd se stará admin. Třídy</w:t>
      </w:r>
      <w:r w:rsidR="005F36B3">
        <w:t xml:space="preserve"> admin</w:t>
      </w:r>
      <w:r>
        <w:t xml:space="preserve"> vytváří, upravuje, maže a přiřazuje studenty</w:t>
      </w:r>
      <w:r w:rsidR="004B6F26">
        <w:t xml:space="preserve"> přes zápis</w:t>
      </w:r>
      <w:r>
        <w:t>, lektory a kurzy a také zařizuje náhradní lekce pro studenty a náhrady za lektory</w:t>
      </w:r>
      <w:r w:rsidR="00E32494">
        <w:t>.</w:t>
      </w:r>
      <w:r w:rsidR="007A0E73">
        <w:t xml:space="preserve"> Kurz obsahuje seznam lekcí a jejich pořadí v kurzu a pokud admin vytvoří třídu s přiřazeným kurzem, tak se docházka a rozvrh vytvoří automaticky s názvem třídy a lekce. Pokud ovšem admin kurz nepřiřadí, tak se rozvrh a docházka vytvoří pouze s názvem třídy.</w:t>
      </w:r>
    </w:p>
    <w:p w14:paraId="4FDAEF0D" w14:textId="619D3A73" w:rsidR="004870DB" w:rsidRDefault="004870DB" w:rsidP="00475EE4">
      <w:pPr>
        <w:pStyle w:val="Nadpis2"/>
      </w:pPr>
      <w:bookmarkStart w:id="123" w:name="_Toc151662763"/>
      <w:r>
        <w:t>Docházka a rozvrhy</w:t>
      </w:r>
      <w:bookmarkEnd w:id="123"/>
    </w:p>
    <w:p w14:paraId="67D833D4" w14:textId="654948DF" w:rsidR="004870DB" w:rsidRPr="004870DB" w:rsidRDefault="005737A8" w:rsidP="004870DB">
      <w:r>
        <w:t xml:space="preserve">Každý uživatel, který je zapsán v nějaké třídě si může zobrazit vlastní docházky a rozvrhy. Docházky a rozvrhy se generují automaticky po vytvoření třídy, jak již bylo zmíněno v předchozích kapitolách. </w:t>
      </w:r>
      <w:r w:rsidR="005F36B3">
        <w:t xml:space="preserve">Rozvrhy obsahují název dané třídy a lekce a také čas a datum, kdy se konají dané lekce. Na rozdíl </w:t>
      </w:r>
      <w:r w:rsidR="00BD712A">
        <w:t xml:space="preserve">od rozvrhů </w:t>
      </w:r>
      <w:r w:rsidR="005F36B3">
        <w:t xml:space="preserve">docházky rozšiřují </w:t>
      </w:r>
      <w:r w:rsidR="00BD712A">
        <w:t>dané záznamy o seznamy studentů, kteří se lekce zúčastnili a lektory, kteří danou lekci odučili</w:t>
      </w:r>
      <w:r w:rsidR="009438D9">
        <w:t xml:space="preserve"> a zapsali</w:t>
      </w:r>
      <w:r w:rsidR="00BD712A">
        <w:t>.</w:t>
      </w:r>
      <w:r w:rsidR="006B5EDA">
        <w:t xml:space="preserve"> Docházky a rozvrhy budou ukládány do databáze jako </w:t>
      </w:r>
      <w:r w:rsidR="009438D9">
        <w:t>dva</w:t>
      </w:r>
      <w:r w:rsidR="006B5EDA">
        <w:t xml:space="preserve"> dokument</w:t>
      </w:r>
      <w:r w:rsidR="009438D9">
        <w:t>y</w:t>
      </w:r>
      <w:r w:rsidR="006B5EDA">
        <w:t xml:space="preserve"> a </w:t>
      </w:r>
      <w:r w:rsidR="00A1375A">
        <w:t>jednotlivé hodnoty budou</w:t>
      </w:r>
      <w:r w:rsidR="006B5EDA">
        <w:t xml:space="preserve"> získávány dle potřebných parametrů.</w:t>
      </w:r>
    </w:p>
    <w:p w14:paraId="2C540A9E" w14:textId="3B252078" w:rsidR="00D75F1E" w:rsidRDefault="00D75F1E" w:rsidP="00475EE4">
      <w:pPr>
        <w:pStyle w:val="Nadpis2"/>
      </w:pPr>
      <w:bookmarkStart w:id="124" w:name="_Toc151662764"/>
      <w:r>
        <w:t>Admin</w:t>
      </w:r>
      <w:r w:rsidR="004E3E8F">
        <w:t xml:space="preserve"> správy</w:t>
      </w:r>
      <w:bookmarkEnd w:id="124"/>
    </w:p>
    <w:p w14:paraId="1A5B5E0F" w14:textId="76CE7AB4" w:rsidR="004E3E8F" w:rsidRDefault="004E3E8F" w:rsidP="004E3E8F">
      <w:r>
        <w:t>Oproti běžným uživatelům a již zmíněným možnostem, má admin ještě několik správ na starosti. Jedná se o správu rolí</w:t>
      </w:r>
      <w:r w:rsidR="002E4805">
        <w:t>, pravomocí</w:t>
      </w:r>
      <w:r>
        <w:t xml:space="preserve"> a emailové komunikace. Správa rolí je možnost vytvářet role nové pomocí přiřazení potřebných práv a názvu role. Poté stačí vybrat uživatele a přiřadit jim novou roli. Admin může taky role mazat a upravovat. </w:t>
      </w:r>
    </w:p>
    <w:p w14:paraId="2F1E74E2" w14:textId="33B35912" w:rsidR="004E3E8F" w:rsidRDefault="004E3E8F" w:rsidP="004E3E8F">
      <w:r>
        <w:t>Další důležitou součástí</w:t>
      </w:r>
      <w:r w:rsidR="00281C24">
        <w:t xml:space="preserve"> je komunikace se studenty a ta se provádí pomocí emailů. Lze posílat email individuálně anebo skupinám studentů dle tříd. Celou správu emailů má na starosti admin.</w:t>
      </w:r>
      <w:r w:rsidR="00644F07">
        <w:t xml:space="preserve"> Každý admin musí spadat pod určitého poskytovatele.</w:t>
      </w:r>
    </w:p>
    <w:p w14:paraId="2AC6072B" w14:textId="6FC49E4B" w:rsidR="00FB130C" w:rsidRDefault="002B0217" w:rsidP="00FB130C">
      <w:pPr>
        <w:pStyle w:val="Nadpis2"/>
      </w:pPr>
      <w:bookmarkStart w:id="125" w:name="_Toc151662765"/>
      <w:r>
        <w:t>D</w:t>
      </w:r>
      <w:r w:rsidR="00FB130C">
        <w:t>atabáze</w:t>
      </w:r>
      <w:bookmarkEnd w:id="125"/>
    </w:p>
    <w:p w14:paraId="52EAC8F1" w14:textId="704A622C" w:rsidR="00FB130C" w:rsidRPr="00E93303" w:rsidRDefault="002B0217" w:rsidP="00FB130C">
      <w:r>
        <w:t>Každá z částí aplikace m</w:t>
      </w:r>
      <w:r w:rsidR="00FA0C28">
        <w:t>á</w:t>
      </w:r>
      <w:r>
        <w:t xml:space="preserve"> svoji vlastní kolekci a schéma. </w:t>
      </w:r>
      <w:r w:rsidR="000413CF">
        <w:t xml:space="preserve">V každé kolekci jeden </w:t>
      </w:r>
      <w:r w:rsidR="00DB7ACA">
        <w:t>dokument</w:t>
      </w:r>
      <w:r w:rsidR="000413CF">
        <w:t xml:space="preserve"> představuje jeden záznam</w:t>
      </w:r>
      <w:r w:rsidR="00871CD7">
        <w:t xml:space="preserve"> dat</w:t>
      </w:r>
      <w:r w:rsidR="000413CF">
        <w:t xml:space="preserve">, jako například jedna lekce a její data </w:t>
      </w:r>
      <w:r w:rsidR="00871CD7">
        <w:t>představují</w:t>
      </w:r>
      <w:r w:rsidR="000413CF">
        <w:t xml:space="preserve"> jeden </w:t>
      </w:r>
      <w:r w:rsidR="00DB7ACA">
        <w:t>dokument</w:t>
      </w:r>
      <w:r w:rsidR="000413CF">
        <w:t>.</w:t>
      </w:r>
      <w:r w:rsidR="00871CD7">
        <w:t xml:space="preserve"> Takto to platí pro všechny části aplikace.</w:t>
      </w:r>
    </w:p>
    <w:p w14:paraId="5D454E8C" w14:textId="541FA726" w:rsidR="00E6720E" w:rsidRDefault="00E70D6E" w:rsidP="00D3249A">
      <w:pPr>
        <w:pStyle w:val="Nadpis2"/>
      </w:pPr>
      <w:bookmarkStart w:id="126" w:name="_Toc151662766"/>
      <w:r>
        <w:lastRenderedPageBreak/>
        <w:t>R</w:t>
      </w:r>
      <w:r w:rsidR="00EC093F">
        <w:t xml:space="preserve">ozdělení </w:t>
      </w:r>
      <w:r w:rsidR="00E6720E">
        <w:t>kód</w:t>
      </w:r>
      <w:r w:rsidR="00EC093F">
        <w:t>u</w:t>
      </w:r>
      <w:bookmarkEnd w:id="126"/>
    </w:p>
    <w:p w14:paraId="3D8A7C54" w14:textId="7C0956A0" w:rsidR="00B86B56" w:rsidRDefault="0087084C" w:rsidP="00B86B56">
      <w:r>
        <w:t>Tato kapitola popisuje konkrétní implementaci kódu a jeho rozdělení na část</w:t>
      </w:r>
      <w:r w:rsidR="00166B62">
        <w:t>i</w:t>
      </w:r>
      <w:r>
        <w:t xml:space="preserve">. Jako první se kód rozdělí na dvě základní části, a to backend a frontend. Část </w:t>
      </w:r>
      <w:proofErr w:type="spellStart"/>
      <w:r>
        <w:t>backendu</w:t>
      </w:r>
      <w:proofErr w:type="spellEnd"/>
      <w:r>
        <w:t xml:space="preserve"> se bude skládat z </w:t>
      </w:r>
      <w:r w:rsidR="00FA0C28">
        <w:t>controller</w:t>
      </w:r>
      <w:r>
        <w:t xml:space="preserve">ů, rout, modelů a konfigurace serveru a připojení k databázi. Také se bude na </w:t>
      </w:r>
      <w:proofErr w:type="spellStart"/>
      <w:r>
        <w:t>backendu</w:t>
      </w:r>
      <w:proofErr w:type="spellEnd"/>
      <w:r>
        <w:t xml:space="preserve"> nacházet konfigurace emailu a potřebné routy a </w:t>
      </w:r>
      <w:r w:rsidR="00FA0C28">
        <w:t>controller</w:t>
      </w:r>
      <w:r>
        <w:t>. Část frontendu se bude dělit na komponenty, stránky a část zaměřující se na komunikaci se serverem</w:t>
      </w:r>
      <w:r w:rsidR="00E93303">
        <w:t>,</w:t>
      </w:r>
      <w:r w:rsidR="00B620A7">
        <w:t xml:space="preserve"> a</w:t>
      </w:r>
      <w:r w:rsidR="00E93303">
        <w:t xml:space="preserve"> to jsou</w:t>
      </w:r>
      <w:r w:rsidR="00B620A7">
        <w:t xml:space="preserve"> </w:t>
      </w:r>
      <w:proofErr w:type="spellStart"/>
      <w:r w:rsidR="00B620A7">
        <w:t>features</w:t>
      </w:r>
      <w:proofErr w:type="spellEnd"/>
      <w:r w:rsidR="00B620A7">
        <w:t xml:space="preserve">, které se dělí na </w:t>
      </w:r>
      <w:proofErr w:type="spellStart"/>
      <w:r w:rsidR="00B620A7">
        <w:t>services</w:t>
      </w:r>
      <w:proofErr w:type="spellEnd"/>
      <w:r w:rsidR="00B620A7">
        <w:t xml:space="preserve"> a </w:t>
      </w:r>
      <w:proofErr w:type="spellStart"/>
      <w:r w:rsidR="00B620A7">
        <w:t>slices</w:t>
      </w:r>
      <w:proofErr w:type="spellEnd"/>
      <w:r w:rsidR="00B620A7">
        <w:t>.</w:t>
      </w:r>
    </w:p>
    <w:p w14:paraId="58422CB1" w14:textId="7E204913" w:rsidR="004D5D0D" w:rsidRDefault="004D5D0D" w:rsidP="004D5D0D">
      <w:pPr>
        <w:pStyle w:val="Titulek"/>
      </w:pPr>
      <w:bookmarkStart w:id="127" w:name="_Toc151662806"/>
      <w:r>
        <w:t xml:space="preserve">Výpis </w:t>
      </w:r>
      <w:fldSimple w:instr=" SEQ Výpis \* ARABIC ">
        <w:r w:rsidR="00810B71">
          <w:rPr>
            <w:noProof/>
          </w:rPr>
          <w:t>4</w:t>
        </w:r>
      </w:fldSimple>
      <w:r>
        <w:t xml:space="preserve"> - Struktura kódu (zdroj: autor)</w:t>
      </w:r>
      <w:bookmarkEnd w:id="127"/>
    </w:p>
    <w:p w14:paraId="074DCC8E" w14:textId="77777777" w:rsidR="004D5D0D" w:rsidRDefault="004D5D0D" w:rsidP="004D5D0D">
      <w:pPr>
        <w:pStyle w:val="Textprogramovhokdu"/>
        <w:numPr>
          <w:ilvl w:val="0"/>
          <w:numId w:val="0"/>
        </w:numPr>
      </w:pPr>
      <w:r>
        <w:t>+---backend</w:t>
      </w:r>
    </w:p>
    <w:p w14:paraId="4EAD18DC" w14:textId="77777777" w:rsidR="004D5D0D" w:rsidRDefault="004D5D0D" w:rsidP="004D5D0D">
      <w:pPr>
        <w:pStyle w:val="Textprogramovhokdu"/>
        <w:numPr>
          <w:ilvl w:val="0"/>
          <w:numId w:val="0"/>
        </w:numPr>
      </w:pPr>
      <w:r>
        <w:t>|   +---</w:t>
      </w:r>
      <w:proofErr w:type="spellStart"/>
      <w:r>
        <w:t>config</w:t>
      </w:r>
      <w:proofErr w:type="spellEnd"/>
    </w:p>
    <w:p w14:paraId="619F8F61" w14:textId="77777777" w:rsidR="004D5D0D" w:rsidRDefault="004D5D0D" w:rsidP="004D5D0D">
      <w:pPr>
        <w:pStyle w:val="Textprogramovhokdu"/>
        <w:numPr>
          <w:ilvl w:val="0"/>
          <w:numId w:val="0"/>
        </w:numPr>
      </w:pPr>
      <w:r>
        <w:t>|   +---</w:t>
      </w:r>
      <w:proofErr w:type="spellStart"/>
      <w:r>
        <w:t>controllers</w:t>
      </w:r>
      <w:proofErr w:type="spellEnd"/>
    </w:p>
    <w:p w14:paraId="414C65D0" w14:textId="77777777" w:rsidR="004D5D0D" w:rsidRDefault="004D5D0D" w:rsidP="004D5D0D">
      <w:pPr>
        <w:pStyle w:val="Textprogramovhokdu"/>
        <w:numPr>
          <w:ilvl w:val="0"/>
          <w:numId w:val="0"/>
        </w:numPr>
      </w:pPr>
      <w:r>
        <w:t>|   +---</w:t>
      </w:r>
      <w:proofErr w:type="spellStart"/>
      <w:r>
        <w:t>emailConfig</w:t>
      </w:r>
      <w:proofErr w:type="spellEnd"/>
    </w:p>
    <w:p w14:paraId="2AEAB3C8" w14:textId="77777777" w:rsidR="004D5D0D" w:rsidRDefault="004D5D0D" w:rsidP="004D5D0D">
      <w:pPr>
        <w:pStyle w:val="Textprogramovhokdu"/>
        <w:numPr>
          <w:ilvl w:val="0"/>
          <w:numId w:val="0"/>
        </w:numPr>
      </w:pPr>
      <w:r>
        <w:t>|   +---middleware</w:t>
      </w:r>
    </w:p>
    <w:p w14:paraId="08FFC39F" w14:textId="77777777" w:rsidR="004D5D0D" w:rsidRDefault="004D5D0D" w:rsidP="004D5D0D">
      <w:pPr>
        <w:pStyle w:val="Textprogramovhokdu"/>
        <w:numPr>
          <w:ilvl w:val="0"/>
          <w:numId w:val="0"/>
        </w:numPr>
      </w:pPr>
      <w:r>
        <w:t>|   +---</w:t>
      </w:r>
      <w:proofErr w:type="spellStart"/>
      <w:r>
        <w:t>models</w:t>
      </w:r>
      <w:proofErr w:type="spellEnd"/>
    </w:p>
    <w:p w14:paraId="57005492" w14:textId="77777777" w:rsidR="004D5D0D" w:rsidRDefault="004D5D0D" w:rsidP="004D5D0D">
      <w:pPr>
        <w:pStyle w:val="Textprogramovhokdu"/>
        <w:numPr>
          <w:ilvl w:val="0"/>
          <w:numId w:val="0"/>
        </w:numPr>
      </w:pPr>
      <w:r>
        <w:t>|   \---</w:t>
      </w:r>
      <w:proofErr w:type="spellStart"/>
      <w:r>
        <w:t>routes</w:t>
      </w:r>
      <w:proofErr w:type="spellEnd"/>
    </w:p>
    <w:p w14:paraId="42B94C84" w14:textId="77777777" w:rsidR="004D5D0D" w:rsidRDefault="004D5D0D" w:rsidP="004D5D0D">
      <w:pPr>
        <w:pStyle w:val="Textprogramovhokdu"/>
        <w:numPr>
          <w:ilvl w:val="0"/>
          <w:numId w:val="0"/>
        </w:numPr>
      </w:pPr>
      <w:r>
        <w:t>+---frontend</w:t>
      </w:r>
    </w:p>
    <w:p w14:paraId="59B937DF" w14:textId="77777777" w:rsidR="004D5D0D" w:rsidRDefault="004D5D0D" w:rsidP="004D5D0D">
      <w:pPr>
        <w:pStyle w:val="Textprogramovhokdu"/>
        <w:numPr>
          <w:ilvl w:val="0"/>
          <w:numId w:val="0"/>
        </w:numPr>
      </w:pPr>
      <w:r>
        <w:t>|   +---build</w:t>
      </w:r>
    </w:p>
    <w:p w14:paraId="31A150A3" w14:textId="77777777" w:rsidR="004D5D0D" w:rsidRDefault="004D5D0D" w:rsidP="004D5D0D">
      <w:pPr>
        <w:pStyle w:val="Textprogramovhokdu"/>
        <w:numPr>
          <w:ilvl w:val="0"/>
          <w:numId w:val="0"/>
        </w:numPr>
      </w:pPr>
      <w:r>
        <w:t>|   |   \---static</w:t>
      </w:r>
    </w:p>
    <w:p w14:paraId="149F42E7" w14:textId="77777777" w:rsidR="004D5D0D" w:rsidRDefault="004D5D0D" w:rsidP="004D5D0D">
      <w:pPr>
        <w:pStyle w:val="Textprogramovhokdu"/>
        <w:numPr>
          <w:ilvl w:val="0"/>
          <w:numId w:val="0"/>
        </w:numPr>
      </w:pPr>
      <w:r>
        <w:t>|   |       +---</w:t>
      </w:r>
      <w:proofErr w:type="spellStart"/>
      <w:r>
        <w:t>css</w:t>
      </w:r>
      <w:proofErr w:type="spellEnd"/>
    </w:p>
    <w:p w14:paraId="3CD6488C" w14:textId="77777777" w:rsidR="004D5D0D" w:rsidRDefault="004D5D0D" w:rsidP="004D5D0D">
      <w:pPr>
        <w:pStyle w:val="Textprogramovhokdu"/>
        <w:numPr>
          <w:ilvl w:val="0"/>
          <w:numId w:val="0"/>
        </w:numPr>
      </w:pPr>
      <w:r>
        <w:t>|   |       \---</w:t>
      </w:r>
      <w:proofErr w:type="spellStart"/>
      <w:r>
        <w:t>js</w:t>
      </w:r>
      <w:proofErr w:type="spellEnd"/>
    </w:p>
    <w:p w14:paraId="03A9F848" w14:textId="77777777" w:rsidR="004D5D0D" w:rsidRDefault="004D5D0D" w:rsidP="004D5D0D">
      <w:pPr>
        <w:pStyle w:val="Textprogramovhokdu"/>
        <w:numPr>
          <w:ilvl w:val="0"/>
          <w:numId w:val="0"/>
        </w:numPr>
      </w:pPr>
      <w:r>
        <w:t>|   +---public</w:t>
      </w:r>
    </w:p>
    <w:p w14:paraId="2AA69855" w14:textId="77777777" w:rsidR="004D5D0D" w:rsidRDefault="004D5D0D" w:rsidP="004D5D0D">
      <w:pPr>
        <w:pStyle w:val="Textprogramovhokdu"/>
        <w:numPr>
          <w:ilvl w:val="0"/>
          <w:numId w:val="0"/>
        </w:numPr>
      </w:pPr>
      <w:r>
        <w:t>|   \---</w:t>
      </w:r>
      <w:proofErr w:type="spellStart"/>
      <w:r>
        <w:t>src</w:t>
      </w:r>
      <w:proofErr w:type="spellEnd"/>
    </w:p>
    <w:p w14:paraId="542EB4DE" w14:textId="77777777" w:rsidR="004D5D0D" w:rsidRDefault="004D5D0D" w:rsidP="004D5D0D">
      <w:pPr>
        <w:pStyle w:val="Textprogramovhokdu"/>
        <w:numPr>
          <w:ilvl w:val="0"/>
          <w:numId w:val="0"/>
        </w:numPr>
      </w:pPr>
      <w:r>
        <w:t>|       +---</w:t>
      </w:r>
      <w:proofErr w:type="spellStart"/>
      <w:r>
        <w:t>app</w:t>
      </w:r>
      <w:proofErr w:type="spellEnd"/>
    </w:p>
    <w:p w14:paraId="1EDD8723" w14:textId="77777777" w:rsidR="004D5D0D" w:rsidRDefault="004D5D0D" w:rsidP="004D5D0D">
      <w:pPr>
        <w:pStyle w:val="Textprogramovhokdu"/>
        <w:numPr>
          <w:ilvl w:val="0"/>
          <w:numId w:val="0"/>
        </w:numPr>
      </w:pPr>
      <w:r>
        <w:t>|       +---</w:t>
      </w:r>
      <w:proofErr w:type="spellStart"/>
      <w:r>
        <w:t>components</w:t>
      </w:r>
      <w:proofErr w:type="spellEnd"/>
    </w:p>
    <w:p w14:paraId="3395FF11" w14:textId="77777777" w:rsidR="004D5D0D" w:rsidRDefault="004D5D0D" w:rsidP="004D5D0D">
      <w:pPr>
        <w:pStyle w:val="Textprogramovhokdu"/>
        <w:numPr>
          <w:ilvl w:val="0"/>
          <w:numId w:val="0"/>
        </w:numPr>
      </w:pPr>
      <w:r>
        <w:t>|       |   +---</w:t>
      </w:r>
      <w:proofErr w:type="spellStart"/>
      <w:r>
        <w:t>form</w:t>
      </w:r>
      <w:proofErr w:type="spellEnd"/>
    </w:p>
    <w:p w14:paraId="7F6326EF" w14:textId="11943DB0" w:rsidR="00D91204" w:rsidRDefault="00D91204" w:rsidP="004D5D0D">
      <w:pPr>
        <w:pStyle w:val="Textprogramovhokdu"/>
        <w:numPr>
          <w:ilvl w:val="0"/>
          <w:numId w:val="0"/>
        </w:numPr>
      </w:pPr>
      <w:r>
        <w:t>|       |   +---</w:t>
      </w:r>
      <w:r>
        <w:t>table</w:t>
      </w:r>
    </w:p>
    <w:p w14:paraId="1C66EF3E" w14:textId="3742EA0E" w:rsidR="004D5D0D" w:rsidRDefault="004D5D0D" w:rsidP="004D5D0D">
      <w:pPr>
        <w:pStyle w:val="Textprogramovhokdu"/>
        <w:numPr>
          <w:ilvl w:val="0"/>
          <w:numId w:val="0"/>
        </w:numPr>
      </w:pPr>
      <w:r>
        <w:t>|       |   \---</w:t>
      </w:r>
      <w:proofErr w:type="spellStart"/>
      <w:r w:rsidR="00D91204">
        <w:t>users</w:t>
      </w:r>
      <w:proofErr w:type="spellEnd"/>
    </w:p>
    <w:p w14:paraId="33F4DC9D" w14:textId="77777777" w:rsidR="004D5D0D" w:rsidRDefault="004D5D0D" w:rsidP="004D5D0D">
      <w:pPr>
        <w:pStyle w:val="Textprogramovhokdu"/>
        <w:numPr>
          <w:ilvl w:val="0"/>
          <w:numId w:val="0"/>
        </w:numPr>
      </w:pPr>
      <w:r>
        <w:t>|       +---</w:t>
      </w:r>
      <w:proofErr w:type="spellStart"/>
      <w:r>
        <w:t>features</w:t>
      </w:r>
      <w:proofErr w:type="spellEnd"/>
    </w:p>
    <w:p w14:paraId="53C04AA0" w14:textId="77777777" w:rsidR="004D5D0D" w:rsidRDefault="004D5D0D" w:rsidP="004D5D0D">
      <w:pPr>
        <w:pStyle w:val="Textprogramovhokdu"/>
        <w:numPr>
          <w:ilvl w:val="0"/>
          <w:numId w:val="0"/>
        </w:numPr>
      </w:pPr>
      <w:r>
        <w:t>|       |   +---</w:t>
      </w:r>
      <w:proofErr w:type="spellStart"/>
      <w:r>
        <w:t>attendances</w:t>
      </w:r>
      <w:proofErr w:type="spellEnd"/>
    </w:p>
    <w:p w14:paraId="12FBC2EE" w14:textId="77777777" w:rsidR="004D5D0D" w:rsidRDefault="004D5D0D" w:rsidP="004D5D0D">
      <w:pPr>
        <w:pStyle w:val="Textprogramovhokdu"/>
        <w:numPr>
          <w:ilvl w:val="0"/>
          <w:numId w:val="0"/>
        </w:numPr>
      </w:pPr>
      <w:r>
        <w:t>|       |   +---</w:t>
      </w:r>
      <w:proofErr w:type="spellStart"/>
      <w:r>
        <w:t>auth</w:t>
      </w:r>
      <w:proofErr w:type="spellEnd"/>
    </w:p>
    <w:p w14:paraId="5F71E007" w14:textId="77777777" w:rsidR="004D5D0D" w:rsidRDefault="004D5D0D" w:rsidP="004D5D0D">
      <w:pPr>
        <w:pStyle w:val="Textprogramovhokdu"/>
        <w:numPr>
          <w:ilvl w:val="0"/>
          <w:numId w:val="0"/>
        </w:numPr>
      </w:pPr>
      <w:r>
        <w:t>|       |   +---</w:t>
      </w:r>
      <w:proofErr w:type="spellStart"/>
      <w:r>
        <w:t>classes</w:t>
      </w:r>
      <w:proofErr w:type="spellEnd"/>
    </w:p>
    <w:p w14:paraId="2EAC55E5" w14:textId="77777777" w:rsidR="004D5D0D" w:rsidRDefault="004D5D0D" w:rsidP="004D5D0D">
      <w:pPr>
        <w:pStyle w:val="Textprogramovhokdu"/>
        <w:numPr>
          <w:ilvl w:val="0"/>
          <w:numId w:val="0"/>
        </w:numPr>
      </w:pPr>
      <w:r>
        <w:t>|       |   +---</w:t>
      </w:r>
      <w:proofErr w:type="spellStart"/>
      <w:r>
        <w:t>courses</w:t>
      </w:r>
      <w:proofErr w:type="spellEnd"/>
    </w:p>
    <w:p w14:paraId="2467F481" w14:textId="77777777" w:rsidR="004D5D0D" w:rsidRDefault="004D5D0D" w:rsidP="004D5D0D">
      <w:pPr>
        <w:pStyle w:val="Textprogramovhokdu"/>
        <w:numPr>
          <w:ilvl w:val="0"/>
          <w:numId w:val="0"/>
        </w:numPr>
      </w:pPr>
      <w:r>
        <w:t>|       |   +---email</w:t>
      </w:r>
    </w:p>
    <w:p w14:paraId="431BC930" w14:textId="77777777" w:rsidR="004D5D0D" w:rsidRDefault="004D5D0D" w:rsidP="004D5D0D">
      <w:pPr>
        <w:pStyle w:val="Textprogramovhokdu"/>
        <w:numPr>
          <w:ilvl w:val="0"/>
          <w:numId w:val="0"/>
        </w:numPr>
      </w:pPr>
      <w:r>
        <w:t>|       |   +---</w:t>
      </w:r>
      <w:proofErr w:type="spellStart"/>
      <w:r>
        <w:t>lessons</w:t>
      </w:r>
      <w:proofErr w:type="spellEnd"/>
    </w:p>
    <w:p w14:paraId="1C02057D" w14:textId="77777777" w:rsidR="004D5D0D" w:rsidRDefault="004D5D0D" w:rsidP="004D5D0D">
      <w:pPr>
        <w:pStyle w:val="Textprogramovhokdu"/>
        <w:numPr>
          <w:ilvl w:val="0"/>
          <w:numId w:val="0"/>
        </w:numPr>
      </w:pPr>
      <w:r>
        <w:t>|       |   +---</w:t>
      </w:r>
      <w:proofErr w:type="spellStart"/>
      <w:r>
        <w:t>permissions</w:t>
      </w:r>
      <w:proofErr w:type="spellEnd"/>
    </w:p>
    <w:p w14:paraId="1B1AA119" w14:textId="2510A748" w:rsidR="00D91204" w:rsidRDefault="00D91204" w:rsidP="004D5D0D">
      <w:pPr>
        <w:pStyle w:val="Textprogramovhokdu"/>
        <w:numPr>
          <w:ilvl w:val="0"/>
          <w:numId w:val="0"/>
        </w:numPr>
      </w:pPr>
      <w:r>
        <w:t>|       |   +---</w:t>
      </w:r>
      <w:proofErr w:type="spellStart"/>
      <w:r>
        <w:t>providers</w:t>
      </w:r>
      <w:proofErr w:type="spellEnd"/>
    </w:p>
    <w:p w14:paraId="14995817" w14:textId="77777777" w:rsidR="004D5D0D" w:rsidRDefault="004D5D0D" w:rsidP="004D5D0D">
      <w:pPr>
        <w:pStyle w:val="Textprogramovhokdu"/>
        <w:numPr>
          <w:ilvl w:val="0"/>
          <w:numId w:val="0"/>
        </w:numPr>
      </w:pPr>
      <w:r>
        <w:t>|       |   +---</w:t>
      </w:r>
      <w:proofErr w:type="spellStart"/>
      <w:r>
        <w:t>roles</w:t>
      </w:r>
      <w:proofErr w:type="spellEnd"/>
    </w:p>
    <w:p w14:paraId="6286E7C9" w14:textId="4C574696" w:rsidR="004D5D0D" w:rsidRDefault="004D5D0D" w:rsidP="00DD2C54">
      <w:pPr>
        <w:pStyle w:val="Textprogramovhokdu"/>
        <w:numPr>
          <w:ilvl w:val="0"/>
          <w:numId w:val="0"/>
        </w:numPr>
      </w:pPr>
      <w:r>
        <w:t>|       |   \---</w:t>
      </w:r>
      <w:proofErr w:type="spellStart"/>
      <w:r>
        <w:t>users</w:t>
      </w:r>
      <w:proofErr w:type="spellEnd"/>
    </w:p>
    <w:p w14:paraId="6C770486" w14:textId="77777777" w:rsidR="004D5D0D" w:rsidRDefault="004D5D0D" w:rsidP="004D5D0D">
      <w:pPr>
        <w:pStyle w:val="Textprogramovhokdu"/>
        <w:numPr>
          <w:ilvl w:val="0"/>
          <w:numId w:val="0"/>
        </w:numPr>
      </w:pPr>
      <w:r>
        <w:t>|       +---</w:t>
      </w:r>
      <w:proofErr w:type="spellStart"/>
      <w:r>
        <w:t>pages</w:t>
      </w:r>
      <w:proofErr w:type="spellEnd"/>
    </w:p>
    <w:p w14:paraId="725989D1" w14:textId="7D57EB0B" w:rsidR="00D91204" w:rsidRDefault="00D91204" w:rsidP="004D5D0D">
      <w:pPr>
        <w:pStyle w:val="Textprogramovhokdu"/>
        <w:numPr>
          <w:ilvl w:val="0"/>
          <w:numId w:val="0"/>
        </w:numPr>
      </w:pPr>
      <w:r>
        <w:t>|       |   +---</w:t>
      </w:r>
      <w:proofErr w:type="spellStart"/>
      <w:r>
        <w:t>auth</w:t>
      </w:r>
      <w:proofErr w:type="spellEnd"/>
    </w:p>
    <w:p w14:paraId="2CF58836" w14:textId="77777777" w:rsidR="004D5D0D" w:rsidRDefault="004D5D0D" w:rsidP="004D5D0D">
      <w:pPr>
        <w:pStyle w:val="Textprogramovhokdu"/>
        <w:numPr>
          <w:ilvl w:val="0"/>
          <w:numId w:val="0"/>
        </w:numPr>
      </w:pPr>
      <w:r>
        <w:t>|       |   +---</w:t>
      </w:r>
      <w:proofErr w:type="spellStart"/>
      <w:r>
        <w:t>classes</w:t>
      </w:r>
      <w:proofErr w:type="spellEnd"/>
    </w:p>
    <w:p w14:paraId="62773916" w14:textId="77777777" w:rsidR="004D5D0D" w:rsidRDefault="004D5D0D" w:rsidP="004D5D0D">
      <w:pPr>
        <w:pStyle w:val="Textprogramovhokdu"/>
        <w:numPr>
          <w:ilvl w:val="0"/>
          <w:numId w:val="0"/>
        </w:numPr>
      </w:pPr>
      <w:r>
        <w:t>|       |   +---</w:t>
      </w:r>
      <w:proofErr w:type="spellStart"/>
      <w:r>
        <w:t>courses</w:t>
      </w:r>
      <w:proofErr w:type="spellEnd"/>
    </w:p>
    <w:p w14:paraId="12D5E70C" w14:textId="77777777" w:rsidR="004D5D0D" w:rsidRDefault="004D5D0D" w:rsidP="004D5D0D">
      <w:pPr>
        <w:pStyle w:val="Textprogramovhokdu"/>
        <w:numPr>
          <w:ilvl w:val="0"/>
          <w:numId w:val="0"/>
        </w:numPr>
      </w:pPr>
      <w:r>
        <w:lastRenderedPageBreak/>
        <w:t>|       |   +---</w:t>
      </w:r>
      <w:proofErr w:type="spellStart"/>
      <w:r>
        <w:t>lessons</w:t>
      </w:r>
      <w:proofErr w:type="spellEnd"/>
    </w:p>
    <w:p w14:paraId="330D79F9" w14:textId="79ED8525" w:rsidR="004D5D0D" w:rsidRDefault="004D5D0D" w:rsidP="004D5D0D">
      <w:pPr>
        <w:pStyle w:val="Textprogramovhokdu"/>
        <w:numPr>
          <w:ilvl w:val="0"/>
          <w:numId w:val="0"/>
        </w:numPr>
      </w:pPr>
      <w:r>
        <w:t xml:space="preserve">|       |   </w:t>
      </w:r>
      <w:r w:rsidR="00A1573A">
        <w:t>\</w:t>
      </w:r>
      <w:r>
        <w:t>---</w:t>
      </w:r>
      <w:proofErr w:type="spellStart"/>
      <w:r>
        <w:t>users</w:t>
      </w:r>
      <w:proofErr w:type="spellEnd"/>
    </w:p>
    <w:p w14:paraId="6AC14CD8" w14:textId="270D0B4B" w:rsidR="004D5D0D" w:rsidRPr="00B86B56" w:rsidRDefault="004D5D0D" w:rsidP="004D5D0D">
      <w:pPr>
        <w:pStyle w:val="Textprogramovhokdu"/>
        <w:numPr>
          <w:ilvl w:val="0"/>
          <w:numId w:val="0"/>
        </w:numPr>
      </w:pPr>
      <w:r>
        <w:t>|       \---</w:t>
      </w:r>
      <w:proofErr w:type="spellStart"/>
      <w:r>
        <w:t>stylesheets</w:t>
      </w:r>
      <w:proofErr w:type="spellEnd"/>
    </w:p>
    <w:p w14:paraId="6E702A7C" w14:textId="77777777" w:rsidR="00475EE4" w:rsidRDefault="00475EE4" w:rsidP="00304703">
      <w:pPr>
        <w:pStyle w:val="Nadpis3"/>
      </w:pPr>
      <w:bookmarkStart w:id="128" w:name="_Toc151662767"/>
      <w:r>
        <w:t>Backend</w:t>
      </w:r>
      <w:bookmarkEnd w:id="128"/>
    </w:p>
    <w:p w14:paraId="085AAFD3" w14:textId="77777777" w:rsidR="00080C22" w:rsidRDefault="00A1573A" w:rsidP="00FA4365">
      <w:r>
        <w:t xml:space="preserve">Ve složce backend nalezneme ihned několik složek. Ve složce </w:t>
      </w:r>
      <w:proofErr w:type="spellStart"/>
      <w:r>
        <w:t>Config</w:t>
      </w:r>
      <w:proofErr w:type="spellEnd"/>
      <w:r>
        <w:t xml:space="preserve"> nalezneme nastavení připojení k MongoDB databázi. Jedná se o jednoduchý </w:t>
      </w:r>
      <w:proofErr w:type="spellStart"/>
      <w:r>
        <w:t>try</w:t>
      </w:r>
      <w:proofErr w:type="spellEnd"/>
      <w:r>
        <w:t xml:space="preserve"> </w:t>
      </w:r>
      <w:proofErr w:type="spellStart"/>
      <w:r>
        <w:t>catch</w:t>
      </w:r>
      <w:proofErr w:type="spellEnd"/>
      <w:r>
        <w:t xml:space="preserve"> kód, kde se pomocí knihovny mongoose snažíme připojit k databázi. Dále lze vidět složku middleware, ve které se nachází dva soubory, a to jsou </w:t>
      </w:r>
      <w:proofErr w:type="spellStart"/>
      <w:r>
        <w:t>ErrorMiddleware</w:t>
      </w:r>
      <w:proofErr w:type="spellEnd"/>
      <w:r>
        <w:t xml:space="preserve"> a </w:t>
      </w:r>
      <w:proofErr w:type="spellStart"/>
      <w:r>
        <w:t>AuthMiddleware</w:t>
      </w:r>
      <w:proofErr w:type="spellEnd"/>
      <w:r>
        <w:t xml:space="preserve">. </w:t>
      </w:r>
    </w:p>
    <w:p w14:paraId="4ED2CF52" w14:textId="27902F9D" w:rsidR="00FA4365" w:rsidRDefault="00A1573A" w:rsidP="00FA4365">
      <w:proofErr w:type="spellStart"/>
      <w:r>
        <w:t>ErrorMiddleware</w:t>
      </w:r>
      <w:proofErr w:type="spellEnd"/>
      <w:r>
        <w:t xml:space="preserve"> se stará o správné zpracování a zobrazení </w:t>
      </w:r>
      <w:r w:rsidR="00D844CB">
        <w:t>chybových hlášek</w:t>
      </w:r>
      <w:r>
        <w:t xml:space="preserve">, kdekoli na </w:t>
      </w:r>
      <w:proofErr w:type="spellStart"/>
      <w:r>
        <w:t>backendu</w:t>
      </w:r>
      <w:proofErr w:type="spellEnd"/>
      <w:r>
        <w:t xml:space="preserve">. </w:t>
      </w:r>
      <w:proofErr w:type="spellStart"/>
      <w:r>
        <w:t>AuthMiddleware</w:t>
      </w:r>
      <w:proofErr w:type="spellEnd"/>
      <w:r>
        <w:t xml:space="preserve"> má na starosti ověření uživatele a určení jeho pravomocí. </w:t>
      </w:r>
      <w:proofErr w:type="spellStart"/>
      <w:r>
        <w:t>AuthMiddleware</w:t>
      </w:r>
      <w:proofErr w:type="spellEnd"/>
      <w:r>
        <w:t xml:space="preserve"> obsahuje dvě klíčové funkce</w:t>
      </w:r>
      <w:r w:rsidR="00080C22">
        <w:t>,</w:t>
      </w:r>
      <w:r>
        <w:t xml:space="preserve"> a to </w:t>
      </w:r>
      <w:proofErr w:type="spellStart"/>
      <w:r>
        <w:t>authenticate</w:t>
      </w:r>
      <w:proofErr w:type="spellEnd"/>
      <w:r>
        <w:t xml:space="preserve"> a </w:t>
      </w:r>
      <w:proofErr w:type="spellStart"/>
      <w:r>
        <w:t>authorize</w:t>
      </w:r>
      <w:proofErr w:type="spellEnd"/>
      <w:r>
        <w:t xml:space="preserve">. </w:t>
      </w:r>
      <w:proofErr w:type="spellStart"/>
      <w:r>
        <w:t>Authenticate</w:t>
      </w:r>
      <w:proofErr w:type="spellEnd"/>
      <w:r>
        <w:t xml:space="preserve"> slouží pro ověření totožnosti uživatele, používá u všech rout, kromě </w:t>
      </w:r>
      <w:r w:rsidR="00080C22">
        <w:t xml:space="preserve">routy </w:t>
      </w:r>
      <w:r>
        <w:t>login</w:t>
      </w:r>
      <w:r w:rsidR="00080C22">
        <w:t>, která slouží pro přihlášení uživatele.</w:t>
      </w:r>
      <w:r w:rsidR="00877817">
        <w:t xml:space="preserve"> Uživatel se ověřuje pomocí JWT (JSON Web Tokenu), který se generuje při přihlášení uživatele po zadání správné kombinace emailu a hesla. </w:t>
      </w:r>
      <w:r w:rsidR="00080C22">
        <w:t xml:space="preserve">Druhá klíčová funkce je </w:t>
      </w:r>
      <w:proofErr w:type="spellStart"/>
      <w:r w:rsidR="00080C22">
        <w:t>authorize</w:t>
      </w:r>
      <w:proofErr w:type="spellEnd"/>
      <w:r w:rsidR="00080C22">
        <w:t>, která slouží pro ověření pravomocí uživatele. Používá se u rout, které potřebují důležitější pravomoci.</w:t>
      </w:r>
      <w:r w:rsidR="00312E7C">
        <w:t xml:space="preserve"> </w:t>
      </w:r>
      <w:proofErr w:type="spellStart"/>
      <w:r w:rsidR="00312E7C">
        <w:t>Authorize</w:t>
      </w:r>
      <w:proofErr w:type="spellEnd"/>
      <w:r w:rsidR="00312E7C">
        <w:t xml:space="preserve"> obsahuje parametr pravomocí a může jednat o jednu pravomoci jako text anebo pole pravomocí.</w:t>
      </w:r>
    </w:p>
    <w:p w14:paraId="01F1FD35" w14:textId="70165236" w:rsidR="00080C22" w:rsidRPr="00FA4365" w:rsidRDefault="00080C22" w:rsidP="00FA4365">
      <w:r>
        <w:t xml:space="preserve">Dále lze vidět složku </w:t>
      </w:r>
      <w:proofErr w:type="spellStart"/>
      <w:r>
        <w:t>EmailConfig</w:t>
      </w:r>
      <w:proofErr w:type="spellEnd"/>
      <w:r>
        <w:t xml:space="preserve">, která slouží pro nastavení posílání emailů. Emaily se posílají pomocí knihovny Nodemailer přes </w:t>
      </w:r>
      <w:r w:rsidR="009763BA">
        <w:t>emailového klienta</w:t>
      </w:r>
      <w:r>
        <w:t xml:space="preserve"> společnosti </w:t>
      </w:r>
      <w:proofErr w:type="spellStart"/>
      <w:r>
        <w:t>Sendinblue</w:t>
      </w:r>
      <w:proofErr w:type="spellEnd"/>
      <w:r w:rsidR="00B44EDB">
        <w:t xml:space="preserve">, která umožňuje posílat emaily pomocí jejich personifikovaného </w:t>
      </w:r>
      <w:r w:rsidR="00B81BA0">
        <w:t>API</w:t>
      </w:r>
      <w:r w:rsidR="00B44EDB">
        <w:t xml:space="preserve"> klíče</w:t>
      </w:r>
      <w:r>
        <w:t xml:space="preserve">. Více o emailu v následujících sekcích. Ve složce s názvem backend se nachází další tři složky a to </w:t>
      </w:r>
      <w:proofErr w:type="spellStart"/>
      <w:r>
        <w:t>models</w:t>
      </w:r>
      <w:proofErr w:type="spellEnd"/>
      <w:r>
        <w:t xml:space="preserve">, </w:t>
      </w:r>
      <w:proofErr w:type="spellStart"/>
      <w:r>
        <w:t>routes</w:t>
      </w:r>
      <w:proofErr w:type="spellEnd"/>
      <w:r>
        <w:t xml:space="preserve"> a </w:t>
      </w:r>
      <w:proofErr w:type="spellStart"/>
      <w:r>
        <w:t>controllers</w:t>
      </w:r>
      <w:proofErr w:type="spellEnd"/>
      <w:r>
        <w:t>, o nich také více v následujících sekcích.</w:t>
      </w:r>
    </w:p>
    <w:p w14:paraId="601AC4E4" w14:textId="5003AFFD" w:rsidR="00475EE4" w:rsidRDefault="0087084C" w:rsidP="00304703">
      <w:pPr>
        <w:pStyle w:val="Nadpis4"/>
      </w:pPr>
      <w:r>
        <w:t>Modely</w:t>
      </w:r>
    </w:p>
    <w:p w14:paraId="46906393" w14:textId="42DBDEA9" w:rsidR="008E49A3" w:rsidRPr="00FA4365" w:rsidRDefault="00AA4C1C" w:rsidP="00FA4365">
      <w:r>
        <w:t>Ve složce Modely nalezneme modely neboli schémata jednotlivých souborů v kolekci. Schémata určují, jak budou vypadat ukládaná data a jednotlivé položky v souboru a jejich typ</w:t>
      </w:r>
      <w:r w:rsidR="00AF2E8E">
        <w:t xml:space="preserve">. Může se jednat například o položku </w:t>
      </w:r>
      <w:proofErr w:type="spellStart"/>
      <w:r w:rsidR="00AF2E8E">
        <w:t>title</w:t>
      </w:r>
      <w:proofErr w:type="spellEnd"/>
      <w:r w:rsidR="00AF2E8E">
        <w:t xml:space="preserve"> s typem </w:t>
      </w:r>
      <w:proofErr w:type="spellStart"/>
      <w:proofErr w:type="gramStart"/>
      <w:r w:rsidR="00AF2E8E">
        <w:t>string</w:t>
      </w:r>
      <w:proofErr w:type="spellEnd"/>
      <w:r w:rsidR="00AF2E8E">
        <w:t>,</w:t>
      </w:r>
      <w:proofErr w:type="gramEnd"/>
      <w:r w:rsidR="00AF2E8E">
        <w:t xml:space="preserve"> neboli text. Jednotlivé části aplikace mají svůj vlastní model. Každý model je pojmenovaný dle dané části aplikace. Jednotlivé schémata se dělí na položky </w:t>
      </w:r>
      <w:proofErr w:type="spellStart"/>
      <w:r w:rsidR="00AF2E8E">
        <w:t>trv</w:t>
      </w:r>
      <w:proofErr w:type="spellEnd"/>
      <w:r w:rsidR="00AF2E8E">
        <w:t xml:space="preserve">. </w:t>
      </w:r>
      <w:proofErr w:type="spellStart"/>
      <w:r w:rsidR="00AF2E8E">
        <w:t>fieldy</w:t>
      </w:r>
      <w:proofErr w:type="spellEnd"/>
      <w:r w:rsidR="00312E7C">
        <w:t>,</w:t>
      </w:r>
      <w:r w:rsidR="00AF2E8E">
        <w:t xml:space="preserve"> které představují jednotlivé hodnoty dat. Takže kolekce se dělí na soubory a soubory se dělí na </w:t>
      </w:r>
      <w:proofErr w:type="spellStart"/>
      <w:r w:rsidR="00AF2E8E">
        <w:t>fieldy</w:t>
      </w:r>
      <w:proofErr w:type="spellEnd"/>
      <w:r w:rsidR="00AF2E8E">
        <w:t>. Pomocí modelů se vytváří, získávají, upravují a mažou dané soubory v kolekcích. Lze pracovat i s několika soubory najednou.</w:t>
      </w:r>
    </w:p>
    <w:p w14:paraId="7E0043C1" w14:textId="6CB57721" w:rsidR="00475EE4" w:rsidRDefault="0087084C" w:rsidP="00304703">
      <w:pPr>
        <w:pStyle w:val="Nadpis4"/>
      </w:pPr>
      <w:r>
        <w:t xml:space="preserve">Konfigurace </w:t>
      </w:r>
      <w:r w:rsidR="00475EE4">
        <w:t>server</w:t>
      </w:r>
      <w:r>
        <w:t>u</w:t>
      </w:r>
    </w:p>
    <w:p w14:paraId="559C92B7" w14:textId="2631580A" w:rsidR="00FA4365" w:rsidRDefault="00312E7C" w:rsidP="00FA4365">
      <w:r>
        <w:t>Složka backend také obsahuje soubor s konfigurací express serveru, který obsahuje nastavení express serveru a klíčové routy. Nastavení serveru obsahuje číslo portu, na kterém server běží, vyhodnocení prostředí</w:t>
      </w:r>
      <w:r w:rsidR="00BD50E7">
        <w:t>,</w:t>
      </w:r>
      <w:r>
        <w:t xml:space="preserve"> ve kterém se server nachází (produkce nebo vývoj) a také nastavení použití JSON komunikace a </w:t>
      </w:r>
      <w:proofErr w:type="spellStart"/>
      <w:r>
        <w:t>errorMiddlewaru</w:t>
      </w:r>
      <w:proofErr w:type="spellEnd"/>
      <w:r>
        <w:t>.</w:t>
      </w:r>
      <w:r w:rsidR="00BD50E7">
        <w:t xml:space="preserve"> Klíčové routy mají prefix api a poté název dané části aplikace a následně se na každou cestu váže soubor s detailními routy a </w:t>
      </w:r>
      <w:proofErr w:type="spellStart"/>
      <w:r w:rsidR="00FA0C28">
        <w:t>controller</w:t>
      </w:r>
      <w:r w:rsidR="00BD50E7">
        <w:t>y</w:t>
      </w:r>
      <w:proofErr w:type="spellEnd"/>
      <w:r w:rsidR="00BD50E7">
        <w:t xml:space="preserve"> pro zajištění přehlednosti kódu.</w:t>
      </w:r>
    </w:p>
    <w:p w14:paraId="3C04BCA3" w14:textId="77777777" w:rsidR="005F1577" w:rsidRDefault="005F1577" w:rsidP="00FA4365"/>
    <w:p w14:paraId="60BBD356" w14:textId="77777777" w:rsidR="005F1577" w:rsidRDefault="005F1577" w:rsidP="00FA4365"/>
    <w:p w14:paraId="3399676C" w14:textId="77777777" w:rsidR="005F1577" w:rsidRDefault="005F1577" w:rsidP="00FA4365"/>
    <w:p w14:paraId="08A6C42A" w14:textId="21863799" w:rsidR="00BD50E7" w:rsidRDefault="00BD50E7" w:rsidP="00BD50E7">
      <w:pPr>
        <w:pStyle w:val="Titulek"/>
      </w:pPr>
      <w:bookmarkStart w:id="129" w:name="_Toc151662807"/>
      <w:r>
        <w:t xml:space="preserve">Výpis </w:t>
      </w:r>
      <w:fldSimple w:instr=" SEQ Výpis \* ARABIC ">
        <w:r w:rsidR="00810B71">
          <w:rPr>
            <w:noProof/>
          </w:rPr>
          <w:t>5</w:t>
        </w:r>
      </w:fldSimple>
      <w:r>
        <w:t xml:space="preserve"> - Konfigurace express serveru (zdroj: autor)</w:t>
      </w:r>
      <w:bookmarkEnd w:id="129"/>
    </w:p>
    <w:p w14:paraId="3DE59424" w14:textId="6676466F" w:rsidR="00BD50E7" w:rsidRDefault="00BD50E7" w:rsidP="00BD50E7">
      <w:pPr>
        <w:pStyle w:val="Textprogramovhokdu"/>
        <w:numPr>
          <w:ilvl w:val="0"/>
          <w:numId w:val="25"/>
        </w:numPr>
      </w:pPr>
      <w:r>
        <w:t>//...</w:t>
      </w:r>
    </w:p>
    <w:p w14:paraId="6611D59A" w14:textId="77777777" w:rsidR="00BD50E7" w:rsidRDefault="00BD50E7" w:rsidP="00BD50E7">
      <w:pPr>
        <w:pStyle w:val="Textprogramovhokdu"/>
        <w:numPr>
          <w:ilvl w:val="0"/>
          <w:numId w:val="25"/>
        </w:numPr>
      </w:pPr>
    </w:p>
    <w:p w14:paraId="00ACDE0F" w14:textId="50F40EB8" w:rsidR="00BD50E7" w:rsidRDefault="00BD50E7" w:rsidP="00BD50E7">
      <w:pPr>
        <w:pStyle w:val="Textprogramovhokdu"/>
        <w:numPr>
          <w:ilvl w:val="0"/>
          <w:numId w:val="25"/>
        </w:numPr>
      </w:pPr>
      <w:proofErr w:type="spellStart"/>
      <w:proofErr w:type="gramStart"/>
      <w:r>
        <w:t>connectDB</w:t>
      </w:r>
      <w:proofErr w:type="spellEnd"/>
      <w:r>
        <w:t>(</w:t>
      </w:r>
      <w:proofErr w:type="gramEnd"/>
      <w:r>
        <w:t>)</w:t>
      </w:r>
    </w:p>
    <w:p w14:paraId="02CF9DF3" w14:textId="77777777" w:rsidR="00BD50E7" w:rsidRDefault="00BD50E7" w:rsidP="00BD50E7">
      <w:pPr>
        <w:pStyle w:val="Textprogramovhokdu"/>
      </w:pPr>
    </w:p>
    <w:p w14:paraId="71EB251A" w14:textId="77777777" w:rsidR="00BD50E7" w:rsidRDefault="00BD50E7" w:rsidP="00BD50E7">
      <w:pPr>
        <w:pStyle w:val="Textprogramovhokdu"/>
      </w:pPr>
      <w:proofErr w:type="spellStart"/>
      <w:r>
        <w:t>const</w:t>
      </w:r>
      <w:proofErr w:type="spellEnd"/>
      <w:r>
        <w:t xml:space="preserve"> </w:t>
      </w:r>
      <w:proofErr w:type="spellStart"/>
      <w:r>
        <w:t>app</w:t>
      </w:r>
      <w:proofErr w:type="spellEnd"/>
      <w:r>
        <w:t xml:space="preserve"> = </w:t>
      </w:r>
      <w:proofErr w:type="gramStart"/>
      <w:r>
        <w:t>express(</w:t>
      </w:r>
      <w:proofErr w:type="gramEnd"/>
      <w:r>
        <w:t>)</w:t>
      </w:r>
    </w:p>
    <w:p w14:paraId="64FB5A21" w14:textId="77777777" w:rsidR="00BD50E7" w:rsidRDefault="00BD50E7" w:rsidP="00BD50E7">
      <w:pPr>
        <w:pStyle w:val="Textprogramovhokdu"/>
      </w:pPr>
    </w:p>
    <w:p w14:paraId="19BD8313" w14:textId="77777777" w:rsidR="00BD50E7" w:rsidRDefault="00BD50E7" w:rsidP="00BD50E7">
      <w:pPr>
        <w:pStyle w:val="Textprogramovhokdu"/>
      </w:pPr>
      <w:proofErr w:type="spellStart"/>
      <w:r>
        <w:t>app.use</w:t>
      </w:r>
      <w:proofErr w:type="spellEnd"/>
      <w:r>
        <w:t>(</w:t>
      </w:r>
      <w:proofErr w:type="spellStart"/>
      <w:proofErr w:type="gramStart"/>
      <w:r>
        <w:t>express.json</w:t>
      </w:r>
      <w:proofErr w:type="spellEnd"/>
      <w:proofErr w:type="gramEnd"/>
      <w:r>
        <w:t>())</w:t>
      </w:r>
    </w:p>
    <w:p w14:paraId="165A36A3" w14:textId="77777777" w:rsidR="00BD50E7" w:rsidRDefault="00BD50E7" w:rsidP="00BD50E7">
      <w:pPr>
        <w:pStyle w:val="Textprogramovhokdu"/>
      </w:pPr>
      <w:proofErr w:type="spellStart"/>
      <w:proofErr w:type="gramStart"/>
      <w:r>
        <w:t>app.use</w:t>
      </w:r>
      <w:proofErr w:type="spellEnd"/>
      <w:r>
        <w:t>(</w:t>
      </w:r>
      <w:proofErr w:type="spellStart"/>
      <w:proofErr w:type="gramEnd"/>
      <w:r>
        <w:t>express.urlencoded</w:t>
      </w:r>
      <w:proofErr w:type="spellEnd"/>
      <w:r>
        <w:t>({</w:t>
      </w:r>
      <w:proofErr w:type="spellStart"/>
      <w:r>
        <w:t>extended</w:t>
      </w:r>
      <w:proofErr w:type="spellEnd"/>
      <w:r>
        <w:t xml:space="preserve">: </w:t>
      </w:r>
      <w:proofErr w:type="spellStart"/>
      <w:r>
        <w:t>false</w:t>
      </w:r>
      <w:proofErr w:type="spellEnd"/>
      <w:r>
        <w:t>}))</w:t>
      </w:r>
    </w:p>
    <w:p w14:paraId="1DEED0AD" w14:textId="7C2D724F" w:rsidR="00BD50E7" w:rsidRDefault="007610F9" w:rsidP="00BD50E7">
      <w:pPr>
        <w:pStyle w:val="Textprogramovhokdu"/>
      </w:pPr>
      <w:r>
        <w:t>…</w:t>
      </w:r>
    </w:p>
    <w:p w14:paraId="6DC83EEF" w14:textId="77777777" w:rsidR="00BD50E7" w:rsidRDefault="00BD50E7" w:rsidP="00BD50E7">
      <w:pPr>
        <w:pStyle w:val="Textprogramovhokdu"/>
      </w:pPr>
      <w:proofErr w:type="spellStart"/>
      <w:proofErr w:type="gramStart"/>
      <w:r>
        <w:t>app.use</w:t>
      </w:r>
      <w:proofErr w:type="spellEnd"/>
      <w:r>
        <w:t>(</w:t>
      </w:r>
      <w:proofErr w:type="gramEnd"/>
      <w:r>
        <w:t>"/api/</w:t>
      </w:r>
      <w:proofErr w:type="spellStart"/>
      <w:r>
        <w:t>courses</w:t>
      </w:r>
      <w:proofErr w:type="spellEnd"/>
      <w:r>
        <w:t xml:space="preserve">", </w:t>
      </w:r>
      <w:proofErr w:type="spellStart"/>
      <w:r>
        <w:t>require</w:t>
      </w:r>
      <w:proofErr w:type="spellEnd"/>
      <w:r>
        <w:t>("./</w:t>
      </w:r>
      <w:proofErr w:type="spellStart"/>
      <w:r>
        <w:t>routes</w:t>
      </w:r>
      <w:proofErr w:type="spellEnd"/>
      <w:r>
        <w:t>/</w:t>
      </w:r>
      <w:proofErr w:type="spellStart"/>
      <w:r>
        <w:t>courseRoutes</w:t>
      </w:r>
      <w:proofErr w:type="spellEnd"/>
      <w:r>
        <w:t>"))</w:t>
      </w:r>
    </w:p>
    <w:p w14:paraId="3623389B" w14:textId="77777777" w:rsidR="00BD50E7" w:rsidRDefault="00BD50E7" w:rsidP="00BD50E7">
      <w:pPr>
        <w:pStyle w:val="Textprogramovhokdu"/>
      </w:pPr>
      <w:proofErr w:type="spellStart"/>
      <w:proofErr w:type="gramStart"/>
      <w:r>
        <w:t>app.use</w:t>
      </w:r>
      <w:proofErr w:type="spellEnd"/>
      <w:r>
        <w:t>(</w:t>
      </w:r>
      <w:proofErr w:type="gramEnd"/>
      <w:r>
        <w:t>"/api/</w:t>
      </w:r>
      <w:proofErr w:type="spellStart"/>
      <w:r>
        <w:t>users</w:t>
      </w:r>
      <w:proofErr w:type="spellEnd"/>
      <w:r>
        <w:t xml:space="preserve">", </w:t>
      </w:r>
      <w:proofErr w:type="spellStart"/>
      <w:r>
        <w:t>require</w:t>
      </w:r>
      <w:proofErr w:type="spellEnd"/>
      <w:r>
        <w:t>("./</w:t>
      </w:r>
      <w:proofErr w:type="spellStart"/>
      <w:r>
        <w:t>routes</w:t>
      </w:r>
      <w:proofErr w:type="spellEnd"/>
      <w:r>
        <w:t>/</w:t>
      </w:r>
      <w:proofErr w:type="spellStart"/>
      <w:r>
        <w:t>userRoutes</w:t>
      </w:r>
      <w:proofErr w:type="spellEnd"/>
      <w:r>
        <w:t>"))</w:t>
      </w:r>
    </w:p>
    <w:p w14:paraId="003F6DCD" w14:textId="77777777" w:rsidR="00BD50E7" w:rsidRDefault="00BD50E7" w:rsidP="00BD50E7">
      <w:pPr>
        <w:pStyle w:val="Textprogramovhokdu"/>
      </w:pPr>
      <w:proofErr w:type="spellStart"/>
      <w:proofErr w:type="gramStart"/>
      <w:r>
        <w:t>app.use</w:t>
      </w:r>
      <w:proofErr w:type="spellEnd"/>
      <w:r>
        <w:t>(</w:t>
      </w:r>
      <w:proofErr w:type="gramEnd"/>
      <w:r>
        <w:t>"/api/</w:t>
      </w:r>
      <w:proofErr w:type="spellStart"/>
      <w:r>
        <w:t>classes</w:t>
      </w:r>
      <w:proofErr w:type="spellEnd"/>
      <w:r>
        <w:t xml:space="preserve">", </w:t>
      </w:r>
      <w:proofErr w:type="spellStart"/>
      <w:r>
        <w:t>require</w:t>
      </w:r>
      <w:proofErr w:type="spellEnd"/>
      <w:r>
        <w:t>("./</w:t>
      </w:r>
      <w:proofErr w:type="spellStart"/>
      <w:r>
        <w:t>routes</w:t>
      </w:r>
      <w:proofErr w:type="spellEnd"/>
      <w:r>
        <w:t>/</w:t>
      </w:r>
      <w:proofErr w:type="spellStart"/>
      <w:r>
        <w:t>classRoutes</w:t>
      </w:r>
      <w:proofErr w:type="spellEnd"/>
      <w:r>
        <w:t>"))</w:t>
      </w:r>
    </w:p>
    <w:p w14:paraId="1C63FCA2" w14:textId="77777777" w:rsidR="00BD50E7" w:rsidRDefault="00BD50E7" w:rsidP="00BD50E7">
      <w:pPr>
        <w:pStyle w:val="Textprogramovhokdu"/>
      </w:pPr>
      <w:proofErr w:type="spellStart"/>
      <w:proofErr w:type="gramStart"/>
      <w:r>
        <w:t>app.use</w:t>
      </w:r>
      <w:proofErr w:type="spellEnd"/>
      <w:r>
        <w:t>(</w:t>
      </w:r>
      <w:proofErr w:type="gramEnd"/>
      <w:r>
        <w:t>"/api/</w:t>
      </w:r>
      <w:proofErr w:type="spellStart"/>
      <w:r>
        <w:t>lessons</w:t>
      </w:r>
      <w:proofErr w:type="spellEnd"/>
      <w:r>
        <w:t xml:space="preserve">", </w:t>
      </w:r>
      <w:proofErr w:type="spellStart"/>
      <w:r>
        <w:t>require</w:t>
      </w:r>
      <w:proofErr w:type="spellEnd"/>
      <w:r>
        <w:t>("./</w:t>
      </w:r>
      <w:proofErr w:type="spellStart"/>
      <w:r>
        <w:t>routes</w:t>
      </w:r>
      <w:proofErr w:type="spellEnd"/>
      <w:r>
        <w:t>/</w:t>
      </w:r>
      <w:proofErr w:type="spellStart"/>
      <w:r>
        <w:t>lessonRoutes</w:t>
      </w:r>
      <w:proofErr w:type="spellEnd"/>
      <w:r>
        <w:t>"))</w:t>
      </w:r>
    </w:p>
    <w:p w14:paraId="42DF9E4E" w14:textId="77777777" w:rsidR="00BD50E7" w:rsidRDefault="00BD50E7" w:rsidP="00BD50E7">
      <w:pPr>
        <w:pStyle w:val="Textprogramovhokdu"/>
      </w:pPr>
      <w:proofErr w:type="spellStart"/>
      <w:proofErr w:type="gramStart"/>
      <w:r>
        <w:t>app.use</w:t>
      </w:r>
      <w:proofErr w:type="spellEnd"/>
      <w:r>
        <w:t>(</w:t>
      </w:r>
      <w:proofErr w:type="gramEnd"/>
      <w:r>
        <w:t>"/api/</w:t>
      </w:r>
      <w:proofErr w:type="spellStart"/>
      <w:r>
        <w:t>roles</w:t>
      </w:r>
      <w:proofErr w:type="spellEnd"/>
      <w:r>
        <w:t xml:space="preserve">", </w:t>
      </w:r>
      <w:proofErr w:type="spellStart"/>
      <w:r>
        <w:t>require</w:t>
      </w:r>
      <w:proofErr w:type="spellEnd"/>
      <w:r>
        <w:t>("./</w:t>
      </w:r>
      <w:proofErr w:type="spellStart"/>
      <w:r>
        <w:t>routes</w:t>
      </w:r>
      <w:proofErr w:type="spellEnd"/>
      <w:r>
        <w:t>/</w:t>
      </w:r>
      <w:proofErr w:type="spellStart"/>
      <w:r>
        <w:t>roleRoutes</w:t>
      </w:r>
      <w:proofErr w:type="spellEnd"/>
      <w:r>
        <w:t>"))</w:t>
      </w:r>
    </w:p>
    <w:p w14:paraId="17C8FB31" w14:textId="77777777" w:rsidR="00BD50E7" w:rsidRDefault="00BD50E7" w:rsidP="00BD50E7">
      <w:pPr>
        <w:pStyle w:val="Textprogramovhokdu"/>
      </w:pPr>
      <w:proofErr w:type="spellStart"/>
      <w:proofErr w:type="gramStart"/>
      <w:r>
        <w:t>app.use</w:t>
      </w:r>
      <w:proofErr w:type="spellEnd"/>
      <w:r>
        <w:t>(</w:t>
      </w:r>
      <w:proofErr w:type="gramEnd"/>
      <w:r>
        <w:t>"/api/</w:t>
      </w:r>
      <w:proofErr w:type="spellStart"/>
      <w:r>
        <w:t>attendances</w:t>
      </w:r>
      <w:proofErr w:type="spellEnd"/>
      <w:r>
        <w:t xml:space="preserve">", </w:t>
      </w:r>
      <w:proofErr w:type="spellStart"/>
      <w:r>
        <w:t>require</w:t>
      </w:r>
      <w:proofErr w:type="spellEnd"/>
      <w:r>
        <w:t>("./</w:t>
      </w:r>
      <w:proofErr w:type="spellStart"/>
      <w:r>
        <w:t>routes</w:t>
      </w:r>
      <w:proofErr w:type="spellEnd"/>
      <w:r>
        <w:t>/</w:t>
      </w:r>
      <w:proofErr w:type="spellStart"/>
      <w:r>
        <w:t>attendanceRoutes</w:t>
      </w:r>
      <w:proofErr w:type="spellEnd"/>
      <w:r>
        <w:t>"))</w:t>
      </w:r>
    </w:p>
    <w:p w14:paraId="14594D03" w14:textId="77777777" w:rsidR="00BD50E7" w:rsidRDefault="00BD50E7" w:rsidP="00BD50E7">
      <w:pPr>
        <w:pStyle w:val="Textprogramovhokdu"/>
      </w:pPr>
      <w:proofErr w:type="spellStart"/>
      <w:proofErr w:type="gramStart"/>
      <w:r>
        <w:t>app.use</w:t>
      </w:r>
      <w:proofErr w:type="spellEnd"/>
      <w:r>
        <w:t>(</w:t>
      </w:r>
      <w:proofErr w:type="gramEnd"/>
      <w:r>
        <w:t>"/api/</w:t>
      </w:r>
      <w:proofErr w:type="spellStart"/>
      <w:r>
        <w:t>permissions</w:t>
      </w:r>
      <w:proofErr w:type="spellEnd"/>
      <w:r>
        <w:t xml:space="preserve">", </w:t>
      </w:r>
      <w:proofErr w:type="spellStart"/>
      <w:r>
        <w:t>require</w:t>
      </w:r>
      <w:proofErr w:type="spellEnd"/>
      <w:r>
        <w:t>("./</w:t>
      </w:r>
      <w:proofErr w:type="spellStart"/>
      <w:r>
        <w:t>routes</w:t>
      </w:r>
      <w:proofErr w:type="spellEnd"/>
      <w:r>
        <w:t>/</w:t>
      </w:r>
      <w:proofErr w:type="spellStart"/>
      <w:r>
        <w:t>permissionRoutes</w:t>
      </w:r>
      <w:proofErr w:type="spellEnd"/>
      <w:r>
        <w:t>"))</w:t>
      </w:r>
    </w:p>
    <w:p w14:paraId="40EC2722" w14:textId="77777777" w:rsidR="00BD50E7" w:rsidRDefault="00BD50E7" w:rsidP="00BD50E7">
      <w:pPr>
        <w:pStyle w:val="Textprogramovhokdu"/>
      </w:pPr>
      <w:proofErr w:type="spellStart"/>
      <w:proofErr w:type="gramStart"/>
      <w:r>
        <w:t>app.use</w:t>
      </w:r>
      <w:proofErr w:type="spellEnd"/>
      <w:r>
        <w:t>(</w:t>
      </w:r>
      <w:proofErr w:type="gramEnd"/>
      <w:r>
        <w:t>"/api/</w:t>
      </w:r>
      <w:proofErr w:type="spellStart"/>
      <w:r>
        <w:t>sendemail</w:t>
      </w:r>
      <w:proofErr w:type="spellEnd"/>
      <w:r>
        <w:t xml:space="preserve">", </w:t>
      </w:r>
      <w:proofErr w:type="spellStart"/>
      <w:r>
        <w:t>require</w:t>
      </w:r>
      <w:proofErr w:type="spellEnd"/>
      <w:r>
        <w:t>("./</w:t>
      </w:r>
      <w:proofErr w:type="spellStart"/>
      <w:r>
        <w:t>routes</w:t>
      </w:r>
      <w:proofErr w:type="spellEnd"/>
      <w:r>
        <w:t>/</w:t>
      </w:r>
      <w:proofErr w:type="spellStart"/>
      <w:r>
        <w:t>emailRoutes</w:t>
      </w:r>
      <w:proofErr w:type="spellEnd"/>
      <w:r>
        <w:t>"))</w:t>
      </w:r>
    </w:p>
    <w:p w14:paraId="3EA62249" w14:textId="77777777" w:rsidR="00BD50E7" w:rsidRDefault="00BD50E7" w:rsidP="00BD50E7">
      <w:pPr>
        <w:pStyle w:val="Textprogramovhokdu"/>
      </w:pPr>
    </w:p>
    <w:p w14:paraId="067E29AF" w14:textId="77777777" w:rsidR="00BD50E7" w:rsidRDefault="00BD50E7" w:rsidP="00BD50E7">
      <w:pPr>
        <w:pStyle w:val="Textprogramovhokdu"/>
      </w:pPr>
      <w:proofErr w:type="spellStart"/>
      <w:proofErr w:type="gramStart"/>
      <w:r>
        <w:t>if</w:t>
      </w:r>
      <w:proofErr w:type="spellEnd"/>
      <w:r>
        <w:t>(</w:t>
      </w:r>
      <w:proofErr w:type="spellStart"/>
      <w:proofErr w:type="gramEnd"/>
      <w:r>
        <w:t>process.env.NODE_ENV</w:t>
      </w:r>
      <w:proofErr w:type="spellEnd"/>
      <w:r>
        <w:t xml:space="preserve"> == "</w:t>
      </w:r>
      <w:proofErr w:type="spellStart"/>
      <w:r>
        <w:t>production</w:t>
      </w:r>
      <w:proofErr w:type="spellEnd"/>
      <w:r>
        <w:t>") {</w:t>
      </w:r>
    </w:p>
    <w:p w14:paraId="3111C5EA" w14:textId="77777777" w:rsidR="00BD50E7" w:rsidRDefault="00BD50E7" w:rsidP="00BD50E7">
      <w:pPr>
        <w:pStyle w:val="Textprogramovhokdu"/>
      </w:pPr>
      <w:r>
        <w:t xml:space="preserve">    </w:t>
      </w:r>
      <w:proofErr w:type="spellStart"/>
      <w:proofErr w:type="gramStart"/>
      <w:r>
        <w:t>app.use</w:t>
      </w:r>
      <w:proofErr w:type="spellEnd"/>
      <w:r>
        <w:t>(</w:t>
      </w:r>
      <w:proofErr w:type="spellStart"/>
      <w:proofErr w:type="gramEnd"/>
      <w:r>
        <w:t>express.static</w:t>
      </w:r>
      <w:proofErr w:type="spellEnd"/>
      <w:r>
        <w:t>(</w:t>
      </w:r>
      <w:proofErr w:type="spellStart"/>
      <w:r>
        <w:t>path.join</w:t>
      </w:r>
      <w:proofErr w:type="spellEnd"/>
      <w:r>
        <w:t>(__</w:t>
      </w:r>
      <w:proofErr w:type="spellStart"/>
      <w:r>
        <w:t>dirname</w:t>
      </w:r>
      <w:proofErr w:type="spellEnd"/>
      <w:r>
        <w:t>, "..", "frontend", "build")))</w:t>
      </w:r>
    </w:p>
    <w:p w14:paraId="11E26359" w14:textId="77777777" w:rsidR="00BD50E7" w:rsidRDefault="00BD50E7" w:rsidP="00BD50E7">
      <w:pPr>
        <w:pStyle w:val="Textprogramovhokdu"/>
      </w:pPr>
    </w:p>
    <w:p w14:paraId="350A0FCB" w14:textId="77777777" w:rsidR="00BD50E7" w:rsidRDefault="00BD50E7" w:rsidP="00BD50E7">
      <w:pPr>
        <w:pStyle w:val="Textprogramovhokdu"/>
      </w:pPr>
      <w:r>
        <w:t xml:space="preserve">    </w:t>
      </w:r>
      <w:proofErr w:type="spellStart"/>
      <w:proofErr w:type="gramStart"/>
      <w:r>
        <w:t>app.get</w:t>
      </w:r>
      <w:proofErr w:type="spellEnd"/>
      <w:r>
        <w:t>(</w:t>
      </w:r>
      <w:proofErr w:type="gramEnd"/>
      <w:r>
        <w:t>"*", (</w:t>
      </w:r>
      <w:proofErr w:type="spellStart"/>
      <w:r>
        <w:t>req</w:t>
      </w:r>
      <w:proofErr w:type="spellEnd"/>
      <w:r>
        <w:t xml:space="preserve">, res) =&gt; </w:t>
      </w:r>
      <w:proofErr w:type="spellStart"/>
      <w:r>
        <w:t>res.sendFile</w:t>
      </w:r>
      <w:proofErr w:type="spellEnd"/>
      <w:r>
        <w:t>(</w:t>
      </w:r>
      <w:proofErr w:type="spellStart"/>
      <w:r>
        <w:t>path.resolve</w:t>
      </w:r>
      <w:proofErr w:type="spellEnd"/>
      <w:r>
        <w:t>(__</w:t>
      </w:r>
      <w:proofErr w:type="spellStart"/>
      <w:r>
        <w:t>dirname</w:t>
      </w:r>
      <w:proofErr w:type="spellEnd"/>
      <w:r>
        <w:t>, "..", "frontend", "build", "index.html")))</w:t>
      </w:r>
    </w:p>
    <w:p w14:paraId="5E0CBD01" w14:textId="77777777" w:rsidR="00BD50E7" w:rsidRDefault="00BD50E7" w:rsidP="00BD50E7">
      <w:pPr>
        <w:pStyle w:val="Textprogramovhokdu"/>
      </w:pPr>
      <w:r>
        <w:t xml:space="preserve">} </w:t>
      </w:r>
      <w:proofErr w:type="spellStart"/>
      <w:r>
        <w:t>else</w:t>
      </w:r>
      <w:proofErr w:type="spellEnd"/>
      <w:r>
        <w:t xml:space="preserve"> {</w:t>
      </w:r>
    </w:p>
    <w:p w14:paraId="29BBBC89" w14:textId="77777777" w:rsidR="00BD50E7" w:rsidRDefault="00BD50E7" w:rsidP="00BD50E7">
      <w:pPr>
        <w:pStyle w:val="Textprogramovhokdu"/>
      </w:pPr>
      <w:r>
        <w:t xml:space="preserve">    </w:t>
      </w:r>
      <w:proofErr w:type="spellStart"/>
      <w:proofErr w:type="gramStart"/>
      <w:r>
        <w:t>app.get</w:t>
      </w:r>
      <w:proofErr w:type="spellEnd"/>
      <w:r>
        <w:t>(</w:t>
      </w:r>
      <w:proofErr w:type="gramEnd"/>
      <w:r>
        <w:t>"/", (</w:t>
      </w:r>
      <w:proofErr w:type="spellStart"/>
      <w:r>
        <w:t>req</w:t>
      </w:r>
      <w:proofErr w:type="spellEnd"/>
      <w:r>
        <w:t xml:space="preserve">, res) =&gt; </w:t>
      </w:r>
      <w:proofErr w:type="spellStart"/>
      <w:r>
        <w:t>res.send</w:t>
      </w:r>
      <w:proofErr w:type="spellEnd"/>
      <w:r>
        <w:t>("</w:t>
      </w:r>
      <w:proofErr w:type="spellStart"/>
      <w:r>
        <w:t>Please</w:t>
      </w:r>
      <w:proofErr w:type="spellEnd"/>
      <w:r>
        <w:t xml:space="preserve"> set to </w:t>
      </w:r>
      <w:proofErr w:type="spellStart"/>
      <w:r>
        <w:t>production</w:t>
      </w:r>
      <w:proofErr w:type="spellEnd"/>
      <w:r>
        <w:t>"))</w:t>
      </w:r>
    </w:p>
    <w:p w14:paraId="223CA033" w14:textId="77777777" w:rsidR="00BD50E7" w:rsidRDefault="00BD50E7" w:rsidP="00BD50E7">
      <w:pPr>
        <w:pStyle w:val="Textprogramovhokdu"/>
      </w:pPr>
      <w:r>
        <w:t>}</w:t>
      </w:r>
    </w:p>
    <w:p w14:paraId="0ADA827F" w14:textId="77777777" w:rsidR="00BD50E7" w:rsidRDefault="00BD50E7" w:rsidP="00BD50E7">
      <w:pPr>
        <w:pStyle w:val="Textprogramovhokdu"/>
      </w:pPr>
    </w:p>
    <w:p w14:paraId="7BCCFDED" w14:textId="77777777" w:rsidR="00BD50E7" w:rsidRDefault="00BD50E7" w:rsidP="00BD50E7">
      <w:pPr>
        <w:pStyle w:val="Textprogramovhokdu"/>
      </w:pPr>
      <w:proofErr w:type="spellStart"/>
      <w:r>
        <w:t>app.use</w:t>
      </w:r>
      <w:proofErr w:type="spellEnd"/>
      <w:r>
        <w:t>(</w:t>
      </w:r>
      <w:proofErr w:type="spellStart"/>
      <w:r>
        <w:t>errorHandler</w:t>
      </w:r>
      <w:proofErr w:type="spellEnd"/>
      <w:r>
        <w:t>)</w:t>
      </w:r>
    </w:p>
    <w:p w14:paraId="02366B5B" w14:textId="77777777" w:rsidR="00BD50E7" w:rsidRDefault="00BD50E7" w:rsidP="00BD50E7">
      <w:pPr>
        <w:pStyle w:val="Textprogramovhokdu"/>
      </w:pPr>
    </w:p>
    <w:p w14:paraId="0374868A" w14:textId="7CC13814" w:rsidR="00BD50E7" w:rsidRDefault="00BD50E7" w:rsidP="00BD50E7">
      <w:pPr>
        <w:pStyle w:val="Textprogramovhokdu"/>
      </w:pPr>
      <w:proofErr w:type="spellStart"/>
      <w:proofErr w:type="gramStart"/>
      <w:r>
        <w:t>app.listen</w:t>
      </w:r>
      <w:proofErr w:type="spellEnd"/>
      <w:proofErr w:type="gramEnd"/>
      <w:r>
        <w:t xml:space="preserve">(port, () =&gt; console.log(`Server </w:t>
      </w:r>
      <w:proofErr w:type="spellStart"/>
      <w:r>
        <w:t>started</w:t>
      </w:r>
      <w:proofErr w:type="spellEnd"/>
      <w:r>
        <w:t xml:space="preserve"> on port ${port}`))</w:t>
      </w:r>
    </w:p>
    <w:p w14:paraId="6B9016DE" w14:textId="77777777" w:rsidR="00BD50E7" w:rsidRDefault="00BD50E7" w:rsidP="00BD50E7"/>
    <w:p w14:paraId="525A4F9A" w14:textId="1F77F4E2" w:rsidR="00BD50E7" w:rsidRPr="00FA4365" w:rsidRDefault="00BD50E7" w:rsidP="00BD50E7">
      <w:r>
        <w:t>První krok</w:t>
      </w:r>
      <w:r w:rsidR="00AA74D8">
        <w:t>,</w:t>
      </w:r>
      <w:r>
        <w:t xml:space="preserve"> než se server spustí</w:t>
      </w:r>
      <w:r w:rsidR="00AA74D8">
        <w:t>,</w:t>
      </w:r>
      <w:r>
        <w:t xml:space="preserve"> je připojení k databázi pro ověření, že je možné s databází komunikovat a předejít tím </w:t>
      </w:r>
      <w:r w:rsidR="00AA74D8">
        <w:t>nechtěných chyb. Server běží na výchozím portu 5000 ale lze ho přizpůsobit dle potřeb dané aplikace.</w:t>
      </w:r>
    </w:p>
    <w:p w14:paraId="154796C0" w14:textId="2572DC32" w:rsidR="00475EE4" w:rsidRDefault="00475EE4" w:rsidP="00304703">
      <w:pPr>
        <w:pStyle w:val="Nadpis4"/>
      </w:pPr>
      <w:proofErr w:type="spellStart"/>
      <w:r>
        <w:lastRenderedPageBreak/>
        <w:t>Routes</w:t>
      </w:r>
      <w:proofErr w:type="spellEnd"/>
    </w:p>
    <w:p w14:paraId="09FD62F9" w14:textId="511C4ED8" w:rsidR="00AC3D45" w:rsidRPr="00AC3D45" w:rsidRDefault="00AC3D45" w:rsidP="00AC3D45">
      <w:r>
        <w:t xml:space="preserve">Nedílnou součástí </w:t>
      </w:r>
      <w:proofErr w:type="spellStart"/>
      <w:r>
        <w:t>backendu</w:t>
      </w:r>
      <w:proofErr w:type="spellEnd"/>
      <w:r>
        <w:t xml:space="preserve"> aplikace je složka </w:t>
      </w:r>
      <w:proofErr w:type="spellStart"/>
      <w:r>
        <w:t>Routes</w:t>
      </w:r>
      <w:proofErr w:type="spellEnd"/>
      <w:r>
        <w:t xml:space="preserve">, která obsahuje jednotlivé cesty pro každou část aplikace. Cesty pro části aplikace jsou si podobné, skládají se ze čtyř základních požadavků a to post, </w:t>
      </w:r>
      <w:proofErr w:type="spellStart"/>
      <w:r>
        <w:t>get</w:t>
      </w:r>
      <w:proofErr w:type="spellEnd"/>
      <w:r>
        <w:t xml:space="preserve">, </w:t>
      </w:r>
      <w:proofErr w:type="spellStart"/>
      <w:r>
        <w:t>put</w:t>
      </w:r>
      <w:proofErr w:type="spellEnd"/>
      <w:r>
        <w:t xml:space="preserve"> a </w:t>
      </w:r>
      <w:proofErr w:type="spellStart"/>
      <w:r>
        <w:t>delete</w:t>
      </w:r>
      <w:proofErr w:type="spellEnd"/>
      <w:r>
        <w:t xml:space="preserve">, kde požadavky </w:t>
      </w:r>
      <w:proofErr w:type="spellStart"/>
      <w:r>
        <w:t>get</w:t>
      </w:r>
      <w:proofErr w:type="spellEnd"/>
      <w:r>
        <w:t xml:space="preserve"> a post jsou na kořenové cestě a požadavky </w:t>
      </w:r>
      <w:proofErr w:type="spellStart"/>
      <w:r>
        <w:t>put</w:t>
      </w:r>
      <w:proofErr w:type="spellEnd"/>
      <w:r>
        <w:t xml:space="preserve"> a </w:t>
      </w:r>
      <w:proofErr w:type="spellStart"/>
      <w:r>
        <w:t>delete</w:t>
      </w:r>
      <w:proofErr w:type="spellEnd"/>
      <w:r>
        <w:t xml:space="preserve"> potřebují id souboru, který se bude upravovat nebo mazat. Každý požadavek obsahuje kontrolu pravomocí uživatele, zda může uživatel na danou routu přistoupit. Příklad </w:t>
      </w:r>
      <w:r w:rsidR="003C7447">
        <w:t>cest</w:t>
      </w:r>
      <w:r>
        <w:t xml:space="preserve"> lze vidět v podkapitole 5.2 u výpisu kódu číslo 3 Ukázka rout lekcí.</w:t>
      </w:r>
      <w:r w:rsidR="00877817">
        <w:t xml:space="preserve"> Všechny routy dohromady poté vytvářejí API pro frontend aplikace.</w:t>
      </w:r>
    </w:p>
    <w:p w14:paraId="4423588F" w14:textId="5ED341C4" w:rsidR="00475EE4" w:rsidRDefault="00475EE4" w:rsidP="00304703">
      <w:pPr>
        <w:pStyle w:val="Nadpis4"/>
      </w:pPr>
      <w:proofErr w:type="spellStart"/>
      <w:r>
        <w:t>Controllers</w:t>
      </w:r>
      <w:proofErr w:type="spellEnd"/>
    </w:p>
    <w:p w14:paraId="6EBC9687" w14:textId="15BEBA61" w:rsidR="00FA4365" w:rsidRDefault="006D3620" w:rsidP="00FA4365">
      <w:r>
        <w:t>C</w:t>
      </w:r>
      <w:r w:rsidR="00252748">
        <w:t xml:space="preserve">ontrollery se dělí stejné jako routy dle jednotlivých částí aplikace. Slouží k vyřízení komunikace mezi databází a </w:t>
      </w:r>
      <w:proofErr w:type="spellStart"/>
      <w:r w:rsidR="00252748">
        <w:t>frontendem</w:t>
      </w:r>
      <w:proofErr w:type="spellEnd"/>
      <w:r w:rsidR="00252748">
        <w:t xml:space="preserve">. Každý </w:t>
      </w:r>
      <w:r w:rsidR="00FA0C28">
        <w:t>controller</w:t>
      </w:r>
      <w:r w:rsidR="00252748">
        <w:t xml:space="preserve"> obsahuje čtyři základní funkce, kde každá funkce odpovídá danému požadavku z rout. Následovně v každé funkci se díky modelu získávají data z databáze pomocí metod na každém modelu z mongoose. </w:t>
      </w:r>
      <w:r w:rsidR="00DE217E">
        <w:t xml:space="preserve">Níže je možné vidět, jak takový </w:t>
      </w:r>
      <w:r w:rsidR="00FA0C28">
        <w:t>controller</w:t>
      </w:r>
      <w:r w:rsidR="00DE217E">
        <w:t xml:space="preserve"> vypadá, v tomto případě se jedná o </w:t>
      </w:r>
      <w:r w:rsidR="00FA0C28">
        <w:t>controller</w:t>
      </w:r>
      <w:r w:rsidR="00DE217E">
        <w:t xml:space="preserve"> lekcí.</w:t>
      </w:r>
    </w:p>
    <w:p w14:paraId="5C79AFC0" w14:textId="6277AFB0" w:rsidR="00DE217E" w:rsidRDefault="00DE217E" w:rsidP="00DE217E">
      <w:pPr>
        <w:pStyle w:val="Titulek"/>
      </w:pPr>
      <w:bookmarkStart w:id="130" w:name="_Toc151662808"/>
      <w:r>
        <w:t xml:space="preserve">Výpis </w:t>
      </w:r>
      <w:fldSimple w:instr=" SEQ Výpis \* ARABIC ">
        <w:r w:rsidR="00810B71">
          <w:rPr>
            <w:noProof/>
          </w:rPr>
          <w:t>6</w:t>
        </w:r>
      </w:fldSimple>
      <w:r>
        <w:t xml:space="preserve"> - </w:t>
      </w:r>
      <w:r w:rsidR="00FA0C28">
        <w:t>Controller</w:t>
      </w:r>
      <w:r>
        <w:t xml:space="preserve"> lekcí (zdroj: autor)</w:t>
      </w:r>
      <w:bookmarkEnd w:id="130"/>
    </w:p>
    <w:p w14:paraId="3F3D6428" w14:textId="77777777" w:rsidR="00DE217E" w:rsidRDefault="00DE217E" w:rsidP="00DE217E">
      <w:pPr>
        <w:pStyle w:val="Textprogramovhokdu"/>
        <w:numPr>
          <w:ilvl w:val="0"/>
          <w:numId w:val="26"/>
        </w:numPr>
      </w:pPr>
      <w:proofErr w:type="spellStart"/>
      <w:r>
        <w:t>const</w:t>
      </w:r>
      <w:proofErr w:type="spellEnd"/>
      <w:r>
        <w:t xml:space="preserve"> </w:t>
      </w:r>
      <w:proofErr w:type="spellStart"/>
      <w:r>
        <w:t>asyncHandler</w:t>
      </w:r>
      <w:proofErr w:type="spellEnd"/>
      <w:r>
        <w:t xml:space="preserve"> = </w:t>
      </w:r>
      <w:proofErr w:type="spellStart"/>
      <w:r>
        <w:t>require</w:t>
      </w:r>
      <w:proofErr w:type="spellEnd"/>
      <w:r>
        <w:t>('express-</w:t>
      </w:r>
      <w:proofErr w:type="spellStart"/>
      <w:r>
        <w:t>async</w:t>
      </w:r>
      <w:proofErr w:type="spellEnd"/>
      <w:r>
        <w:t>-</w:t>
      </w:r>
      <w:proofErr w:type="spellStart"/>
      <w:r>
        <w:t>handler</w:t>
      </w:r>
      <w:proofErr w:type="spellEnd"/>
      <w:r>
        <w:t>')</w:t>
      </w:r>
    </w:p>
    <w:p w14:paraId="313834C3" w14:textId="77777777" w:rsidR="00DE217E" w:rsidRDefault="00DE217E" w:rsidP="00DE217E">
      <w:pPr>
        <w:pStyle w:val="Textprogramovhokdu"/>
      </w:pPr>
      <w:proofErr w:type="spellStart"/>
      <w:r>
        <w:t>const</w:t>
      </w:r>
      <w:proofErr w:type="spellEnd"/>
      <w:r>
        <w:t xml:space="preserve"> </w:t>
      </w:r>
      <w:proofErr w:type="spellStart"/>
      <w:r>
        <w:t>Lesson</w:t>
      </w:r>
      <w:proofErr w:type="spellEnd"/>
      <w:r>
        <w:t xml:space="preserve"> = </w:t>
      </w:r>
      <w:proofErr w:type="spellStart"/>
      <w:proofErr w:type="gramStart"/>
      <w:r>
        <w:t>require</w:t>
      </w:r>
      <w:proofErr w:type="spellEnd"/>
      <w:r>
        <w:t>(</w:t>
      </w:r>
      <w:proofErr w:type="gramEnd"/>
      <w:r>
        <w:t>'../</w:t>
      </w:r>
      <w:proofErr w:type="spellStart"/>
      <w:r>
        <w:t>models</w:t>
      </w:r>
      <w:proofErr w:type="spellEnd"/>
      <w:r>
        <w:t>/</w:t>
      </w:r>
      <w:proofErr w:type="spellStart"/>
      <w:r>
        <w:t>lessonModel</w:t>
      </w:r>
      <w:proofErr w:type="spellEnd"/>
      <w:r>
        <w:t>');</w:t>
      </w:r>
    </w:p>
    <w:p w14:paraId="544CFBB3" w14:textId="77777777" w:rsidR="00DE217E" w:rsidRDefault="00DE217E" w:rsidP="00DE217E">
      <w:pPr>
        <w:pStyle w:val="Textprogramovhokdu"/>
      </w:pPr>
    </w:p>
    <w:p w14:paraId="769E8953" w14:textId="77777777" w:rsidR="00DE217E" w:rsidRDefault="00DE217E" w:rsidP="00DE217E">
      <w:pPr>
        <w:pStyle w:val="Textprogramovhokdu"/>
      </w:pPr>
      <w:proofErr w:type="spellStart"/>
      <w:r>
        <w:t>const</w:t>
      </w:r>
      <w:proofErr w:type="spellEnd"/>
      <w:r>
        <w:t xml:space="preserve"> </w:t>
      </w:r>
      <w:proofErr w:type="spellStart"/>
      <w:r>
        <w:t>getLessons</w:t>
      </w:r>
      <w:proofErr w:type="spellEnd"/>
      <w:r>
        <w:t xml:space="preserve"> = </w:t>
      </w:r>
      <w:proofErr w:type="spellStart"/>
      <w:proofErr w:type="gramStart"/>
      <w:r>
        <w:t>asyncHandler</w:t>
      </w:r>
      <w:proofErr w:type="spellEnd"/>
      <w:r>
        <w:t>(</w:t>
      </w:r>
      <w:proofErr w:type="spellStart"/>
      <w:proofErr w:type="gramEnd"/>
      <w:r>
        <w:t>async</w:t>
      </w:r>
      <w:proofErr w:type="spellEnd"/>
      <w:r>
        <w:t xml:space="preserve"> (</w:t>
      </w:r>
      <w:proofErr w:type="spellStart"/>
      <w:r>
        <w:t>req</w:t>
      </w:r>
      <w:proofErr w:type="spellEnd"/>
      <w:r>
        <w:t>, res) =&gt; {</w:t>
      </w:r>
    </w:p>
    <w:p w14:paraId="3B07314F" w14:textId="77777777" w:rsidR="00DE217E" w:rsidRDefault="00DE217E" w:rsidP="00DE217E">
      <w:pPr>
        <w:pStyle w:val="Textprogramovhokdu"/>
      </w:pPr>
      <w:r>
        <w:t xml:space="preserve">    </w:t>
      </w:r>
      <w:proofErr w:type="spellStart"/>
      <w:r>
        <w:t>const</w:t>
      </w:r>
      <w:proofErr w:type="spellEnd"/>
      <w:r>
        <w:t xml:space="preserve"> </w:t>
      </w:r>
      <w:proofErr w:type="spellStart"/>
      <w:r>
        <w:t>lessons</w:t>
      </w:r>
      <w:proofErr w:type="spellEnd"/>
      <w:r>
        <w:t xml:space="preserve"> = </w:t>
      </w:r>
      <w:proofErr w:type="spellStart"/>
      <w:r>
        <w:t>await</w:t>
      </w:r>
      <w:proofErr w:type="spellEnd"/>
      <w:r>
        <w:t xml:space="preserve"> </w:t>
      </w:r>
      <w:proofErr w:type="spellStart"/>
      <w:r>
        <w:t>Lesson.find</w:t>
      </w:r>
      <w:proofErr w:type="spellEnd"/>
      <w:proofErr w:type="gramStart"/>
      <w:r>
        <w:t>({ user</w:t>
      </w:r>
      <w:proofErr w:type="gramEnd"/>
      <w:r>
        <w:t>: req.user.id })</w:t>
      </w:r>
    </w:p>
    <w:p w14:paraId="1DFB7CCB" w14:textId="77777777" w:rsidR="00DE217E" w:rsidRDefault="00DE217E" w:rsidP="00DE217E">
      <w:pPr>
        <w:pStyle w:val="Textprogramovhokdu"/>
      </w:pPr>
    </w:p>
    <w:p w14:paraId="53EF2A19" w14:textId="77777777" w:rsidR="00DE217E" w:rsidRDefault="00DE217E" w:rsidP="00DE217E">
      <w:pPr>
        <w:pStyle w:val="Textprogramovhokdu"/>
      </w:pPr>
      <w:r>
        <w:t xml:space="preserve">    </w:t>
      </w:r>
      <w:proofErr w:type="spellStart"/>
      <w:proofErr w:type="gramStart"/>
      <w:r>
        <w:t>res.status</w:t>
      </w:r>
      <w:proofErr w:type="spellEnd"/>
      <w:proofErr w:type="gramEnd"/>
      <w:r>
        <w:t>(200).</w:t>
      </w:r>
      <w:proofErr w:type="spellStart"/>
      <w:r>
        <w:t>json</w:t>
      </w:r>
      <w:proofErr w:type="spellEnd"/>
      <w:r>
        <w:t>(</w:t>
      </w:r>
      <w:proofErr w:type="spellStart"/>
      <w:r>
        <w:t>lessons</w:t>
      </w:r>
      <w:proofErr w:type="spellEnd"/>
      <w:r>
        <w:t>)</w:t>
      </w:r>
    </w:p>
    <w:p w14:paraId="192EDD52" w14:textId="77777777" w:rsidR="00DE217E" w:rsidRDefault="00DE217E" w:rsidP="00DE217E">
      <w:pPr>
        <w:pStyle w:val="Textprogramovhokdu"/>
      </w:pPr>
      <w:r>
        <w:t>})</w:t>
      </w:r>
    </w:p>
    <w:p w14:paraId="35ED5D45" w14:textId="77777777" w:rsidR="00DE217E" w:rsidRDefault="00DE217E" w:rsidP="00DE217E">
      <w:pPr>
        <w:pStyle w:val="Textprogramovhokdu"/>
      </w:pPr>
    </w:p>
    <w:p w14:paraId="044C944F" w14:textId="77777777" w:rsidR="00DE217E" w:rsidRDefault="00DE217E" w:rsidP="00DE217E">
      <w:pPr>
        <w:pStyle w:val="Textprogramovhokdu"/>
      </w:pPr>
      <w:proofErr w:type="spellStart"/>
      <w:r>
        <w:t>const</w:t>
      </w:r>
      <w:proofErr w:type="spellEnd"/>
      <w:r>
        <w:t xml:space="preserve"> </w:t>
      </w:r>
      <w:proofErr w:type="spellStart"/>
      <w:r>
        <w:t>setLesson</w:t>
      </w:r>
      <w:proofErr w:type="spellEnd"/>
      <w:r>
        <w:t xml:space="preserve"> = </w:t>
      </w:r>
      <w:proofErr w:type="spellStart"/>
      <w:proofErr w:type="gramStart"/>
      <w:r>
        <w:t>asyncHandler</w:t>
      </w:r>
      <w:proofErr w:type="spellEnd"/>
      <w:r>
        <w:t>(</w:t>
      </w:r>
      <w:proofErr w:type="spellStart"/>
      <w:proofErr w:type="gramEnd"/>
      <w:r>
        <w:t>async</w:t>
      </w:r>
      <w:proofErr w:type="spellEnd"/>
      <w:r>
        <w:t xml:space="preserve"> (</w:t>
      </w:r>
      <w:proofErr w:type="spellStart"/>
      <w:r>
        <w:t>req</w:t>
      </w:r>
      <w:proofErr w:type="spellEnd"/>
      <w:r>
        <w:t>, res) =&gt; {</w:t>
      </w:r>
    </w:p>
    <w:p w14:paraId="08E24C61" w14:textId="77777777" w:rsidR="00DE217E" w:rsidRDefault="00DE217E" w:rsidP="00DE217E">
      <w:pPr>
        <w:pStyle w:val="Textprogramovhokdu"/>
      </w:pPr>
      <w:r>
        <w:t xml:space="preserve">    </w:t>
      </w:r>
      <w:proofErr w:type="spellStart"/>
      <w:r>
        <w:t>if</w:t>
      </w:r>
      <w:proofErr w:type="spellEnd"/>
      <w:proofErr w:type="gramStart"/>
      <w:r>
        <w:t>(!</w:t>
      </w:r>
      <w:proofErr w:type="spellStart"/>
      <w:r>
        <w:t>req</w:t>
      </w:r>
      <w:proofErr w:type="gramEnd"/>
      <w:r>
        <w:t>.body.title</w:t>
      </w:r>
      <w:proofErr w:type="spellEnd"/>
      <w:r>
        <w:t>){</w:t>
      </w:r>
    </w:p>
    <w:p w14:paraId="6C98E91F" w14:textId="77777777" w:rsidR="00DE217E" w:rsidRDefault="00DE217E" w:rsidP="00DE217E">
      <w:pPr>
        <w:pStyle w:val="Textprogramovhokdu"/>
      </w:pPr>
      <w:r>
        <w:t xml:space="preserve">        </w:t>
      </w:r>
      <w:proofErr w:type="spellStart"/>
      <w:proofErr w:type="gramStart"/>
      <w:r>
        <w:t>res.status</w:t>
      </w:r>
      <w:proofErr w:type="spellEnd"/>
      <w:proofErr w:type="gramEnd"/>
      <w:r>
        <w:t>(400)</w:t>
      </w:r>
    </w:p>
    <w:p w14:paraId="413439D5" w14:textId="77777777" w:rsidR="00DE217E" w:rsidRDefault="00DE217E" w:rsidP="00DE217E">
      <w:pPr>
        <w:pStyle w:val="Textprogramovhokdu"/>
      </w:pPr>
      <w:r>
        <w:t xml:space="preserve">        </w:t>
      </w:r>
      <w:proofErr w:type="spellStart"/>
      <w:r>
        <w:t>throw</w:t>
      </w:r>
      <w:proofErr w:type="spellEnd"/>
      <w:r>
        <w:t xml:space="preserve"> </w:t>
      </w:r>
      <w:proofErr w:type="spellStart"/>
      <w:r>
        <w:t>new</w:t>
      </w:r>
      <w:proofErr w:type="spellEnd"/>
      <w:r>
        <w:t xml:space="preserve"> </w:t>
      </w:r>
      <w:proofErr w:type="gramStart"/>
      <w:r>
        <w:t>Error(</w:t>
      </w:r>
      <w:proofErr w:type="gramEnd"/>
      <w:r>
        <w:t>"</w:t>
      </w:r>
      <w:proofErr w:type="spellStart"/>
      <w:r>
        <w:t>Please</w:t>
      </w:r>
      <w:proofErr w:type="spellEnd"/>
      <w:r>
        <w:t xml:space="preserve"> </w:t>
      </w:r>
      <w:proofErr w:type="spellStart"/>
      <w:r>
        <w:t>add</w:t>
      </w:r>
      <w:proofErr w:type="spellEnd"/>
      <w:r>
        <w:t xml:space="preserve"> </w:t>
      </w:r>
      <w:proofErr w:type="spellStart"/>
      <w:r>
        <w:t>lesson</w:t>
      </w:r>
      <w:proofErr w:type="spellEnd"/>
      <w:r>
        <w:t xml:space="preserve"> </w:t>
      </w:r>
      <w:proofErr w:type="spellStart"/>
      <w:r>
        <w:t>title</w:t>
      </w:r>
      <w:proofErr w:type="spellEnd"/>
      <w:r>
        <w:t>")</w:t>
      </w:r>
    </w:p>
    <w:p w14:paraId="0B9B65B1" w14:textId="77777777" w:rsidR="00DE217E" w:rsidRDefault="00DE217E" w:rsidP="00DE217E">
      <w:pPr>
        <w:pStyle w:val="Textprogramovhokdu"/>
      </w:pPr>
      <w:r>
        <w:t xml:space="preserve">    }</w:t>
      </w:r>
    </w:p>
    <w:p w14:paraId="6398EB73" w14:textId="77777777" w:rsidR="00DE217E" w:rsidRDefault="00DE217E" w:rsidP="00DE217E">
      <w:pPr>
        <w:pStyle w:val="Textprogramovhokdu"/>
      </w:pPr>
    </w:p>
    <w:p w14:paraId="7C8D84CC" w14:textId="77777777" w:rsidR="00DE217E" w:rsidRDefault="00DE217E" w:rsidP="00DE217E">
      <w:pPr>
        <w:pStyle w:val="Textprogramovhokdu"/>
      </w:pPr>
      <w:r>
        <w:t xml:space="preserve">    </w:t>
      </w:r>
      <w:proofErr w:type="spellStart"/>
      <w:r>
        <w:t>const</w:t>
      </w:r>
      <w:proofErr w:type="spellEnd"/>
      <w:r>
        <w:t xml:space="preserve"> </w:t>
      </w:r>
      <w:proofErr w:type="spellStart"/>
      <w:r>
        <w:t>lesson</w:t>
      </w:r>
      <w:proofErr w:type="spellEnd"/>
      <w:r>
        <w:t xml:space="preserve"> = </w:t>
      </w:r>
      <w:proofErr w:type="spellStart"/>
      <w:r>
        <w:t>await</w:t>
      </w:r>
      <w:proofErr w:type="spellEnd"/>
      <w:r>
        <w:t xml:space="preserve"> </w:t>
      </w:r>
      <w:proofErr w:type="spellStart"/>
      <w:r>
        <w:t>Lesson.create</w:t>
      </w:r>
      <w:proofErr w:type="spellEnd"/>
      <w:r>
        <w:t>(</w:t>
      </w:r>
      <w:proofErr w:type="spellStart"/>
      <w:proofErr w:type="gramStart"/>
      <w:r>
        <w:t>req.body</w:t>
      </w:r>
      <w:proofErr w:type="spellEnd"/>
      <w:proofErr w:type="gramEnd"/>
      <w:r>
        <w:t>)</w:t>
      </w:r>
    </w:p>
    <w:p w14:paraId="5C2C8722" w14:textId="77777777" w:rsidR="00DE217E" w:rsidRDefault="00DE217E" w:rsidP="00DE217E">
      <w:pPr>
        <w:pStyle w:val="Textprogramovhokdu"/>
      </w:pPr>
    </w:p>
    <w:p w14:paraId="33491B76" w14:textId="77777777" w:rsidR="00DE217E" w:rsidRDefault="00DE217E" w:rsidP="00DE217E">
      <w:pPr>
        <w:pStyle w:val="Textprogramovhokdu"/>
      </w:pPr>
      <w:r>
        <w:t xml:space="preserve">    </w:t>
      </w:r>
      <w:proofErr w:type="spellStart"/>
      <w:proofErr w:type="gramStart"/>
      <w:r>
        <w:t>res.status</w:t>
      </w:r>
      <w:proofErr w:type="spellEnd"/>
      <w:proofErr w:type="gramEnd"/>
      <w:r>
        <w:t>(200).</w:t>
      </w:r>
      <w:proofErr w:type="spellStart"/>
      <w:r>
        <w:t>json</w:t>
      </w:r>
      <w:proofErr w:type="spellEnd"/>
      <w:r>
        <w:t>(</w:t>
      </w:r>
      <w:proofErr w:type="spellStart"/>
      <w:r>
        <w:t>lesson</w:t>
      </w:r>
      <w:proofErr w:type="spellEnd"/>
      <w:r>
        <w:t>)</w:t>
      </w:r>
    </w:p>
    <w:p w14:paraId="16AF5E3A" w14:textId="77777777" w:rsidR="00DE217E" w:rsidRDefault="00DE217E" w:rsidP="00DE217E">
      <w:pPr>
        <w:pStyle w:val="Textprogramovhokdu"/>
      </w:pPr>
      <w:r>
        <w:t>})</w:t>
      </w:r>
    </w:p>
    <w:p w14:paraId="60BEA12C" w14:textId="77777777" w:rsidR="00DE217E" w:rsidRDefault="00DE217E" w:rsidP="00DE217E">
      <w:pPr>
        <w:pStyle w:val="Textprogramovhokdu"/>
      </w:pPr>
    </w:p>
    <w:p w14:paraId="2C36FE91" w14:textId="77777777" w:rsidR="00DE217E" w:rsidRDefault="00DE217E" w:rsidP="00DE217E">
      <w:pPr>
        <w:pStyle w:val="Textprogramovhokdu"/>
      </w:pPr>
      <w:proofErr w:type="spellStart"/>
      <w:r>
        <w:t>const</w:t>
      </w:r>
      <w:proofErr w:type="spellEnd"/>
      <w:r>
        <w:t xml:space="preserve"> </w:t>
      </w:r>
      <w:proofErr w:type="spellStart"/>
      <w:r>
        <w:t>updateLesson</w:t>
      </w:r>
      <w:proofErr w:type="spellEnd"/>
      <w:r>
        <w:t xml:space="preserve"> = </w:t>
      </w:r>
      <w:proofErr w:type="spellStart"/>
      <w:proofErr w:type="gramStart"/>
      <w:r>
        <w:t>asyncHandler</w:t>
      </w:r>
      <w:proofErr w:type="spellEnd"/>
      <w:r>
        <w:t>(</w:t>
      </w:r>
      <w:proofErr w:type="spellStart"/>
      <w:proofErr w:type="gramEnd"/>
      <w:r>
        <w:t>async</w:t>
      </w:r>
      <w:proofErr w:type="spellEnd"/>
      <w:r>
        <w:t xml:space="preserve"> (</w:t>
      </w:r>
      <w:proofErr w:type="spellStart"/>
      <w:r>
        <w:t>req</w:t>
      </w:r>
      <w:proofErr w:type="spellEnd"/>
      <w:r>
        <w:t>, res) =&gt; {</w:t>
      </w:r>
    </w:p>
    <w:p w14:paraId="54D0BDBE" w14:textId="77777777" w:rsidR="00DE217E" w:rsidRDefault="00DE217E" w:rsidP="00DE217E">
      <w:pPr>
        <w:pStyle w:val="Textprogramovhokdu"/>
      </w:pPr>
      <w:r>
        <w:t xml:space="preserve">    </w:t>
      </w:r>
      <w:proofErr w:type="spellStart"/>
      <w:r>
        <w:t>const</w:t>
      </w:r>
      <w:proofErr w:type="spellEnd"/>
      <w:r>
        <w:t xml:space="preserve"> </w:t>
      </w:r>
      <w:proofErr w:type="spellStart"/>
      <w:r>
        <w:t>lesson</w:t>
      </w:r>
      <w:proofErr w:type="spellEnd"/>
      <w:r>
        <w:t xml:space="preserve"> = </w:t>
      </w:r>
      <w:proofErr w:type="spellStart"/>
      <w:r>
        <w:t>await</w:t>
      </w:r>
      <w:proofErr w:type="spellEnd"/>
      <w:r>
        <w:t xml:space="preserve"> </w:t>
      </w:r>
      <w:proofErr w:type="spellStart"/>
      <w:r>
        <w:t>Lesson.findById</w:t>
      </w:r>
      <w:proofErr w:type="spellEnd"/>
      <w:r>
        <w:t>(req.params.id)</w:t>
      </w:r>
    </w:p>
    <w:p w14:paraId="670BFD49" w14:textId="77777777" w:rsidR="00DE217E" w:rsidRDefault="00DE217E" w:rsidP="00DE217E">
      <w:pPr>
        <w:pStyle w:val="Textprogramovhokdu"/>
      </w:pPr>
    </w:p>
    <w:p w14:paraId="5200BC80" w14:textId="77777777" w:rsidR="00DE217E" w:rsidRDefault="00DE217E" w:rsidP="00DE217E">
      <w:pPr>
        <w:pStyle w:val="Textprogramovhokdu"/>
      </w:pPr>
      <w:r>
        <w:t xml:space="preserve">    </w:t>
      </w:r>
      <w:proofErr w:type="spellStart"/>
      <w:r>
        <w:t>if</w:t>
      </w:r>
      <w:proofErr w:type="spellEnd"/>
      <w:proofErr w:type="gramStart"/>
      <w:r>
        <w:t>(!</w:t>
      </w:r>
      <w:proofErr w:type="spellStart"/>
      <w:r>
        <w:t>lesson</w:t>
      </w:r>
      <w:proofErr w:type="spellEnd"/>
      <w:proofErr w:type="gramEnd"/>
      <w:r>
        <w:t>) {</w:t>
      </w:r>
    </w:p>
    <w:p w14:paraId="014C5252" w14:textId="77777777" w:rsidR="00DE217E" w:rsidRDefault="00DE217E" w:rsidP="00DE217E">
      <w:pPr>
        <w:pStyle w:val="Textprogramovhokdu"/>
      </w:pPr>
      <w:r>
        <w:t xml:space="preserve">        </w:t>
      </w:r>
      <w:proofErr w:type="spellStart"/>
      <w:proofErr w:type="gramStart"/>
      <w:r>
        <w:t>res.status</w:t>
      </w:r>
      <w:proofErr w:type="spellEnd"/>
      <w:proofErr w:type="gramEnd"/>
      <w:r>
        <w:t>(400)</w:t>
      </w:r>
    </w:p>
    <w:p w14:paraId="67FEC2C4" w14:textId="77777777" w:rsidR="00DE217E" w:rsidRDefault="00DE217E" w:rsidP="00DE217E">
      <w:pPr>
        <w:pStyle w:val="Textprogramovhokdu"/>
      </w:pPr>
      <w:r>
        <w:t xml:space="preserve">        </w:t>
      </w:r>
      <w:proofErr w:type="spellStart"/>
      <w:r>
        <w:t>throw</w:t>
      </w:r>
      <w:proofErr w:type="spellEnd"/>
      <w:r>
        <w:t xml:space="preserve"> </w:t>
      </w:r>
      <w:proofErr w:type="spellStart"/>
      <w:r>
        <w:t>new</w:t>
      </w:r>
      <w:proofErr w:type="spellEnd"/>
      <w:r>
        <w:t xml:space="preserve"> </w:t>
      </w:r>
      <w:proofErr w:type="gramStart"/>
      <w:r>
        <w:t>Error(</w:t>
      </w:r>
      <w:proofErr w:type="gramEnd"/>
      <w:r>
        <w:t>"</w:t>
      </w:r>
      <w:proofErr w:type="spellStart"/>
      <w:r>
        <w:t>Lesson</w:t>
      </w:r>
      <w:proofErr w:type="spellEnd"/>
      <w:r>
        <w:t xml:space="preserve"> not </w:t>
      </w:r>
      <w:proofErr w:type="spellStart"/>
      <w:r>
        <w:t>find</w:t>
      </w:r>
      <w:proofErr w:type="spellEnd"/>
      <w:r>
        <w:t>")</w:t>
      </w:r>
    </w:p>
    <w:p w14:paraId="3382D523" w14:textId="77777777" w:rsidR="00DE217E" w:rsidRDefault="00DE217E" w:rsidP="00DE217E">
      <w:pPr>
        <w:pStyle w:val="Textprogramovhokdu"/>
      </w:pPr>
      <w:r>
        <w:lastRenderedPageBreak/>
        <w:t xml:space="preserve">    }</w:t>
      </w:r>
    </w:p>
    <w:p w14:paraId="3D376F4A" w14:textId="77777777" w:rsidR="00DE217E" w:rsidRDefault="00DE217E" w:rsidP="00DE217E">
      <w:pPr>
        <w:pStyle w:val="Textprogramovhokdu"/>
      </w:pPr>
    </w:p>
    <w:p w14:paraId="12B53FFA" w14:textId="77777777" w:rsidR="00DE217E" w:rsidRDefault="00DE217E" w:rsidP="00DE217E">
      <w:pPr>
        <w:pStyle w:val="Textprogramovhokdu"/>
      </w:pPr>
      <w:r>
        <w:t xml:space="preserve">    </w:t>
      </w:r>
      <w:proofErr w:type="spellStart"/>
      <w:r>
        <w:t>const</w:t>
      </w:r>
      <w:proofErr w:type="spellEnd"/>
      <w:r>
        <w:t xml:space="preserve"> </w:t>
      </w:r>
      <w:proofErr w:type="spellStart"/>
      <w:r>
        <w:t>updatedLesson</w:t>
      </w:r>
      <w:proofErr w:type="spellEnd"/>
      <w:r>
        <w:t xml:space="preserve"> = </w:t>
      </w:r>
      <w:proofErr w:type="spellStart"/>
      <w:r>
        <w:t>await</w:t>
      </w:r>
      <w:proofErr w:type="spellEnd"/>
      <w:r>
        <w:t xml:space="preserve"> </w:t>
      </w:r>
      <w:proofErr w:type="spellStart"/>
      <w:r>
        <w:t>Lesson.findByIdAndUpdate</w:t>
      </w:r>
      <w:proofErr w:type="spellEnd"/>
      <w:r>
        <w:t xml:space="preserve">(req.params.id, </w:t>
      </w:r>
      <w:proofErr w:type="spellStart"/>
      <w:proofErr w:type="gramStart"/>
      <w:r>
        <w:t>req.body</w:t>
      </w:r>
      <w:proofErr w:type="spellEnd"/>
      <w:proofErr w:type="gramEnd"/>
      <w:r>
        <w:t>, {</w:t>
      </w:r>
    </w:p>
    <w:p w14:paraId="4E642858" w14:textId="77777777" w:rsidR="00DE217E" w:rsidRDefault="00DE217E" w:rsidP="00DE217E">
      <w:pPr>
        <w:pStyle w:val="Textprogramovhokdu"/>
      </w:pPr>
      <w:r>
        <w:t xml:space="preserve">        </w:t>
      </w:r>
      <w:proofErr w:type="spellStart"/>
      <w:r>
        <w:t>new</w:t>
      </w:r>
      <w:proofErr w:type="spellEnd"/>
      <w:r>
        <w:t xml:space="preserve">: </w:t>
      </w:r>
      <w:proofErr w:type="spellStart"/>
      <w:r>
        <w:t>true</w:t>
      </w:r>
      <w:proofErr w:type="spellEnd"/>
      <w:r>
        <w:t>,</w:t>
      </w:r>
    </w:p>
    <w:p w14:paraId="736C9F97" w14:textId="77777777" w:rsidR="00DE217E" w:rsidRDefault="00DE217E" w:rsidP="00DE217E">
      <w:pPr>
        <w:pStyle w:val="Textprogramovhokdu"/>
      </w:pPr>
      <w:r>
        <w:t xml:space="preserve">    })</w:t>
      </w:r>
    </w:p>
    <w:p w14:paraId="29336C14" w14:textId="77777777" w:rsidR="00DE217E" w:rsidRDefault="00DE217E" w:rsidP="00DE217E">
      <w:pPr>
        <w:pStyle w:val="Textprogramovhokdu"/>
      </w:pPr>
    </w:p>
    <w:p w14:paraId="34C5F76F" w14:textId="77777777" w:rsidR="00DE217E" w:rsidRDefault="00DE217E" w:rsidP="00DE217E">
      <w:pPr>
        <w:pStyle w:val="Textprogramovhokdu"/>
      </w:pPr>
      <w:r>
        <w:t xml:space="preserve">    </w:t>
      </w:r>
      <w:proofErr w:type="spellStart"/>
      <w:proofErr w:type="gramStart"/>
      <w:r>
        <w:t>res.status</w:t>
      </w:r>
      <w:proofErr w:type="spellEnd"/>
      <w:proofErr w:type="gramEnd"/>
      <w:r>
        <w:t>(200).</w:t>
      </w:r>
      <w:proofErr w:type="spellStart"/>
      <w:r>
        <w:t>json</w:t>
      </w:r>
      <w:proofErr w:type="spellEnd"/>
      <w:r>
        <w:t>(</w:t>
      </w:r>
      <w:proofErr w:type="spellStart"/>
      <w:r>
        <w:t>updatedLesson</w:t>
      </w:r>
      <w:proofErr w:type="spellEnd"/>
      <w:r>
        <w:t>)</w:t>
      </w:r>
    </w:p>
    <w:p w14:paraId="29B231B2" w14:textId="77777777" w:rsidR="00DE217E" w:rsidRDefault="00DE217E" w:rsidP="00DE217E">
      <w:pPr>
        <w:pStyle w:val="Textprogramovhokdu"/>
      </w:pPr>
      <w:r>
        <w:t>})</w:t>
      </w:r>
    </w:p>
    <w:p w14:paraId="3429415F" w14:textId="77777777" w:rsidR="00DE217E" w:rsidRDefault="00DE217E" w:rsidP="00DE217E">
      <w:pPr>
        <w:pStyle w:val="Textprogramovhokdu"/>
      </w:pPr>
    </w:p>
    <w:p w14:paraId="2C1C5A77" w14:textId="77777777" w:rsidR="00DE217E" w:rsidRDefault="00DE217E" w:rsidP="00DE217E">
      <w:pPr>
        <w:pStyle w:val="Textprogramovhokdu"/>
      </w:pPr>
      <w:proofErr w:type="spellStart"/>
      <w:r>
        <w:t>const</w:t>
      </w:r>
      <w:proofErr w:type="spellEnd"/>
      <w:r>
        <w:t xml:space="preserve"> </w:t>
      </w:r>
      <w:proofErr w:type="spellStart"/>
      <w:r>
        <w:t>deleteLesson</w:t>
      </w:r>
      <w:proofErr w:type="spellEnd"/>
      <w:r>
        <w:t xml:space="preserve"> = </w:t>
      </w:r>
      <w:proofErr w:type="spellStart"/>
      <w:proofErr w:type="gramStart"/>
      <w:r>
        <w:t>asyncHandler</w:t>
      </w:r>
      <w:proofErr w:type="spellEnd"/>
      <w:r>
        <w:t>(</w:t>
      </w:r>
      <w:proofErr w:type="spellStart"/>
      <w:proofErr w:type="gramEnd"/>
      <w:r>
        <w:t>async</w:t>
      </w:r>
      <w:proofErr w:type="spellEnd"/>
      <w:r>
        <w:t xml:space="preserve"> (</w:t>
      </w:r>
      <w:proofErr w:type="spellStart"/>
      <w:r>
        <w:t>req</w:t>
      </w:r>
      <w:proofErr w:type="spellEnd"/>
      <w:r>
        <w:t>, res) =&gt; {</w:t>
      </w:r>
    </w:p>
    <w:p w14:paraId="56C75E99" w14:textId="77777777" w:rsidR="00DE217E" w:rsidRDefault="00DE217E" w:rsidP="00DE217E">
      <w:pPr>
        <w:pStyle w:val="Textprogramovhokdu"/>
      </w:pPr>
      <w:r>
        <w:t xml:space="preserve">    </w:t>
      </w:r>
      <w:proofErr w:type="spellStart"/>
      <w:r>
        <w:t>const</w:t>
      </w:r>
      <w:proofErr w:type="spellEnd"/>
      <w:r>
        <w:t xml:space="preserve"> </w:t>
      </w:r>
      <w:proofErr w:type="spellStart"/>
      <w:r>
        <w:t>lesson</w:t>
      </w:r>
      <w:proofErr w:type="spellEnd"/>
      <w:r>
        <w:t xml:space="preserve"> = </w:t>
      </w:r>
      <w:proofErr w:type="spellStart"/>
      <w:r>
        <w:t>await</w:t>
      </w:r>
      <w:proofErr w:type="spellEnd"/>
      <w:r>
        <w:t xml:space="preserve"> </w:t>
      </w:r>
      <w:proofErr w:type="spellStart"/>
      <w:r>
        <w:t>Lesson.findById</w:t>
      </w:r>
      <w:proofErr w:type="spellEnd"/>
      <w:r>
        <w:t>(req.params.id)</w:t>
      </w:r>
    </w:p>
    <w:p w14:paraId="3984E57B" w14:textId="77777777" w:rsidR="00DE217E" w:rsidRDefault="00DE217E" w:rsidP="00DE217E">
      <w:pPr>
        <w:pStyle w:val="Textprogramovhokdu"/>
      </w:pPr>
    </w:p>
    <w:p w14:paraId="3A64679E" w14:textId="77777777" w:rsidR="00DE217E" w:rsidRDefault="00DE217E" w:rsidP="00DE217E">
      <w:pPr>
        <w:pStyle w:val="Textprogramovhokdu"/>
      </w:pPr>
      <w:r>
        <w:t xml:space="preserve">    </w:t>
      </w:r>
      <w:proofErr w:type="spellStart"/>
      <w:r>
        <w:t>if</w:t>
      </w:r>
      <w:proofErr w:type="spellEnd"/>
      <w:proofErr w:type="gramStart"/>
      <w:r>
        <w:t>(!</w:t>
      </w:r>
      <w:proofErr w:type="spellStart"/>
      <w:r>
        <w:t>lesson</w:t>
      </w:r>
      <w:proofErr w:type="spellEnd"/>
      <w:proofErr w:type="gramEnd"/>
      <w:r>
        <w:t>) {</w:t>
      </w:r>
    </w:p>
    <w:p w14:paraId="38E7DA43" w14:textId="77777777" w:rsidR="00DE217E" w:rsidRDefault="00DE217E" w:rsidP="00DE217E">
      <w:pPr>
        <w:pStyle w:val="Textprogramovhokdu"/>
      </w:pPr>
      <w:r>
        <w:t xml:space="preserve">        </w:t>
      </w:r>
      <w:proofErr w:type="spellStart"/>
      <w:proofErr w:type="gramStart"/>
      <w:r>
        <w:t>res.status</w:t>
      </w:r>
      <w:proofErr w:type="spellEnd"/>
      <w:proofErr w:type="gramEnd"/>
      <w:r>
        <w:t>(400)</w:t>
      </w:r>
    </w:p>
    <w:p w14:paraId="31AD0938" w14:textId="77777777" w:rsidR="00DE217E" w:rsidRDefault="00DE217E" w:rsidP="00DE217E">
      <w:pPr>
        <w:pStyle w:val="Textprogramovhokdu"/>
      </w:pPr>
      <w:r>
        <w:t xml:space="preserve">        </w:t>
      </w:r>
      <w:proofErr w:type="spellStart"/>
      <w:r>
        <w:t>throw</w:t>
      </w:r>
      <w:proofErr w:type="spellEnd"/>
      <w:r>
        <w:t xml:space="preserve"> </w:t>
      </w:r>
      <w:proofErr w:type="spellStart"/>
      <w:r>
        <w:t>new</w:t>
      </w:r>
      <w:proofErr w:type="spellEnd"/>
      <w:r>
        <w:t xml:space="preserve"> </w:t>
      </w:r>
      <w:proofErr w:type="gramStart"/>
      <w:r>
        <w:t>Error(</w:t>
      </w:r>
      <w:proofErr w:type="gramEnd"/>
      <w:r>
        <w:t>"</w:t>
      </w:r>
      <w:proofErr w:type="spellStart"/>
      <w:r>
        <w:t>Lesson</w:t>
      </w:r>
      <w:proofErr w:type="spellEnd"/>
      <w:r>
        <w:t xml:space="preserve"> not </w:t>
      </w:r>
      <w:proofErr w:type="spellStart"/>
      <w:r>
        <w:t>find</w:t>
      </w:r>
      <w:proofErr w:type="spellEnd"/>
      <w:r>
        <w:t>")</w:t>
      </w:r>
    </w:p>
    <w:p w14:paraId="56476AC1" w14:textId="77777777" w:rsidR="00DE217E" w:rsidRDefault="00DE217E" w:rsidP="00DE217E">
      <w:pPr>
        <w:pStyle w:val="Textprogramovhokdu"/>
      </w:pPr>
      <w:r>
        <w:t xml:space="preserve">    }</w:t>
      </w:r>
    </w:p>
    <w:p w14:paraId="0CD75DE9" w14:textId="77777777" w:rsidR="00DE217E" w:rsidRDefault="00DE217E" w:rsidP="00DE217E">
      <w:pPr>
        <w:pStyle w:val="Textprogramovhokdu"/>
      </w:pPr>
    </w:p>
    <w:p w14:paraId="3D3A676C" w14:textId="77777777" w:rsidR="00DE217E" w:rsidRDefault="00DE217E" w:rsidP="00DE217E">
      <w:pPr>
        <w:pStyle w:val="Textprogramovhokdu"/>
      </w:pPr>
      <w:r>
        <w:t xml:space="preserve">    </w:t>
      </w:r>
      <w:proofErr w:type="spellStart"/>
      <w:r>
        <w:t>await</w:t>
      </w:r>
      <w:proofErr w:type="spellEnd"/>
      <w:r>
        <w:t xml:space="preserve"> </w:t>
      </w:r>
      <w:proofErr w:type="spellStart"/>
      <w:proofErr w:type="gramStart"/>
      <w:r>
        <w:t>lesson.remove</w:t>
      </w:r>
      <w:proofErr w:type="spellEnd"/>
      <w:proofErr w:type="gramEnd"/>
      <w:r>
        <w:t>()</w:t>
      </w:r>
    </w:p>
    <w:p w14:paraId="049E616C" w14:textId="77777777" w:rsidR="00DE217E" w:rsidRDefault="00DE217E" w:rsidP="00DE217E">
      <w:pPr>
        <w:pStyle w:val="Textprogramovhokdu"/>
      </w:pPr>
    </w:p>
    <w:p w14:paraId="4B0C0EC7" w14:textId="77777777" w:rsidR="00DE217E" w:rsidRDefault="00DE217E" w:rsidP="00DE217E">
      <w:pPr>
        <w:pStyle w:val="Textprogramovhokdu"/>
      </w:pPr>
      <w:r>
        <w:t xml:space="preserve">    </w:t>
      </w:r>
      <w:proofErr w:type="spellStart"/>
      <w:proofErr w:type="gramStart"/>
      <w:r>
        <w:t>res.status</w:t>
      </w:r>
      <w:proofErr w:type="spellEnd"/>
      <w:proofErr w:type="gramEnd"/>
      <w:r>
        <w:t>(200).</w:t>
      </w:r>
      <w:proofErr w:type="spellStart"/>
      <w:r>
        <w:t>json</w:t>
      </w:r>
      <w:proofErr w:type="spellEnd"/>
      <w:r>
        <w:t>({id: req.params.id})</w:t>
      </w:r>
    </w:p>
    <w:p w14:paraId="356EEB85" w14:textId="37681CB0" w:rsidR="009D0514" w:rsidRDefault="00DE217E" w:rsidP="009D0514">
      <w:pPr>
        <w:pStyle w:val="Textprogramovhokdu"/>
      </w:pPr>
      <w:r>
        <w:t>})</w:t>
      </w:r>
    </w:p>
    <w:p w14:paraId="09BDD253" w14:textId="4EAF9A56" w:rsidR="009D0514" w:rsidRDefault="009D0514" w:rsidP="009D0514">
      <w:pPr>
        <w:pStyle w:val="Textprogramovhokdu"/>
      </w:pPr>
    </w:p>
    <w:p w14:paraId="3F4C7E67" w14:textId="30A07A87" w:rsidR="009D0514" w:rsidRDefault="009D0514" w:rsidP="009D0514">
      <w:pPr>
        <w:pStyle w:val="Textprogramovhokdu"/>
      </w:pPr>
      <w:r>
        <w:t>/...</w:t>
      </w:r>
    </w:p>
    <w:p w14:paraId="2FCB2CE2" w14:textId="77777777" w:rsidR="00DE217E" w:rsidRDefault="00DE217E" w:rsidP="00DE217E"/>
    <w:p w14:paraId="00907BE4" w14:textId="7668DBF5" w:rsidR="00DE217E" w:rsidRDefault="00DE217E" w:rsidP="00DE217E">
      <w:r>
        <w:t xml:space="preserve">Nový soubor se vytvoří pomocí metody </w:t>
      </w:r>
      <w:proofErr w:type="spellStart"/>
      <w:r>
        <w:t>create</w:t>
      </w:r>
      <w:proofErr w:type="spellEnd"/>
      <w:r>
        <w:t xml:space="preserve">, která obsahuje parametr nových dat. Pro získání dat se používá metoda </w:t>
      </w:r>
      <w:proofErr w:type="spellStart"/>
      <w:r>
        <w:t>find</w:t>
      </w:r>
      <w:proofErr w:type="spellEnd"/>
      <w:r>
        <w:t xml:space="preserve">, s parametry na získaní jen potřebných dat. Úprava dat probíhá pomocí metody update, kde jsou zapotřebí vyplnit dva parametry a to, určit, který soubor chci aktualizovat a druhý parametr obsahuje aktualizovaná data. K mazání dat se používá metoda </w:t>
      </w:r>
      <w:proofErr w:type="spellStart"/>
      <w:r>
        <w:t>remove</w:t>
      </w:r>
      <w:proofErr w:type="spellEnd"/>
      <w:r>
        <w:t xml:space="preserve"> nebo </w:t>
      </w:r>
      <w:proofErr w:type="spellStart"/>
      <w:r>
        <w:t>deleteOne</w:t>
      </w:r>
      <w:proofErr w:type="spellEnd"/>
      <w:r>
        <w:t>, ale než se soubor smaže je potřeba najít správný soubor ke smazání pomocí id.</w:t>
      </w:r>
    </w:p>
    <w:p w14:paraId="7A1EBCCD" w14:textId="3E2DFF3B" w:rsidR="0087084C" w:rsidRDefault="0087084C" w:rsidP="00304703">
      <w:pPr>
        <w:pStyle w:val="Nadpis4"/>
      </w:pPr>
      <w:r>
        <w:t>Konfigurace emailu</w:t>
      </w:r>
    </w:p>
    <w:p w14:paraId="3242D73E" w14:textId="10D8A79E" w:rsidR="0087084C" w:rsidRPr="0087084C" w:rsidRDefault="009763BA" w:rsidP="0087084C">
      <w:r>
        <w:t xml:space="preserve">Konfigurace a připojení do emailového klienta probíhá pomocí </w:t>
      </w:r>
      <w:r w:rsidR="00544E87">
        <w:t>API</w:t>
      </w:r>
      <w:r>
        <w:t xml:space="preserve"> klíče, získaného po přihlášení do </w:t>
      </w:r>
      <w:proofErr w:type="spellStart"/>
      <w:r w:rsidR="00A9123F">
        <w:t>Brevo</w:t>
      </w:r>
      <w:proofErr w:type="spellEnd"/>
      <w:r w:rsidR="00A9123F">
        <w:t xml:space="preserve"> (</w:t>
      </w:r>
      <w:proofErr w:type="spellStart"/>
      <w:r>
        <w:t>Sendinblue</w:t>
      </w:r>
      <w:proofErr w:type="spellEnd"/>
      <w:r w:rsidR="00A9123F">
        <w:t>)</w:t>
      </w:r>
      <w:r>
        <w:t xml:space="preserve"> služby. Při každém odeslání emailu se vytvoří transportní objekt z </w:t>
      </w:r>
      <w:proofErr w:type="spellStart"/>
      <w:r>
        <w:t>Nodemaileru</w:t>
      </w:r>
      <w:proofErr w:type="spellEnd"/>
      <w:r>
        <w:t xml:space="preserve"> a email se odešle na určenou emailovou adresu s daným obsahem. Lze posílat email i s přílohou ať už textový dokument nebo obrázek. </w:t>
      </w:r>
      <w:proofErr w:type="spellStart"/>
      <w:r w:rsidR="00A9123F">
        <w:t>Brevo</w:t>
      </w:r>
      <w:proofErr w:type="spellEnd"/>
      <w:r w:rsidR="00A9123F">
        <w:t xml:space="preserve"> (</w:t>
      </w:r>
      <w:proofErr w:type="spellStart"/>
      <w:r w:rsidR="00A9123F">
        <w:t>Sendinblue</w:t>
      </w:r>
      <w:proofErr w:type="spellEnd"/>
      <w:r w:rsidR="00A9123F">
        <w:t xml:space="preserve">) </w:t>
      </w:r>
      <w:r>
        <w:t xml:space="preserve">nabízí posílat celou řadu emailu, od osobních přes marketingové a tak dále. Pro úspěšné odeslání emailu je tedy zapotřebí ověřit svou totožnost u poskytovatele emailového serveru, vyplnit obsah, odesílatele a příjemce emailu. Lze vyplnit i další pole jako například: kopie, skryté kopie a všechny ostatní. Nodemailer nabízí několik způsobu ověření totožnosti, avšak ověření pomocí API klíče v základu nenabízí, proto používám rozšíření vytvořené na míru </w:t>
      </w:r>
      <w:proofErr w:type="spellStart"/>
      <w:r w:rsidR="00A9123F">
        <w:t>Brevo</w:t>
      </w:r>
      <w:proofErr w:type="spellEnd"/>
      <w:r w:rsidR="00A9123F">
        <w:t xml:space="preserve"> (</w:t>
      </w:r>
      <w:proofErr w:type="spellStart"/>
      <w:r w:rsidR="00A9123F">
        <w:t>Sendinblue</w:t>
      </w:r>
      <w:proofErr w:type="spellEnd"/>
      <w:r w:rsidR="00A9123F">
        <w:t>)</w:t>
      </w:r>
      <w:r>
        <w:t xml:space="preserve">, které se nazývá </w:t>
      </w:r>
      <w:proofErr w:type="spellStart"/>
      <w:r w:rsidRPr="009763BA">
        <w:t>nodemailer</w:t>
      </w:r>
      <w:proofErr w:type="spellEnd"/>
      <w:r w:rsidRPr="009763BA">
        <w:t>-</w:t>
      </w:r>
      <w:proofErr w:type="spellStart"/>
      <w:r w:rsidRPr="009763BA">
        <w:t>sendinblue</w:t>
      </w:r>
      <w:proofErr w:type="spellEnd"/>
      <w:r w:rsidRPr="009763BA">
        <w:t>-transport</w:t>
      </w:r>
      <w:r>
        <w:t>. Toto rozšíření automaticky ověří totožnost pomocí API klíče a pak stačí vytvořit transport z </w:t>
      </w:r>
      <w:proofErr w:type="spellStart"/>
      <w:r>
        <w:t>Nodemaileru</w:t>
      </w:r>
      <w:proofErr w:type="spellEnd"/>
      <w:r>
        <w:t xml:space="preserve"> a odeslat email pomocí metody </w:t>
      </w:r>
      <w:proofErr w:type="spellStart"/>
      <w:r>
        <w:t>sendMail</w:t>
      </w:r>
      <w:proofErr w:type="spellEnd"/>
      <w:r>
        <w:t>.</w:t>
      </w:r>
    </w:p>
    <w:p w14:paraId="6B3436A7" w14:textId="77777777" w:rsidR="00475EE4" w:rsidRDefault="00475EE4" w:rsidP="00304703">
      <w:pPr>
        <w:pStyle w:val="Nadpis3"/>
      </w:pPr>
      <w:bookmarkStart w:id="131" w:name="_Toc151662768"/>
      <w:r>
        <w:lastRenderedPageBreak/>
        <w:t>Frontend</w:t>
      </w:r>
      <w:bookmarkEnd w:id="131"/>
    </w:p>
    <w:p w14:paraId="34877CE3" w14:textId="77777777" w:rsidR="004B3041" w:rsidRDefault="00DD2C54" w:rsidP="00FA4365">
      <w:r>
        <w:t xml:space="preserve">Složka frontend se dělí na </w:t>
      </w:r>
      <w:r w:rsidR="005B4233">
        <w:t>tři</w:t>
      </w:r>
      <w:r>
        <w:t xml:space="preserve"> podslož</w:t>
      </w:r>
      <w:r w:rsidR="005B4233">
        <w:t>ky</w:t>
      </w:r>
      <w:r>
        <w:t>, a to jsou</w:t>
      </w:r>
      <w:r w:rsidR="005B4233">
        <w:t xml:space="preserve"> build, public a </w:t>
      </w:r>
      <w:proofErr w:type="spellStart"/>
      <w:r w:rsidR="005B4233">
        <w:t>src</w:t>
      </w:r>
      <w:proofErr w:type="spellEnd"/>
      <w:r w:rsidR="005B4233">
        <w:t>. Ve složce build se nachází zkompilovaný kód z</w:t>
      </w:r>
      <w:r w:rsidR="004B3041">
        <w:t xml:space="preserve">e složky </w:t>
      </w:r>
      <w:proofErr w:type="spellStart"/>
      <w:r w:rsidR="004B3041">
        <w:t>src</w:t>
      </w:r>
      <w:proofErr w:type="spellEnd"/>
      <w:r w:rsidR="004B3041">
        <w:t xml:space="preserve">. Složka public obsahuje výchozí html soubor a všechny potřebné soubory pro správné fungování html souboru, jak jsou ikonky, obrázky a další soubory pro meta tagy. Nejdůležitější složka je </w:t>
      </w:r>
      <w:proofErr w:type="spellStart"/>
      <w:r w:rsidR="004B3041">
        <w:t>src</w:t>
      </w:r>
      <w:proofErr w:type="spellEnd"/>
      <w:r w:rsidR="004B3041">
        <w:t>, která obsahuje všechen kód, pro správnou funkci aplikace.</w:t>
      </w:r>
    </w:p>
    <w:p w14:paraId="3DFF7686" w14:textId="68E601BA" w:rsidR="004B3041" w:rsidRDefault="004B3041" w:rsidP="00FA4365">
      <w:r>
        <w:t xml:space="preserve">Složka </w:t>
      </w:r>
      <w:proofErr w:type="spellStart"/>
      <w:r>
        <w:t>src</w:t>
      </w:r>
      <w:proofErr w:type="spellEnd"/>
      <w:r>
        <w:t xml:space="preserve"> se dále dělí na:</w:t>
      </w:r>
      <w:r w:rsidR="00DD2C54">
        <w:t xml:space="preserve"> </w:t>
      </w:r>
      <w:proofErr w:type="spellStart"/>
      <w:r w:rsidR="00DD2C54">
        <w:t>pages</w:t>
      </w:r>
      <w:proofErr w:type="spellEnd"/>
      <w:r w:rsidR="00DD2C54">
        <w:t xml:space="preserve">, </w:t>
      </w:r>
      <w:proofErr w:type="spellStart"/>
      <w:r w:rsidR="00DD2C54">
        <w:t>components</w:t>
      </w:r>
      <w:proofErr w:type="spellEnd"/>
      <w:r w:rsidR="005B4233">
        <w:t>,</w:t>
      </w:r>
      <w:r w:rsidR="00DD2C54">
        <w:t xml:space="preserve"> </w:t>
      </w:r>
      <w:proofErr w:type="spellStart"/>
      <w:r w:rsidR="00DD2C54">
        <w:t>features</w:t>
      </w:r>
      <w:proofErr w:type="spellEnd"/>
      <w:r w:rsidR="005B4233">
        <w:t xml:space="preserve">, </w:t>
      </w:r>
      <w:proofErr w:type="spellStart"/>
      <w:r w:rsidR="005B4233">
        <w:t>app</w:t>
      </w:r>
      <w:proofErr w:type="spellEnd"/>
      <w:r w:rsidR="005B4233">
        <w:t xml:space="preserve"> a </w:t>
      </w:r>
      <w:proofErr w:type="spellStart"/>
      <w:r w:rsidR="005B4233">
        <w:t>stylesheets</w:t>
      </w:r>
      <w:proofErr w:type="spellEnd"/>
      <w:r w:rsidR="00DD2C54">
        <w:t>. Ve složce frontend lze také najít soubor app.js a index.js. Soubor app.js</w:t>
      </w:r>
      <w:r>
        <w:t xml:space="preserve"> se skládá ze tří částí, které jsou importy – slouží pro použití kódu, který byl definován jinde, </w:t>
      </w:r>
      <w:proofErr w:type="spellStart"/>
      <w:r>
        <w:t>app</w:t>
      </w:r>
      <w:proofErr w:type="spellEnd"/>
      <w:r>
        <w:t xml:space="preserve"> komponenta – je to funkce, která vrací JSX výraz, který nakonec prohlížeč vykreslí, a na konci souboru se nachází příkaz export – zajišťuje, aby daná komponent mohla být použita i v jiných souborech. Takto vypadají všechny komponenty a stránky typu JSX.</w:t>
      </w:r>
      <w:r w:rsidR="005A78BF">
        <w:t xml:space="preserve"> </w:t>
      </w:r>
      <w:r w:rsidR="005A78BF">
        <w:fldChar w:fldCharType="begin"/>
      </w:r>
      <w:r w:rsidR="005A78BF">
        <w:instrText xml:space="preserve"> ADDIN ZOTERO_ITEM CSL_CITATION {"citationID":"Q8IbXCAL","properties":{"formattedCitation":"(Mozilla Corporation, 2023)","plainCitation":"(Mozilla Corporation, 2023)","noteIndex":0},"citationItems":[{"id":48,"uris":["http://zotero.org/users/local/zPyZa9qd/items/GAYQG53A"],"itemData":{"id":48,"type":"webpage","abstract":"This brings us to the end of our initial look at React, including how to install it locally, creating a starter app, and how the basics work. In the next article, we'll start building our first proper application — a todo list. Before we do that, however, let's recap some of the things we've learned.","language":"en-US","title":"Getting started with React - Learn web development | MDN","URL":"https://developer.mozilla.org/en-US/docs/Learn/Tools_and_testing/Client-side_JavaScript_frameworks/React_getting_started","author":[{"family":"Mozilla Corporation","given":""}],"accessed":{"date-parts":[["2023",4,28]]},"issued":{"date-parts":[["2023",4,25]]}}}],"schema":"https://github.com/citation-style-language/schema/raw/master/csl-citation.json"} </w:instrText>
      </w:r>
      <w:r w:rsidR="005A78BF">
        <w:fldChar w:fldCharType="separate"/>
      </w:r>
      <w:r w:rsidR="005A78BF" w:rsidRPr="005A78BF">
        <w:rPr>
          <w:rFonts w:ascii="Georgia" w:hAnsi="Georgia"/>
        </w:rPr>
        <w:t xml:space="preserve">(Mozilla </w:t>
      </w:r>
      <w:proofErr w:type="spellStart"/>
      <w:r w:rsidR="005A78BF" w:rsidRPr="005A78BF">
        <w:rPr>
          <w:rFonts w:ascii="Georgia" w:hAnsi="Georgia"/>
        </w:rPr>
        <w:t>Corporation</w:t>
      </w:r>
      <w:proofErr w:type="spellEnd"/>
      <w:r w:rsidR="005A78BF" w:rsidRPr="005A78BF">
        <w:rPr>
          <w:rFonts w:ascii="Georgia" w:hAnsi="Georgia"/>
        </w:rPr>
        <w:t>, 2023)</w:t>
      </w:r>
      <w:r w:rsidR="005A78BF">
        <w:fldChar w:fldCharType="end"/>
      </w:r>
    </w:p>
    <w:p w14:paraId="4BFA61B8" w14:textId="5ADD25EB" w:rsidR="005B4233" w:rsidRDefault="005A78BF" w:rsidP="00FA4365">
      <w:proofErr w:type="spellStart"/>
      <w:r>
        <w:t>App</w:t>
      </w:r>
      <w:proofErr w:type="spellEnd"/>
      <w:r w:rsidR="004B3041">
        <w:t xml:space="preserve"> komponent</w:t>
      </w:r>
      <w:r w:rsidR="00DD2C54">
        <w:t xml:space="preserve"> slouží k vytvoření cest k jednotlivým stránkám, obsahuje navigační panel v záhlaví a </w:t>
      </w:r>
      <w:r w:rsidR="005B4233">
        <w:t xml:space="preserve">další komponenty, které </w:t>
      </w:r>
      <w:r>
        <w:t xml:space="preserve">jsou potřeba </w:t>
      </w:r>
      <w:r w:rsidR="005B4233">
        <w:t>na všech stránk</w:t>
      </w:r>
      <w:r>
        <w:t>ách</w:t>
      </w:r>
      <w:r w:rsidR="005B4233">
        <w:t xml:space="preserve">. V souboru index.js lze nalézt vstupní bod webové aplikace, nachází se zde App.js komponenta. </w:t>
      </w:r>
      <w:r w:rsidR="005B4233">
        <w:fldChar w:fldCharType="begin"/>
      </w:r>
      <w:r w:rsidR="005B4233">
        <w:instrText xml:space="preserve"> ADDIN ZOTERO_ITEM CSL_CITATION {"citationID":"9xvxCAjA","properties":{"formattedCitation":"(Mozilla Corporation, 2023)","plainCitation":"(Mozilla Corporation, 2023)","noteIndex":0},"citationItems":[{"id":48,"uris":["http://zotero.org/users/local/zPyZa9qd/items/GAYQG53A"],"itemData":{"id":48,"type":"webpage","abstract":"This brings us to the end of our initial look at React, including how to install it locally, creating a starter app, and how the basics work. In the next article, we'll start building our first proper application — a todo list. Before we do that, however, let's recap some of the things we've learned.","language":"en-US","title":"Getting started with React - Learn web development | MDN","URL":"https://developer.mozilla.org/en-US/docs/Learn/Tools_and_testing/Client-side_JavaScript_frameworks/React_getting_started","author":[{"family":"Mozilla Corporation","given":""}],"accessed":{"date-parts":[["2023",4,28]]},"issued":{"date-parts":[["2023",4,25]]}}}],"schema":"https://github.com/citation-style-language/schema/raw/master/csl-citation.json"} </w:instrText>
      </w:r>
      <w:r w:rsidR="005B4233">
        <w:fldChar w:fldCharType="separate"/>
      </w:r>
      <w:r w:rsidR="005B4233" w:rsidRPr="005B4233">
        <w:rPr>
          <w:rFonts w:ascii="Georgia" w:hAnsi="Georgia"/>
        </w:rPr>
        <w:t xml:space="preserve">(Mozilla </w:t>
      </w:r>
      <w:proofErr w:type="spellStart"/>
      <w:r w:rsidR="005B4233" w:rsidRPr="005B4233">
        <w:rPr>
          <w:rFonts w:ascii="Georgia" w:hAnsi="Georgia"/>
        </w:rPr>
        <w:t>Corporation</w:t>
      </w:r>
      <w:proofErr w:type="spellEnd"/>
      <w:r w:rsidR="005B4233" w:rsidRPr="005B4233">
        <w:rPr>
          <w:rFonts w:ascii="Georgia" w:hAnsi="Georgia"/>
        </w:rPr>
        <w:t>, 2023)</w:t>
      </w:r>
      <w:r w:rsidR="005B4233">
        <w:fldChar w:fldCharType="end"/>
      </w:r>
      <w:r w:rsidR="005B4233">
        <w:t xml:space="preserve"> Ve složce </w:t>
      </w:r>
      <w:proofErr w:type="spellStart"/>
      <w:r w:rsidR="005B4233">
        <w:t>stylesheets</w:t>
      </w:r>
      <w:proofErr w:type="spellEnd"/>
      <w:r w:rsidR="005B4233">
        <w:t xml:space="preserve"> se nachází všechny </w:t>
      </w:r>
      <w:proofErr w:type="spellStart"/>
      <w:r w:rsidR="004B3041">
        <w:t>sass</w:t>
      </w:r>
      <w:proofErr w:type="spellEnd"/>
      <w:r w:rsidR="004B3041">
        <w:t xml:space="preserve"> </w:t>
      </w:r>
      <w:proofErr w:type="spellStart"/>
      <w:r w:rsidR="004B3041">
        <w:t>stylesheet</w:t>
      </w:r>
      <w:r>
        <w:t>y</w:t>
      </w:r>
      <w:proofErr w:type="spellEnd"/>
      <w:r w:rsidR="005B4233">
        <w:t xml:space="preserve">, </w:t>
      </w:r>
      <w:r w:rsidR="004B3041">
        <w:t xml:space="preserve">potřebné pro kompilaci do výchozího </w:t>
      </w:r>
      <w:proofErr w:type="spellStart"/>
      <w:r w:rsidR="004B3041">
        <w:t>stylesheetu</w:t>
      </w:r>
      <w:proofErr w:type="spellEnd"/>
      <w:r w:rsidR="004B3041">
        <w:t xml:space="preserve"> index.css</w:t>
      </w:r>
      <w:r w:rsidR="005B4233">
        <w:t>.</w:t>
      </w:r>
    </w:p>
    <w:p w14:paraId="2273C2EB" w14:textId="35A89999" w:rsidR="005B4233" w:rsidRDefault="005B4233" w:rsidP="00FA4365">
      <w:r>
        <w:t xml:space="preserve">Složka </w:t>
      </w:r>
      <w:proofErr w:type="spellStart"/>
      <w:r>
        <w:t>app</w:t>
      </w:r>
      <w:proofErr w:type="spellEnd"/>
      <w:r>
        <w:t xml:space="preserve"> obsahuje dva soubory</w:t>
      </w:r>
      <w:r w:rsidR="005A78BF">
        <w:t>,</w:t>
      </w:r>
      <w:r>
        <w:t xml:space="preserve"> a to </w:t>
      </w:r>
      <w:r w:rsidR="005A78BF">
        <w:t xml:space="preserve">jsou </w:t>
      </w:r>
      <w:proofErr w:type="spellStart"/>
      <w:r w:rsidR="005A78BF">
        <w:t>auth-verify</w:t>
      </w:r>
      <w:proofErr w:type="spellEnd"/>
      <w:r w:rsidR="005A78BF">
        <w:t xml:space="preserve"> a </w:t>
      </w:r>
      <w:proofErr w:type="spellStart"/>
      <w:r w:rsidR="005A78BF">
        <w:t>store</w:t>
      </w:r>
      <w:proofErr w:type="spellEnd"/>
      <w:r w:rsidR="005A78BF">
        <w:t xml:space="preserve">. </w:t>
      </w:r>
      <w:proofErr w:type="spellStart"/>
      <w:r w:rsidR="005A78BF">
        <w:t>Auth-verify</w:t>
      </w:r>
      <w:proofErr w:type="spellEnd"/>
      <w:r w:rsidR="005A78BF">
        <w:t xml:space="preserve"> je komponenta, sloužící k ověření tokenu uživatele a jeho platnosti. Pokud tokenu vypršela platnost, komponenta uživatele odhlásí. Soubor </w:t>
      </w:r>
      <w:proofErr w:type="spellStart"/>
      <w:r w:rsidR="005A78BF">
        <w:t>store</w:t>
      </w:r>
      <w:proofErr w:type="spellEnd"/>
      <w:r w:rsidR="007A073D">
        <w:t xml:space="preserve"> vytváří tzv. </w:t>
      </w:r>
      <w:proofErr w:type="spellStart"/>
      <w:r w:rsidR="007A073D">
        <w:t>store</w:t>
      </w:r>
      <w:proofErr w:type="spellEnd"/>
      <w:r w:rsidR="007A073D">
        <w:t xml:space="preserve">, který obsahuje všechny </w:t>
      </w:r>
      <w:r w:rsidR="005A78BF">
        <w:t>stavy</w:t>
      </w:r>
      <w:r w:rsidR="000031F0">
        <w:t xml:space="preserve"> a propojuje je s </w:t>
      </w:r>
      <w:proofErr w:type="spellStart"/>
      <w:r w:rsidR="000031F0">
        <w:t>reducerema</w:t>
      </w:r>
      <w:proofErr w:type="spellEnd"/>
      <w:r w:rsidR="007A073D">
        <w:t>.</w:t>
      </w:r>
      <w:r w:rsidR="000031F0">
        <w:t xml:space="preserve"> </w:t>
      </w:r>
      <w:proofErr w:type="spellStart"/>
      <w:r w:rsidR="000031F0">
        <w:t>Reducery</w:t>
      </w:r>
      <w:proofErr w:type="spellEnd"/>
      <w:r w:rsidR="000031F0">
        <w:t xml:space="preserve"> jsou v podstatě obyčejné JS funkce, které očekávají dva parametry, předchozí stav a akci a poté vrací nový aktualizovaný stav. Jak napovídá název </w:t>
      </w:r>
      <w:proofErr w:type="spellStart"/>
      <w:r w:rsidR="000031F0">
        <w:t>Reducer</w:t>
      </w:r>
      <w:proofErr w:type="spellEnd"/>
      <w:r w:rsidR="000031F0">
        <w:t xml:space="preserve">, česky „Reduktor“, spojí předchozí stav a akci do jedné entity, nové aktualizované instance stavu. </w:t>
      </w:r>
      <w:r w:rsidR="000031F0">
        <w:fldChar w:fldCharType="begin"/>
      </w:r>
      <w:r w:rsidR="000031F0">
        <w:instrText xml:space="preserve"> ADDIN ZOTERO_ITEM CSL_CITATION {"citationID":"b0L8rhXm","properties":{"formattedCitation":"(Abramov and Redux documentation authors, 2023)","plainCitation":"(Abramov and Redux documentation authors, 2023)","noteIndex":0},"citationItems":[{"id":50,"uris":["http://zotero.org/users/local/zPyZa9qd/items/U2GVAPMN"],"itemData":{"id":50,"type":"webpage","abstract":"Introduction &gt; Getting Started: Resources to get started learning and using Redux","language":"en","title":"Getting Started with Redux | Redux","URL":"https://redux.js.org/introduction/getting-started","author":[{"family":"Abramov","given":"Dan"},{"family":"Redux documentation authors","given":""}],"accessed":{"date-parts":[["2023",4,28]]},"issued":{"date-parts":[["2023"]]}}}],"schema":"https://github.com/citation-style-language/schema/raw/master/csl-citation.json"} </w:instrText>
      </w:r>
      <w:r w:rsidR="000031F0">
        <w:fldChar w:fldCharType="separate"/>
      </w:r>
      <w:r w:rsidR="000031F0" w:rsidRPr="000031F0">
        <w:rPr>
          <w:rFonts w:ascii="Georgia" w:hAnsi="Georgia"/>
        </w:rPr>
        <w:t>(</w:t>
      </w:r>
      <w:proofErr w:type="spellStart"/>
      <w:r w:rsidR="000031F0" w:rsidRPr="000031F0">
        <w:rPr>
          <w:rFonts w:ascii="Georgia" w:hAnsi="Georgia"/>
        </w:rPr>
        <w:t>Abramov</w:t>
      </w:r>
      <w:proofErr w:type="spellEnd"/>
      <w:r w:rsidR="000031F0" w:rsidRPr="000031F0">
        <w:rPr>
          <w:rFonts w:ascii="Georgia" w:hAnsi="Georgia"/>
        </w:rPr>
        <w:t xml:space="preserve"> and Redux </w:t>
      </w:r>
      <w:proofErr w:type="spellStart"/>
      <w:r w:rsidR="000031F0" w:rsidRPr="000031F0">
        <w:rPr>
          <w:rFonts w:ascii="Georgia" w:hAnsi="Georgia"/>
        </w:rPr>
        <w:t>documentation</w:t>
      </w:r>
      <w:proofErr w:type="spellEnd"/>
      <w:r w:rsidR="000031F0" w:rsidRPr="000031F0">
        <w:rPr>
          <w:rFonts w:ascii="Georgia" w:hAnsi="Georgia"/>
        </w:rPr>
        <w:t xml:space="preserve"> </w:t>
      </w:r>
      <w:proofErr w:type="spellStart"/>
      <w:r w:rsidR="000031F0" w:rsidRPr="000031F0">
        <w:rPr>
          <w:rFonts w:ascii="Georgia" w:hAnsi="Georgia"/>
        </w:rPr>
        <w:t>authors</w:t>
      </w:r>
      <w:proofErr w:type="spellEnd"/>
      <w:r w:rsidR="000031F0" w:rsidRPr="000031F0">
        <w:rPr>
          <w:rFonts w:ascii="Georgia" w:hAnsi="Georgia"/>
        </w:rPr>
        <w:t>, 2023)</w:t>
      </w:r>
      <w:r w:rsidR="000031F0">
        <w:fldChar w:fldCharType="end"/>
      </w:r>
    </w:p>
    <w:p w14:paraId="28CA0D88" w14:textId="28D0EEB7" w:rsidR="00582079" w:rsidRDefault="00582079" w:rsidP="00582079">
      <w:pPr>
        <w:pStyle w:val="Titulek"/>
      </w:pPr>
      <w:bookmarkStart w:id="132" w:name="_Toc151662809"/>
      <w:r>
        <w:t xml:space="preserve">Výpis </w:t>
      </w:r>
      <w:fldSimple w:instr=" SEQ Výpis \* ARABIC ">
        <w:r w:rsidR="00810B71">
          <w:rPr>
            <w:noProof/>
          </w:rPr>
          <w:t>7</w:t>
        </w:r>
      </w:fldSimple>
      <w:r>
        <w:t xml:space="preserve"> -</w:t>
      </w:r>
      <w:r w:rsidR="00416718">
        <w:t xml:space="preserve"> U</w:t>
      </w:r>
      <w:r>
        <w:t>kázka</w:t>
      </w:r>
      <w:r w:rsidR="004B0D69">
        <w:t xml:space="preserve"> části</w:t>
      </w:r>
      <w:r w:rsidR="00E6782F">
        <w:t xml:space="preserve"> </w:t>
      </w:r>
      <w:proofErr w:type="spellStart"/>
      <w:r w:rsidR="00E6782F">
        <w:t>lessonSlice</w:t>
      </w:r>
      <w:proofErr w:type="spellEnd"/>
      <w:r w:rsidR="00E6782F">
        <w:t xml:space="preserve"> s</w:t>
      </w:r>
      <w:r>
        <w:t xml:space="preserve"> </w:t>
      </w:r>
      <w:proofErr w:type="spellStart"/>
      <w:r>
        <w:t>Reducer</w:t>
      </w:r>
      <w:r w:rsidR="00E6782F">
        <w:t>em</w:t>
      </w:r>
      <w:proofErr w:type="spellEnd"/>
      <w:r>
        <w:t xml:space="preserve"> lekcí (zdroj: autor)</w:t>
      </w:r>
      <w:bookmarkEnd w:id="132"/>
    </w:p>
    <w:p w14:paraId="49DCE736" w14:textId="77777777" w:rsidR="00E6782F" w:rsidRDefault="00E6782F" w:rsidP="00E6782F">
      <w:pPr>
        <w:pStyle w:val="Textprogramovhokdu"/>
        <w:numPr>
          <w:ilvl w:val="0"/>
          <w:numId w:val="27"/>
        </w:numPr>
      </w:pPr>
      <w:r>
        <w:t>import {</w:t>
      </w:r>
      <w:proofErr w:type="spellStart"/>
      <w:r>
        <w:t>createSlice</w:t>
      </w:r>
      <w:proofErr w:type="spellEnd"/>
      <w:r>
        <w:t xml:space="preserve">, </w:t>
      </w:r>
      <w:proofErr w:type="spellStart"/>
      <w:r>
        <w:t>createAsyncThunk</w:t>
      </w:r>
      <w:proofErr w:type="spellEnd"/>
      <w:r>
        <w:t xml:space="preserve">} </w:t>
      </w:r>
      <w:proofErr w:type="spellStart"/>
      <w:r>
        <w:t>from</w:t>
      </w:r>
      <w:proofErr w:type="spellEnd"/>
      <w:r>
        <w:t xml:space="preserve"> "@</w:t>
      </w:r>
      <w:proofErr w:type="spellStart"/>
      <w:r>
        <w:t>reduxjs</w:t>
      </w:r>
      <w:proofErr w:type="spellEnd"/>
      <w:r>
        <w:t>/</w:t>
      </w:r>
      <w:proofErr w:type="spellStart"/>
      <w:r>
        <w:t>toolkit</w:t>
      </w:r>
      <w:proofErr w:type="spellEnd"/>
      <w:r>
        <w:t>"</w:t>
      </w:r>
    </w:p>
    <w:p w14:paraId="3A9ED75D" w14:textId="77777777" w:rsidR="00E6782F" w:rsidRDefault="00E6782F" w:rsidP="00E6782F">
      <w:pPr>
        <w:pStyle w:val="Textprogramovhokdu"/>
      </w:pPr>
      <w:r>
        <w:t xml:space="preserve">import </w:t>
      </w:r>
      <w:proofErr w:type="spellStart"/>
      <w:r>
        <w:t>lessonService</w:t>
      </w:r>
      <w:proofErr w:type="spellEnd"/>
      <w:r>
        <w:t xml:space="preserve"> </w:t>
      </w:r>
      <w:proofErr w:type="spellStart"/>
      <w:r>
        <w:t>from</w:t>
      </w:r>
      <w:proofErr w:type="spellEnd"/>
      <w:r>
        <w:t xml:space="preserve"> </w:t>
      </w:r>
      <w:proofErr w:type="gramStart"/>
      <w:r>
        <w:t>"./</w:t>
      </w:r>
      <w:proofErr w:type="spellStart"/>
      <w:proofErr w:type="gramEnd"/>
      <w:r>
        <w:t>lessonService</w:t>
      </w:r>
      <w:proofErr w:type="spellEnd"/>
      <w:r>
        <w:t>"</w:t>
      </w:r>
    </w:p>
    <w:p w14:paraId="7AB8CEF7" w14:textId="77777777" w:rsidR="00E6782F" w:rsidRDefault="00E6782F" w:rsidP="00E6782F">
      <w:pPr>
        <w:pStyle w:val="Textprogramovhokdu"/>
      </w:pPr>
    </w:p>
    <w:p w14:paraId="1EE8E52D" w14:textId="77777777" w:rsidR="00E6782F" w:rsidRDefault="00E6782F" w:rsidP="00E6782F">
      <w:pPr>
        <w:pStyle w:val="Textprogramovhokdu"/>
      </w:pPr>
      <w:proofErr w:type="spellStart"/>
      <w:r>
        <w:t>const</w:t>
      </w:r>
      <w:proofErr w:type="spellEnd"/>
      <w:r>
        <w:t xml:space="preserve"> </w:t>
      </w:r>
      <w:proofErr w:type="spellStart"/>
      <w:r>
        <w:t>initialState</w:t>
      </w:r>
      <w:proofErr w:type="spellEnd"/>
      <w:r>
        <w:t xml:space="preserve"> = {</w:t>
      </w:r>
    </w:p>
    <w:p w14:paraId="67ACA42C" w14:textId="77777777" w:rsidR="00E6782F" w:rsidRDefault="00E6782F" w:rsidP="00E6782F">
      <w:pPr>
        <w:pStyle w:val="Textprogramovhokdu"/>
      </w:pPr>
      <w:r>
        <w:t xml:space="preserve">    </w:t>
      </w:r>
      <w:proofErr w:type="spellStart"/>
      <w:r>
        <w:t>lessons</w:t>
      </w:r>
      <w:proofErr w:type="spellEnd"/>
      <w:r>
        <w:t>: [],</w:t>
      </w:r>
    </w:p>
    <w:p w14:paraId="652307FF" w14:textId="77777777" w:rsidR="00E6782F" w:rsidRDefault="00E6782F" w:rsidP="00E6782F">
      <w:pPr>
        <w:pStyle w:val="Textprogramovhokdu"/>
      </w:pPr>
      <w:r>
        <w:t xml:space="preserve">    </w:t>
      </w:r>
      <w:proofErr w:type="spellStart"/>
      <w:r>
        <w:t>isError</w:t>
      </w:r>
      <w:proofErr w:type="spellEnd"/>
      <w:r>
        <w:t xml:space="preserve">: </w:t>
      </w:r>
      <w:proofErr w:type="spellStart"/>
      <w:r>
        <w:t>false</w:t>
      </w:r>
      <w:proofErr w:type="spellEnd"/>
      <w:r>
        <w:t>,</w:t>
      </w:r>
    </w:p>
    <w:p w14:paraId="0BF69D94" w14:textId="77777777" w:rsidR="00E6782F" w:rsidRDefault="00E6782F" w:rsidP="00E6782F">
      <w:pPr>
        <w:pStyle w:val="Textprogramovhokdu"/>
      </w:pPr>
      <w:r>
        <w:t xml:space="preserve">    </w:t>
      </w:r>
      <w:proofErr w:type="spellStart"/>
      <w:r>
        <w:t>isSuccess</w:t>
      </w:r>
      <w:proofErr w:type="spellEnd"/>
      <w:r>
        <w:t xml:space="preserve">: </w:t>
      </w:r>
      <w:proofErr w:type="spellStart"/>
      <w:r>
        <w:t>false</w:t>
      </w:r>
      <w:proofErr w:type="spellEnd"/>
      <w:r>
        <w:t>,</w:t>
      </w:r>
    </w:p>
    <w:p w14:paraId="0F07E560" w14:textId="77777777" w:rsidR="00E6782F" w:rsidRDefault="00E6782F" w:rsidP="00E6782F">
      <w:pPr>
        <w:pStyle w:val="Textprogramovhokdu"/>
      </w:pPr>
      <w:r>
        <w:t xml:space="preserve">    </w:t>
      </w:r>
      <w:proofErr w:type="spellStart"/>
      <w:r>
        <w:t>isLoading</w:t>
      </w:r>
      <w:proofErr w:type="spellEnd"/>
      <w:r>
        <w:t xml:space="preserve">: </w:t>
      </w:r>
      <w:proofErr w:type="spellStart"/>
      <w:r>
        <w:t>false</w:t>
      </w:r>
      <w:proofErr w:type="spellEnd"/>
      <w:r>
        <w:t>,</w:t>
      </w:r>
    </w:p>
    <w:p w14:paraId="3CF7469A" w14:textId="77777777" w:rsidR="00E6782F" w:rsidRDefault="00E6782F" w:rsidP="00E6782F">
      <w:pPr>
        <w:pStyle w:val="Textprogramovhokdu"/>
      </w:pPr>
      <w:r>
        <w:t xml:space="preserve">    </w:t>
      </w:r>
      <w:proofErr w:type="spellStart"/>
      <w:r>
        <w:t>message</w:t>
      </w:r>
      <w:proofErr w:type="spellEnd"/>
      <w:r>
        <w:t>: "",</w:t>
      </w:r>
    </w:p>
    <w:p w14:paraId="755C5AA8" w14:textId="77777777" w:rsidR="00E6782F" w:rsidRDefault="00E6782F" w:rsidP="00E6782F">
      <w:pPr>
        <w:pStyle w:val="Textprogramovhokdu"/>
      </w:pPr>
      <w:r>
        <w:t>}</w:t>
      </w:r>
    </w:p>
    <w:p w14:paraId="730EE1A1" w14:textId="77777777" w:rsidR="00E6782F" w:rsidRDefault="00E6782F" w:rsidP="00E6782F">
      <w:pPr>
        <w:pStyle w:val="Textprogramovhokdu"/>
      </w:pPr>
    </w:p>
    <w:p w14:paraId="1CF2CE68" w14:textId="77777777" w:rsidR="00E6782F" w:rsidRDefault="00E6782F" w:rsidP="00E6782F">
      <w:pPr>
        <w:pStyle w:val="Textprogramovhokdu"/>
      </w:pPr>
      <w:r>
        <w:t xml:space="preserve">export </w:t>
      </w:r>
      <w:proofErr w:type="spellStart"/>
      <w:r>
        <w:t>const</w:t>
      </w:r>
      <w:proofErr w:type="spellEnd"/>
      <w:r>
        <w:t xml:space="preserve"> </w:t>
      </w:r>
      <w:proofErr w:type="spellStart"/>
      <w:r>
        <w:t>createLesson</w:t>
      </w:r>
      <w:proofErr w:type="spellEnd"/>
      <w:r>
        <w:t xml:space="preserve"> = </w:t>
      </w:r>
      <w:proofErr w:type="spellStart"/>
      <w:proofErr w:type="gramStart"/>
      <w:r>
        <w:t>createAsyncThunk</w:t>
      </w:r>
      <w:proofErr w:type="spellEnd"/>
      <w:r>
        <w:t>(</w:t>
      </w:r>
      <w:proofErr w:type="gramEnd"/>
      <w:r>
        <w:t>"</w:t>
      </w:r>
      <w:proofErr w:type="spellStart"/>
      <w:r>
        <w:t>lessons</w:t>
      </w:r>
      <w:proofErr w:type="spellEnd"/>
      <w:r>
        <w:t>/</w:t>
      </w:r>
      <w:proofErr w:type="spellStart"/>
      <w:r>
        <w:t>create</w:t>
      </w:r>
      <w:proofErr w:type="spellEnd"/>
      <w:r>
        <w:t xml:space="preserve">", </w:t>
      </w:r>
      <w:proofErr w:type="spellStart"/>
      <w:r>
        <w:t>async</w:t>
      </w:r>
      <w:proofErr w:type="spellEnd"/>
      <w:r>
        <w:t xml:space="preserve"> (</w:t>
      </w:r>
      <w:proofErr w:type="spellStart"/>
      <w:r>
        <w:t>lessonData</w:t>
      </w:r>
      <w:proofErr w:type="spellEnd"/>
      <w:r>
        <w:t xml:space="preserve">, </w:t>
      </w:r>
      <w:proofErr w:type="spellStart"/>
      <w:r>
        <w:t>thunkAPI</w:t>
      </w:r>
      <w:proofErr w:type="spellEnd"/>
      <w:r>
        <w:t>) =&gt; {</w:t>
      </w:r>
    </w:p>
    <w:p w14:paraId="29E53B6F" w14:textId="77777777" w:rsidR="00E6782F" w:rsidRDefault="00E6782F" w:rsidP="00E6782F">
      <w:pPr>
        <w:pStyle w:val="Textprogramovhokdu"/>
      </w:pPr>
      <w:r>
        <w:t xml:space="preserve">    </w:t>
      </w:r>
      <w:proofErr w:type="spellStart"/>
      <w:r>
        <w:t>try</w:t>
      </w:r>
      <w:proofErr w:type="spellEnd"/>
      <w:r>
        <w:t xml:space="preserve"> {</w:t>
      </w:r>
    </w:p>
    <w:p w14:paraId="5A25C805" w14:textId="77777777" w:rsidR="00E6782F" w:rsidRDefault="00E6782F" w:rsidP="00E6782F">
      <w:pPr>
        <w:pStyle w:val="Textprogramovhokdu"/>
      </w:pPr>
      <w:r>
        <w:t xml:space="preserve">        </w:t>
      </w:r>
      <w:proofErr w:type="spellStart"/>
      <w:r>
        <w:t>const</w:t>
      </w:r>
      <w:proofErr w:type="spellEnd"/>
      <w:r>
        <w:t xml:space="preserve"> token = </w:t>
      </w:r>
      <w:proofErr w:type="spellStart"/>
      <w:r>
        <w:t>thunkAPI.getState</w:t>
      </w:r>
      <w:proofErr w:type="spellEnd"/>
      <w:r>
        <w:t>(</w:t>
      </w:r>
      <w:proofErr w:type="gramStart"/>
      <w:r>
        <w:t>).</w:t>
      </w:r>
      <w:proofErr w:type="spellStart"/>
      <w:r>
        <w:t>auth</w:t>
      </w:r>
      <w:proofErr w:type="gramEnd"/>
      <w:r>
        <w:t>.user.token</w:t>
      </w:r>
      <w:proofErr w:type="spellEnd"/>
    </w:p>
    <w:p w14:paraId="76775895" w14:textId="77777777" w:rsidR="00E6782F" w:rsidRDefault="00E6782F" w:rsidP="00E6782F">
      <w:pPr>
        <w:pStyle w:val="Textprogramovhokdu"/>
      </w:pPr>
      <w:r>
        <w:t xml:space="preserve">        return </w:t>
      </w:r>
      <w:proofErr w:type="spellStart"/>
      <w:r>
        <w:t>await</w:t>
      </w:r>
      <w:proofErr w:type="spellEnd"/>
      <w:r>
        <w:t xml:space="preserve"> </w:t>
      </w:r>
      <w:proofErr w:type="spellStart"/>
      <w:r>
        <w:t>lessonService.createLesson</w:t>
      </w:r>
      <w:proofErr w:type="spellEnd"/>
      <w:r>
        <w:t>(</w:t>
      </w:r>
      <w:proofErr w:type="spellStart"/>
      <w:r>
        <w:t>lessonData</w:t>
      </w:r>
      <w:proofErr w:type="spellEnd"/>
      <w:r>
        <w:t>, token)</w:t>
      </w:r>
    </w:p>
    <w:p w14:paraId="5B8E3421" w14:textId="77777777" w:rsidR="00E6782F" w:rsidRDefault="00E6782F" w:rsidP="00E6782F">
      <w:pPr>
        <w:pStyle w:val="Textprogramovhokdu"/>
      </w:pPr>
      <w:r>
        <w:lastRenderedPageBreak/>
        <w:t xml:space="preserve">    } </w:t>
      </w:r>
      <w:proofErr w:type="spellStart"/>
      <w:r>
        <w:t>catch</w:t>
      </w:r>
      <w:proofErr w:type="spellEnd"/>
      <w:r>
        <w:t xml:space="preserve"> (</w:t>
      </w:r>
      <w:proofErr w:type="spellStart"/>
      <w:r>
        <w:t>error</w:t>
      </w:r>
      <w:proofErr w:type="spellEnd"/>
      <w:r>
        <w:t>) {</w:t>
      </w:r>
    </w:p>
    <w:p w14:paraId="7972B452" w14:textId="77777777" w:rsidR="00E6782F" w:rsidRDefault="00E6782F" w:rsidP="00E6782F">
      <w:pPr>
        <w:pStyle w:val="Textprogramovhokdu"/>
      </w:pPr>
      <w:r>
        <w:t xml:space="preserve">        </w:t>
      </w:r>
      <w:proofErr w:type="spellStart"/>
      <w:r>
        <w:t>const</w:t>
      </w:r>
      <w:proofErr w:type="spellEnd"/>
      <w:r>
        <w:t xml:space="preserve"> </w:t>
      </w:r>
      <w:proofErr w:type="spellStart"/>
      <w:r>
        <w:t>message</w:t>
      </w:r>
      <w:proofErr w:type="spellEnd"/>
      <w:r>
        <w:t xml:space="preserve"> = (</w:t>
      </w:r>
      <w:proofErr w:type="spellStart"/>
      <w:proofErr w:type="gramStart"/>
      <w:r>
        <w:t>error.response</w:t>
      </w:r>
      <w:proofErr w:type="spellEnd"/>
      <w:proofErr w:type="gramEnd"/>
      <w:r>
        <w:t xml:space="preserve"> &amp;&amp; </w:t>
      </w:r>
      <w:proofErr w:type="spellStart"/>
      <w:r>
        <w:t>error.response.data</w:t>
      </w:r>
      <w:proofErr w:type="spellEnd"/>
      <w:r>
        <w:t xml:space="preserve"> &amp;&amp; </w:t>
      </w:r>
    </w:p>
    <w:p w14:paraId="407CA1EE" w14:textId="77777777" w:rsidR="00E6782F" w:rsidRDefault="00E6782F" w:rsidP="00E6782F">
      <w:pPr>
        <w:pStyle w:val="Textprogramovhokdu"/>
      </w:pPr>
      <w:r>
        <w:t xml:space="preserve">            </w:t>
      </w:r>
      <w:proofErr w:type="spellStart"/>
      <w:proofErr w:type="gramStart"/>
      <w:r>
        <w:t>error.response</w:t>
      </w:r>
      <w:proofErr w:type="gramEnd"/>
      <w:r>
        <w:t>.data.message</w:t>
      </w:r>
      <w:proofErr w:type="spellEnd"/>
      <w:r>
        <w:t xml:space="preserve">) || </w:t>
      </w:r>
      <w:proofErr w:type="spellStart"/>
      <w:r>
        <w:t>error.message</w:t>
      </w:r>
      <w:proofErr w:type="spellEnd"/>
      <w:r>
        <w:t xml:space="preserve"> || </w:t>
      </w:r>
      <w:proofErr w:type="spellStart"/>
      <w:r>
        <w:t>error.toString</w:t>
      </w:r>
      <w:proofErr w:type="spellEnd"/>
      <w:r>
        <w:t>()</w:t>
      </w:r>
    </w:p>
    <w:p w14:paraId="085CEFEC" w14:textId="77777777" w:rsidR="00E6782F" w:rsidRDefault="00E6782F" w:rsidP="00E6782F">
      <w:pPr>
        <w:pStyle w:val="Textprogramovhokdu"/>
      </w:pPr>
      <w:r>
        <w:t xml:space="preserve">        return </w:t>
      </w:r>
      <w:proofErr w:type="spellStart"/>
      <w:r>
        <w:t>thunkAPI.rejectWithValue</w:t>
      </w:r>
      <w:proofErr w:type="spellEnd"/>
      <w:r>
        <w:t>(</w:t>
      </w:r>
      <w:proofErr w:type="spellStart"/>
      <w:r>
        <w:t>message</w:t>
      </w:r>
      <w:proofErr w:type="spellEnd"/>
      <w:r>
        <w:t>)</w:t>
      </w:r>
    </w:p>
    <w:p w14:paraId="706CD6A5" w14:textId="77777777" w:rsidR="00E6782F" w:rsidRDefault="00E6782F" w:rsidP="00E6782F">
      <w:pPr>
        <w:pStyle w:val="Textprogramovhokdu"/>
      </w:pPr>
      <w:r>
        <w:t xml:space="preserve">    }</w:t>
      </w:r>
    </w:p>
    <w:p w14:paraId="0E44CC89" w14:textId="1A7374B3" w:rsidR="00E6782F" w:rsidRDefault="00E6782F" w:rsidP="00E6782F">
      <w:pPr>
        <w:pStyle w:val="Textprogramovhokdu"/>
      </w:pPr>
      <w:r>
        <w:t>})</w:t>
      </w:r>
    </w:p>
    <w:p w14:paraId="15AD6A97" w14:textId="4567E590" w:rsidR="00E6782F" w:rsidRDefault="00E6782F" w:rsidP="00E6782F">
      <w:pPr>
        <w:pStyle w:val="Textprogramovhokdu"/>
      </w:pPr>
    </w:p>
    <w:p w14:paraId="2AE0D8EA" w14:textId="773FDA8E" w:rsidR="00E6782F" w:rsidRDefault="00E6782F" w:rsidP="00E6782F">
      <w:pPr>
        <w:pStyle w:val="Textprogramovhokdu"/>
      </w:pPr>
      <w:r>
        <w:t>/...</w:t>
      </w:r>
    </w:p>
    <w:p w14:paraId="056D1915" w14:textId="77777777" w:rsidR="00E6782F" w:rsidRDefault="00E6782F" w:rsidP="00E6782F">
      <w:pPr>
        <w:pStyle w:val="Textprogramovhokdu"/>
      </w:pPr>
    </w:p>
    <w:p w14:paraId="59F47425" w14:textId="68AB4A0D" w:rsidR="00582079" w:rsidRDefault="00582079" w:rsidP="00582079">
      <w:pPr>
        <w:pStyle w:val="Textprogramovhokdu"/>
      </w:pPr>
      <w:r>
        <w:t xml:space="preserve">export </w:t>
      </w:r>
      <w:proofErr w:type="spellStart"/>
      <w:r>
        <w:t>const</w:t>
      </w:r>
      <w:proofErr w:type="spellEnd"/>
      <w:r>
        <w:t xml:space="preserve"> </w:t>
      </w:r>
      <w:proofErr w:type="spellStart"/>
      <w:r>
        <w:t>lessonSlice</w:t>
      </w:r>
      <w:proofErr w:type="spellEnd"/>
      <w:r>
        <w:t xml:space="preserve"> = </w:t>
      </w:r>
      <w:proofErr w:type="spellStart"/>
      <w:proofErr w:type="gramStart"/>
      <w:r>
        <w:t>createSlice</w:t>
      </w:r>
      <w:proofErr w:type="spellEnd"/>
      <w:r>
        <w:t>(</w:t>
      </w:r>
      <w:proofErr w:type="gramEnd"/>
      <w:r>
        <w:t>{</w:t>
      </w:r>
    </w:p>
    <w:p w14:paraId="1218950C" w14:textId="77777777" w:rsidR="00582079" w:rsidRDefault="00582079" w:rsidP="00582079">
      <w:pPr>
        <w:pStyle w:val="Textprogramovhokdu"/>
      </w:pPr>
      <w:r>
        <w:t xml:space="preserve">    </w:t>
      </w:r>
      <w:proofErr w:type="spellStart"/>
      <w:r>
        <w:t>name</w:t>
      </w:r>
      <w:proofErr w:type="spellEnd"/>
      <w:r>
        <w:t>: "</w:t>
      </w:r>
      <w:proofErr w:type="spellStart"/>
      <w:r>
        <w:t>lesson</w:t>
      </w:r>
      <w:proofErr w:type="spellEnd"/>
      <w:r>
        <w:t>",</w:t>
      </w:r>
    </w:p>
    <w:p w14:paraId="541AAC86" w14:textId="77777777" w:rsidR="00582079" w:rsidRDefault="00582079" w:rsidP="00582079">
      <w:pPr>
        <w:pStyle w:val="Textprogramovhokdu"/>
      </w:pPr>
      <w:r>
        <w:t xml:space="preserve">    </w:t>
      </w:r>
      <w:proofErr w:type="spellStart"/>
      <w:r>
        <w:t>initialState</w:t>
      </w:r>
      <w:proofErr w:type="spellEnd"/>
      <w:r>
        <w:t>,</w:t>
      </w:r>
    </w:p>
    <w:p w14:paraId="1E596F3E" w14:textId="77777777" w:rsidR="00582079" w:rsidRDefault="00582079" w:rsidP="00582079">
      <w:pPr>
        <w:pStyle w:val="Textprogramovhokdu"/>
      </w:pPr>
      <w:r>
        <w:t xml:space="preserve">    </w:t>
      </w:r>
      <w:proofErr w:type="spellStart"/>
      <w:r>
        <w:t>reducers</w:t>
      </w:r>
      <w:proofErr w:type="spellEnd"/>
      <w:r>
        <w:t>: {</w:t>
      </w:r>
    </w:p>
    <w:p w14:paraId="680D59D7" w14:textId="77777777" w:rsidR="00582079" w:rsidRDefault="00582079" w:rsidP="00582079">
      <w:pPr>
        <w:pStyle w:val="Textprogramovhokdu"/>
      </w:pPr>
      <w:r>
        <w:t xml:space="preserve">        reset: (</w:t>
      </w:r>
      <w:proofErr w:type="spellStart"/>
      <w:r>
        <w:t>state</w:t>
      </w:r>
      <w:proofErr w:type="spellEnd"/>
      <w:r>
        <w:t xml:space="preserve">) =&gt; </w:t>
      </w:r>
      <w:proofErr w:type="spellStart"/>
      <w:r>
        <w:t>initialState</w:t>
      </w:r>
      <w:proofErr w:type="spellEnd"/>
    </w:p>
    <w:p w14:paraId="633C6F69" w14:textId="77777777" w:rsidR="00582079" w:rsidRDefault="00582079" w:rsidP="00582079">
      <w:pPr>
        <w:pStyle w:val="Textprogramovhokdu"/>
      </w:pPr>
      <w:r>
        <w:t xml:space="preserve">    },</w:t>
      </w:r>
    </w:p>
    <w:p w14:paraId="208AF4F9" w14:textId="77777777" w:rsidR="00582079" w:rsidRDefault="00582079" w:rsidP="00582079">
      <w:pPr>
        <w:pStyle w:val="Textprogramovhokdu"/>
      </w:pPr>
      <w:r>
        <w:t xml:space="preserve">    </w:t>
      </w:r>
      <w:proofErr w:type="spellStart"/>
      <w:r>
        <w:t>extraReducers</w:t>
      </w:r>
      <w:proofErr w:type="spellEnd"/>
      <w:r>
        <w:t>: (</w:t>
      </w:r>
      <w:proofErr w:type="spellStart"/>
      <w:r>
        <w:t>builder</w:t>
      </w:r>
      <w:proofErr w:type="spellEnd"/>
      <w:r>
        <w:t>) =&gt; {</w:t>
      </w:r>
    </w:p>
    <w:p w14:paraId="0DE4C888" w14:textId="77777777" w:rsidR="00582079" w:rsidRDefault="00582079" w:rsidP="00582079">
      <w:pPr>
        <w:pStyle w:val="Textprogramovhokdu"/>
      </w:pPr>
      <w:r>
        <w:t xml:space="preserve">        </w:t>
      </w:r>
      <w:proofErr w:type="spellStart"/>
      <w:r>
        <w:t>builder</w:t>
      </w:r>
      <w:proofErr w:type="spellEnd"/>
    </w:p>
    <w:p w14:paraId="1CEDB53E" w14:textId="77777777" w:rsidR="00582079" w:rsidRDefault="00582079" w:rsidP="00582079">
      <w:pPr>
        <w:pStyle w:val="Textprogramovhokdu"/>
      </w:pPr>
      <w:r>
        <w:t xml:space="preserve">        </w:t>
      </w:r>
      <w:proofErr w:type="gramStart"/>
      <w:r>
        <w:t>.</w:t>
      </w:r>
      <w:proofErr w:type="spellStart"/>
      <w:r>
        <w:t>addCase</w:t>
      </w:r>
      <w:proofErr w:type="spellEnd"/>
      <w:proofErr w:type="gramEnd"/>
      <w:r>
        <w:t>(</w:t>
      </w:r>
      <w:proofErr w:type="spellStart"/>
      <w:r>
        <w:t>createLesson.pending</w:t>
      </w:r>
      <w:proofErr w:type="spellEnd"/>
      <w:r>
        <w:t>, (</w:t>
      </w:r>
      <w:proofErr w:type="spellStart"/>
      <w:r>
        <w:t>state</w:t>
      </w:r>
      <w:proofErr w:type="spellEnd"/>
      <w:r>
        <w:t>) =&gt; {</w:t>
      </w:r>
    </w:p>
    <w:p w14:paraId="664EC8F6" w14:textId="77777777" w:rsidR="00582079" w:rsidRDefault="00582079" w:rsidP="00582079">
      <w:pPr>
        <w:pStyle w:val="Textprogramovhokdu"/>
      </w:pPr>
      <w:r>
        <w:t xml:space="preserve">            </w:t>
      </w:r>
      <w:proofErr w:type="spellStart"/>
      <w:proofErr w:type="gramStart"/>
      <w:r>
        <w:t>state.isLoading</w:t>
      </w:r>
      <w:proofErr w:type="spellEnd"/>
      <w:proofErr w:type="gramEnd"/>
      <w:r>
        <w:t xml:space="preserve"> = </w:t>
      </w:r>
      <w:proofErr w:type="spellStart"/>
      <w:r>
        <w:t>true</w:t>
      </w:r>
      <w:proofErr w:type="spellEnd"/>
      <w:r>
        <w:t>;</w:t>
      </w:r>
    </w:p>
    <w:p w14:paraId="77808378" w14:textId="77777777" w:rsidR="00582079" w:rsidRDefault="00582079" w:rsidP="00582079">
      <w:pPr>
        <w:pStyle w:val="Textprogramovhokdu"/>
      </w:pPr>
      <w:r>
        <w:t xml:space="preserve">        })</w:t>
      </w:r>
    </w:p>
    <w:p w14:paraId="18408756" w14:textId="77777777" w:rsidR="00582079" w:rsidRDefault="00582079" w:rsidP="00582079">
      <w:pPr>
        <w:pStyle w:val="Textprogramovhokdu"/>
      </w:pPr>
      <w:r>
        <w:t xml:space="preserve">        </w:t>
      </w:r>
      <w:proofErr w:type="gramStart"/>
      <w:r>
        <w:t>.</w:t>
      </w:r>
      <w:proofErr w:type="spellStart"/>
      <w:r>
        <w:t>addCase</w:t>
      </w:r>
      <w:proofErr w:type="spellEnd"/>
      <w:proofErr w:type="gramEnd"/>
      <w:r>
        <w:t>(</w:t>
      </w:r>
      <w:proofErr w:type="spellStart"/>
      <w:r>
        <w:t>createLesson.fulfilled</w:t>
      </w:r>
      <w:proofErr w:type="spellEnd"/>
      <w:r>
        <w:t>, (</w:t>
      </w:r>
      <w:proofErr w:type="spellStart"/>
      <w:r>
        <w:t>state</w:t>
      </w:r>
      <w:proofErr w:type="spellEnd"/>
      <w:r>
        <w:t xml:space="preserve">, </w:t>
      </w:r>
      <w:proofErr w:type="spellStart"/>
      <w:r>
        <w:t>action</w:t>
      </w:r>
      <w:proofErr w:type="spellEnd"/>
      <w:r>
        <w:t>) =&gt; {</w:t>
      </w:r>
    </w:p>
    <w:p w14:paraId="7E94A1B7" w14:textId="77777777" w:rsidR="00582079" w:rsidRDefault="00582079" w:rsidP="00582079">
      <w:pPr>
        <w:pStyle w:val="Textprogramovhokdu"/>
      </w:pPr>
      <w:r>
        <w:t xml:space="preserve">            </w:t>
      </w:r>
      <w:proofErr w:type="spellStart"/>
      <w:proofErr w:type="gramStart"/>
      <w:r>
        <w:t>state.isLoading</w:t>
      </w:r>
      <w:proofErr w:type="spellEnd"/>
      <w:proofErr w:type="gramEnd"/>
      <w:r>
        <w:t xml:space="preserve"> = </w:t>
      </w:r>
      <w:proofErr w:type="spellStart"/>
      <w:r>
        <w:t>false</w:t>
      </w:r>
      <w:proofErr w:type="spellEnd"/>
    </w:p>
    <w:p w14:paraId="270CE184" w14:textId="77777777" w:rsidR="00582079" w:rsidRDefault="00582079" w:rsidP="00582079">
      <w:pPr>
        <w:pStyle w:val="Textprogramovhokdu"/>
      </w:pPr>
      <w:r>
        <w:t xml:space="preserve">            </w:t>
      </w:r>
      <w:proofErr w:type="spellStart"/>
      <w:proofErr w:type="gramStart"/>
      <w:r>
        <w:t>state.isSuccess</w:t>
      </w:r>
      <w:proofErr w:type="spellEnd"/>
      <w:proofErr w:type="gramEnd"/>
      <w:r>
        <w:t xml:space="preserve"> = </w:t>
      </w:r>
      <w:proofErr w:type="spellStart"/>
      <w:r>
        <w:t>true</w:t>
      </w:r>
      <w:proofErr w:type="spellEnd"/>
    </w:p>
    <w:p w14:paraId="34345E7E" w14:textId="77777777" w:rsidR="00582079" w:rsidRDefault="00582079" w:rsidP="00582079">
      <w:pPr>
        <w:pStyle w:val="Textprogramovhokdu"/>
      </w:pPr>
      <w:r>
        <w:t xml:space="preserve">            </w:t>
      </w:r>
      <w:proofErr w:type="spellStart"/>
      <w:proofErr w:type="gramStart"/>
      <w:r>
        <w:t>state.lessons</w:t>
      </w:r>
      <w:proofErr w:type="gramEnd"/>
      <w:r>
        <w:t>.push</w:t>
      </w:r>
      <w:proofErr w:type="spellEnd"/>
      <w:r>
        <w:t>(</w:t>
      </w:r>
      <w:proofErr w:type="spellStart"/>
      <w:r>
        <w:t>action.payload</w:t>
      </w:r>
      <w:proofErr w:type="spellEnd"/>
      <w:r>
        <w:t>)</w:t>
      </w:r>
    </w:p>
    <w:p w14:paraId="5819E3EF" w14:textId="77777777" w:rsidR="00582079" w:rsidRDefault="00582079" w:rsidP="00582079">
      <w:pPr>
        <w:pStyle w:val="Textprogramovhokdu"/>
      </w:pPr>
      <w:r>
        <w:t xml:space="preserve">        })</w:t>
      </w:r>
    </w:p>
    <w:p w14:paraId="744A31B2" w14:textId="77777777" w:rsidR="00582079" w:rsidRDefault="00582079" w:rsidP="00582079">
      <w:pPr>
        <w:pStyle w:val="Textprogramovhokdu"/>
      </w:pPr>
      <w:r>
        <w:t xml:space="preserve">        </w:t>
      </w:r>
      <w:proofErr w:type="gramStart"/>
      <w:r>
        <w:t>.</w:t>
      </w:r>
      <w:proofErr w:type="spellStart"/>
      <w:r>
        <w:t>addCase</w:t>
      </w:r>
      <w:proofErr w:type="spellEnd"/>
      <w:proofErr w:type="gramEnd"/>
      <w:r>
        <w:t>(</w:t>
      </w:r>
      <w:proofErr w:type="spellStart"/>
      <w:r>
        <w:t>createLesson.rejected</w:t>
      </w:r>
      <w:proofErr w:type="spellEnd"/>
      <w:r>
        <w:t>, (</w:t>
      </w:r>
      <w:proofErr w:type="spellStart"/>
      <w:r>
        <w:t>state</w:t>
      </w:r>
      <w:proofErr w:type="spellEnd"/>
      <w:r>
        <w:t xml:space="preserve">, </w:t>
      </w:r>
      <w:proofErr w:type="spellStart"/>
      <w:r>
        <w:t>action</w:t>
      </w:r>
      <w:proofErr w:type="spellEnd"/>
      <w:r>
        <w:t>) =&gt; {</w:t>
      </w:r>
    </w:p>
    <w:p w14:paraId="5D616CC1" w14:textId="77777777" w:rsidR="00582079" w:rsidRDefault="00582079" w:rsidP="00582079">
      <w:pPr>
        <w:pStyle w:val="Textprogramovhokdu"/>
      </w:pPr>
      <w:r>
        <w:t xml:space="preserve">            </w:t>
      </w:r>
      <w:proofErr w:type="spellStart"/>
      <w:proofErr w:type="gramStart"/>
      <w:r>
        <w:t>state.isLoading</w:t>
      </w:r>
      <w:proofErr w:type="spellEnd"/>
      <w:proofErr w:type="gramEnd"/>
      <w:r>
        <w:t xml:space="preserve"> = </w:t>
      </w:r>
      <w:proofErr w:type="spellStart"/>
      <w:r>
        <w:t>false</w:t>
      </w:r>
      <w:proofErr w:type="spellEnd"/>
    </w:p>
    <w:p w14:paraId="7D9601F3" w14:textId="77777777" w:rsidR="00582079" w:rsidRDefault="00582079" w:rsidP="00582079">
      <w:pPr>
        <w:pStyle w:val="Textprogramovhokdu"/>
      </w:pPr>
      <w:r>
        <w:t xml:space="preserve">            </w:t>
      </w:r>
      <w:proofErr w:type="spellStart"/>
      <w:proofErr w:type="gramStart"/>
      <w:r>
        <w:t>state.isError</w:t>
      </w:r>
      <w:proofErr w:type="spellEnd"/>
      <w:proofErr w:type="gramEnd"/>
      <w:r>
        <w:t xml:space="preserve"> = </w:t>
      </w:r>
      <w:proofErr w:type="spellStart"/>
      <w:r>
        <w:t>true</w:t>
      </w:r>
      <w:proofErr w:type="spellEnd"/>
    </w:p>
    <w:p w14:paraId="7ED5BF4F" w14:textId="77777777" w:rsidR="00582079" w:rsidRDefault="00582079" w:rsidP="00582079">
      <w:pPr>
        <w:pStyle w:val="Textprogramovhokdu"/>
      </w:pPr>
      <w:r>
        <w:t xml:space="preserve">            </w:t>
      </w:r>
      <w:proofErr w:type="spellStart"/>
      <w:proofErr w:type="gramStart"/>
      <w:r>
        <w:t>state.message</w:t>
      </w:r>
      <w:proofErr w:type="spellEnd"/>
      <w:proofErr w:type="gramEnd"/>
      <w:r>
        <w:t xml:space="preserve"> = </w:t>
      </w:r>
      <w:proofErr w:type="spellStart"/>
      <w:r>
        <w:t>action.payload</w:t>
      </w:r>
      <w:proofErr w:type="spellEnd"/>
    </w:p>
    <w:p w14:paraId="07A530CA" w14:textId="6919399A" w:rsidR="000031F0" w:rsidRDefault="00582079" w:rsidP="00582079">
      <w:pPr>
        <w:pStyle w:val="Textprogramovhokdu"/>
      </w:pPr>
      <w:r>
        <w:t xml:space="preserve">        })</w:t>
      </w:r>
    </w:p>
    <w:p w14:paraId="6E3D782F" w14:textId="4DD70CE3" w:rsidR="00582079" w:rsidRDefault="00582079" w:rsidP="00582079">
      <w:pPr>
        <w:pStyle w:val="Textprogramovhokdu"/>
      </w:pPr>
      <w:r>
        <w:t xml:space="preserve">        /...</w:t>
      </w:r>
    </w:p>
    <w:p w14:paraId="77AAFF80" w14:textId="15B97E20" w:rsidR="00582079" w:rsidRDefault="00582079" w:rsidP="00582079">
      <w:pPr>
        <w:pStyle w:val="Textprogramovhokdu"/>
      </w:pPr>
      <w:r>
        <w:t xml:space="preserve">    }</w:t>
      </w:r>
    </w:p>
    <w:p w14:paraId="50EA5250" w14:textId="466BF555" w:rsidR="00582079" w:rsidRDefault="00582079" w:rsidP="00582079">
      <w:pPr>
        <w:pStyle w:val="Textprogramovhokdu"/>
      </w:pPr>
      <w:r>
        <w:t>})</w:t>
      </w:r>
    </w:p>
    <w:p w14:paraId="07D2713D" w14:textId="63263520" w:rsidR="00582079" w:rsidRDefault="00582079" w:rsidP="00582079">
      <w:pPr>
        <w:pStyle w:val="Textprogramovhokdu"/>
      </w:pPr>
    </w:p>
    <w:p w14:paraId="02C72120" w14:textId="77777777" w:rsidR="00582079" w:rsidRDefault="00582079" w:rsidP="00582079">
      <w:pPr>
        <w:pStyle w:val="Textprogramovhokdu"/>
      </w:pPr>
      <w:r>
        <w:t xml:space="preserve">export </w:t>
      </w:r>
      <w:proofErr w:type="spellStart"/>
      <w:r>
        <w:t>const</w:t>
      </w:r>
      <w:proofErr w:type="spellEnd"/>
      <w:r>
        <w:t xml:space="preserve"> {reset} = </w:t>
      </w:r>
      <w:proofErr w:type="spellStart"/>
      <w:r>
        <w:t>lessonSlice.actions</w:t>
      </w:r>
      <w:proofErr w:type="spellEnd"/>
    </w:p>
    <w:p w14:paraId="6C9C7F22" w14:textId="2C4E707D" w:rsidR="00582079" w:rsidRDefault="00582079" w:rsidP="00582079">
      <w:pPr>
        <w:pStyle w:val="Textprogramovhokdu"/>
      </w:pPr>
      <w:r>
        <w:t xml:space="preserve">export default </w:t>
      </w:r>
      <w:proofErr w:type="spellStart"/>
      <w:r>
        <w:t>lessonSlice.reducer</w:t>
      </w:r>
      <w:proofErr w:type="spellEnd"/>
    </w:p>
    <w:p w14:paraId="5CCDC371" w14:textId="77777777" w:rsidR="008B5A6D" w:rsidRDefault="008B5A6D" w:rsidP="008B5A6D"/>
    <w:p w14:paraId="7C5EE653" w14:textId="31332FF8" w:rsidR="008B5A6D" w:rsidRPr="00FA4365" w:rsidRDefault="008B5A6D" w:rsidP="008B5A6D">
      <w:r>
        <w:t xml:space="preserve">Jednotlivé </w:t>
      </w:r>
      <w:proofErr w:type="spellStart"/>
      <w:r>
        <w:t>reducery</w:t>
      </w:r>
      <w:proofErr w:type="spellEnd"/>
      <w:r>
        <w:t xml:space="preserve"> se skládají z case, které představují požadavky a jejich stav. Daný </w:t>
      </w:r>
      <w:proofErr w:type="spellStart"/>
      <w:r>
        <w:t>reducer</w:t>
      </w:r>
      <w:proofErr w:type="spellEnd"/>
      <w:r>
        <w:t xml:space="preserve"> se poté vyexportuje jako </w:t>
      </w:r>
      <w:proofErr w:type="spellStart"/>
      <w:r>
        <w:t>lessonSlice.reducer</w:t>
      </w:r>
      <w:proofErr w:type="spellEnd"/>
      <w:r>
        <w:t>.</w:t>
      </w:r>
      <w:r w:rsidR="00E6782F">
        <w:t xml:space="preserve"> Je důležité podoktnout, že se jedná o nový moderní způsob tvorby </w:t>
      </w:r>
      <w:proofErr w:type="spellStart"/>
      <w:r w:rsidR="00E6782F">
        <w:t>reducerů</w:t>
      </w:r>
      <w:proofErr w:type="spellEnd"/>
      <w:r w:rsidR="00E6782F">
        <w:t xml:space="preserve">. Tento způsob zajišťuje přehlednost a snadnou čitelnost kódu oproti starému způsobu, kde </w:t>
      </w:r>
      <w:proofErr w:type="spellStart"/>
      <w:r w:rsidR="00E6782F">
        <w:t>reducery</w:t>
      </w:r>
      <w:proofErr w:type="spellEnd"/>
      <w:r w:rsidR="00E6782F">
        <w:t xml:space="preserve"> rychle nabíraly na velikosti kódu, a tak se stávaly rychle složitými a velmi obsáhlými. </w:t>
      </w:r>
      <w:r w:rsidR="00E6782F">
        <w:fldChar w:fldCharType="begin"/>
      </w:r>
      <w:r w:rsidR="00E6782F">
        <w:instrText xml:space="preserve"> ADDIN ZOTERO_ITEM CSL_CITATION {"citationID":"j1yj15jb","properties":{"formattedCitation":"(Abramov and Redux documentation authors, 2023)","plainCitation":"(Abramov and Redux documentation authors, 2023)","noteIndex":0},"citationItems":[{"id":50,"uris":["http://zotero.org/users/local/zPyZa9qd/items/U2GVAPMN"],"itemData":{"id":50,"type":"webpage","abstract":"Introduction &gt; Getting Started: Resources to get started learning and using Redux","language":"en","title":"Getting Started with Redux | Redux","URL":"https://redux.js.org/introduction/getting-started","author":[{"family":"Abramov","given":"Dan"},{"family":"Redux documentation authors","given":""}],"accessed":{"date-parts":[["2023",4,28]]},"issued":{"date-parts":[["2023"]]}}}],"schema":"https://github.com/citation-style-language/schema/raw/master/csl-citation.json"} </w:instrText>
      </w:r>
      <w:r w:rsidR="00E6782F">
        <w:fldChar w:fldCharType="separate"/>
      </w:r>
      <w:r w:rsidR="00E6782F" w:rsidRPr="00E6782F">
        <w:rPr>
          <w:rFonts w:ascii="Georgia" w:hAnsi="Georgia"/>
        </w:rPr>
        <w:t>(</w:t>
      </w:r>
      <w:proofErr w:type="spellStart"/>
      <w:r w:rsidR="00E6782F" w:rsidRPr="00E6782F">
        <w:rPr>
          <w:rFonts w:ascii="Georgia" w:hAnsi="Georgia"/>
        </w:rPr>
        <w:t>Abramov</w:t>
      </w:r>
      <w:proofErr w:type="spellEnd"/>
      <w:r w:rsidR="00E6782F" w:rsidRPr="00E6782F">
        <w:rPr>
          <w:rFonts w:ascii="Georgia" w:hAnsi="Georgia"/>
        </w:rPr>
        <w:t xml:space="preserve"> and Redux </w:t>
      </w:r>
      <w:proofErr w:type="spellStart"/>
      <w:r w:rsidR="00E6782F" w:rsidRPr="00E6782F">
        <w:rPr>
          <w:rFonts w:ascii="Georgia" w:hAnsi="Georgia"/>
        </w:rPr>
        <w:t>documentation</w:t>
      </w:r>
      <w:proofErr w:type="spellEnd"/>
      <w:r w:rsidR="00E6782F" w:rsidRPr="00E6782F">
        <w:rPr>
          <w:rFonts w:ascii="Georgia" w:hAnsi="Georgia"/>
        </w:rPr>
        <w:t xml:space="preserve"> </w:t>
      </w:r>
      <w:proofErr w:type="spellStart"/>
      <w:r w:rsidR="00E6782F" w:rsidRPr="00E6782F">
        <w:rPr>
          <w:rFonts w:ascii="Georgia" w:hAnsi="Georgia"/>
        </w:rPr>
        <w:t>authors</w:t>
      </w:r>
      <w:proofErr w:type="spellEnd"/>
      <w:r w:rsidR="00E6782F" w:rsidRPr="00E6782F">
        <w:rPr>
          <w:rFonts w:ascii="Georgia" w:hAnsi="Georgia"/>
        </w:rPr>
        <w:t>, 2023)</w:t>
      </w:r>
      <w:r w:rsidR="00E6782F">
        <w:fldChar w:fldCharType="end"/>
      </w:r>
    </w:p>
    <w:p w14:paraId="4D21821A" w14:textId="79AA448E" w:rsidR="00475EE4" w:rsidRDefault="005A78BF" w:rsidP="00304703">
      <w:pPr>
        <w:pStyle w:val="Nadpis4"/>
      </w:pPr>
      <w:proofErr w:type="spellStart"/>
      <w:r>
        <w:lastRenderedPageBreak/>
        <w:t>Features</w:t>
      </w:r>
      <w:proofErr w:type="spellEnd"/>
    </w:p>
    <w:p w14:paraId="19890CC5" w14:textId="7EEF8FA4" w:rsidR="00475EE4" w:rsidRDefault="004C7DB7" w:rsidP="00B620A7">
      <w:r>
        <w:t xml:space="preserve">Tato část obsahuje podsložky dle všech částí aplikace a složku </w:t>
      </w:r>
      <w:proofErr w:type="spellStart"/>
      <w:r>
        <w:t>auth</w:t>
      </w:r>
      <w:proofErr w:type="spellEnd"/>
      <w:r>
        <w:t>. Ve všech složkách se nachází dva soubory s</w:t>
      </w:r>
      <w:r w:rsidR="007A073D">
        <w:t>e</w:t>
      </w:r>
      <w:r>
        <w:t xml:space="preserve"> sufixem v názvu Service a </w:t>
      </w:r>
      <w:proofErr w:type="spellStart"/>
      <w:r>
        <w:t>Slice.</w:t>
      </w:r>
      <w:r w:rsidR="007A073D">
        <w:t>V</w:t>
      </w:r>
      <w:proofErr w:type="spellEnd"/>
      <w:r w:rsidR="007A073D">
        <w:t> </w:t>
      </w:r>
      <w:proofErr w:type="spellStart"/>
      <w:r w:rsidR="007A073D">
        <w:t>s</w:t>
      </w:r>
      <w:r>
        <w:t>ervice</w:t>
      </w:r>
      <w:proofErr w:type="spellEnd"/>
      <w:r>
        <w:t xml:space="preserve"> souboru se nachází funkce, které díky </w:t>
      </w:r>
      <w:proofErr w:type="spellStart"/>
      <w:r>
        <w:t>axiosu</w:t>
      </w:r>
      <w:proofErr w:type="spellEnd"/>
      <w:r>
        <w:t xml:space="preserve"> posílají požadavky s daty na backend a přijímají odpově</w:t>
      </w:r>
      <w:r w:rsidR="007A073D">
        <w:t>di z</w:t>
      </w:r>
      <w:r>
        <w:t xml:space="preserve"> </w:t>
      </w:r>
      <w:proofErr w:type="spellStart"/>
      <w:r>
        <w:t>backendu</w:t>
      </w:r>
      <w:proofErr w:type="spellEnd"/>
      <w:r>
        <w:t xml:space="preserve">. </w:t>
      </w:r>
      <w:r w:rsidR="007A073D">
        <w:t xml:space="preserve">Dále jednotlivé funkce v Service předají data souboru </w:t>
      </w:r>
      <w:proofErr w:type="spellStart"/>
      <w:r w:rsidR="007A073D">
        <w:t>Slice</w:t>
      </w:r>
      <w:proofErr w:type="spellEnd"/>
      <w:r w:rsidR="007A073D">
        <w:t xml:space="preserve">. </w:t>
      </w:r>
      <w:proofErr w:type="spellStart"/>
      <w:r w:rsidR="00C94C52">
        <w:t>Axios</w:t>
      </w:r>
      <w:proofErr w:type="spellEnd"/>
      <w:r w:rsidR="00C94C52">
        <w:t xml:space="preserve"> je knihovna určená pro komunikaci s API, </w:t>
      </w:r>
      <w:r w:rsidR="00B620A7">
        <w:t xml:space="preserve">jedná se o http klienta jak pro prohlížeč, tak i pro node.js, který je založený na </w:t>
      </w:r>
      <w:proofErr w:type="spellStart"/>
      <w:r w:rsidR="00B620A7">
        <w:t>Promise</w:t>
      </w:r>
      <w:proofErr w:type="spellEnd"/>
      <w:r w:rsidR="00B620A7">
        <w:t xml:space="preserve">. </w:t>
      </w:r>
      <w:r w:rsidR="00B620A7">
        <w:fldChar w:fldCharType="begin"/>
      </w:r>
      <w:r w:rsidR="00B620A7">
        <w:instrText xml:space="preserve"> ADDIN ZOTERO_ITEM CSL_CITATION {"citationID":"f2PRG7bl","properties":{"formattedCitation":"(Zabriskie and Sarjeant, 2023)","plainCitation":"(Zabriskie and Sarjeant, 2023)","noteIndex":0},"citationItems":[{"id":52,"uris":["http://zotero.org/users/local/zPyZa9qd/items/QGLCXETM"],"itemData":{"id":52,"type":"webpage","title":"Getting Started | Axios Docs","URL":"https://axios-http.com/docs/intro","author":[{"family":"Zabriskie","given":"Matt"},{"family":"Sarjeant","given":"John","suffix":"Jakob"}],"accessed":{"date-parts":[["2023",4,28]]},"issued":{"date-parts":[["2023"]]}}}],"schema":"https://github.com/citation-style-language/schema/raw/master/csl-citation.json"} </w:instrText>
      </w:r>
      <w:r w:rsidR="00B620A7">
        <w:fldChar w:fldCharType="separate"/>
      </w:r>
      <w:r w:rsidR="00B620A7" w:rsidRPr="00B620A7">
        <w:rPr>
          <w:rFonts w:ascii="Georgia" w:hAnsi="Georgia"/>
        </w:rPr>
        <w:t>(</w:t>
      </w:r>
      <w:proofErr w:type="spellStart"/>
      <w:r w:rsidR="00B620A7" w:rsidRPr="00B620A7">
        <w:rPr>
          <w:rFonts w:ascii="Georgia" w:hAnsi="Georgia"/>
        </w:rPr>
        <w:t>Zabriskie</w:t>
      </w:r>
      <w:proofErr w:type="spellEnd"/>
      <w:r w:rsidR="00B620A7" w:rsidRPr="00B620A7">
        <w:rPr>
          <w:rFonts w:ascii="Georgia" w:hAnsi="Georgia"/>
        </w:rPr>
        <w:t xml:space="preserve"> and </w:t>
      </w:r>
      <w:proofErr w:type="spellStart"/>
      <w:r w:rsidR="00B620A7" w:rsidRPr="00B620A7">
        <w:rPr>
          <w:rFonts w:ascii="Georgia" w:hAnsi="Georgia"/>
        </w:rPr>
        <w:t>Sarjeant</w:t>
      </w:r>
      <w:proofErr w:type="spellEnd"/>
      <w:r w:rsidR="00B620A7" w:rsidRPr="00B620A7">
        <w:rPr>
          <w:rFonts w:ascii="Georgia" w:hAnsi="Georgia"/>
        </w:rPr>
        <w:t>, 2023)</w:t>
      </w:r>
      <w:r w:rsidR="00B620A7">
        <w:fldChar w:fldCharType="end"/>
      </w:r>
    </w:p>
    <w:p w14:paraId="7190E902" w14:textId="7923DD12" w:rsidR="004B0D69" w:rsidRDefault="004B0D69" w:rsidP="004B0D69">
      <w:pPr>
        <w:pStyle w:val="Titulek"/>
      </w:pPr>
      <w:bookmarkStart w:id="133" w:name="_Toc151662810"/>
      <w:r>
        <w:t xml:space="preserve">Výpis </w:t>
      </w:r>
      <w:fldSimple w:instr=" SEQ Výpis \* ARABIC ">
        <w:r w:rsidR="00810B71">
          <w:rPr>
            <w:noProof/>
          </w:rPr>
          <w:t>8</w:t>
        </w:r>
      </w:fldSimple>
      <w:r>
        <w:t xml:space="preserve"> - Ukázka části </w:t>
      </w:r>
      <w:proofErr w:type="spellStart"/>
      <w:r>
        <w:t>lessonService</w:t>
      </w:r>
      <w:proofErr w:type="spellEnd"/>
      <w:r>
        <w:t xml:space="preserve"> (zdroj: autor)</w:t>
      </w:r>
      <w:bookmarkEnd w:id="133"/>
    </w:p>
    <w:p w14:paraId="0F02ADDE" w14:textId="77777777" w:rsidR="00B620A7" w:rsidRDefault="00B620A7" w:rsidP="00B620A7">
      <w:pPr>
        <w:pStyle w:val="Textprogramovhokdu"/>
        <w:numPr>
          <w:ilvl w:val="0"/>
          <w:numId w:val="28"/>
        </w:numPr>
      </w:pPr>
      <w:r>
        <w:t xml:space="preserve">import </w:t>
      </w:r>
      <w:proofErr w:type="spellStart"/>
      <w:r>
        <w:t>axios</w:t>
      </w:r>
      <w:proofErr w:type="spellEnd"/>
      <w:r>
        <w:t xml:space="preserve"> </w:t>
      </w:r>
      <w:proofErr w:type="spellStart"/>
      <w:r>
        <w:t>from</w:t>
      </w:r>
      <w:proofErr w:type="spellEnd"/>
      <w:r>
        <w:t xml:space="preserve"> "</w:t>
      </w:r>
      <w:proofErr w:type="spellStart"/>
      <w:r>
        <w:t>axios</w:t>
      </w:r>
      <w:proofErr w:type="spellEnd"/>
      <w:r>
        <w:t>"</w:t>
      </w:r>
    </w:p>
    <w:p w14:paraId="74D4C86E" w14:textId="77777777" w:rsidR="00B620A7" w:rsidRDefault="00B620A7" w:rsidP="00B620A7">
      <w:pPr>
        <w:pStyle w:val="Textprogramovhokdu"/>
      </w:pPr>
    </w:p>
    <w:p w14:paraId="221A194D" w14:textId="77777777" w:rsidR="00B620A7" w:rsidRDefault="00B620A7" w:rsidP="00B620A7">
      <w:pPr>
        <w:pStyle w:val="Textprogramovhokdu"/>
      </w:pPr>
      <w:proofErr w:type="spellStart"/>
      <w:r>
        <w:t>const</w:t>
      </w:r>
      <w:proofErr w:type="spellEnd"/>
      <w:r>
        <w:t xml:space="preserve"> API_URL = "/api/</w:t>
      </w:r>
      <w:proofErr w:type="spellStart"/>
      <w:r>
        <w:t>lessons</w:t>
      </w:r>
      <w:proofErr w:type="spellEnd"/>
      <w:r>
        <w:t>/"</w:t>
      </w:r>
    </w:p>
    <w:p w14:paraId="5E4963D5" w14:textId="77777777" w:rsidR="00B620A7" w:rsidRDefault="00B620A7" w:rsidP="00B620A7">
      <w:pPr>
        <w:pStyle w:val="Textprogramovhokdu"/>
      </w:pPr>
    </w:p>
    <w:p w14:paraId="4087B972" w14:textId="77777777" w:rsidR="00B620A7" w:rsidRDefault="00B620A7" w:rsidP="00B620A7">
      <w:pPr>
        <w:pStyle w:val="Textprogramovhokdu"/>
      </w:pPr>
      <w:proofErr w:type="spellStart"/>
      <w:r>
        <w:t>const</w:t>
      </w:r>
      <w:proofErr w:type="spellEnd"/>
      <w:r>
        <w:t xml:space="preserve"> </w:t>
      </w:r>
      <w:proofErr w:type="spellStart"/>
      <w:r>
        <w:t>createLesson</w:t>
      </w:r>
      <w:proofErr w:type="spellEnd"/>
      <w:r>
        <w:t xml:space="preserve"> = </w:t>
      </w:r>
      <w:proofErr w:type="spellStart"/>
      <w:r>
        <w:t>async</w:t>
      </w:r>
      <w:proofErr w:type="spellEnd"/>
      <w:r>
        <w:t xml:space="preserve"> (</w:t>
      </w:r>
      <w:proofErr w:type="spellStart"/>
      <w:r>
        <w:t>lessonData</w:t>
      </w:r>
      <w:proofErr w:type="spellEnd"/>
      <w:r>
        <w:t>, token) =&gt; {</w:t>
      </w:r>
    </w:p>
    <w:p w14:paraId="31E226CD" w14:textId="77777777" w:rsidR="00B620A7" w:rsidRDefault="00B620A7" w:rsidP="00B620A7">
      <w:pPr>
        <w:pStyle w:val="Textprogramovhokdu"/>
      </w:pPr>
      <w:r>
        <w:t xml:space="preserve">    </w:t>
      </w:r>
      <w:proofErr w:type="spellStart"/>
      <w:r>
        <w:t>const</w:t>
      </w:r>
      <w:proofErr w:type="spellEnd"/>
      <w:r>
        <w:t xml:space="preserve"> </w:t>
      </w:r>
      <w:proofErr w:type="spellStart"/>
      <w:r>
        <w:t>config</w:t>
      </w:r>
      <w:proofErr w:type="spellEnd"/>
      <w:r>
        <w:t xml:space="preserve"> = {</w:t>
      </w:r>
    </w:p>
    <w:p w14:paraId="4BF75EE3" w14:textId="77777777" w:rsidR="00B620A7" w:rsidRDefault="00B620A7" w:rsidP="00B620A7">
      <w:pPr>
        <w:pStyle w:val="Textprogramovhokdu"/>
      </w:pPr>
      <w:r>
        <w:t xml:space="preserve">        </w:t>
      </w:r>
      <w:proofErr w:type="spellStart"/>
      <w:r>
        <w:t>headers</w:t>
      </w:r>
      <w:proofErr w:type="spellEnd"/>
      <w:r>
        <w:t>: {</w:t>
      </w:r>
    </w:p>
    <w:p w14:paraId="6C001130" w14:textId="77777777" w:rsidR="00B620A7" w:rsidRDefault="00B620A7" w:rsidP="00B620A7">
      <w:pPr>
        <w:pStyle w:val="Textprogramovhokdu"/>
      </w:pPr>
      <w:r>
        <w:t xml:space="preserve">            </w:t>
      </w:r>
      <w:proofErr w:type="spellStart"/>
      <w:r>
        <w:t>Authorization</w:t>
      </w:r>
      <w:proofErr w:type="spellEnd"/>
      <w:r>
        <w:t>: `</w:t>
      </w:r>
      <w:proofErr w:type="spellStart"/>
      <w:r>
        <w:t>Bearer</w:t>
      </w:r>
      <w:proofErr w:type="spellEnd"/>
      <w:r>
        <w:t xml:space="preserve"> ${token}`</w:t>
      </w:r>
    </w:p>
    <w:p w14:paraId="59A05FC3" w14:textId="77777777" w:rsidR="00B620A7" w:rsidRDefault="00B620A7" w:rsidP="00B620A7">
      <w:pPr>
        <w:pStyle w:val="Textprogramovhokdu"/>
      </w:pPr>
      <w:r>
        <w:t xml:space="preserve">        }</w:t>
      </w:r>
    </w:p>
    <w:p w14:paraId="7886A975" w14:textId="77777777" w:rsidR="00B620A7" w:rsidRDefault="00B620A7" w:rsidP="00B620A7">
      <w:pPr>
        <w:pStyle w:val="Textprogramovhokdu"/>
      </w:pPr>
      <w:r>
        <w:t xml:space="preserve">    }</w:t>
      </w:r>
    </w:p>
    <w:p w14:paraId="611FE3BD" w14:textId="77777777" w:rsidR="00B620A7" w:rsidRDefault="00B620A7" w:rsidP="00B620A7">
      <w:pPr>
        <w:pStyle w:val="Textprogramovhokdu"/>
      </w:pPr>
    </w:p>
    <w:p w14:paraId="1F70BBC7" w14:textId="77777777" w:rsidR="00B620A7" w:rsidRDefault="00B620A7" w:rsidP="00B620A7">
      <w:pPr>
        <w:pStyle w:val="Textprogramovhokdu"/>
      </w:pPr>
      <w:r>
        <w:t xml:space="preserve">    </w:t>
      </w:r>
      <w:proofErr w:type="spellStart"/>
      <w:r>
        <w:t>const</w:t>
      </w:r>
      <w:proofErr w:type="spellEnd"/>
      <w:r>
        <w:t xml:space="preserve"> response = </w:t>
      </w:r>
      <w:proofErr w:type="spellStart"/>
      <w:r>
        <w:t>await</w:t>
      </w:r>
      <w:proofErr w:type="spellEnd"/>
      <w:r>
        <w:t xml:space="preserve"> </w:t>
      </w:r>
      <w:proofErr w:type="spellStart"/>
      <w:proofErr w:type="gramStart"/>
      <w:r>
        <w:t>axios.post</w:t>
      </w:r>
      <w:proofErr w:type="spellEnd"/>
      <w:r>
        <w:t>(</w:t>
      </w:r>
      <w:proofErr w:type="gramEnd"/>
      <w:r>
        <w:t xml:space="preserve">API_URL, </w:t>
      </w:r>
      <w:proofErr w:type="spellStart"/>
      <w:r>
        <w:t>lessonData</w:t>
      </w:r>
      <w:proofErr w:type="spellEnd"/>
      <w:r>
        <w:t xml:space="preserve">, </w:t>
      </w:r>
      <w:proofErr w:type="spellStart"/>
      <w:r>
        <w:t>config</w:t>
      </w:r>
      <w:proofErr w:type="spellEnd"/>
      <w:r>
        <w:t>)</w:t>
      </w:r>
    </w:p>
    <w:p w14:paraId="42E08D45" w14:textId="77777777" w:rsidR="00B620A7" w:rsidRDefault="00B620A7" w:rsidP="00B620A7">
      <w:pPr>
        <w:pStyle w:val="Textprogramovhokdu"/>
      </w:pPr>
    </w:p>
    <w:p w14:paraId="3B9870F3" w14:textId="77777777" w:rsidR="00B620A7" w:rsidRDefault="00B620A7" w:rsidP="00B620A7">
      <w:pPr>
        <w:pStyle w:val="Textprogramovhokdu"/>
      </w:pPr>
      <w:r>
        <w:t xml:space="preserve">    return </w:t>
      </w:r>
      <w:proofErr w:type="spellStart"/>
      <w:r>
        <w:t>response.data</w:t>
      </w:r>
      <w:proofErr w:type="spellEnd"/>
    </w:p>
    <w:p w14:paraId="4413CF68" w14:textId="6231EECB" w:rsidR="00B620A7" w:rsidRDefault="00B620A7" w:rsidP="00B620A7">
      <w:pPr>
        <w:pStyle w:val="Textprogramovhokdu"/>
      </w:pPr>
      <w:r>
        <w:t>}</w:t>
      </w:r>
    </w:p>
    <w:p w14:paraId="11F753D6" w14:textId="71C00F86" w:rsidR="00B620A7" w:rsidRDefault="00B620A7" w:rsidP="00B620A7">
      <w:pPr>
        <w:pStyle w:val="Textprogramovhokdu"/>
      </w:pPr>
    </w:p>
    <w:p w14:paraId="2B5DA206" w14:textId="5361DF2A" w:rsidR="00B620A7" w:rsidRDefault="00B620A7" w:rsidP="00B620A7">
      <w:pPr>
        <w:pStyle w:val="Textprogramovhokdu"/>
      </w:pPr>
      <w:r>
        <w:t>/...</w:t>
      </w:r>
    </w:p>
    <w:p w14:paraId="1873F700" w14:textId="77777777" w:rsidR="00B620A7" w:rsidRDefault="00B620A7" w:rsidP="00B620A7">
      <w:pPr>
        <w:pStyle w:val="Textprogramovhokdu"/>
      </w:pPr>
    </w:p>
    <w:p w14:paraId="6FCFAB0D" w14:textId="77777777" w:rsidR="00B620A7" w:rsidRDefault="00B620A7" w:rsidP="00B620A7">
      <w:pPr>
        <w:pStyle w:val="Textprogramovhokdu"/>
      </w:pPr>
      <w:proofErr w:type="spellStart"/>
      <w:r>
        <w:t>const</w:t>
      </w:r>
      <w:proofErr w:type="spellEnd"/>
      <w:r>
        <w:t xml:space="preserve"> </w:t>
      </w:r>
      <w:proofErr w:type="spellStart"/>
      <w:r>
        <w:t>lessonService</w:t>
      </w:r>
      <w:proofErr w:type="spellEnd"/>
      <w:r>
        <w:t xml:space="preserve"> = {</w:t>
      </w:r>
    </w:p>
    <w:p w14:paraId="0CE20A10" w14:textId="77777777" w:rsidR="00B620A7" w:rsidRDefault="00B620A7" w:rsidP="00B620A7">
      <w:pPr>
        <w:pStyle w:val="Textprogramovhokdu"/>
      </w:pPr>
      <w:r>
        <w:t xml:space="preserve">    </w:t>
      </w:r>
      <w:proofErr w:type="spellStart"/>
      <w:r>
        <w:t>createLesson</w:t>
      </w:r>
      <w:proofErr w:type="spellEnd"/>
      <w:r>
        <w:t>,</w:t>
      </w:r>
    </w:p>
    <w:p w14:paraId="56A8B07F" w14:textId="77777777" w:rsidR="00B620A7" w:rsidRDefault="00B620A7" w:rsidP="00B620A7">
      <w:pPr>
        <w:pStyle w:val="Textprogramovhokdu"/>
      </w:pPr>
      <w:r>
        <w:t xml:space="preserve">    </w:t>
      </w:r>
      <w:proofErr w:type="spellStart"/>
      <w:r>
        <w:t>updateLesson</w:t>
      </w:r>
      <w:proofErr w:type="spellEnd"/>
      <w:r>
        <w:t>,</w:t>
      </w:r>
    </w:p>
    <w:p w14:paraId="2087EA2E" w14:textId="77777777" w:rsidR="00B620A7" w:rsidRDefault="00B620A7" w:rsidP="00B620A7">
      <w:pPr>
        <w:pStyle w:val="Textprogramovhokdu"/>
      </w:pPr>
      <w:r>
        <w:t xml:space="preserve">    </w:t>
      </w:r>
      <w:proofErr w:type="spellStart"/>
      <w:r>
        <w:t>getLessons</w:t>
      </w:r>
      <w:proofErr w:type="spellEnd"/>
      <w:r>
        <w:t>,</w:t>
      </w:r>
    </w:p>
    <w:p w14:paraId="192FABB9" w14:textId="77777777" w:rsidR="00B620A7" w:rsidRDefault="00B620A7" w:rsidP="00B620A7">
      <w:pPr>
        <w:pStyle w:val="Textprogramovhokdu"/>
      </w:pPr>
      <w:r>
        <w:t xml:space="preserve">    </w:t>
      </w:r>
      <w:proofErr w:type="spellStart"/>
      <w:r>
        <w:t>deleteLesson</w:t>
      </w:r>
      <w:proofErr w:type="spellEnd"/>
      <w:r>
        <w:t>,</w:t>
      </w:r>
    </w:p>
    <w:p w14:paraId="54DB96D9" w14:textId="77777777" w:rsidR="00B620A7" w:rsidRDefault="00B620A7" w:rsidP="00B620A7">
      <w:pPr>
        <w:pStyle w:val="Textprogramovhokdu"/>
      </w:pPr>
      <w:r>
        <w:t>}</w:t>
      </w:r>
    </w:p>
    <w:p w14:paraId="0736D6FB" w14:textId="77777777" w:rsidR="00B620A7" w:rsidRDefault="00B620A7" w:rsidP="00B620A7">
      <w:pPr>
        <w:pStyle w:val="Textprogramovhokdu"/>
      </w:pPr>
    </w:p>
    <w:p w14:paraId="4F9B1A5D" w14:textId="5DE20DFC" w:rsidR="00B620A7" w:rsidRDefault="00B620A7" w:rsidP="00B620A7">
      <w:pPr>
        <w:pStyle w:val="Textprogramovhokdu"/>
      </w:pPr>
      <w:r>
        <w:t xml:space="preserve">export default </w:t>
      </w:r>
      <w:proofErr w:type="spellStart"/>
      <w:r>
        <w:t>lessonService</w:t>
      </w:r>
      <w:proofErr w:type="spellEnd"/>
    </w:p>
    <w:p w14:paraId="3EB1B4C4" w14:textId="77777777" w:rsidR="00B620A7" w:rsidRDefault="00B620A7" w:rsidP="00475EE4"/>
    <w:p w14:paraId="32F4F5BA" w14:textId="7B458EE8" w:rsidR="008E49A3" w:rsidRPr="00475EE4" w:rsidRDefault="004B0D69" w:rsidP="00475EE4">
      <w:r>
        <w:t xml:space="preserve">Z kódu výše vyplívá, že </w:t>
      </w:r>
      <w:proofErr w:type="spellStart"/>
      <w:r>
        <w:t>axios</w:t>
      </w:r>
      <w:proofErr w:type="spellEnd"/>
      <w:r>
        <w:t xml:space="preserve"> používá klasické http metody, v ukázce výše metoda POST. Lze si povšimnout z čeho se </w:t>
      </w:r>
      <w:proofErr w:type="spellStart"/>
      <w:r>
        <w:t>axios</w:t>
      </w:r>
      <w:proofErr w:type="spellEnd"/>
      <w:r>
        <w:t xml:space="preserve"> požadavek skládá</w:t>
      </w:r>
      <w:r w:rsidR="00B63CAD">
        <w:t>,</w:t>
      </w:r>
      <w:r>
        <w:t xml:space="preserve"> a to z hlavičky, data a samozřejmě</w:t>
      </w:r>
      <w:r w:rsidR="00B63CAD">
        <w:t xml:space="preserve"> z</w:t>
      </w:r>
      <w:r>
        <w:t xml:space="preserve"> </w:t>
      </w:r>
      <w:r w:rsidR="00B63CAD">
        <w:t xml:space="preserve">webové adresy. Druhá část </w:t>
      </w:r>
      <w:proofErr w:type="spellStart"/>
      <w:r w:rsidR="00B63CAD">
        <w:t>features</w:t>
      </w:r>
      <w:proofErr w:type="spellEnd"/>
      <w:r w:rsidR="00B63CAD">
        <w:t xml:space="preserve"> jsou </w:t>
      </w:r>
      <w:proofErr w:type="spellStart"/>
      <w:r w:rsidR="00B63CAD">
        <w:t>slices</w:t>
      </w:r>
      <w:proofErr w:type="spellEnd"/>
      <w:r w:rsidR="00B63CAD">
        <w:t xml:space="preserve">, ukázku. jak takový </w:t>
      </w:r>
      <w:proofErr w:type="spellStart"/>
      <w:r w:rsidR="00B63CAD">
        <w:t>slice</w:t>
      </w:r>
      <w:proofErr w:type="spellEnd"/>
      <w:r w:rsidR="00B63CAD">
        <w:t xml:space="preserve"> vypadá lze vidět ve výpisu kódu 7. </w:t>
      </w:r>
      <w:proofErr w:type="spellStart"/>
      <w:r w:rsidR="00B63CAD">
        <w:t>Slices</w:t>
      </w:r>
      <w:proofErr w:type="spellEnd"/>
      <w:r w:rsidR="00B63CAD">
        <w:t xml:space="preserve"> reagují na dané funkce ze </w:t>
      </w:r>
      <w:proofErr w:type="spellStart"/>
      <w:r w:rsidR="00B63CAD">
        <w:t>services</w:t>
      </w:r>
      <w:proofErr w:type="spellEnd"/>
      <w:r w:rsidR="00B63CAD">
        <w:t xml:space="preserve"> a podle stavu požadavku aktualizuje stav </w:t>
      </w:r>
      <w:proofErr w:type="spellStart"/>
      <w:r w:rsidR="00B63CAD">
        <w:t>reduxu</w:t>
      </w:r>
      <w:proofErr w:type="spellEnd"/>
      <w:r w:rsidR="00B63CAD">
        <w:t xml:space="preserve"> na úspěchu daného požadavku. </w:t>
      </w:r>
      <w:proofErr w:type="spellStart"/>
      <w:r w:rsidR="00B63CAD">
        <w:t>Slice</w:t>
      </w:r>
      <w:proofErr w:type="spellEnd"/>
      <w:r w:rsidR="00B63CAD">
        <w:t xml:space="preserve"> je tedy kolekce </w:t>
      </w:r>
      <w:proofErr w:type="spellStart"/>
      <w:r w:rsidR="00B63CAD">
        <w:t>reducer</w:t>
      </w:r>
      <w:proofErr w:type="spellEnd"/>
      <w:r w:rsidR="00B63CAD">
        <w:t xml:space="preserve"> logiky a akcí pro danou vlastnost aplikace. Typicky jsou definované v jednom souboru. </w:t>
      </w:r>
      <w:r w:rsidR="00B63CAD">
        <w:fldChar w:fldCharType="begin"/>
      </w:r>
      <w:r w:rsidR="00B63CAD">
        <w:instrText xml:space="preserve"> ADDIN ZOTERO_ITEM CSL_CITATION {"citationID":"NrWOJBKg","properties":{"formattedCitation":"(Abramov and Redux documentation authors, 2023)","plainCitation":"(Abramov and Redux documentation authors, 2023)","noteIndex":0},"citationItems":[{"id":50,"uris":["http://zotero.org/users/local/zPyZa9qd/items/U2GVAPMN"],"itemData":{"id":50,"type":"webpage","abstract":"Introduction &gt; Getting Started: Resources to get started learning and using Redux","language":"en","title":"Getting Started with Redux | Redux","URL":"https://redux.js.org/introduction/getting-started","author":[{"family":"Abramov","given":"Dan"},{"family":"Redux documentation authors","given":""}],"accessed":{"date-parts":[["2023",4,28]]},"issued":{"date-parts":[["2023"]]}}}],"schema":"https://github.com/citation-style-language/schema/raw/master/csl-citation.json"} </w:instrText>
      </w:r>
      <w:r w:rsidR="00B63CAD">
        <w:fldChar w:fldCharType="separate"/>
      </w:r>
      <w:r w:rsidR="00B63CAD" w:rsidRPr="00B63CAD">
        <w:rPr>
          <w:rFonts w:ascii="Georgia" w:hAnsi="Georgia"/>
        </w:rPr>
        <w:t>(</w:t>
      </w:r>
      <w:proofErr w:type="spellStart"/>
      <w:r w:rsidR="00B63CAD" w:rsidRPr="00B63CAD">
        <w:rPr>
          <w:rFonts w:ascii="Georgia" w:hAnsi="Georgia"/>
        </w:rPr>
        <w:t>Abramov</w:t>
      </w:r>
      <w:proofErr w:type="spellEnd"/>
      <w:r w:rsidR="00B63CAD" w:rsidRPr="00B63CAD">
        <w:rPr>
          <w:rFonts w:ascii="Georgia" w:hAnsi="Georgia"/>
        </w:rPr>
        <w:t xml:space="preserve"> and Redux </w:t>
      </w:r>
      <w:proofErr w:type="spellStart"/>
      <w:r w:rsidR="00B63CAD" w:rsidRPr="00B63CAD">
        <w:rPr>
          <w:rFonts w:ascii="Georgia" w:hAnsi="Georgia"/>
        </w:rPr>
        <w:t>documentation</w:t>
      </w:r>
      <w:proofErr w:type="spellEnd"/>
      <w:r w:rsidR="00B63CAD" w:rsidRPr="00B63CAD">
        <w:rPr>
          <w:rFonts w:ascii="Georgia" w:hAnsi="Georgia"/>
        </w:rPr>
        <w:t xml:space="preserve"> </w:t>
      </w:r>
      <w:proofErr w:type="spellStart"/>
      <w:r w:rsidR="00B63CAD" w:rsidRPr="00B63CAD">
        <w:rPr>
          <w:rFonts w:ascii="Georgia" w:hAnsi="Georgia"/>
        </w:rPr>
        <w:t>authors</w:t>
      </w:r>
      <w:proofErr w:type="spellEnd"/>
      <w:r w:rsidR="00B63CAD" w:rsidRPr="00B63CAD">
        <w:rPr>
          <w:rFonts w:ascii="Georgia" w:hAnsi="Georgia"/>
        </w:rPr>
        <w:t>, 2023)</w:t>
      </w:r>
      <w:r w:rsidR="00B63CAD">
        <w:fldChar w:fldCharType="end"/>
      </w:r>
    </w:p>
    <w:p w14:paraId="39BB9591" w14:textId="128485B9" w:rsidR="00475EE4" w:rsidRPr="00475EE4" w:rsidRDefault="005A78BF" w:rsidP="00304703">
      <w:pPr>
        <w:pStyle w:val="Nadpis4"/>
      </w:pPr>
      <w:proofErr w:type="spellStart"/>
      <w:r>
        <w:lastRenderedPageBreak/>
        <w:t>Pages</w:t>
      </w:r>
      <w:proofErr w:type="spellEnd"/>
      <w:r>
        <w:t xml:space="preserve"> a </w:t>
      </w:r>
      <w:proofErr w:type="spellStart"/>
      <w:r>
        <w:t>Components</w:t>
      </w:r>
      <w:proofErr w:type="spellEnd"/>
    </w:p>
    <w:p w14:paraId="10497DEA" w14:textId="751A85BD" w:rsidR="00475EE4" w:rsidRDefault="00F76223" w:rsidP="00260A82">
      <w:r>
        <w:t xml:space="preserve">V poslední části se zaměřím na jednotlivé stránky a komponenty. Každá část aplikace má část stránek, jsou rozděleny do tří částí a to seznam, detail a akce. Stránka se seznamem vypisuje základní data z určité části aplikace, jedná se o název a popis a jednotlivá data zobrazená pomocí komponenty </w:t>
      </w:r>
      <w:proofErr w:type="spellStart"/>
      <w:r>
        <w:t>Card</w:t>
      </w:r>
      <w:proofErr w:type="spellEnd"/>
      <w:r>
        <w:t>. Detail stránka obsahuje detailní data z jednoho souboru, jako např.: detail lekce obsahuje název lekce, popis, osnovy, videohovor, datum atd. kdežto v seznamu lekcí je vidět jen název a krátký popis. Poslední část je tvorba a editace daných dat, která je zobrazená pomocí formuláře na stránce akce.</w:t>
      </w:r>
    </w:p>
    <w:p w14:paraId="55CFACF4" w14:textId="2BAD4624" w:rsidR="008E49A3" w:rsidRDefault="00F76223" w:rsidP="00260A82">
      <w:r>
        <w:t>Komponenty představují různé součásti stránek, které se dají znovu použít na několika místech. Jedná se o tabulky, inputy, karty, seznamy karet atd. Výhoda použití komponent je velká přehlednost v kódu, velmi snadné úpravy potřebných komponent a snadná údržba.</w:t>
      </w:r>
    </w:p>
    <w:p w14:paraId="0A649291" w14:textId="158CE67D" w:rsidR="00F02DF2" w:rsidRDefault="00F02DF2" w:rsidP="00F02DF2">
      <w:pPr>
        <w:pStyle w:val="Titulek"/>
      </w:pPr>
      <w:bookmarkStart w:id="134" w:name="_Toc151662811"/>
      <w:r>
        <w:t xml:space="preserve">Výpis </w:t>
      </w:r>
      <w:fldSimple w:instr=" SEQ Výpis \* ARABIC ">
        <w:r w:rsidR="00810B71">
          <w:rPr>
            <w:noProof/>
          </w:rPr>
          <w:t>9</w:t>
        </w:r>
      </w:fldSimple>
      <w:r>
        <w:t xml:space="preserve"> - Ukázka komponenty Input (zdroj: autor)</w:t>
      </w:r>
      <w:bookmarkEnd w:id="134"/>
    </w:p>
    <w:p w14:paraId="229F9DE3" w14:textId="77777777" w:rsidR="00F02DF2" w:rsidRDefault="00F02DF2" w:rsidP="00F02DF2">
      <w:pPr>
        <w:pStyle w:val="Textprogramovhokdu"/>
      </w:pPr>
      <w:proofErr w:type="spellStart"/>
      <w:r>
        <w:t>const</w:t>
      </w:r>
      <w:proofErr w:type="spellEnd"/>
      <w:r>
        <w:t xml:space="preserve"> Input = </w:t>
      </w:r>
      <w:proofErr w:type="gramStart"/>
      <w:r>
        <w:t>({ id</w:t>
      </w:r>
      <w:proofErr w:type="gramEnd"/>
      <w:r>
        <w:t xml:space="preserve">, </w:t>
      </w:r>
      <w:proofErr w:type="spellStart"/>
      <w:r>
        <w:t>value</w:t>
      </w:r>
      <w:proofErr w:type="spellEnd"/>
      <w:r>
        <w:t xml:space="preserve">, label, type = "text", </w:t>
      </w:r>
      <w:proofErr w:type="spellStart"/>
      <w:r>
        <w:t>placeholder</w:t>
      </w:r>
      <w:proofErr w:type="spellEnd"/>
      <w:r>
        <w:t xml:space="preserve"> = "", </w:t>
      </w:r>
      <w:proofErr w:type="spellStart"/>
      <w:r>
        <w:t>onChange</w:t>
      </w:r>
      <w:proofErr w:type="spellEnd"/>
      <w:r>
        <w:t xml:space="preserve">, </w:t>
      </w:r>
      <w:proofErr w:type="spellStart"/>
      <w:r>
        <w:t>required</w:t>
      </w:r>
      <w:proofErr w:type="spellEnd"/>
      <w:r>
        <w:t>, min }) =&gt; {</w:t>
      </w:r>
    </w:p>
    <w:p w14:paraId="6078D6D1" w14:textId="77777777" w:rsidR="00F02DF2" w:rsidRDefault="00F02DF2" w:rsidP="00F02DF2">
      <w:pPr>
        <w:pStyle w:val="Textprogramovhokdu"/>
      </w:pPr>
      <w:r>
        <w:t xml:space="preserve">  return (</w:t>
      </w:r>
    </w:p>
    <w:p w14:paraId="16D60976" w14:textId="77777777" w:rsidR="00F02DF2" w:rsidRDefault="00F02DF2" w:rsidP="00F02DF2">
      <w:pPr>
        <w:pStyle w:val="Textprogramovhokdu"/>
      </w:pPr>
      <w:r>
        <w:t xml:space="preserve">      &lt;div </w:t>
      </w:r>
      <w:proofErr w:type="spellStart"/>
      <w:r>
        <w:t>className</w:t>
      </w:r>
      <w:proofErr w:type="spellEnd"/>
      <w:r>
        <w:t>="</w:t>
      </w:r>
      <w:proofErr w:type="spellStart"/>
      <w:r>
        <w:t>form-group</w:t>
      </w:r>
      <w:proofErr w:type="spellEnd"/>
      <w:r>
        <w:t xml:space="preserve"> "&gt;</w:t>
      </w:r>
    </w:p>
    <w:p w14:paraId="2C35BF2C" w14:textId="77777777" w:rsidR="00F02DF2" w:rsidRDefault="00F02DF2" w:rsidP="00F02DF2">
      <w:pPr>
        <w:pStyle w:val="Textprogramovhokdu"/>
      </w:pPr>
      <w:r>
        <w:t xml:space="preserve">        &lt;label </w:t>
      </w:r>
      <w:proofErr w:type="spellStart"/>
      <w:r>
        <w:t>htmlFor</w:t>
      </w:r>
      <w:proofErr w:type="spellEnd"/>
      <w:r>
        <w:t>={id</w:t>
      </w:r>
      <w:proofErr w:type="gramStart"/>
      <w:r>
        <w:t>}&gt;{</w:t>
      </w:r>
      <w:proofErr w:type="gramEnd"/>
      <w:r>
        <w:t>label}&lt;/label&gt;</w:t>
      </w:r>
    </w:p>
    <w:p w14:paraId="24F3C384" w14:textId="77777777" w:rsidR="00F02DF2" w:rsidRDefault="00F02DF2" w:rsidP="00F02DF2">
      <w:pPr>
        <w:pStyle w:val="Textprogramovhokdu"/>
      </w:pPr>
      <w:r>
        <w:t xml:space="preserve">        &lt;input type={type} </w:t>
      </w:r>
      <w:proofErr w:type="spellStart"/>
      <w:r>
        <w:t>className</w:t>
      </w:r>
      <w:proofErr w:type="spellEnd"/>
      <w:r>
        <w:t>="</w:t>
      </w:r>
      <w:proofErr w:type="spellStart"/>
      <w:r>
        <w:t>form-control</w:t>
      </w:r>
      <w:proofErr w:type="spellEnd"/>
      <w:r>
        <w:t xml:space="preserve">" id={id} </w:t>
      </w:r>
      <w:proofErr w:type="spellStart"/>
      <w:r>
        <w:t>name</w:t>
      </w:r>
      <w:proofErr w:type="spellEnd"/>
      <w:r>
        <w:t xml:space="preserve">={id} </w:t>
      </w:r>
      <w:proofErr w:type="spellStart"/>
      <w:r>
        <w:t>placeholder</w:t>
      </w:r>
      <w:proofErr w:type="spellEnd"/>
      <w:r>
        <w:t>={</w:t>
      </w:r>
      <w:proofErr w:type="spellStart"/>
      <w:r>
        <w:t>placeholder</w:t>
      </w:r>
      <w:proofErr w:type="spellEnd"/>
      <w:r>
        <w:t xml:space="preserve">} </w:t>
      </w:r>
    </w:p>
    <w:p w14:paraId="36A07233" w14:textId="77777777" w:rsidR="00F02DF2" w:rsidRDefault="00F02DF2" w:rsidP="00F02DF2">
      <w:pPr>
        <w:pStyle w:val="Textprogramovhokdu"/>
      </w:pPr>
      <w:r>
        <w:t xml:space="preserve">        </w:t>
      </w:r>
      <w:proofErr w:type="spellStart"/>
      <w:r>
        <w:t>defaultValue</w:t>
      </w:r>
      <w:proofErr w:type="spellEnd"/>
      <w:r>
        <w:t>={</w:t>
      </w:r>
      <w:proofErr w:type="spellStart"/>
      <w:r>
        <w:t>value</w:t>
      </w:r>
      <w:proofErr w:type="spellEnd"/>
      <w:r>
        <w:t xml:space="preserve">} </w:t>
      </w:r>
      <w:proofErr w:type="spellStart"/>
      <w:r>
        <w:t>onChange</w:t>
      </w:r>
      <w:proofErr w:type="spellEnd"/>
      <w:r>
        <w:t>={</w:t>
      </w:r>
      <w:proofErr w:type="spellStart"/>
      <w:r>
        <w:t>onChange</w:t>
      </w:r>
      <w:proofErr w:type="spellEnd"/>
      <w:r>
        <w:t xml:space="preserve">} </w:t>
      </w:r>
      <w:proofErr w:type="spellStart"/>
      <w:r>
        <w:t>required</w:t>
      </w:r>
      <w:proofErr w:type="spellEnd"/>
      <w:r>
        <w:t>={</w:t>
      </w:r>
      <w:proofErr w:type="spellStart"/>
      <w:r>
        <w:t>required</w:t>
      </w:r>
      <w:proofErr w:type="spellEnd"/>
      <w:r>
        <w:t>} min={min}/&gt;</w:t>
      </w:r>
    </w:p>
    <w:p w14:paraId="4449E0CC" w14:textId="77777777" w:rsidR="00F02DF2" w:rsidRDefault="00F02DF2" w:rsidP="00F02DF2">
      <w:pPr>
        <w:pStyle w:val="Textprogramovhokdu"/>
      </w:pPr>
      <w:r>
        <w:t xml:space="preserve">      &lt;/div&gt;</w:t>
      </w:r>
    </w:p>
    <w:p w14:paraId="6141DCE1" w14:textId="77777777" w:rsidR="00F02DF2" w:rsidRDefault="00F02DF2" w:rsidP="00F02DF2">
      <w:pPr>
        <w:pStyle w:val="Textprogramovhokdu"/>
      </w:pPr>
      <w:r>
        <w:t xml:space="preserve">  )</w:t>
      </w:r>
    </w:p>
    <w:p w14:paraId="36C39DB9" w14:textId="77777777" w:rsidR="00F02DF2" w:rsidRDefault="00F02DF2" w:rsidP="00F02DF2">
      <w:pPr>
        <w:pStyle w:val="Textprogramovhokdu"/>
      </w:pPr>
      <w:r>
        <w:t>}</w:t>
      </w:r>
    </w:p>
    <w:p w14:paraId="098690F6" w14:textId="77777777" w:rsidR="00F02DF2" w:rsidRDefault="00F02DF2" w:rsidP="00F02DF2">
      <w:pPr>
        <w:pStyle w:val="Textprogramovhokdu"/>
      </w:pPr>
    </w:p>
    <w:p w14:paraId="74C1BFA9" w14:textId="0A73DD2D" w:rsidR="00F02DF2" w:rsidRDefault="00F02DF2" w:rsidP="00F02DF2">
      <w:pPr>
        <w:pStyle w:val="Textprogramovhokdu"/>
      </w:pPr>
      <w:r>
        <w:t>export default Input</w:t>
      </w:r>
    </w:p>
    <w:p w14:paraId="01127421" w14:textId="77777777" w:rsidR="00F02DF2" w:rsidRDefault="00F02DF2" w:rsidP="00F02DF2"/>
    <w:p w14:paraId="6A06FDF5" w14:textId="6A9570BB" w:rsidR="00F02DF2" w:rsidRDefault="00F02DF2" w:rsidP="00F02DF2">
      <w:r>
        <w:t xml:space="preserve">Jak již bylo řečeno komponenty a stránky jsou v podstatě </w:t>
      </w:r>
      <w:proofErr w:type="spellStart"/>
      <w:r>
        <w:t>JavaScriptové</w:t>
      </w:r>
      <w:proofErr w:type="spellEnd"/>
      <w:r>
        <w:t xml:space="preserve"> funkce, které vracejí JSX výraz. JSX výraz je velmi podobný HTML kódu a lze s ním i tak pracovat. Opět je důležité danou komponentu vyexportovat, aby mohla být použita všude, kde je potřeba.</w:t>
      </w:r>
    </w:p>
    <w:p w14:paraId="7D84F58B" w14:textId="2D62B79F" w:rsidR="00A81FF4" w:rsidRDefault="00A81FF4" w:rsidP="00F02DF2">
      <w:r>
        <w:t>Celkově systém pokrývá všechny požadavky klienta a případy použití. Systém je tedy prozatím kompletní, avšak není dokonalý a musí se neustále zlepšovat. Práce na vývoji systém</w:t>
      </w:r>
      <w:r w:rsidR="00F76480">
        <w:t>u</w:t>
      </w:r>
      <w:r>
        <w:t xml:space="preserve"> neustává a bude trvat ještě dlouho.</w:t>
      </w:r>
      <w:r w:rsidR="007C5753">
        <w:t xml:space="preserve"> Více v další kapitole.</w:t>
      </w:r>
    </w:p>
    <w:p w14:paraId="4263E4CB" w14:textId="35B0754A" w:rsidR="006311D4" w:rsidRDefault="004F048E" w:rsidP="00E6720E">
      <w:pPr>
        <w:pStyle w:val="Nadpis1"/>
      </w:pPr>
      <w:bookmarkStart w:id="135" w:name="_Toc151662769"/>
      <w:r>
        <w:lastRenderedPageBreak/>
        <w:t>Plán testování a nasazení aplikace</w:t>
      </w:r>
      <w:bookmarkEnd w:id="135"/>
    </w:p>
    <w:p w14:paraId="05C51EE3" w14:textId="26C122DD" w:rsidR="00EF59F0" w:rsidRDefault="005D2B31" w:rsidP="006311D4">
      <w:r>
        <w:t xml:space="preserve">Poslední </w:t>
      </w:r>
      <w:r w:rsidR="00956393">
        <w:t>fáze</w:t>
      </w:r>
      <w:r w:rsidR="00403117">
        <w:t xml:space="preserve"> životního cyklu</w:t>
      </w:r>
      <w:r w:rsidR="00956393">
        <w:t xml:space="preserve"> se zaměřuje </w:t>
      </w:r>
      <w:r>
        <w:t xml:space="preserve">na plán nasazení a testování aplikace. Jedná se o poslední dva kroky k úspěšnému spuštění systému </w:t>
      </w:r>
      <w:r w:rsidR="00373015">
        <w:t>ve</w:t>
      </w:r>
      <w:r>
        <w:t xml:space="preserve"> společnosti. </w:t>
      </w:r>
    </w:p>
    <w:p w14:paraId="5C51EBCE" w14:textId="3A7EB875" w:rsidR="00EF59F0" w:rsidRDefault="00EF59F0" w:rsidP="00EF59F0">
      <w:pPr>
        <w:pStyle w:val="Nadpis2"/>
      </w:pPr>
      <w:bookmarkStart w:id="136" w:name="_Toc151662770"/>
      <w:r>
        <w:t>Uživatelské testování</w:t>
      </w:r>
      <w:bookmarkEnd w:id="136"/>
    </w:p>
    <w:p w14:paraId="7939485D" w14:textId="763EA521" w:rsidR="002571EE" w:rsidRDefault="005D2B31" w:rsidP="006311D4">
      <w:r>
        <w:t xml:space="preserve">Testování aplikace probíhá dvěma způsoby. Vývojář systému testuje aplikaci způsobem </w:t>
      </w:r>
      <w:proofErr w:type="spellStart"/>
      <w:r>
        <w:t>black</w:t>
      </w:r>
      <w:proofErr w:type="spellEnd"/>
      <w:r>
        <w:t xml:space="preserve">-box, tedy zaměřuje se na testování kódu jako takového a probíhá neustále. Druhý způsob </w:t>
      </w:r>
      <w:r w:rsidR="00A62988">
        <w:t>je</w:t>
      </w:r>
      <w:r>
        <w:t xml:space="preserve"> prováděn klientem a lektory ze společnosti. Klient test</w:t>
      </w:r>
      <w:r w:rsidR="00A62988">
        <w:t>uje</w:t>
      </w:r>
      <w:r>
        <w:t xml:space="preserve"> všechny funkcionality administrátorské role a lekto</w:t>
      </w:r>
      <w:r w:rsidR="00A62988">
        <w:t>ři</w:t>
      </w:r>
      <w:r>
        <w:t xml:space="preserve"> zkouše</w:t>
      </w:r>
      <w:r w:rsidR="00A62988">
        <w:t>jí</w:t>
      </w:r>
      <w:r>
        <w:t xml:space="preserve"> systém </w:t>
      </w:r>
      <w:r w:rsidR="00A62988">
        <w:t>pomocí uživatelů s rolemi</w:t>
      </w:r>
      <w:r>
        <w:t xml:space="preserve"> lekto</w:t>
      </w:r>
      <w:r w:rsidR="00A62988">
        <w:t>r</w:t>
      </w:r>
      <w:r>
        <w:t xml:space="preserve"> a student. Výsledky testování poté </w:t>
      </w:r>
      <w:r w:rsidR="00A62988">
        <w:t>jsou</w:t>
      </w:r>
      <w:r>
        <w:t xml:space="preserve"> použ</w:t>
      </w:r>
      <w:r w:rsidR="00A62988">
        <w:t>ívány</w:t>
      </w:r>
      <w:r>
        <w:t xml:space="preserve"> pro zdokonalení systému</w:t>
      </w:r>
      <w:r w:rsidR="002571EE">
        <w:t>. Testování probíhá na každé schůzce s jednatelkou a nápady, návrhy a nedostatky jsou poté vyvíjeny</w:t>
      </w:r>
      <w:r w:rsidR="007D5B8D">
        <w:t xml:space="preserve"> a přidávány</w:t>
      </w:r>
      <w:r w:rsidR="002571EE">
        <w:t xml:space="preserve"> během vývoje systému.</w:t>
      </w:r>
      <w:r w:rsidR="00131DEE">
        <w:t xml:space="preserve"> Testování bude vždy probíhat s klienty a následně bude snaha o co nejrychlejší implementaci užitečných funkcí pro daného klienta a nabídnutí dané funkce i dalším klientům.</w:t>
      </w:r>
    </w:p>
    <w:p w14:paraId="52315FA4" w14:textId="42028171" w:rsidR="00654E66" w:rsidRDefault="00654E66" w:rsidP="006311D4">
      <w:r>
        <w:t>Testování probíha</w:t>
      </w:r>
      <w:r w:rsidR="004F048E">
        <w:t>lo</w:t>
      </w:r>
      <w:r>
        <w:t xml:space="preserve"> pomocí testovacích scénářů přiložených v příloze </w:t>
      </w:r>
      <w:r w:rsidR="00A15742">
        <w:t>Testovací scénáře</w:t>
      </w:r>
      <w:r>
        <w:t xml:space="preserve">. Testovat aplikaci vždy bude klient a několik lektorů, tak aby odpovídali popisu koncového uživatele popsaného v kapitole </w:t>
      </w:r>
      <w:r w:rsidR="004F048E">
        <w:t>2</w:t>
      </w:r>
      <w:r>
        <w:t>.6. Testovací scénáře se zaměřují na následující funkcionality:</w:t>
      </w:r>
    </w:p>
    <w:p w14:paraId="089BBD59" w14:textId="48B15313" w:rsidR="00654E66" w:rsidRDefault="00654E66" w:rsidP="00654E66">
      <w:pPr>
        <w:pStyle w:val="Odstavecseseznamem"/>
        <w:numPr>
          <w:ilvl w:val="0"/>
          <w:numId w:val="29"/>
        </w:numPr>
      </w:pPr>
      <w:r>
        <w:t>Zápis docházek</w:t>
      </w:r>
    </w:p>
    <w:p w14:paraId="301790B2" w14:textId="12362D3C" w:rsidR="00654E66" w:rsidRDefault="00654E66" w:rsidP="00654E66">
      <w:pPr>
        <w:pStyle w:val="Odstavecseseznamem"/>
        <w:numPr>
          <w:ilvl w:val="0"/>
          <w:numId w:val="29"/>
        </w:numPr>
      </w:pPr>
      <w:r>
        <w:t>Průběh online lekcí</w:t>
      </w:r>
    </w:p>
    <w:p w14:paraId="4B7F9B52" w14:textId="22BB0069" w:rsidR="0099185A" w:rsidRDefault="0099185A" w:rsidP="00654E66">
      <w:pPr>
        <w:pStyle w:val="Odstavecseseznamem"/>
        <w:numPr>
          <w:ilvl w:val="0"/>
          <w:numId w:val="29"/>
        </w:numPr>
      </w:pPr>
      <w:r>
        <w:t>Přihlášení</w:t>
      </w:r>
      <w:r w:rsidR="00EF59F0">
        <w:t xml:space="preserve"> a odhlášení</w:t>
      </w:r>
      <w:r>
        <w:t xml:space="preserve"> uživatele</w:t>
      </w:r>
    </w:p>
    <w:p w14:paraId="25803DDE" w14:textId="4E0B3B56" w:rsidR="00654E66" w:rsidRDefault="00654E66" w:rsidP="00E200F4">
      <w:pPr>
        <w:pStyle w:val="Odstavecseseznamem"/>
        <w:numPr>
          <w:ilvl w:val="0"/>
          <w:numId w:val="29"/>
        </w:numPr>
      </w:pPr>
      <w:r>
        <w:t>Zobrazení tříd a jejich detailu</w:t>
      </w:r>
    </w:p>
    <w:p w14:paraId="2AE2E9C4" w14:textId="38112CC0" w:rsidR="00357204" w:rsidRPr="00C712C8" w:rsidRDefault="00357204" w:rsidP="00E200F4">
      <w:pPr>
        <w:pStyle w:val="Odstavecseseznamem"/>
        <w:numPr>
          <w:ilvl w:val="0"/>
          <w:numId w:val="29"/>
        </w:numPr>
      </w:pPr>
      <w:r w:rsidRPr="00C712C8">
        <w:t>Zobrazení rozvrhu uživatele</w:t>
      </w:r>
    </w:p>
    <w:p w14:paraId="4BA72DD1" w14:textId="03C271E7" w:rsidR="00654E66" w:rsidRDefault="00654E66" w:rsidP="00654E66">
      <w:r>
        <w:t xml:space="preserve">Každý </w:t>
      </w:r>
      <w:r w:rsidR="00951307">
        <w:t xml:space="preserve">testovací </w:t>
      </w:r>
      <w:r>
        <w:t xml:space="preserve">scénář v příloze </w:t>
      </w:r>
      <w:r w:rsidR="00A15742">
        <w:t>Testovací scénáře</w:t>
      </w:r>
      <w:r>
        <w:t xml:space="preserve"> obsahuje základní scénář</w:t>
      </w:r>
      <w:r w:rsidR="00495101">
        <w:t>,</w:t>
      </w:r>
      <w:r w:rsidR="00951307">
        <w:t xml:space="preserve"> a navíc téměř všechny testovací scénáře obsahují alternativní scénáře</w:t>
      </w:r>
      <w:r>
        <w:t xml:space="preserve">. Každý scénář je nutno otestovat </w:t>
      </w:r>
      <w:r w:rsidR="00497304">
        <w:t>všemi testery a po splnění scénáře je nutno vyhodnotit průběh a prodiskutovat zpětnou vazbu. Následně objevené nápady, návrhy a nedostatky budou začleněny do vývoje systému.</w:t>
      </w:r>
      <w:r w:rsidR="00554E88">
        <w:t xml:space="preserve"> Testování probíhalo a bude probíhat opakovaně. Vždy nějaké scénáře projdou a některé naopak selžou.</w:t>
      </w:r>
    </w:p>
    <w:p w14:paraId="34DCE9A8" w14:textId="3C06887A" w:rsidR="007B0D04" w:rsidRPr="007B0D04" w:rsidRDefault="007B0D04" w:rsidP="00654E66">
      <w:pPr>
        <w:rPr>
          <w:color w:val="FF0000"/>
        </w:rPr>
      </w:pPr>
      <w:r w:rsidRPr="007B0D04">
        <w:rPr>
          <w:color w:val="FF0000"/>
        </w:rPr>
        <w:t>Popsat testování</w:t>
      </w:r>
    </w:p>
    <w:p w14:paraId="3A53DBA9" w14:textId="1D776E74" w:rsidR="00EF59F0" w:rsidRDefault="00EF59F0" w:rsidP="00EF59F0">
      <w:pPr>
        <w:pStyle w:val="Nadpis2"/>
      </w:pPr>
      <w:bookmarkStart w:id="137" w:name="_Toc151662771"/>
      <w:r>
        <w:t>Plán nasazení</w:t>
      </w:r>
      <w:bookmarkEnd w:id="137"/>
    </w:p>
    <w:p w14:paraId="058DCA42" w14:textId="4C1CCB27" w:rsidR="002571EE" w:rsidRDefault="00A62988" w:rsidP="00654E66">
      <w:r>
        <w:t xml:space="preserve">Plán nasazení popisuje kroku, které bude nutné provést před nasazením do produkce. Zbývá přejít na produkční databázi, vybrat potřebný </w:t>
      </w:r>
      <w:r w:rsidR="00A66945">
        <w:t>plán hostování, zjistit</w:t>
      </w:r>
      <w:r w:rsidR="002B7211">
        <w:t>,</w:t>
      </w:r>
      <w:r w:rsidR="00A66945">
        <w:t xml:space="preserve"> zda bude potřeba upgrade plán emailového klienta a zakoupit doménu.</w:t>
      </w:r>
      <w:r w:rsidR="002B7211">
        <w:t xml:space="preserve"> </w:t>
      </w:r>
    </w:p>
    <w:p w14:paraId="420CCAC1" w14:textId="1BA23732" w:rsidR="00810EEF" w:rsidRDefault="002B7211" w:rsidP="006311D4">
      <w:r>
        <w:lastRenderedPageBreak/>
        <w:t>MongoDB nabízí dvě možnosti pro produkční aplikace. První je plán „</w:t>
      </w:r>
      <w:proofErr w:type="spellStart"/>
      <w:r>
        <w:t>Serverless</w:t>
      </w:r>
      <w:proofErr w:type="spellEnd"/>
      <w:r>
        <w:t xml:space="preserve">“, který je určený pro </w:t>
      </w:r>
      <w:proofErr w:type="spellStart"/>
      <w:r>
        <w:t>serverless</w:t>
      </w:r>
      <w:proofErr w:type="spellEnd"/>
      <w:r>
        <w:t xml:space="preserve"> aplikace, které se vyznačují malým nebo proměnlivým provozem. Výhoda je vyžadování minimální konfigurace, placení za spotřebované zdroje a flexibility zdrojů. Tento plán není vhodný pro tuto aplikaci, jelikož data se budou neustále upravovat a přidávat, což by vyžadovalo velký provoz. Druhý plán je „</w:t>
      </w:r>
      <w:proofErr w:type="spellStart"/>
      <w:r>
        <w:t>Dedicated</w:t>
      </w:r>
      <w:proofErr w:type="spellEnd"/>
      <w:r>
        <w:t xml:space="preserve">“, který je sofistikovaným aplikacím a systémům v produkčním prostředí. Výhody tohoto plánu jsou dostupnost v potřebných regionech a oblastech, vlastní nastavení záloh, až 4 TB </w:t>
      </w:r>
      <w:r w:rsidR="00810EEF">
        <w:t>úložiště.</w:t>
      </w:r>
      <w:r w:rsidR="008B2A63">
        <w:t xml:space="preserve"> Výběr plánu záleží na spotřebovaných zdrojích. </w:t>
      </w:r>
      <w:r w:rsidR="00BF34C6">
        <w:fldChar w:fldCharType="begin"/>
      </w:r>
      <w:r w:rsidR="00BF34C6">
        <w:instrText xml:space="preserve"> ADDIN ZOTERO_ITEM CSL_CITATION {"citationID":"wpzfmHu5","properties":{"formattedCitation":"(Mongo, 2023)","plainCitation":"(Mongo, 2023)","noteIndex":0},"citationItems":[{"id":56,"uris":["http://zotero.org/users/local/zPyZa9qd/items/CR89F242"],"itemData":{"id":56,"type":"webpage","title":"Pricing | MongoDB","URL":"https://www.mongodb.com/pricing","author":[{"family":"Mongo","given":""}],"accessed":{"date-parts":[["2023",4,29]]},"issued":{"date-parts":[["2023"]]}}}],"schema":"https://github.com/citation-style-language/schema/raw/master/csl-citation.json"} </w:instrText>
      </w:r>
      <w:r w:rsidR="00BF34C6">
        <w:fldChar w:fldCharType="separate"/>
      </w:r>
      <w:r w:rsidR="00BF34C6" w:rsidRPr="00BF34C6">
        <w:rPr>
          <w:rFonts w:ascii="Georgia" w:hAnsi="Georgia"/>
        </w:rPr>
        <w:t>(</w:t>
      </w:r>
      <w:proofErr w:type="spellStart"/>
      <w:r w:rsidR="00BF34C6" w:rsidRPr="00BF34C6">
        <w:rPr>
          <w:rFonts w:ascii="Georgia" w:hAnsi="Georgia"/>
        </w:rPr>
        <w:t>Mongo</w:t>
      </w:r>
      <w:proofErr w:type="spellEnd"/>
      <w:r w:rsidR="00BF34C6" w:rsidRPr="00BF34C6">
        <w:rPr>
          <w:rFonts w:ascii="Georgia" w:hAnsi="Georgia"/>
        </w:rPr>
        <w:t>, 2023)</w:t>
      </w:r>
      <w:r w:rsidR="00BF34C6">
        <w:fldChar w:fldCharType="end"/>
      </w:r>
    </w:p>
    <w:p w14:paraId="5750D9ED" w14:textId="76F8D53E" w:rsidR="00810EEF" w:rsidRDefault="00810EEF" w:rsidP="006311D4">
      <w:r>
        <w:t>Hostování</w:t>
      </w:r>
      <w:r w:rsidR="00BF34C6">
        <w:t xml:space="preserve"> backend i frontend</w:t>
      </w:r>
      <w:r w:rsidR="00373015">
        <w:t xml:space="preserve"> aplikace</w:t>
      </w:r>
      <w:r w:rsidR="00231D17">
        <w:t xml:space="preserve"> neboli </w:t>
      </w:r>
      <w:proofErr w:type="spellStart"/>
      <w:r w:rsidR="00231D17">
        <w:t>Platform</w:t>
      </w:r>
      <w:proofErr w:type="spellEnd"/>
      <w:r w:rsidR="00231D17">
        <w:t xml:space="preserve"> as a Service, což znamená, že se jedná o </w:t>
      </w:r>
      <w:r w:rsidR="00231D17" w:rsidRPr="00231D17">
        <w:t>kompletní cloudové prostředí, které zahrnuje vše, co vývojáři potřebují k vytváření, spouštění</w:t>
      </w:r>
      <w:r w:rsidR="00231D17">
        <w:t>, hostování</w:t>
      </w:r>
      <w:r w:rsidR="00231D17" w:rsidRPr="00231D17">
        <w:t xml:space="preserve"> a správě aplikací</w:t>
      </w:r>
      <w:r w:rsidR="00327111">
        <w:t xml:space="preserve"> </w:t>
      </w:r>
      <w:r w:rsidR="00327111">
        <w:fldChar w:fldCharType="begin"/>
      </w:r>
      <w:r w:rsidR="00327111">
        <w:instrText xml:space="preserve"> ADDIN ZOTERO_ITEM CSL_CITATION {"citationID":"k7pkuex9","properties":{"formattedCitation":"(Google, 2023)","plainCitation":"(Google, 2023)","noteIndex":0},"citationItems":[{"id":66,"uris":["http://zotero.org/users/local/zPyZa9qd/items/UBGT5XUH"],"itemData":{"id":66,"type":"webpage","abstract":"Learn about Platform as a Service, how it works, and the benefits of using a complete development and deployment environment in the cloud.","container-title":"Google Cloud","language":"en","title":"What Is PaaS?","URL":"https://cloud.google.com/learn/what-is-paas","author":[{"family":"Google","given":""}],"accessed":{"date-parts":[["2023",5,4]]},"issued":{"date-parts":[["2023"]]}}}],"schema":"https://github.com/citation-style-language/schema/raw/master/csl-citation.json"} </w:instrText>
      </w:r>
      <w:r w:rsidR="00327111">
        <w:fldChar w:fldCharType="separate"/>
      </w:r>
      <w:r w:rsidR="00327111" w:rsidRPr="00327111">
        <w:rPr>
          <w:rFonts w:ascii="Georgia" w:hAnsi="Georgia"/>
        </w:rPr>
        <w:t>(Google, 2023)</w:t>
      </w:r>
      <w:r w:rsidR="00327111">
        <w:fldChar w:fldCharType="end"/>
      </w:r>
      <w:r w:rsidR="00231D17">
        <w:t>.</w:t>
      </w:r>
      <w:r>
        <w:t xml:space="preserve"> </w:t>
      </w:r>
      <w:r w:rsidR="00231D17">
        <w:t>Hostování p</w:t>
      </w:r>
      <w:r>
        <w:t>robíhá u společnosti</w:t>
      </w:r>
      <w:r w:rsidR="00231D17">
        <w:rPr>
          <w:rStyle w:val="Znakapoznpodarou"/>
        </w:rPr>
        <w:footnoteReference w:id="2"/>
      </w:r>
      <w:r>
        <w:t>, která nabízí několik možností, jak si plán poskládat. První možnost je plán zdarma, který je om</w:t>
      </w:r>
      <w:r w:rsidR="007D5B8D">
        <w:t xml:space="preserve">ezen 100 GB přenosem dat, 500 build minutami a 750 instance-hodinami, kdy je systém dostupný, ať už je používán či nikoliv. Plán zdarma by mohla být vhodná varianta, pokud se nepřekročí limit 750 instance-hodinami, poté se musí vybrat placený plán. Placené plány jsou dva, a to </w:t>
      </w:r>
      <w:r w:rsidR="00373015">
        <w:t>„</w:t>
      </w:r>
      <w:r w:rsidR="007D5B8D">
        <w:t>team</w:t>
      </w:r>
      <w:r w:rsidR="00373015">
        <w:t>“</w:t>
      </w:r>
      <w:r w:rsidR="007D5B8D">
        <w:t xml:space="preserve"> a organizace. Plán organizace je pro velké organizace a </w:t>
      </w:r>
      <w:r w:rsidR="00104654">
        <w:t>rozdílů mezi team plánem není mnoho. Výhody obou plánu jsou neomezení instance-hodiny, mnohem větší limity pro build minuty a pro přenos dat</w:t>
      </w:r>
      <w:r w:rsidR="00131DEE">
        <w:t>, podpora pomocí chatu a další</w:t>
      </w:r>
      <w:r w:rsidR="00104654">
        <w:t>. Dále je možné u každého plánu připlatit za jednotlivé služby a rozšíření limitu služeb, dle potřeb dané aplikace.</w:t>
      </w:r>
      <w:r w:rsidR="008B2A63">
        <w:t xml:space="preserve"> Výběr a skladba plánu se bude odvíjet od spotřebovaných zdrojů.</w:t>
      </w:r>
      <w:r w:rsidR="00BF34C6">
        <w:t xml:space="preserve"> </w:t>
      </w:r>
      <w:r w:rsidR="00BF34C6">
        <w:fldChar w:fldCharType="begin"/>
      </w:r>
      <w:r w:rsidR="00BF34C6">
        <w:instrText xml:space="preserve"> ADDIN ZOTERO_ITEM CSL_CITATION {"citationID":"bPIvmqGT","properties":{"formattedCitation":"(Render, 2023)","plainCitation":"(Render, 2023)","noteIndex":0},"citationItems":[{"id":54,"uris":["http://zotero.org/users/local/zPyZa9qd/items/3T2PUA28"],"itemData":{"id":54,"type":"webpage","abstract":"Render is a unified cloud to build and run all your apps and websites with free TLS certificates, global CDN, private networks and auto deploys from Git.","container-title":"Pricing | Render · Cloud Hosting for Developers","language":"en","title":"Pricing | Render · Cloud Hosting for Developers","URL":"https://render.com/pricing","author":[{"family":"Render","given":""}],"accessed":{"date-parts":[["2023",4,29]]},"issued":{"date-parts":[["2023"]]}}}],"schema":"https://github.com/citation-style-language/schema/raw/master/csl-citation.json"} </w:instrText>
      </w:r>
      <w:r w:rsidR="00BF34C6">
        <w:fldChar w:fldCharType="separate"/>
      </w:r>
      <w:r w:rsidR="00BF34C6" w:rsidRPr="00BF34C6">
        <w:rPr>
          <w:rFonts w:ascii="Georgia" w:hAnsi="Georgia"/>
        </w:rPr>
        <w:t>(</w:t>
      </w:r>
      <w:proofErr w:type="spellStart"/>
      <w:r w:rsidR="00BF34C6" w:rsidRPr="00BF34C6">
        <w:rPr>
          <w:rFonts w:ascii="Georgia" w:hAnsi="Georgia"/>
        </w:rPr>
        <w:t>Render</w:t>
      </w:r>
      <w:proofErr w:type="spellEnd"/>
      <w:r w:rsidR="00BF34C6" w:rsidRPr="00BF34C6">
        <w:rPr>
          <w:rFonts w:ascii="Georgia" w:hAnsi="Georgia"/>
        </w:rPr>
        <w:t>, 2023)</w:t>
      </w:r>
      <w:r w:rsidR="00BF34C6">
        <w:fldChar w:fldCharType="end"/>
      </w:r>
    </w:p>
    <w:p w14:paraId="00054E3F" w14:textId="04B0F69E" w:rsidR="008B2A63" w:rsidRDefault="008B2A63" w:rsidP="006311D4">
      <w:r>
        <w:t>Dále bude nutné zjistit, zda bude potřeba vyšší plán u emailového klienta. Základní plán, který je zdarma, nabízí posílání až 300 emailů denně. Tento plán je rozhodně postačující do začátků, avšak časem a s šířením systému bude rozhodně potřeba plán navýšit, ať už z důvodů velkého počtu studentů anebo posílání marketingových emailů všem studentům, ať současným, nebo minulým. Poté by mohl stačit plán „</w:t>
      </w:r>
      <w:proofErr w:type="spellStart"/>
      <w:r>
        <w:t>Starter</w:t>
      </w:r>
      <w:proofErr w:type="spellEnd"/>
      <w:r>
        <w:t>“, který nabízí až 20 000 emailů měsíčně. Výběr plánu je prozatím jednoznačný, ale do budoucna bude potřeba vyšší.</w:t>
      </w:r>
      <w:r w:rsidR="00BF34C6">
        <w:t xml:space="preserve"> </w:t>
      </w:r>
      <w:r w:rsidR="00EB2B8E">
        <w:fldChar w:fldCharType="begin"/>
      </w:r>
      <w:r w:rsidR="00EB2B8E">
        <w:instrText xml:space="preserve"> ADDIN ZOTERO_ITEM CSL_CITATION {"citationID":"XPjpeT4K","properties":{"formattedCitation":"(Sendinblue, 2023)","plainCitation":"(Sendinblue, 2023)","noteIndex":0},"citationItems":[{"id":58,"uris":["http://zotero.org/users/local/zPyZa9qd/items/QY5N9UZP"],"itemData":{"id":58,"type":"webpage","title":"Sendinblue","URL":"https://app.sendinblue.com/billing/account/marketing/plans?headerContent=false","author":[{"family":"Sendinblue","given":""}],"accessed":{"date-parts":[["2023",4,29]]},"issued":{"date-parts":[["2023"]]}}}],"schema":"https://github.com/citation-style-language/schema/raw/master/csl-citation.json"} </w:instrText>
      </w:r>
      <w:r w:rsidR="00EB2B8E">
        <w:fldChar w:fldCharType="separate"/>
      </w:r>
      <w:r w:rsidR="00EB2B8E" w:rsidRPr="00EB2B8E">
        <w:rPr>
          <w:rFonts w:ascii="Georgia" w:hAnsi="Georgia"/>
        </w:rPr>
        <w:t>(</w:t>
      </w:r>
      <w:proofErr w:type="spellStart"/>
      <w:r w:rsidR="00EB2B8E" w:rsidRPr="00EB2B8E">
        <w:rPr>
          <w:rFonts w:ascii="Georgia" w:hAnsi="Georgia"/>
        </w:rPr>
        <w:t>Sendinblue</w:t>
      </w:r>
      <w:proofErr w:type="spellEnd"/>
      <w:r w:rsidR="00EB2B8E" w:rsidRPr="00EB2B8E">
        <w:rPr>
          <w:rFonts w:ascii="Georgia" w:hAnsi="Georgia"/>
        </w:rPr>
        <w:t>, 2023)</w:t>
      </w:r>
      <w:r w:rsidR="00EB2B8E">
        <w:fldChar w:fldCharType="end"/>
      </w:r>
    </w:p>
    <w:p w14:paraId="375F9825" w14:textId="473778F8" w:rsidR="00131DEE" w:rsidRDefault="00131DEE" w:rsidP="006311D4">
      <w:r>
        <w:t>Před nasazením aplikace do produkce bude vše s klientem prodiskutováno, hlavně se schůzka zaměří na očekávanou návštěvnost a rozpočet. Podle získaných informacích od klienta se poté uváží správná volba plánů pro nasazení aplikace. Poté zbývá výběr domény a ten je vždy jen na daném klientovi.</w:t>
      </w:r>
    </w:p>
    <w:p w14:paraId="1DBE6D98" w14:textId="3566C36C" w:rsidR="00E6720E" w:rsidRDefault="00E6720E" w:rsidP="00832099">
      <w:pPr>
        <w:pStyle w:val="Nadpis2"/>
      </w:pPr>
      <w:bookmarkStart w:id="138" w:name="_Toc151662772"/>
      <w:r>
        <w:t>Možnosti pokračování</w:t>
      </w:r>
      <w:bookmarkEnd w:id="138"/>
    </w:p>
    <w:p w14:paraId="491B6CB6" w14:textId="2E3E631F" w:rsidR="003E40DA" w:rsidRDefault="003E40DA" w:rsidP="00260A82">
      <w:r>
        <w:t xml:space="preserve">Tato část je zaměřena na možnosti rozšíření a pokračování aplikace. Je spoustu způsobů, jak aplikaci zdokonalit a rozšířit. První nápad a poměrně důležitý je vytvoření aplikace pro mobilní zařízení, a to hlavně pro Android a iOS. Na tento nápad bude zaměřeno ihned po nasazení a otestování aplikace. Jelikož server Express může zůstat téměř stejný bude se </w:t>
      </w:r>
      <w:r>
        <w:lastRenderedPageBreak/>
        <w:t xml:space="preserve">měnit hlavně část frontend. Díky ReactJS a jeho sesterské knihovny React </w:t>
      </w:r>
      <w:proofErr w:type="spellStart"/>
      <w:r>
        <w:t>Native</w:t>
      </w:r>
      <w:proofErr w:type="spellEnd"/>
      <w:r>
        <w:t>, který se specializuje na mobilní zařízení, není přechod příliš obtížný, ale ani snadný.</w:t>
      </w:r>
    </w:p>
    <w:p w14:paraId="5134B1BC" w14:textId="22C00658" w:rsidR="00260A82" w:rsidRDefault="003E40DA" w:rsidP="00260A82">
      <w:r>
        <w:t xml:space="preserve">Další možnost rozšíření aplikace je možnost kupování kurzů přímo v aplikaci. </w:t>
      </w:r>
      <w:r w:rsidR="00F222AE">
        <w:t>Bylo</w:t>
      </w:r>
      <w:r>
        <w:t xml:space="preserve"> by </w:t>
      </w:r>
      <w:r w:rsidR="00F222AE">
        <w:t>nutné</w:t>
      </w:r>
      <w:r>
        <w:t xml:space="preserve"> naimplementovat platební brán</w:t>
      </w:r>
      <w:r w:rsidR="00F222AE">
        <w:t>u</w:t>
      </w:r>
      <w:r>
        <w:t xml:space="preserve"> a systém by se musel rozdělit na veřejný sektor a interní sektor, aby nedocházelo k bezpečnostním incidentům. Také by byla možnost generovat faktury ze systému pro výplaty lektorům, avšak zde se musí dávat pozor na lokální zákony, pokud by se aplikace začala používat v zahraničí.</w:t>
      </w:r>
    </w:p>
    <w:p w14:paraId="28E51FE0" w14:textId="27AEDD9F" w:rsidR="00260A82" w:rsidRDefault="003E40DA" w:rsidP="00260A82">
      <w:r>
        <w:t>Jedna z mnoha možností jak aplikaci obohatit, je implementace vlastních video</w:t>
      </w:r>
      <w:r w:rsidR="00913005">
        <w:t xml:space="preserve">hovorů a nevyužívat API </w:t>
      </w:r>
      <w:proofErr w:type="spellStart"/>
      <w:proofErr w:type="gramStart"/>
      <w:r w:rsidR="00913005">
        <w:t>meet.jitsi</w:t>
      </w:r>
      <w:proofErr w:type="spellEnd"/>
      <w:proofErr w:type="gramEnd"/>
      <w:r w:rsidR="00913005">
        <w:t>.</w:t>
      </w:r>
      <w:r>
        <w:t xml:space="preserve"> </w:t>
      </w:r>
      <w:r w:rsidR="00913005">
        <w:t>Ovšem v současném nasazení aplikace přes render.com, kde aplikace používá tarif zdarma a je omezený množství posílání dat mezi klientem a serverem, musel by se zaplatit vyšší tarif, anebo naimplementovat řešení na vlastní server, pokud by byl k dispozici.</w:t>
      </w:r>
    </w:p>
    <w:p w14:paraId="0B34FF2B" w14:textId="1408ECE4" w:rsidR="00913005" w:rsidRDefault="00913005" w:rsidP="00260A82">
      <w:r>
        <w:t>Lze nalézt spousty dalších řešení, způsobů a nápadů, jak aplikaci obohatit, vylepšit a zdokonalit.</w:t>
      </w:r>
      <w:r w:rsidR="0090797E">
        <w:t xml:space="preserve"> Odevzdáním této práce vývoj a</w:t>
      </w:r>
      <w:r>
        <w:t>plikace</w:t>
      </w:r>
      <w:r w:rsidR="0090797E">
        <w:t xml:space="preserve"> nekončí a</w:t>
      </w:r>
      <w:r>
        <w:t xml:space="preserve"> bude vyvíjen</w:t>
      </w:r>
      <w:r w:rsidR="0045516F">
        <w:t>a a testována</w:t>
      </w:r>
      <w:r>
        <w:t xml:space="preserve"> ještě spoustu měsíců</w:t>
      </w:r>
      <w:r w:rsidR="0090797E">
        <w:t xml:space="preserve"> poté.</w:t>
      </w:r>
    </w:p>
    <w:p w14:paraId="0ABAE005" w14:textId="4696ED05" w:rsidR="004E2530" w:rsidRDefault="004E2530" w:rsidP="00D9373F">
      <w:pPr>
        <w:pStyle w:val="Nadpis1neslovan"/>
      </w:pPr>
      <w:bookmarkStart w:id="139" w:name="_Toc151662773"/>
      <w:r>
        <w:lastRenderedPageBreak/>
        <w:t>Závěr</w:t>
      </w:r>
      <w:bookmarkEnd w:id="139"/>
    </w:p>
    <w:p w14:paraId="5ADE2EE8" w14:textId="57238CE8" w:rsidR="00CD372C" w:rsidRDefault="00CD372C" w:rsidP="00201825">
      <w:r>
        <w:t xml:space="preserve">Cílem práce bylo navrhnout a implementovat systém pro správu kurzů. V úvodu byla popsána problematika </w:t>
      </w:r>
      <w:r w:rsidR="00C93C44" w:rsidRPr="00C93C44">
        <w:t>systémov</w:t>
      </w:r>
      <w:r w:rsidR="00C93C44">
        <w:t>é</w:t>
      </w:r>
      <w:r w:rsidR="00C93C44" w:rsidRPr="00C93C44">
        <w:t xml:space="preserve"> podpor</w:t>
      </w:r>
      <w:r w:rsidR="00C93C44">
        <w:t>y</w:t>
      </w:r>
      <w:r w:rsidR="00C93C44" w:rsidRPr="00C93C44">
        <w:t xml:space="preserve"> ve vzdělávací oblasti</w:t>
      </w:r>
      <w:r w:rsidR="00C93C44">
        <w:t>. Problematika byla rozdělena do tří částí, kde bylo jasně ukázáno proč se systémy implementují.</w:t>
      </w:r>
      <w:r w:rsidR="00EE2A11">
        <w:t xml:space="preserve"> Problematika také sloužila k zařazení systému pro správu kurzů do kategorie edukačních systém</w:t>
      </w:r>
      <w:r w:rsidR="000426E1">
        <w:t>ů.</w:t>
      </w:r>
      <w:r w:rsidR="00C93C44">
        <w:t xml:space="preserve"> Dále byl popsán samotný klient, jeho společnost a jeho požadavky na aplikaci</w:t>
      </w:r>
      <w:r w:rsidR="000426E1">
        <w:t>.</w:t>
      </w:r>
    </w:p>
    <w:p w14:paraId="31B1CC0D" w14:textId="5E07D637" w:rsidR="0081780F" w:rsidRDefault="00C93C44" w:rsidP="00201825">
      <w:r>
        <w:t>Následně byla provedena analýza podnikových procesů, požadavků klienta</w:t>
      </w:r>
      <w:r w:rsidR="007B4F37">
        <w:t>, koncového klienta a</w:t>
      </w:r>
      <w:r>
        <w:t xml:space="preserve"> </w:t>
      </w:r>
      <w:r w:rsidR="00F71639">
        <w:t xml:space="preserve">rešerše </w:t>
      </w:r>
      <w:r>
        <w:t>již dostupných řešení na trhu. Analýza podnikových procesů se zaměřila na klíčové procesy v klientovi společnosti a možnost jejich optimalizace a automatizace. Poté byly požadavky rozděleny na funkcionální a nefunkcionální</w:t>
      </w:r>
      <w:r w:rsidR="00F71639">
        <w:t xml:space="preserve">. Poté proběhla krátká analýza koncového uživatele. </w:t>
      </w:r>
      <w:r w:rsidR="00801005">
        <w:t>Následně byla provedena podrobná analýza již dostupných řešeních na trhu a jejich výhod a nevýhod. Z této části vzešlo několik poznatků. První jsou zajímavé funkcionality, které jsou vhodné naimplementovat i do nového systému. Druhý poznatek je takový, že již dostupn</w:t>
      </w:r>
      <w:r w:rsidR="000426E1">
        <w:t>á</w:t>
      </w:r>
      <w:r w:rsidR="00801005">
        <w:t xml:space="preserve"> řešení jsou drahá</w:t>
      </w:r>
      <w:r w:rsidR="0020350C">
        <w:t xml:space="preserve"> </w:t>
      </w:r>
      <w:r w:rsidR="00801005">
        <w:t>a nejsou tak uživatelsky přívětivá. Proto se společnost rozhodla implementovat vlastní řešení, které bude za přijatelnou cenu</w:t>
      </w:r>
      <w:r w:rsidR="0020350C">
        <w:t xml:space="preserve"> </w:t>
      </w:r>
      <w:r w:rsidR="00801005">
        <w:t xml:space="preserve">a bude uživatelsky </w:t>
      </w:r>
      <w:r w:rsidR="0020350C">
        <w:t xml:space="preserve">velmi přívětivé </w:t>
      </w:r>
      <w:r w:rsidR="00801005">
        <w:t>a systém bude vytvořen na míru.</w:t>
      </w:r>
    </w:p>
    <w:p w14:paraId="5C58D475" w14:textId="06A20EE1" w:rsidR="00F71639" w:rsidRDefault="00F71639" w:rsidP="00201825">
      <w:r>
        <w:t>Následně byl proveden návrh systému a určeny technologie, které bude systém používat. Byl vybrán MERN stack, z důvodů jednoduchosti a rychlosti použití, snadné implementace, známých technologií, programovaných v jedno jazyku a použití známých technologií. Technologie byly popsány a bylo určeno k čemu jednotlivé technologie slouží.</w:t>
      </w:r>
    </w:p>
    <w:p w14:paraId="07106001" w14:textId="5E11452B" w:rsidR="00801005" w:rsidRDefault="00F71639" w:rsidP="00201825">
      <w:r>
        <w:t>Návrh s</w:t>
      </w:r>
      <w:r w:rsidR="00801005">
        <w:t>ystém</w:t>
      </w:r>
      <w:r>
        <w:t>u</w:t>
      </w:r>
      <w:r w:rsidR="00801005">
        <w:t xml:space="preserve"> je rozdělen na několik částí. Základní částí systému je správa uživatelů</w:t>
      </w:r>
      <w:r w:rsidR="00EE2A11">
        <w:t>. Tuto celou část má na starosti administrátor, jako vytváření, mazání a úprava uživatelů. Uživatelé si mohou zobrazit a upravit svůj profil. Administrátor má také na starost správu rolí, budou potřeba tři role a to student, lektor a administrátor. Správa rolí umožňuje vytvářet a upravovat role s danými vlastnostmi.</w:t>
      </w:r>
      <w:r w:rsidR="00801005">
        <w:t xml:space="preserve"> Část lekcí a kurzů se zabývá všeobecně kurzy, které společnost poskytuje a lekcemi, které dávají dohromady celý kurz. </w:t>
      </w:r>
      <w:r w:rsidR="00EE2A11">
        <w:t>Velmi důležitou součástí systému jsou třídy a jejich správa. Třída představuje daný kurz se studenty a lektory, který se odehrává a opakuje po určitou dobu. Lze si tyto části představit jako ve škole, kdy kurz představuje jednotlivé předměty s osnovami a třída poté představuje žáky, který se učí daný předmět od učitele. Po vytvoření třídy se automaticky generují docházky a rozvrhy daných tříd, studentů a lektorů. Docházky a rozvrhy se opakují v daný čas, který je určen třídou, ale vše lze pozměnit.</w:t>
      </w:r>
    </w:p>
    <w:p w14:paraId="1605639E" w14:textId="6C8810CD" w:rsidR="00C16A4B" w:rsidRDefault="00DD391B" w:rsidP="00201825">
      <w:r>
        <w:t>Systém</w:t>
      </w:r>
      <w:r w:rsidR="00C16A4B">
        <w:t xml:space="preserve"> </w:t>
      </w:r>
      <w:r w:rsidR="005426AE">
        <w:t>nyní</w:t>
      </w:r>
      <w:r w:rsidR="00C16A4B">
        <w:t xml:space="preserve"> běží v testovacím režimu a je neustále zdokonalována, optimalizována a testována. Společnost aplikaci zatím plně nevyužívá v ostrém provozu. Nejdříve je potřeba </w:t>
      </w:r>
      <w:r>
        <w:t xml:space="preserve">opakovaně </w:t>
      </w:r>
      <w:r w:rsidR="00C16A4B">
        <w:t>prodiskutovat plán nasazení, kde je několik možností.</w:t>
      </w:r>
      <w:r>
        <w:t xml:space="preserve"> Možností a kombinací je spoustu, od nejlevnější se základními zdroj po dražší s více než dostačujícími zdroji.</w:t>
      </w:r>
      <w:r w:rsidR="00C16A4B">
        <w:t xml:space="preserve"> Vše záleží na klientovi a jeho možnostech</w:t>
      </w:r>
      <w:r>
        <w:t>.</w:t>
      </w:r>
    </w:p>
    <w:p w14:paraId="22DAB477" w14:textId="2A066062" w:rsidR="00DD391B" w:rsidRDefault="00DD391B" w:rsidP="00201825">
      <w:r>
        <w:t xml:space="preserve">V poslední částí je </w:t>
      </w:r>
      <w:r w:rsidR="00A81EE7">
        <w:t>diskuse</w:t>
      </w:r>
      <w:r>
        <w:t xml:space="preserve"> několika možností rozšíření daného systému. Ukázané možnost nejsou samozřejmě všechny. Způsobů, jak systém obohatit a zdokonalit je mnoho, vždy </w:t>
      </w:r>
      <w:r>
        <w:lastRenderedPageBreak/>
        <w:t>bude záležet na nápadů</w:t>
      </w:r>
      <w:r w:rsidR="0045753C">
        <w:t xml:space="preserve"> a </w:t>
      </w:r>
      <w:r>
        <w:t>návrhů od klientů</w:t>
      </w:r>
      <w:r w:rsidR="0045753C">
        <w:t>, testerů a vývojářů. První rozšíření systému o aplikaci pro mobilní zařízení se systémem Android a iOS je poměrně důležité a bude na něj zaměřeno ihned po zavedení systému.</w:t>
      </w:r>
    </w:p>
    <w:p w14:paraId="238DF25F" w14:textId="4FB7CE93" w:rsidR="0045753C" w:rsidRDefault="0045753C" w:rsidP="0045753C">
      <w:r>
        <w:t>Primárním cílem této práce bylo navrhnout a implementovat systém, který je určen pro správu výukových kurzů programování. Cíle práce byly naplněny</w:t>
      </w:r>
      <w:r w:rsidR="00327111">
        <w:t xml:space="preserve"> a všechny požadavky a případy užití byly pokryty</w:t>
      </w:r>
      <w:r>
        <w:t xml:space="preserve">. Jedním z hlavních přínosů této práce je systém pro správu kurzů s ohledem na </w:t>
      </w:r>
      <w:r w:rsidR="005426AE">
        <w:t>možnost implementace systému i v jiných společností</w:t>
      </w:r>
      <w:r>
        <w:t xml:space="preserve">. Aplikace využívá MERN stacku a je napsaná v jazyce Javascript, backend systému je tvořen databází MongoDB a Express serverem </w:t>
      </w:r>
      <w:r w:rsidR="00695D2B">
        <w:t>s</w:t>
      </w:r>
      <w:r>
        <w:t> pomocí Node.js. Frontend část systému je vytvořena pomocí knihovny ReactJS.</w:t>
      </w:r>
    </w:p>
    <w:p w14:paraId="731C4696" w14:textId="1012AB64" w:rsidR="000C7D52" w:rsidRDefault="004E2530" w:rsidP="00000F71">
      <w:pPr>
        <w:pStyle w:val="Nadpis1neslovan"/>
      </w:pPr>
      <w:bookmarkStart w:id="140" w:name="_Toc151662774"/>
      <w:r>
        <w:lastRenderedPageBreak/>
        <w:t>Použitá literatura</w:t>
      </w:r>
      <w:bookmarkEnd w:id="140"/>
    </w:p>
    <w:p w14:paraId="2D280FEB" w14:textId="77777777" w:rsidR="00511B43" w:rsidRPr="00511B43" w:rsidRDefault="001366D1" w:rsidP="00511B43">
      <w:pPr>
        <w:pStyle w:val="Bibliografie"/>
      </w:pPr>
      <w:r>
        <w:fldChar w:fldCharType="begin"/>
      </w:r>
      <w:r w:rsidR="00A91877">
        <w:instrText xml:space="preserve"> ADDIN ZOTERO_BIBL {"uncited":[],"omitted":[],"custom":[]} CSL_BIBLIOGRAPHY </w:instrText>
      </w:r>
      <w:r>
        <w:fldChar w:fldCharType="separate"/>
      </w:r>
      <w:proofErr w:type="spellStart"/>
      <w:r w:rsidR="00511B43" w:rsidRPr="00511B43">
        <w:t>Abramov</w:t>
      </w:r>
      <w:proofErr w:type="spellEnd"/>
      <w:r w:rsidR="00511B43" w:rsidRPr="00511B43">
        <w:t xml:space="preserve">, D. and Redux </w:t>
      </w:r>
      <w:proofErr w:type="spellStart"/>
      <w:r w:rsidR="00511B43" w:rsidRPr="00511B43">
        <w:t>documentation</w:t>
      </w:r>
      <w:proofErr w:type="spellEnd"/>
      <w:r w:rsidR="00511B43" w:rsidRPr="00511B43">
        <w:t xml:space="preserve"> </w:t>
      </w:r>
      <w:proofErr w:type="spellStart"/>
      <w:r w:rsidR="00511B43" w:rsidRPr="00511B43">
        <w:t>authors</w:t>
      </w:r>
      <w:proofErr w:type="spellEnd"/>
      <w:r w:rsidR="00511B43" w:rsidRPr="00511B43">
        <w:t xml:space="preserve"> (2023) </w:t>
      </w:r>
      <w:proofErr w:type="spellStart"/>
      <w:r w:rsidR="00511B43" w:rsidRPr="00511B43">
        <w:rPr>
          <w:i/>
          <w:iCs/>
        </w:rPr>
        <w:t>Getting</w:t>
      </w:r>
      <w:proofErr w:type="spellEnd"/>
      <w:r w:rsidR="00511B43" w:rsidRPr="00511B43">
        <w:rPr>
          <w:i/>
          <w:iCs/>
        </w:rPr>
        <w:t xml:space="preserve"> </w:t>
      </w:r>
      <w:proofErr w:type="spellStart"/>
      <w:r w:rsidR="00511B43" w:rsidRPr="00511B43">
        <w:rPr>
          <w:i/>
          <w:iCs/>
        </w:rPr>
        <w:t>Started</w:t>
      </w:r>
      <w:proofErr w:type="spellEnd"/>
      <w:r w:rsidR="00511B43" w:rsidRPr="00511B43">
        <w:rPr>
          <w:i/>
          <w:iCs/>
        </w:rPr>
        <w:t xml:space="preserve"> </w:t>
      </w:r>
      <w:proofErr w:type="spellStart"/>
      <w:r w:rsidR="00511B43" w:rsidRPr="00511B43">
        <w:rPr>
          <w:i/>
          <w:iCs/>
        </w:rPr>
        <w:t>with</w:t>
      </w:r>
      <w:proofErr w:type="spellEnd"/>
      <w:r w:rsidR="00511B43" w:rsidRPr="00511B43">
        <w:rPr>
          <w:i/>
          <w:iCs/>
        </w:rPr>
        <w:t xml:space="preserve"> Redux | Redux</w:t>
      </w:r>
      <w:r w:rsidR="00511B43" w:rsidRPr="00511B43">
        <w:t xml:space="preserve">. </w:t>
      </w:r>
      <w:proofErr w:type="spellStart"/>
      <w:r w:rsidR="00511B43" w:rsidRPr="00511B43">
        <w:t>Available</w:t>
      </w:r>
      <w:proofErr w:type="spellEnd"/>
      <w:r w:rsidR="00511B43" w:rsidRPr="00511B43">
        <w:t xml:space="preserve"> </w:t>
      </w:r>
      <w:proofErr w:type="spellStart"/>
      <w:r w:rsidR="00511B43" w:rsidRPr="00511B43">
        <w:t>at</w:t>
      </w:r>
      <w:proofErr w:type="spellEnd"/>
      <w:r w:rsidR="00511B43" w:rsidRPr="00511B43">
        <w:t>: https://redux.js.org/introduction/getting-started (</w:t>
      </w:r>
      <w:proofErr w:type="spellStart"/>
      <w:r w:rsidR="00511B43" w:rsidRPr="00511B43">
        <w:t>Accessed</w:t>
      </w:r>
      <w:proofErr w:type="spellEnd"/>
      <w:r w:rsidR="00511B43" w:rsidRPr="00511B43">
        <w:t xml:space="preserve">: 28 </w:t>
      </w:r>
      <w:proofErr w:type="spellStart"/>
      <w:r w:rsidR="00511B43" w:rsidRPr="00511B43">
        <w:t>April</w:t>
      </w:r>
      <w:proofErr w:type="spellEnd"/>
      <w:r w:rsidR="00511B43" w:rsidRPr="00511B43">
        <w:t xml:space="preserve"> 2023).</w:t>
      </w:r>
    </w:p>
    <w:p w14:paraId="74F76483" w14:textId="77777777" w:rsidR="00511B43" w:rsidRPr="00511B43" w:rsidRDefault="00511B43" w:rsidP="00511B43">
      <w:pPr>
        <w:pStyle w:val="Bibliografie"/>
      </w:pPr>
      <w:proofErr w:type="spellStart"/>
      <w:r w:rsidRPr="00511B43">
        <w:t>Arlow</w:t>
      </w:r>
      <w:proofErr w:type="spellEnd"/>
      <w:r w:rsidRPr="00511B43">
        <w:t xml:space="preserve">, J. and </w:t>
      </w:r>
      <w:proofErr w:type="spellStart"/>
      <w:r w:rsidRPr="00511B43">
        <w:t>Neustadt</w:t>
      </w:r>
      <w:proofErr w:type="spellEnd"/>
      <w:r w:rsidRPr="00511B43">
        <w:t xml:space="preserve">, I. (2007) </w:t>
      </w:r>
      <w:r w:rsidRPr="00511B43">
        <w:rPr>
          <w:i/>
          <w:iCs/>
        </w:rPr>
        <w:t>UML 2 a unifikovaný proces vývoje aplikací: objektově orientovaná analýza a návrh prakticky.</w:t>
      </w:r>
      <w:r w:rsidRPr="00511B43">
        <w:t xml:space="preserve"> Brno: </w:t>
      </w:r>
      <w:proofErr w:type="spellStart"/>
      <w:r w:rsidRPr="00511B43">
        <w:t>Computer</w:t>
      </w:r>
      <w:proofErr w:type="spellEnd"/>
      <w:r w:rsidRPr="00511B43">
        <w:t xml:space="preserve"> </w:t>
      </w:r>
      <w:proofErr w:type="spellStart"/>
      <w:r w:rsidRPr="00511B43">
        <w:t>Press</w:t>
      </w:r>
      <w:proofErr w:type="spellEnd"/>
      <w:r w:rsidRPr="00511B43">
        <w:t>.</w:t>
      </w:r>
    </w:p>
    <w:p w14:paraId="51D7F3FE" w14:textId="77777777" w:rsidR="00511B43" w:rsidRPr="00511B43" w:rsidRDefault="00511B43" w:rsidP="00511B43">
      <w:pPr>
        <w:pStyle w:val="Bibliografie"/>
      </w:pPr>
      <w:r w:rsidRPr="00511B43">
        <w:rPr>
          <w:i/>
          <w:iCs/>
        </w:rPr>
        <w:t xml:space="preserve">Best </w:t>
      </w:r>
      <w:proofErr w:type="spellStart"/>
      <w:r w:rsidRPr="00511B43">
        <w:rPr>
          <w:i/>
          <w:iCs/>
        </w:rPr>
        <w:t>Kids</w:t>
      </w:r>
      <w:proofErr w:type="spellEnd"/>
      <w:r w:rsidRPr="00511B43">
        <w:rPr>
          <w:i/>
          <w:iCs/>
        </w:rPr>
        <w:t xml:space="preserve"> </w:t>
      </w:r>
      <w:proofErr w:type="spellStart"/>
      <w:r w:rsidRPr="00511B43">
        <w:rPr>
          <w:i/>
          <w:iCs/>
        </w:rPr>
        <w:t>Activity</w:t>
      </w:r>
      <w:proofErr w:type="spellEnd"/>
      <w:r w:rsidRPr="00511B43">
        <w:rPr>
          <w:i/>
          <w:iCs/>
        </w:rPr>
        <w:t xml:space="preserve"> </w:t>
      </w:r>
      <w:proofErr w:type="spellStart"/>
      <w:r w:rsidRPr="00511B43">
        <w:rPr>
          <w:i/>
          <w:iCs/>
        </w:rPr>
        <w:t>Registration</w:t>
      </w:r>
      <w:proofErr w:type="spellEnd"/>
      <w:r w:rsidRPr="00511B43">
        <w:rPr>
          <w:i/>
          <w:iCs/>
        </w:rPr>
        <w:t xml:space="preserve"> &amp; Management Software | Sawyer </w:t>
      </w:r>
      <w:proofErr w:type="spellStart"/>
      <w:r w:rsidRPr="00511B43">
        <w:rPr>
          <w:i/>
          <w:iCs/>
        </w:rPr>
        <w:t>Tools</w:t>
      </w:r>
      <w:proofErr w:type="spellEnd"/>
      <w:r w:rsidRPr="00511B43">
        <w:t xml:space="preserve"> (2023). </w:t>
      </w:r>
      <w:proofErr w:type="spellStart"/>
      <w:r w:rsidRPr="00511B43">
        <w:t>Available</w:t>
      </w:r>
      <w:proofErr w:type="spellEnd"/>
      <w:r w:rsidRPr="00511B43">
        <w:t xml:space="preserve"> </w:t>
      </w:r>
      <w:proofErr w:type="spellStart"/>
      <w:r w:rsidRPr="00511B43">
        <w:t>at</w:t>
      </w:r>
      <w:proofErr w:type="spellEnd"/>
      <w:r w:rsidRPr="00511B43">
        <w:t>: https://www.hisawyer.com/for-business/ (</w:t>
      </w:r>
      <w:proofErr w:type="spellStart"/>
      <w:r w:rsidRPr="00511B43">
        <w:t>Accessed</w:t>
      </w:r>
      <w:proofErr w:type="spellEnd"/>
      <w:r w:rsidRPr="00511B43">
        <w:t xml:space="preserve">: 28 </w:t>
      </w:r>
      <w:proofErr w:type="spellStart"/>
      <w:r w:rsidRPr="00511B43">
        <w:t>February</w:t>
      </w:r>
      <w:proofErr w:type="spellEnd"/>
      <w:r w:rsidRPr="00511B43">
        <w:t xml:space="preserve"> 2023).</w:t>
      </w:r>
    </w:p>
    <w:p w14:paraId="64B84198" w14:textId="77777777" w:rsidR="00511B43" w:rsidRPr="00511B43" w:rsidRDefault="00511B43" w:rsidP="00511B43">
      <w:pPr>
        <w:pStyle w:val="Bibliografie"/>
      </w:pPr>
      <w:r w:rsidRPr="00511B43">
        <w:t xml:space="preserve">CODE </w:t>
      </w:r>
      <w:proofErr w:type="spellStart"/>
      <w:r w:rsidRPr="00511B43">
        <w:t>Rebels</w:t>
      </w:r>
      <w:proofErr w:type="spellEnd"/>
      <w:r w:rsidRPr="00511B43">
        <w:t xml:space="preserve"> (2023) ‘CODE </w:t>
      </w:r>
      <w:proofErr w:type="spellStart"/>
      <w:r w:rsidRPr="00511B43">
        <w:t>Rebels</w:t>
      </w:r>
      <w:proofErr w:type="spellEnd"/>
      <w:r w:rsidRPr="00511B43">
        <w:t xml:space="preserve"> interní materiály’.</w:t>
      </w:r>
    </w:p>
    <w:p w14:paraId="0BB95AC2" w14:textId="77777777" w:rsidR="00511B43" w:rsidRPr="00511B43" w:rsidRDefault="00511B43" w:rsidP="00511B43">
      <w:pPr>
        <w:pStyle w:val="Bibliografie"/>
      </w:pPr>
      <w:proofErr w:type="spellStart"/>
      <w:r w:rsidRPr="00511B43">
        <w:t>Cohn</w:t>
      </w:r>
      <w:proofErr w:type="spellEnd"/>
      <w:r w:rsidRPr="00511B43">
        <w:t>, M. (2006) ‘</w:t>
      </w:r>
      <w:proofErr w:type="spellStart"/>
      <w:r w:rsidRPr="00511B43">
        <w:t>Agile</w:t>
      </w:r>
      <w:proofErr w:type="spellEnd"/>
      <w:r w:rsidRPr="00511B43">
        <w:t xml:space="preserve"> </w:t>
      </w:r>
      <w:proofErr w:type="spellStart"/>
      <w:r w:rsidRPr="00511B43">
        <w:t>Estimating</w:t>
      </w:r>
      <w:proofErr w:type="spellEnd"/>
      <w:r w:rsidRPr="00511B43">
        <w:t xml:space="preserve"> and </w:t>
      </w:r>
      <w:proofErr w:type="spellStart"/>
      <w:r w:rsidRPr="00511B43">
        <w:t>Planning</w:t>
      </w:r>
      <w:proofErr w:type="spellEnd"/>
      <w:r w:rsidRPr="00511B43">
        <w:t xml:space="preserve"> by Mike </w:t>
      </w:r>
      <w:proofErr w:type="spellStart"/>
      <w:r w:rsidRPr="00511B43">
        <w:t>Cohn</w:t>
      </w:r>
      <w:proofErr w:type="spellEnd"/>
      <w:r w:rsidRPr="00511B43">
        <w:t xml:space="preserve">’, </w:t>
      </w:r>
      <w:proofErr w:type="spellStart"/>
      <w:r w:rsidRPr="00511B43">
        <w:rPr>
          <w:i/>
          <w:iCs/>
        </w:rPr>
        <w:t>Journal</w:t>
      </w:r>
      <w:proofErr w:type="spellEnd"/>
      <w:r w:rsidRPr="00511B43">
        <w:rPr>
          <w:i/>
          <w:iCs/>
        </w:rPr>
        <w:t xml:space="preserve"> </w:t>
      </w:r>
      <w:proofErr w:type="spellStart"/>
      <w:r w:rsidRPr="00511B43">
        <w:rPr>
          <w:i/>
          <w:iCs/>
        </w:rPr>
        <w:t>of</w:t>
      </w:r>
      <w:proofErr w:type="spellEnd"/>
      <w:r w:rsidRPr="00511B43">
        <w:rPr>
          <w:i/>
          <w:iCs/>
        </w:rPr>
        <w:t xml:space="preserve"> </w:t>
      </w:r>
      <w:proofErr w:type="spellStart"/>
      <w:r w:rsidRPr="00511B43">
        <w:rPr>
          <w:i/>
          <w:iCs/>
        </w:rPr>
        <w:t>Product</w:t>
      </w:r>
      <w:proofErr w:type="spellEnd"/>
      <w:r w:rsidRPr="00511B43">
        <w:rPr>
          <w:i/>
          <w:iCs/>
        </w:rPr>
        <w:t xml:space="preserve"> Innovation Management</w:t>
      </w:r>
      <w:r w:rsidRPr="00511B43">
        <w:t>, 23(6), pp. 588–589.</w:t>
      </w:r>
    </w:p>
    <w:p w14:paraId="60DB8596" w14:textId="77777777" w:rsidR="00511B43" w:rsidRPr="00511B43" w:rsidRDefault="00511B43" w:rsidP="00511B43">
      <w:pPr>
        <w:pStyle w:val="Bibliografie"/>
      </w:pPr>
      <w:proofErr w:type="spellStart"/>
      <w:r w:rsidRPr="00511B43">
        <w:t>Daradoumis</w:t>
      </w:r>
      <w:proofErr w:type="spellEnd"/>
      <w:r w:rsidRPr="00511B43">
        <w:t xml:space="preserve">, T. </w:t>
      </w:r>
      <w:r w:rsidRPr="00511B43">
        <w:rPr>
          <w:i/>
          <w:iCs/>
        </w:rPr>
        <w:t>et al.</w:t>
      </w:r>
      <w:r w:rsidRPr="00511B43">
        <w:t xml:space="preserve"> (2010) ‘CRM and </w:t>
      </w:r>
      <w:proofErr w:type="spellStart"/>
      <w:r w:rsidRPr="00511B43">
        <w:t>higher</w:t>
      </w:r>
      <w:proofErr w:type="spellEnd"/>
      <w:r w:rsidRPr="00511B43">
        <w:t xml:space="preserve"> </w:t>
      </w:r>
      <w:proofErr w:type="spellStart"/>
      <w:r w:rsidRPr="00511B43">
        <w:t>education</w:t>
      </w:r>
      <w:proofErr w:type="spellEnd"/>
      <w:r w:rsidRPr="00511B43">
        <w:t xml:space="preserve">: </w:t>
      </w:r>
      <w:proofErr w:type="spellStart"/>
      <w:r w:rsidRPr="00511B43">
        <w:t>developing</w:t>
      </w:r>
      <w:proofErr w:type="spellEnd"/>
      <w:r w:rsidRPr="00511B43">
        <w:t xml:space="preserve"> a monitoring </w:t>
      </w:r>
      <w:proofErr w:type="spellStart"/>
      <w:r w:rsidRPr="00511B43">
        <w:t>system</w:t>
      </w:r>
      <w:proofErr w:type="spellEnd"/>
      <w:r w:rsidRPr="00511B43">
        <w:t xml:space="preserve"> to </w:t>
      </w:r>
      <w:proofErr w:type="spellStart"/>
      <w:r w:rsidRPr="00511B43">
        <w:t>improve</w:t>
      </w:r>
      <w:proofErr w:type="spellEnd"/>
      <w:r w:rsidRPr="00511B43">
        <w:t xml:space="preserve"> </w:t>
      </w:r>
      <w:proofErr w:type="spellStart"/>
      <w:r w:rsidRPr="00511B43">
        <w:t>relationships</w:t>
      </w:r>
      <w:proofErr w:type="spellEnd"/>
      <w:r w:rsidRPr="00511B43">
        <w:t xml:space="preserve"> in e-learning </w:t>
      </w:r>
      <w:proofErr w:type="spellStart"/>
      <w:r w:rsidRPr="00511B43">
        <w:t>environments</w:t>
      </w:r>
      <w:proofErr w:type="spellEnd"/>
      <w:r w:rsidRPr="00511B43">
        <w:t xml:space="preserve">’, </w:t>
      </w:r>
      <w:r w:rsidRPr="00511B43">
        <w:rPr>
          <w:i/>
          <w:iCs/>
        </w:rPr>
        <w:t xml:space="preserve">International </w:t>
      </w:r>
      <w:proofErr w:type="spellStart"/>
      <w:r w:rsidRPr="00511B43">
        <w:rPr>
          <w:i/>
          <w:iCs/>
        </w:rPr>
        <w:t>Journal</w:t>
      </w:r>
      <w:proofErr w:type="spellEnd"/>
      <w:r w:rsidRPr="00511B43">
        <w:rPr>
          <w:i/>
          <w:iCs/>
        </w:rPr>
        <w:t xml:space="preserve"> </w:t>
      </w:r>
      <w:proofErr w:type="spellStart"/>
      <w:r w:rsidRPr="00511B43">
        <w:rPr>
          <w:i/>
          <w:iCs/>
        </w:rPr>
        <w:t>of</w:t>
      </w:r>
      <w:proofErr w:type="spellEnd"/>
      <w:r w:rsidRPr="00511B43">
        <w:rPr>
          <w:i/>
          <w:iCs/>
        </w:rPr>
        <w:t xml:space="preserve"> </w:t>
      </w:r>
      <w:proofErr w:type="spellStart"/>
      <w:r w:rsidRPr="00511B43">
        <w:rPr>
          <w:i/>
          <w:iCs/>
        </w:rPr>
        <w:t>Services</w:t>
      </w:r>
      <w:proofErr w:type="spellEnd"/>
      <w:r w:rsidRPr="00511B43">
        <w:rPr>
          <w:i/>
          <w:iCs/>
        </w:rPr>
        <w:t xml:space="preserve"> Technology and Management</w:t>
      </w:r>
      <w:r w:rsidRPr="00511B43">
        <w:t xml:space="preserve">, 14, pp. 103–125. </w:t>
      </w:r>
      <w:proofErr w:type="spellStart"/>
      <w:r w:rsidRPr="00511B43">
        <w:t>Available</w:t>
      </w:r>
      <w:proofErr w:type="spellEnd"/>
      <w:r w:rsidRPr="00511B43">
        <w:t xml:space="preserve"> </w:t>
      </w:r>
      <w:proofErr w:type="spellStart"/>
      <w:r w:rsidRPr="00511B43">
        <w:t>at</w:t>
      </w:r>
      <w:proofErr w:type="spellEnd"/>
      <w:r w:rsidRPr="00511B43">
        <w:t>: https://doi.org/10.1504/IJSTM.2010.032887.</w:t>
      </w:r>
    </w:p>
    <w:p w14:paraId="60A0C5C6" w14:textId="77777777" w:rsidR="00511B43" w:rsidRPr="00511B43" w:rsidRDefault="00511B43" w:rsidP="00511B43">
      <w:pPr>
        <w:pStyle w:val="Bibliografie"/>
      </w:pPr>
      <w:r w:rsidRPr="00511B43">
        <w:t xml:space="preserve">Express (2023) </w:t>
      </w:r>
      <w:r w:rsidRPr="00511B43">
        <w:rPr>
          <w:i/>
          <w:iCs/>
        </w:rPr>
        <w:t xml:space="preserve">Express - Node.js web </w:t>
      </w:r>
      <w:proofErr w:type="spellStart"/>
      <w:r w:rsidRPr="00511B43">
        <w:rPr>
          <w:i/>
          <w:iCs/>
        </w:rPr>
        <w:t>application</w:t>
      </w:r>
      <w:proofErr w:type="spellEnd"/>
      <w:r w:rsidRPr="00511B43">
        <w:rPr>
          <w:i/>
          <w:iCs/>
        </w:rPr>
        <w:t xml:space="preserve"> framework</w:t>
      </w:r>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expressjs.com/ (</w:t>
      </w:r>
      <w:proofErr w:type="spellStart"/>
      <w:r w:rsidRPr="00511B43">
        <w:t>Accessed</w:t>
      </w:r>
      <w:proofErr w:type="spellEnd"/>
      <w:r w:rsidRPr="00511B43">
        <w:t xml:space="preserve">: 28 </w:t>
      </w:r>
      <w:proofErr w:type="spellStart"/>
      <w:r w:rsidRPr="00511B43">
        <w:t>February</w:t>
      </w:r>
      <w:proofErr w:type="spellEnd"/>
      <w:r w:rsidRPr="00511B43">
        <w:t xml:space="preserve"> 2023).</w:t>
      </w:r>
    </w:p>
    <w:p w14:paraId="12D0278E" w14:textId="77777777" w:rsidR="00511B43" w:rsidRPr="00511B43" w:rsidRDefault="00511B43" w:rsidP="00511B43">
      <w:pPr>
        <w:pStyle w:val="Bibliografie"/>
      </w:pPr>
      <w:r w:rsidRPr="00511B43">
        <w:t xml:space="preserve">Google (2023) </w:t>
      </w:r>
      <w:proofErr w:type="spellStart"/>
      <w:r w:rsidRPr="00511B43">
        <w:rPr>
          <w:i/>
          <w:iCs/>
        </w:rPr>
        <w:t>What</w:t>
      </w:r>
      <w:proofErr w:type="spellEnd"/>
      <w:r w:rsidRPr="00511B43">
        <w:rPr>
          <w:i/>
          <w:iCs/>
        </w:rPr>
        <w:t xml:space="preserve"> </w:t>
      </w:r>
      <w:proofErr w:type="spellStart"/>
      <w:r w:rsidRPr="00511B43">
        <w:rPr>
          <w:i/>
          <w:iCs/>
        </w:rPr>
        <w:t>Is</w:t>
      </w:r>
      <w:proofErr w:type="spellEnd"/>
      <w:r w:rsidRPr="00511B43">
        <w:rPr>
          <w:i/>
          <w:iCs/>
        </w:rPr>
        <w:t xml:space="preserve"> </w:t>
      </w:r>
      <w:proofErr w:type="spellStart"/>
      <w:proofErr w:type="gramStart"/>
      <w:r w:rsidRPr="00511B43">
        <w:rPr>
          <w:i/>
          <w:iCs/>
        </w:rPr>
        <w:t>PaaS</w:t>
      </w:r>
      <w:proofErr w:type="spellEnd"/>
      <w:r w:rsidRPr="00511B43">
        <w:rPr>
          <w:i/>
          <w:iCs/>
        </w:rPr>
        <w:t>?</w:t>
      </w:r>
      <w:r w:rsidRPr="00511B43">
        <w:t>,</w:t>
      </w:r>
      <w:proofErr w:type="gramEnd"/>
      <w:r w:rsidRPr="00511B43">
        <w:t xml:space="preserve"> </w:t>
      </w:r>
      <w:r w:rsidRPr="00511B43">
        <w:rPr>
          <w:i/>
          <w:iCs/>
        </w:rPr>
        <w:t>Google Cloud</w:t>
      </w:r>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cloud.google.com/learn/what-is-paas (</w:t>
      </w:r>
      <w:proofErr w:type="spellStart"/>
      <w:r w:rsidRPr="00511B43">
        <w:t>Accessed</w:t>
      </w:r>
      <w:proofErr w:type="spellEnd"/>
      <w:r w:rsidRPr="00511B43">
        <w:t>: 4 May 2023).</w:t>
      </w:r>
    </w:p>
    <w:p w14:paraId="568A3845" w14:textId="77777777" w:rsidR="00511B43" w:rsidRPr="00511B43" w:rsidRDefault="00511B43" w:rsidP="00511B43">
      <w:pPr>
        <w:pStyle w:val="Bibliografie"/>
      </w:pPr>
      <w:proofErr w:type="spellStart"/>
      <w:r w:rsidRPr="00511B43">
        <w:t>Hrnjic</w:t>
      </w:r>
      <w:proofErr w:type="spellEnd"/>
      <w:r w:rsidRPr="00511B43">
        <w:t>, A. (2016) ‘</w:t>
      </w:r>
      <w:proofErr w:type="spellStart"/>
      <w:r w:rsidRPr="00511B43">
        <w:t>The</w:t>
      </w:r>
      <w:proofErr w:type="spellEnd"/>
      <w:r w:rsidRPr="00511B43">
        <w:t xml:space="preserve"> </w:t>
      </w:r>
      <w:proofErr w:type="spellStart"/>
      <w:r w:rsidRPr="00511B43">
        <w:t>transformation</w:t>
      </w:r>
      <w:proofErr w:type="spellEnd"/>
      <w:r w:rsidRPr="00511B43">
        <w:t xml:space="preserve"> </w:t>
      </w:r>
      <w:proofErr w:type="spellStart"/>
      <w:r w:rsidRPr="00511B43">
        <w:t>of</w:t>
      </w:r>
      <w:proofErr w:type="spellEnd"/>
      <w:r w:rsidRPr="00511B43">
        <w:t xml:space="preserve"> </w:t>
      </w:r>
      <w:proofErr w:type="spellStart"/>
      <w:r w:rsidRPr="00511B43">
        <w:t>higher</w:t>
      </w:r>
      <w:proofErr w:type="spellEnd"/>
      <w:r w:rsidRPr="00511B43">
        <w:t xml:space="preserve"> </w:t>
      </w:r>
      <w:proofErr w:type="spellStart"/>
      <w:r w:rsidRPr="00511B43">
        <w:t>education</w:t>
      </w:r>
      <w:proofErr w:type="spellEnd"/>
      <w:r w:rsidRPr="00511B43">
        <w:t xml:space="preserve">: </w:t>
      </w:r>
      <w:proofErr w:type="spellStart"/>
      <w:r w:rsidRPr="00511B43">
        <w:t>evaluation</w:t>
      </w:r>
      <w:proofErr w:type="spellEnd"/>
      <w:r w:rsidRPr="00511B43">
        <w:t xml:space="preserve"> </w:t>
      </w:r>
      <w:proofErr w:type="spellStart"/>
      <w:r w:rsidRPr="00511B43">
        <w:t>of</w:t>
      </w:r>
      <w:proofErr w:type="spellEnd"/>
      <w:r w:rsidRPr="00511B43">
        <w:t xml:space="preserve"> CRM </w:t>
      </w:r>
      <w:proofErr w:type="spellStart"/>
      <w:r w:rsidRPr="00511B43">
        <w:t>concept</w:t>
      </w:r>
      <w:proofErr w:type="spellEnd"/>
      <w:r w:rsidRPr="00511B43">
        <w:t xml:space="preserve"> </w:t>
      </w:r>
      <w:proofErr w:type="spellStart"/>
      <w:r w:rsidRPr="00511B43">
        <w:t>application</w:t>
      </w:r>
      <w:proofErr w:type="spellEnd"/>
      <w:r w:rsidRPr="00511B43">
        <w:t xml:space="preserve"> and </w:t>
      </w:r>
      <w:proofErr w:type="spellStart"/>
      <w:r w:rsidRPr="00511B43">
        <w:t>its</w:t>
      </w:r>
      <w:proofErr w:type="spellEnd"/>
      <w:r w:rsidRPr="00511B43">
        <w:t xml:space="preserve"> </w:t>
      </w:r>
      <w:proofErr w:type="spellStart"/>
      <w:r w:rsidRPr="00511B43">
        <w:t>impact</w:t>
      </w:r>
      <w:proofErr w:type="spellEnd"/>
      <w:r w:rsidRPr="00511B43">
        <w:t xml:space="preserve"> on student </w:t>
      </w:r>
      <w:proofErr w:type="spellStart"/>
      <w:r w:rsidRPr="00511B43">
        <w:t>satisfaction</w:t>
      </w:r>
      <w:proofErr w:type="spellEnd"/>
      <w:r w:rsidRPr="00511B43">
        <w:t xml:space="preserve">’, </w:t>
      </w:r>
      <w:proofErr w:type="spellStart"/>
      <w:r w:rsidRPr="00511B43">
        <w:rPr>
          <w:i/>
          <w:iCs/>
        </w:rPr>
        <w:t>Eurasian</w:t>
      </w:r>
      <w:proofErr w:type="spellEnd"/>
      <w:r w:rsidRPr="00511B43">
        <w:rPr>
          <w:i/>
          <w:iCs/>
        </w:rPr>
        <w:t xml:space="preserve"> Business </w:t>
      </w:r>
      <w:proofErr w:type="spellStart"/>
      <w:r w:rsidRPr="00511B43">
        <w:rPr>
          <w:i/>
          <w:iCs/>
        </w:rPr>
        <w:t>Review</w:t>
      </w:r>
      <w:proofErr w:type="spellEnd"/>
      <w:r w:rsidRPr="00511B43">
        <w:t xml:space="preserve">, 6(1), pp. 53–77. </w:t>
      </w:r>
      <w:proofErr w:type="spellStart"/>
      <w:r w:rsidRPr="00511B43">
        <w:t>Available</w:t>
      </w:r>
      <w:proofErr w:type="spellEnd"/>
      <w:r w:rsidRPr="00511B43">
        <w:t xml:space="preserve"> </w:t>
      </w:r>
      <w:proofErr w:type="spellStart"/>
      <w:r w:rsidRPr="00511B43">
        <w:t>at</w:t>
      </w:r>
      <w:proofErr w:type="spellEnd"/>
      <w:r w:rsidRPr="00511B43">
        <w:t>: https://doi.org/10.1007/s40821-015-0037-x.</w:t>
      </w:r>
    </w:p>
    <w:p w14:paraId="0F9D8610" w14:textId="77777777" w:rsidR="00511B43" w:rsidRPr="00511B43" w:rsidRDefault="00511B43" w:rsidP="00511B43">
      <w:pPr>
        <w:pStyle w:val="Bibliografie"/>
      </w:pPr>
      <w:r w:rsidRPr="00511B43">
        <w:t xml:space="preserve">IBM Cloud </w:t>
      </w:r>
      <w:proofErr w:type="spellStart"/>
      <w:r w:rsidRPr="00511B43">
        <w:t>Education</w:t>
      </w:r>
      <w:proofErr w:type="spellEnd"/>
      <w:r w:rsidRPr="00511B43">
        <w:t xml:space="preserve"> (2021) </w:t>
      </w:r>
      <w:proofErr w:type="spellStart"/>
      <w:r w:rsidRPr="00511B43">
        <w:rPr>
          <w:i/>
          <w:iCs/>
        </w:rPr>
        <w:t>What</w:t>
      </w:r>
      <w:proofErr w:type="spellEnd"/>
      <w:r w:rsidRPr="00511B43">
        <w:rPr>
          <w:i/>
          <w:iCs/>
        </w:rPr>
        <w:t xml:space="preserve"> </w:t>
      </w:r>
      <w:proofErr w:type="spellStart"/>
      <w:r w:rsidRPr="00511B43">
        <w:rPr>
          <w:i/>
          <w:iCs/>
        </w:rPr>
        <w:t>is</w:t>
      </w:r>
      <w:proofErr w:type="spellEnd"/>
      <w:r w:rsidRPr="00511B43">
        <w:rPr>
          <w:i/>
          <w:iCs/>
        </w:rPr>
        <w:t xml:space="preserve"> Business </w:t>
      </w:r>
      <w:proofErr w:type="spellStart"/>
      <w:r w:rsidRPr="00511B43">
        <w:rPr>
          <w:i/>
          <w:iCs/>
        </w:rPr>
        <w:t>Process</w:t>
      </w:r>
      <w:proofErr w:type="spellEnd"/>
      <w:r w:rsidRPr="00511B43">
        <w:rPr>
          <w:i/>
          <w:iCs/>
        </w:rPr>
        <w:t xml:space="preserve"> </w:t>
      </w:r>
      <w:proofErr w:type="spellStart"/>
      <w:r w:rsidRPr="00511B43">
        <w:rPr>
          <w:i/>
          <w:iCs/>
        </w:rPr>
        <w:t>Analysis</w:t>
      </w:r>
      <w:proofErr w:type="spellEnd"/>
      <w:r w:rsidRPr="00511B43">
        <w:rPr>
          <w:i/>
          <w:iCs/>
        </w:rPr>
        <w:t>?</w:t>
      </w:r>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www.ibm.com/cloud/blog/business-process-analysis (</w:t>
      </w:r>
      <w:proofErr w:type="spellStart"/>
      <w:r w:rsidRPr="00511B43">
        <w:t>Accessed</w:t>
      </w:r>
      <w:proofErr w:type="spellEnd"/>
      <w:r w:rsidRPr="00511B43">
        <w:t xml:space="preserve">: 18 </w:t>
      </w:r>
      <w:proofErr w:type="spellStart"/>
      <w:r w:rsidRPr="00511B43">
        <w:t>March</w:t>
      </w:r>
      <w:proofErr w:type="spellEnd"/>
      <w:r w:rsidRPr="00511B43">
        <w:t xml:space="preserve"> 2023).</w:t>
      </w:r>
    </w:p>
    <w:p w14:paraId="292CC2DF" w14:textId="77777777" w:rsidR="00511B43" w:rsidRPr="00511B43" w:rsidRDefault="00511B43" w:rsidP="00511B43">
      <w:pPr>
        <w:pStyle w:val="Bibliografie"/>
      </w:pPr>
      <w:r w:rsidRPr="00511B43">
        <w:t>Jha, S. (2021) ‘</w:t>
      </w:r>
      <w:proofErr w:type="spellStart"/>
      <w:r w:rsidRPr="00511B43">
        <w:t>Understanding</w:t>
      </w:r>
      <w:proofErr w:type="spellEnd"/>
      <w:r w:rsidRPr="00511B43">
        <w:t xml:space="preserve"> </w:t>
      </w:r>
      <w:proofErr w:type="spellStart"/>
      <w:r w:rsidRPr="00511B43">
        <w:t>the</w:t>
      </w:r>
      <w:proofErr w:type="spellEnd"/>
      <w:r w:rsidRPr="00511B43">
        <w:t xml:space="preserve"> MVC </w:t>
      </w:r>
      <w:proofErr w:type="spellStart"/>
      <w:r w:rsidRPr="00511B43">
        <w:t>Architecture</w:t>
      </w:r>
      <w:proofErr w:type="spellEnd"/>
      <w:r w:rsidRPr="00511B43">
        <w:t xml:space="preserve"> in </w:t>
      </w:r>
      <w:proofErr w:type="spellStart"/>
      <w:r w:rsidRPr="00511B43">
        <w:t>the</w:t>
      </w:r>
      <w:proofErr w:type="spellEnd"/>
      <w:r w:rsidRPr="00511B43">
        <w:t xml:space="preserve"> MERN Stack’, </w:t>
      </w:r>
      <w:r w:rsidRPr="00511B43">
        <w:rPr>
          <w:i/>
          <w:iCs/>
        </w:rPr>
        <w:t>Medium</w:t>
      </w:r>
      <w:r w:rsidRPr="00511B43">
        <w:t xml:space="preserve">, 13 </w:t>
      </w:r>
      <w:proofErr w:type="spellStart"/>
      <w:r w:rsidRPr="00511B43">
        <w:t>March</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shubhamjha25.medium.com/understanding-the-mvc-architecture-in-the-mern-stack-aff893abce50 (</w:t>
      </w:r>
      <w:proofErr w:type="spellStart"/>
      <w:r w:rsidRPr="00511B43">
        <w:t>Accessed</w:t>
      </w:r>
      <w:proofErr w:type="spellEnd"/>
      <w:r w:rsidRPr="00511B43">
        <w:t xml:space="preserve">: 27 </w:t>
      </w:r>
      <w:proofErr w:type="spellStart"/>
      <w:r w:rsidRPr="00511B43">
        <w:t>April</w:t>
      </w:r>
      <w:proofErr w:type="spellEnd"/>
      <w:r w:rsidRPr="00511B43">
        <w:t xml:space="preserve"> 2023).</w:t>
      </w:r>
    </w:p>
    <w:p w14:paraId="353C9B30" w14:textId="77777777" w:rsidR="00511B43" w:rsidRPr="00511B43" w:rsidRDefault="00511B43" w:rsidP="00511B43">
      <w:pPr>
        <w:pStyle w:val="Bibliografie"/>
      </w:pPr>
      <w:r w:rsidRPr="00511B43">
        <w:t xml:space="preserve">Meta (2023) </w:t>
      </w:r>
      <w:r w:rsidRPr="00511B43">
        <w:rPr>
          <w:i/>
          <w:iCs/>
        </w:rPr>
        <w:t xml:space="preserve">React – A JavaScript </w:t>
      </w:r>
      <w:proofErr w:type="spellStart"/>
      <w:r w:rsidRPr="00511B43">
        <w:rPr>
          <w:i/>
          <w:iCs/>
        </w:rPr>
        <w:t>library</w:t>
      </w:r>
      <w:proofErr w:type="spellEnd"/>
      <w:r w:rsidRPr="00511B43">
        <w:rPr>
          <w:i/>
          <w:iCs/>
        </w:rPr>
        <w:t xml:space="preserve"> </w:t>
      </w:r>
      <w:proofErr w:type="spellStart"/>
      <w:r w:rsidRPr="00511B43">
        <w:rPr>
          <w:i/>
          <w:iCs/>
        </w:rPr>
        <w:t>for</w:t>
      </w:r>
      <w:proofErr w:type="spellEnd"/>
      <w:r w:rsidRPr="00511B43">
        <w:rPr>
          <w:i/>
          <w:iCs/>
        </w:rPr>
        <w:t xml:space="preserve"> </w:t>
      </w:r>
      <w:proofErr w:type="spellStart"/>
      <w:r w:rsidRPr="00511B43">
        <w:rPr>
          <w:i/>
          <w:iCs/>
        </w:rPr>
        <w:t>building</w:t>
      </w:r>
      <w:proofErr w:type="spellEnd"/>
      <w:r w:rsidRPr="00511B43">
        <w:rPr>
          <w:i/>
          <w:iCs/>
        </w:rPr>
        <w:t xml:space="preserve"> user </w:t>
      </w:r>
      <w:proofErr w:type="spellStart"/>
      <w:r w:rsidRPr="00511B43">
        <w:rPr>
          <w:i/>
          <w:iCs/>
        </w:rPr>
        <w:t>interfaces</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reactjs.org/ (</w:t>
      </w:r>
      <w:proofErr w:type="spellStart"/>
      <w:r w:rsidRPr="00511B43">
        <w:t>Accessed</w:t>
      </w:r>
      <w:proofErr w:type="spellEnd"/>
      <w:r w:rsidRPr="00511B43">
        <w:t xml:space="preserve">: 27 </w:t>
      </w:r>
      <w:proofErr w:type="spellStart"/>
      <w:r w:rsidRPr="00511B43">
        <w:t>February</w:t>
      </w:r>
      <w:proofErr w:type="spellEnd"/>
      <w:r w:rsidRPr="00511B43">
        <w:t xml:space="preserve"> 2023).</w:t>
      </w:r>
    </w:p>
    <w:p w14:paraId="711A406C" w14:textId="77777777" w:rsidR="00511B43" w:rsidRPr="00511B43" w:rsidRDefault="00511B43" w:rsidP="00511B43">
      <w:pPr>
        <w:pStyle w:val="Bibliografie"/>
      </w:pPr>
      <w:r w:rsidRPr="00511B43">
        <w:rPr>
          <w:i/>
          <w:iCs/>
        </w:rPr>
        <w:t>Metodika MMSP-AV</w:t>
      </w:r>
      <w:r w:rsidRPr="00511B43">
        <w:t xml:space="preserve"> (2023). </w:t>
      </w:r>
      <w:proofErr w:type="spellStart"/>
      <w:r w:rsidRPr="00511B43">
        <w:t>Available</w:t>
      </w:r>
      <w:proofErr w:type="spellEnd"/>
      <w:r w:rsidRPr="00511B43">
        <w:t xml:space="preserve"> </w:t>
      </w:r>
      <w:proofErr w:type="spellStart"/>
      <w:r w:rsidRPr="00511B43">
        <w:t>at</w:t>
      </w:r>
      <w:proofErr w:type="spellEnd"/>
      <w:r w:rsidRPr="00511B43">
        <w:t>: http://mmsp-av.wz.cz/ (</w:t>
      </w:r>
      <w:proofErr w:type="spellStart"/>
      <w:r w:rsidRPr="00511B43">
        <w:t>Accessed</w:t>
      </w:r>
      <w:proofErr w:type="spellEnd"/>
      <w:r w:rsidRPr="00511B43">
        <w:t xml:space="preserve">: 21 </w:t>
      </w:r>
      <w:proofErr w:type="spellStart"/>
      <w:r w:rsidRPr="00511B43">
        <w:t>September</w:t>
      </w:r>
      <w:proofErr w:type="spellEnd"/>
      <w:r w:rsidRPr="00511B43">
        <w:t xml:space="preserve"> 2023).</w:t>
      </w:r>
    </w:p>
    <w:p w14:paraId="17267416" w14:textId="77777777" w:rsidR="00511B43" w:rsidRPr="00511B43" w:rsidRDefault="00511B43" w:rsidP="00511B43">
      <w:pPr>
        <w:pStyle w:val="Bibliografie"/>
      </w:pPr>
      <w:r w:rsidRPr="00511B43">
        <w:t xml:space="preserve">Microsoft (2023) </w:t>
      </w:r>
      <w:proofErr w:type="spellStart"/>
      <w:r w:rsidRPr="00511B43">
        <w:rPr>
          <w:i/>
          <w:iCs/>
        </w:rPr>
        <w:t>Create</w:t>
      </w:r>
      <w:proofErr w:type="spellEnd"/>
      <w:r w:rsidRPr="00511B43">
        <w:rPr>
          <w:i/>
          <w:iCs/>
        </w:rPr>
        <w:t xml:space="preserve"> </w:t>
      </w:r>
      <w:proofErr w:type="spellStart"/>
      <w:r w:rsidRPr="00511B43">
        <w:rPr>
          <w:i/>
          <w:iCs/>
        </w:rPr>
        <w:t>an</w:t>
      </w:r>
      <w:proofErr w:type="spellEnd"/>
      <w:r w:rsidRPr="00511B43">
        <w:rPr>
          <w:i/>
          <w:iCs/>
        </w:rPr>
        <w:t xml:space="preserve"> Event-</w:t>
      </w:r>
      <w:proofErr w:type="spellStart"/>
      <w:r w:rsidRPr="00511B43">
        <w:rPr>
          <w:i/>
          <w:iCs/>
        </w:rPr>
        <w:t>driven</w:t>
      </w:r>
      <w:proofErr w:type="spellEnd"/>
      <w:r w:rsidRPr="00511B43">
        <w:rPr>
          <w:i/>
          <w:iCs/>
        </w:rPr>
        <w:t xml:space="preserve"> </w:t>
      </w:r>
      <w:proofErr w:type="spellStart"/>
      <w:r w:rsidRPr="00511B43">
        <w:rPr>
          <w:i/>
          <w:iCs/>
        </w:rPr>
        <w:t>Process</w:t>
      </w:r>
      <w:proofErr w:type="spellEnd"/>
      <w:r w:rsidRPr="00511B43">
        <w:rPr>
          <w:i/>
          <w:iCs/>
        </w:rPr>
        <w:t xml:space="preserve"> </w:t>
      </w:r>
      <w:proofErr w:type="spellStart"/>
      <w:r w:rsidRPr="00511B43">
        <w:rPr>
          <w:i/>
          <w:iCs/>
        </w:rPr>
        <w:t>Chain</w:t>
      </w:r>
      <w:proofErr w:type="spellEnd"/>
      <w:r w:rsidRPr="00511B43">
        <w:rPr>
          <w:i/>
          <w:iCs/>
        </w:rPr>
        <w:t xml:space="preserve"> (EPC) </w:t>
      </w:r>
      <w:proofErr w:type="gramStart"/>
      <w:r w:rsidRPr="00511B43">
        <w:rPr>
          <w:i/>
          <w:iCs/>
        </w:rPr>
        <w:t>diagram - Microsoft</w:t>
      </w:r>
      <w:proofErr w:type="gramEnd"/>
      <w:r w:rsidRPr="00511B43">
        <w:rPr>
          <w:i/>
          <w:iCs/>
        </w:rPr>
        <w:t xml:space="preserve"> Support</w:t>
      </w:r>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support.microsoft.com/en-us/office/create-an-event-</w:t>
      </w:r>
      <w:r w:rsidRPr="00511B43">
        <w:lastRenderedPageBreak/>
        <w:t>driven-process-chain-epc-diagram-c821fae3-8621-46dd-b885-2239405554be (</w:t>
      </w:r>
      <w:proofErr w:type="spellStart"/>
      <w:r w:rsidRPr="00511B43">
        <w:t>Accessed</w:t>
      </w:r>
      <w:proofErr w:type="spellEnd"/>
      <w:r w:rsidRPr="00511B43">
        <w:t>: 3 May 2023).</w:t>
      </w:r>
    </w:p>
    <w:p w14:paraId="3940256B" w14:textId="77777777" w:rsidR="00511B43" w:rsidRPr="00511B43" w:rsidRDefault="00511B43" w:rsidP="00511B43">
      <w:pPr>
        <w:pStyle w:val="Bibliografie"/>
      </w:pPr>
      <w:proofErr w:type="spellStart"/>
      <w:r w:rsidRPr="00511B43">
        <w:t>Mongo</w:t>
      </w:r>
      <w:proofErr w:type="spellEnd"/>
      <w:r w:rsidRPr="00511B43">
        <w:t xml:space="preserve"> (2023) </w:t>
      </w:r>
      <w:proofErr w:type="spellStart"/>
      <w:r w:rsidRPr="00511B43">
        <w:rPr>
          <w:i/>
          <w:iCs/>
        </w:rPr>
        <w:t>Pricing</w:t>
      </w:r>
      <w:proofErr w:type="spellEnd"/>
      <w:r w:rsidRPr="00511B43">
        <w:rPr>
          <w:i/>
          <w:iCs/>
        </w:rPr>
        <w:t xml:space="preserve"> | MongoDB</w:t>
      </w:r>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www.mongodb.com/pricing (</w:t>
      </w:r>
      <w:proofErr w:type="spellStart"/>
      <w:r w:rsidRPr="00511B43">
        <w:t>Accessed</w:t>
      </w:r>
      <w:proofErr w:type="spellEnd"/>
      <w:r w:rsidRPr="00511B43">
        <w:t xml:space="preserve">: 29 </w:t>
      </w:r>
      <w:proofErr w:type="spellStart"/>
      <w:r w:rsidRPr="00511B43">
        <w:t>April</w:t>
      </w:r>
      <w:proofErr w:type="spellEnd"/>
      <w:r w:rsidRPr="00511B43">
        <w:t xml:space="preserve"> 2023).</w:t>
      </w:r>
    </w:p>
    <w:p w14:paraId="6CE840E7" w14:textId="77777777" w:rsidR="00511B43" w:rsidRPr="00511B43" w:rsidRDefault="00511B43" w:rsidP="00511B43">
      <w:pPr>
        <w:pStyle w:val="Bibliografie"/>
      </w:pPr>
      <w:r w:rsidRPr="00511B43">
        <w:t>MongoDB (</w:t>
      </w:r>
      <w:proofErr w:type="gramStart"/>
      <w:r w:rsidRPr="00511B43">
        <w:t>2023a</w:t>
      </w:r>
      <w:proofErr w:type="gramEnd"/>
      <w:r w:rsidRPr="00511B43">
        <w:t xml:space="preserve">) </w:t>
      </w:r>
      <w:proofErr w:type="spellStart"/>
      <w:r w:rsidRPr="00511B43">
        <w:rPr>
          <w:i/>
          <w:iCs/>
        </w:rPr>
        <w:t>Schemas</w:t>
      </w:r>
      <w:proofErr w:type="spellEnd"/>
      <w:r w:rsidRPr="00511B43">
        <w:rPr>
          <w:i/>
          <w:iCs/>
        </w:rPr>
        <w:t xml:space="preserve"> — Atlas </w:t>
      </w:r>
      <w:proofErr w:type="spellStart"/>
      <w:r w:rsidRPr="00511B43">
        <w:rPr>
          <w:i/>
          <w:iCs/>
        </w:rPr>
        <w:t>App</w:t>
      </w:r>
      <w:proofErr w:type="spellEnd"/>
      <w:r w:rsidRPr="00511B43">
        <w:rPr>
          <w:i/>
          <w:iCs/>
        </w:rPr>
        <w:t xml:space="preserve"> </w:t>
      </w:r>
      <w:proofErr w:type="spellStart"/>
      <w:r w:rsidRPr="00511B43">
        <w:rPr>
          <w:i/>
          <w:iCs/>
        </w:rPr>
        <w:t>Services</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www.mongodb.com/docs/atlas/app-services/schemas/ (</w:t>
      </w:r>
      <w:proofErr w:type="spellStart"/>
      <w:r w:rsidRPr="00511B43">
        <w:t>Accessed</w:t>
      </w:r>
      <w:proofErr w:type="spellEnd"/>
      <w:r w:rsidRPr="00511B43">
        <w:t xml:space="preserve">: 27 </w:t>
      </w:r>
      <w:proofErr w:type="spellStart"/>
      <w:r w:rsidRPr="00511B43">
        <w:t>February</w:t>
      </w:r>
      <w:proofErr w:type="spellEnd"/>
      <w:r w:rsidRPr="00511B43">
        <w:t xml:space="preserve"> 2023).</w:t>
      </w:r>
    </w:p>
    <w:p w14:paraId="250EBF40" w14:textId="77777777" w:rsidR="00511B43" w:rsidRPr="00511B43" w:rsidRDefault="00511B43" w:rsidP="00511B43">
      <w:pPr>
        <w:pStyle w:val="Bibliografie"/>
      </w:pPr>
      <w:r w:rsidRPr="00511B43">
        <w:t>MongoDB (</w:t>
      </w:r>
      <w:proofErr w:type="gramStart"/>
      <w:r w:rsidRPr="00511B43">
        <w:t>2023b</w:t>
      </w:r>
      <w:proofErr w:type="gramEnd"/>
      <w:r w:rsidRPr="00511B43">
        <w:t xml:space="preserve">) </w:t>
      </w:r>
      <w:proofErr w:type="spellStart"/>
      <w:r w:rsidRPr="00511B43">
        <w:rPr>
          <w:i/>
          <w:iCs/>
        </w:rPr>
        <w:t>What</w:t>
      </w:r>
      <w:proofErr w:type="spellEnd"/>
      <w:r w:rsidRPr="00511B43">
        <w:rPr>
          <w:i/>
          <w:iCs/>
        </w:rPr>
        <w:t xml:space="preserve"> </w:t>
      </w:r>
      <w:proofErr w:type="spellStart"/>
      <w:r w:rsidRPr="00511B43">
        <w:rPr>
          <w:i/>
          <w:iCs/>
        </w:rPr>
        <w:t>Is</w:t>
      </w:r>
      <w:proofErr w:type="spellEnd"/>
      <w:r w:rsidRPr="00511B43">
        <w:rPr>
          <w:i/>
          <w:iCs/>
        </w:rPr>
        <w:t xml:space="preserve"> NoSQL? NoSQL </w:t>
      </w:r>
      <w:proofErr w:type="spellStart"/>
      <w:r w:rsidRPr="00511B43">
        <w:rPr>
          <w:i/>
          <w:iCs/>
        </w:rPr>
        <w:t>Databases</w:t>
      </w:r>
      <w:proofErr w:type="spellEnd"/>
      <w:r w:rsidRPr="00511B43">
        <w:rPr>
          <w:i/>
          <w:iCs/>
        </w:rPr>
        <w:t xml:space="preserve"> </w:t>
      </w:r>
      <w:proofErr w:type="spellStart"/>
      <w:r w:rsidRPr="00511B43">
        <w:rPr>
          <w:i/>
          <w:iCs/>
        </w:rPr>
        <w:t>Explained</w:t>
      </w:r>
      <w:proofErr w:type="spellEnd"/>
      <w:r w:rsidRPr="00511B43">
        <w:t xml:space="preserve">, </w:t>
      </w:r>
      <w:r w:rsidRPr="00511B43">
        <w:rPr>
          <w:i/>
          <w:iCs/>
        </w:rPr>
        <w:t>MongoDB</w:t>
      </w:r>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www.mongodb.com/nosql-explained (</w:t>
      </w:r>
      <w:proofErr w:type="spellStart"/>
      <w:r w:rsidRPr="00511B43">
        <w:t>Accessed</w:t>
      </w:r>
      <w:proofErr w:type="spellEnd"/>
      <w:r w:rsidRPr="00511B43">
        <w:t xml:space="preserve">: 27 </w:t>
      </w:r>
      <w:proofErr w:type="spellStart"/>
      <w:r w:rsidRPr="00511B43">
        <w:t>April</w:t>
      </w:r>
      <w:proofErr w:type="spellEnd"/>
      <w:r w:rsidRPr="00511B43">
        <w:t xml:space="preserve"> 2023).</w:t>
      </w:r>
    </w:p>
    <w:p w14:paraId="41CBD24A" w14:textId="77777777" w:rsidR="00511B43" w:rsidRPr="00511B43" w:rsidRDefault="00511B43" w:rsidP="00511B43">
      <w:pPr>
        <w:pStyle w:val="Bibliografie"/>
      </w:pPr>
      <w:r w:rsidRPr="00511B43">
        <w:t xml:space="preserve">MongoDB (2023c) </w:t>
      </w:r>
      <w:proofErr w:type="spellStart"/>
      <w:r w:rsidRPr="00511B43">
        <w:rPr>
          <w:i/>
          <w:iCs/>
        </w:rPr>
        <w:t>What</w:t>
      </w:r>
      <w:proofErr w:type="spellEnd"/>
      <w:r w:rsidRPr="00511B43">
        <w:rPr>
          <w:i/>
          <w:iCs/>
        </w:rPr>
        <w:t xml:space="preserve"> </w:t>
      </w:r>
      <w:proofErr w:type="spellStart"/>
      <w:r w:rsidRPr="00511B43">
        <w:rPr>
          <w:i/>
          <w:iCs/>
        </w:rPr>
        <w:t>Is</w:t>
      </w:r>
      <w:proofErr w:type="spellEnd"/>
      <w:r w:rsidRPr="00511B43">
        <w:rPr>
          <w:i/>
          <w:iCs/>
        </w:rPr>
        <w:t xml:space="preserve"> </w:t>
      </w:r>
      <w:proofErr w:type="spellStart"/>
      <w:r w:rsidRPr="00511B43">
        <w:rPr>
          <w:i/>
          <w:iCs/>
        </w:rPr>
        <w:t>The</w:t>
      </w:r>
      <w:proofErr w:type="spellEnd"/>
      <w:r w:rsidRPr="00511B43">
        <w:rPr>
          <w:i/>
          <w:iCs/>
        </w:rPr>
        <w:t xml:space="preserve"> MERN Stack? </w:t>
      </w:r>
      <w:proofErr w:type="spellStart"/>
      <w:r w:rsidRPr="00511B43">
        <w:rPr>
          <w:i/>
          <w:iCs/>
        </w:rPr>
        <w:t>Introduction</w:t>
      </w:r>
      <w:proofErr w:type="spellEnd"/>
      <w:r w:rsidRPr="00511B43">
        <w:rPr>
          <w:i/>
          <w:iCs/>
        </w:rPr>
        <w:t xml:space="preserve"> &amp; </w:t>
      </w:r>
      <w:proofErr w:type="spellStart"/>
      <w:r w:rsidRPr="00511B43">
        <w:rPr>
          <w:i/>
          <w:iCs/>
        </w:rPr>
        <w:t>Examples</w:t>
      </w:r>
      <w:proofErr w:type="spellEnd"/>
      <w:r w:rsidRPr="00511B43">
        <w:t xml:space="preserve">, </w:t>
      </w:r>
      <w:r w:rsidRPr="00511B43">
        <w:rPr>
          <w:i/>
          <w:iCs/>
        </w:rPr>
        <w:t>MongoDB</w:t>
      </w:r>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www.mongodb.com/mern-stack (</w:t>
      </w:r>
      <w:proofErr w:type="spellStart"/>
      <w:r w:rsidRPr="00511B43">
        <w:t>Accessed</w:t>
      </w:r>
      <w:proofErr w:type="spellEnd"/>
      <w:r w:rsidRPr="00511B43">
        <w:t xml:space="preserve">: 27 </w:t>
      </w:r>
      <w:proofErr w:type="spellStart"/>
      <w:r w:rsidRPr="00511B43">
        <w:t>February</w:t>
      </w:r>
      <w:proofErr w:type="spellEnd"/>
      <w:r w:rsidRPr="00511B43">
        <w:t xml:space="preserve"> 2023).</w:t>
      </w:r>
    </w:p>
    <w:p w14:paraId="434F4B22" w14:textId="77777777" w:rsidR="00511B43" w:rsidRPr="00511B43" w:rsidRDefault="00511B43" w:rsidP="00511B43">
      <w:pPr>
        <w:pStyle w:val="Bibliografie"/>
      </w:pPr>
      <w:r w:rsidRPr="00511B43">
        <w:t xml:space="preserve">mongoose (2023) </w:t>
      </w:r>
      <w:r w:rsidRPr="00511B43">
        <w:rPr>
          <w:i/>
          <w:iCs/>
        </w:rPr>
        <w:t xml:space="preserve">Mongoose v7.1.0: </w:t>
      </w:r>
      <w:proofErr w:type="spellStart"/>
      <w:r w:rsidRPr="00511B43">
        <w:rPr>
          <w:i/>
          <w:iCs/>
        </w:rPr>
        <w:t>Schemas</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mongoosejs.com/docs/guide.html (</w:t>
      </w:r>
      <w:proofErr w:type="spellStart"/>
      <w:r w:rsidRPr="00511B43">
        <w:t>Accessed</w:t>
      </w:r>
      <w:proofErr w:type="spellEnd"/>
      <w:r w:rsidRPr="00511B43">
        <w:t xml:space="preserve">: 27 </w:t>
      </w:r>
      <w:proofErr w:type="spellStart"/>
      <w:r w:rsidRPr="00511B43">
        <w:t>April</w:t>
      </w:r>
      <w:proofErr w:type="spellEnd"/>
      <w:r w:rsidRPr="00511B43">
        <w:t xml:space="preserve"> 2023).</w:t>
      </w:r>
    </w:p>
    <w:p w14:paraId="5402208E" w14:textId="77777777" w:rsidR="00511B43" w:rsidRPr="00511B43" w:rsidRDefault="00511B43" w:rsidP="00511B43">
      <w:pPr>
        <w:pStyle w:val="Bibliografie"/>
      </w:pPr>
      <w:proofErr w:type="spellStart"/>
      <w:r w:rsidRPr="00511B43">
        <w:t>Morin</w:t>
      </w:r>
      <w:proofErr w:type="spellEnd"/>
      <w:r w:rsidRPr="00511B43">
        <w:t xml:space="preserve">, A. (2019) </w:t>
      </w:r>
      <w:proofErr w:type="spellStart"/>
      <w:r w:rsidRPr="00511B43">
        <w:rPr>
          <w:i/>
          <w:iCs/>
        </w:rPr>
        <w:t>What</w:t>
      </w:r>
      <w:proofErr w:type="spellEnd"/>
      <w:r w:rsidRPr="00511B43">
        <w:rPr>
          <w:i/>
          <w:iCs/>
        </w:rPr>
        <w:t xml:space="preserve"> </w:t>
      </w:r>
      <w:proofErr w:type="spellStart"/>
      <w:r w:rsidRPr="00511B43">
        <w:rPr>
          <w:i/>
          <w:iCs/>
        </w:rPr>
        <w:t>Is</w:t>
      </w:r>
      <w:proofErr w:type="spellEnd"/>
      <w:r w:rsidRPr="00511B43">
        <w:rPr>
          <w:i/>
          <w:iCs/>
        </w:rPr>
        <w:t xml:space="preserve"> </w:t>
      </w:r>
      <w:proofErr w:type="spellStart"/>
      <w:r w:rsidRPr="00511B43">
        <w:rPr>
          <w:i/>
          <w:iCs/>
        </w:rPr>
        <w:t>Personalized</w:t>
      </w:r>
      <w:proofErr w:type="spellEnd"/>
      <w:r w:rsidRPr="00511B43">
        <w:rPr>
          <w:i/>
          <w:iCs/>
        </w:rPr>
        <w:t xml:space="preserve"> Learning</w:t>
      </w:r>
      <w:r w:rsidRPr="00511B43">
        <w:t xml:space="preserve">, </w:t>
      </w:r>
      <w:proofErr w:type="spellStart"/>
      <w:r w:rsidRPr="00511B43">
        <w:rPr>
          <w:i/>
          <w:iCs/>
        </w:rPr>
        <w:t>Understood</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www.understood.org/en/articles/personalized-learning-what-you-need-to-know (</w:t>
      </w:r>
      <w:proofErr w:type="spellStart"/>
      <w:r w:rsidRPr="00511B43">
        <w:t>Accessed</w:t>
      </w:r>
      <w:proofErr w:type="spellEnd"/>
      <w:r w:rsidRPr="00511B43">
        <w:t>: 3 May 2023).</w:t>
      </w:r>
    </w:p>
    <w:p w14:paraId="70A7D32E" w14:textId="77777777" w:rsidR="00511B43" w:rsidRPr="00511B43" w:rsidRDefault="00511B43" w:rsidP="00511B43">
      <w:pPr>
        <w:pStyle w:val="Bibliografie"/>
      </w:pPr>
      <w:r w:rsidRPr="00511B43">
        <w:t xml:space="preserve">Mozilla </w:t>
      </w:r>
      <w:proofErr w:type="spellStart"/>
      <w:r w:rsidRPr="00511B43">
        <w:t>Corporation</w:t>
      </w:r>
      <w:proofErr w:type="spellEnd"/>
      <w:r w:rsidRPr="00511B43">
        <w:t xml:space="preserve"> (2023) </w:t>
      </w:r>
      <w:proofErr w:type="spellStart"/>
      <w:r w:rsidRPr="00511B43">
        <w:rPr>
          <w:i/>
          <w:iCs/>
        </w:rPr>
        <w:t>Getting</w:t>
      </w:r>
      <w:proofErr w:type="spellEnd"/>
      <w:r w:rsidRPr="00511B43">
        <w:rPr>
          <w:i/>
          <w:iCs/>
        </w:rPr>
        <w:t xml:space="preserve"> </w:t>
      </w:r>
      <w:proofErr w:type="spellStart"/>
      <w:r w:rsidRPr="00511B43">
        <w:rPr>
          <w:i/>
          <w:iCs/>
        </w:rPr>
        <w:t>started</w:t>
      </w:r>
      <w:proofErr w:type="spellEnd"/>
      <w:r w:rsidRPr="00511B43">
        <w:rPr>
          <w:i/>
          <w:iCs/>
        </w:rPr>
        <w:t xml:space="preserve"> </w:t>
      </w:r>
      <w:proofErr w:type="spellStart"/>
      <w:r w:rsidRPr="00511B43">
        <w:rPr>
          <w:i/>
          <w:iCs/>
        </w:rPr>
        <w:t>with</w:t>
      </w:r>
      <w:proofErr w:type="spellEnd"/>
      <w:r w:rsidRPr="00511B43">
        <w:rPr>
          <w:i/>
          <w:iCs/>
        </w:rPr>
        <w:t xml:space="preserve"> </w:t>
      </w:r>
      <w:proofErr w:type="gramStart"/>
      <w:r w:rsidRPr="00511B43">
        <w:rPr>
          <w:i/>
          <w:iCs/>
        </w:rPr>
        <w:t xml:space="preserve">React - </w:t>
      </w:r>
      <w:proofErr w:type="spellStart"/>
      <w:r w:rsidRPr="00511B43">
        <w:rPr>
          <w:i/>
          <w:iCs/>
        </w:rPr>
        <w:t>Learn</w:t>
      </w:r>
      <w:proofErr w:type="spellEnd"/>
      <w:proofErr w:type="gramEnd"/>
      <w:r w:rsidRPr="00511B43">
        <w:rPr>
          <w:i/>
          <w:iCs/>
        </w:rPr>
        <w:t xml:space="preserve"> web development | MDN</w:t>
      </w:r>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developer.mozilla.org/en-US/docs/Learn/Tools_and_testing/Client-side_JavaScript_frameworks/React_getting_started (</w:t>
      </w:r>
      <w:proofErr w:type="spellStart"/>
      <w:r w:rsidRPr="00511B43">
        <w:t>Accessed</w:t>
      </w:r>
      <w:proofErr w:type="spellEnd"/>
      <w:r w:rsidRPr="00511B43">
        <w:t xml:space="preserve">: 28 </w:t>
      </w:r>
      <w:proofErr w:type="spellStart"/>
      <w:r w:rsidRPr="00511B43">
        <w:t>April</w:t>
      </w:r>
      <w:proofErr w:type="spellEnd"/>
      <w:r w:rsidRPr="00511B43">
        <w:t xml:space="preserve"> 2023).</w:t>
      </w:r>
    </w:p>
    <w:p w14:paraId="715D859E" w14:textId="77777777" w:rsidR="00511B43" w:rsidRPr="00511B43" w:rsidRDefault="00511B43" w:rsidP="00511B43">
      <w:pPr>
        <w:pStyle w:val="Bibliografie"/>
      </w:pPr>
      <w:proofErr w:type="spellStart"/>
      <w:r w:rsidRPr="00511B43">
        <w:t>Reinman</w:t>
      </w:r>
      <w:proofErr w:type="spellEnd"/>
      <w:r w:rsidRPr="00511B43">
        <w:t xml:space="preserve">, A. (2023) </w:t>
      </w:r>
      <w:proofErr w:type="gramStart"/>
      <w:r w:rsidRPr="00511B43">
        <w:rPr>
          <w:i/>
          <w:iCs/>
        </w:rPr>
        <w:t>Nodemailer</w:t>
      </w:r>
      <w:r w:rsidRPr="00511B43">
        <w:rPr>
          <w:rFonts w:ascii="Times New Roman" w:hAnsi="Times New Roman" w:cs="Times New Roman"/>
          <w:i/>
          <w:iCs/>
        </w:rPr>
        <w:t> </w:t>
      </w:r>
      <w:r w:rsidRPr="00511B43">
        <w:rPr>
          <w:i/>
          <w:iCs/>
        </w:rPr>
        <w:t>:</w:t>
      </w:r>
      <w:proofErr w:type="gramEnd"/>
      <w:r w:rsidRPr="00511B43">
        <w:rPr>
          <w:i/>
          <w:iCs/>
        </w:rPr>
        <w:t>: Nodemailer</w:t>
      </w:r>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nodemailer.com/about/ (</w:t>
      </w:r>
      <w:proofErr w:type="spellStart"/>
      <w:r w:rsidRPr="00511B43">
        <w:t>Accessed</w:t>
      </w:r>
      <w:proofErr w:type="spellEnd"/>
      <w:r w:rsidRPr="00511B43">
        <w:t>: 4 May 2023).</w:t>
      </w:r>
    </w:p>
    <w:p w14:paraId="2BDBEC9F" w14:textId="77777777" w:rsidR="00511B43" w:rsidRPr="00511B43" w:rsidRDefault="00511B43" w:rsidP="00511B43">
      <w:pPr>
        <w:pStyle w:val="Bibliografie"/>
      </w:pPr>
      <w:proofErr w:type="spellStart"/>
      <w:r w:rsidRPr="00511B43">
        <w:t>Render</w:t>
      </w:r>
      <w:proofErr w:type="spellEnd"/>
      <w:r w:rsidRPr="00511B43">
        <w:t xml:space="preserve"> (2023) </w:t>
      </w:r>
      <w:proofErr w:type="spellStart"/>
      <w:r w:rsidRPr="00511B43">
        <w:rPr>
          <w:i/>
          <w:iCs/>
        </w:rPr>
        <w:t>Pricing</w:t>
      </w:r>
      <w:proofErr w:type="spellEnd"/>
      <w:r w:rsidRPr="00511B43">
        <w:rPr>
          <w:i/>
          <w:iCs/>
        </w:rPr>
        <w:t xml:space="preserve"> | </w:t>
      </w:r>
      <w:proofErr w:type="spellStart"/>
      <w:r w:rsidRPr="00511B43">
        <w:rPr>
          <w:i/>
          <w:iCs/>
        </w:rPr>
        <w:t>Render</w:t>
      </w:r>
      <w:proofErr w:type="spellEnd"/>
      <w:r w:rsidRPr="00511B43">
        <w:rPr>
          <w:i/>
          <w:iCs/>
        </w:rPr>
        <w:t xml:space="preserve"> · Cloud Hosting </w:t>
      </w:r>
      <w:proofErr w:type="spellStart"/>
      <w:r w:rsidRPr="00511B43">
        <w:rPr>
          <w:i/>
          <w:iCs/>
        </w:rPr>
        <w:t>for</w:t>
      </w:r>
      <w:proofErr w:type="spellEnd"/>
      <w:r w:rsidRPr="00511B43">
        <w:rPr>
          <w:i/>
          <w:iCs/>
        </w:rPr>
        <w:t xml:space="preserve"> </w:t>
      </w:r>
      <w:proofErr w:type="spellStart"/>
      <w:r w:rsidRPr="00511B43">
        <w:rPr>
          <w:i/>
          <w:iCs/>
        </w:rPr>
        <w:t>Developers</w:t>
      </w:r>
      <w:proofErr w:type="spellEnd"/>
      <w:r w:rsidRPr="00511B43">
        <w:t xml:space="preserve">, </w:t>
      </w:r>
      <w:proofErr w:type="spellStart"/>
      <w:r w:rsidRPr="00511B43">
        <w:rPr>
          <w:i/>
          <w:iCs/>
        </w:rPr>
        <w:t>Pricing</w:t>
      </w:r>
      <w:proofErr w:type="spellEnd"/>
      <w:r w:rsidRPr="00511B43">
        <w:rPr>
          <w:i/>
          <w:iCs/>
        </w:rPr>
        <w:t xml:space="preserve"> | </w:t>
      </w:r>
      <w:proofErr w:type="spellStart"/>
      <w:r w:rsidRPr="00511B43">
        <w:rPr>
          <w:i/>
          <w:iCs/>
        </w:rPr>
        <w:t>Render</w:t>
      </w:r>
      <w:proofErr w:type="spellEnd"/>
      <w:r w:rsidRPr="00511B43">
        <w:rPr>
          <w:i/>
          <w:iCs/>
        </w:rPr>
        <w:t xml:space="preserve"> · Cloud Hosting </w:t>
      </w:r>
      <w:proofErr w:type="spellStart"/>
      <w:r w:rsidRPr="00511B43">
        <w:rPr>
          <w:i/>
          <w:iCs/>
        </w:rPr>
        <w:t>for</w:t>
      </w:r>
      <w:proofErr w:type="spellEnd"/>
      <w:r w:rsidRPr="00511B43">
        <w:rPr>
          <w:i/>
          <w:iCs/>
        </w:rPr>
        <w:t xml:space="preserve"> </w:t>
      </w:r>
      <w:proofErr w:type="spellStart"/>
      <w:r w:rsidRPr="00511B43">
        <w:rPr>
          <w:i/>
          <w:iCs/>
        </w:rPr>
        <w:t>Developers</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render.com/pricing (</w:t>
      </w:r>
      <w:proofErr w:type="spellStart"/>
      <w:r w:rsidRPr="00511B43">
        <w:t>Accessed</w:t>
      </w:r>
      <w:proofErr w:type="spellEnd"/>
      <w:r w:rsidRPr="00511B43">
        <w:t xml:space="preserve">: 29 </w:t>
      </w:r>
      <w:proofErr w:type="spellStart"/>
      <w:r w:rsidRPr="00511B43">
        <w:t>April</w:t>
      </w:r>
      <w:proofErr w:type="spellEnd"/>
      <w:r w:rsidRPr="00511B43">
        <w:t xml:space="preserve"> 2023).</w:t>
      </w:r>
    </w:p>
    <w:p w14:paraId="2F114ABB" w14:textId="77777777" w:rsidR="00511B43" w:rsidRPr="00511B43" w:rsidRDefault="00511B43" w:rsidP="00511B43">
      <w:pPr>
        <w:pStyle w:val="Bibliografie"/>
      </w:pPr>
      <w:proofErr w:type="spellStart"/>
      <w:r w:rsidRPr="00511B43">
        <w:t>Sanie</w:t>
      </w:r>
      <w:proofErr w:type="spellEnd"/>
      <w:r w:rsidRPr="00511B43">
        <w:t xml:space="preserve">, M. (2022) </w:t>
      </w:r>
      <w:r w:rsidRPr="00511B43">
        <w:rPr>
          <w:i/>
          <w:iCs/>
        </w:rPr>
        <w:t xml:space="preserve">5 </w:t>
      </w:r>
      <w:proofErr w:type="spellStart"/>
      <w:r w:rsidRPr="00511B43">
        <w:rPr>
          <w:i/>
          <w:iCs/>
        </w:rPr>
        <w:t>Phases</w:t>
      </w:r>
      <w:proofErr w:type="spellEnd"/>
      <w:r w:rsidRPr="00511B43">
        <w:rPr>
          <w:i/>
          <w:iCs/>
        </w:rPr>
        <w:t xml:space="preserve"> </w:t>
      </w:r>
      <w:proofErr w:type="spellStart"/>
      <w:r w:rsidRPr="00511B43">
        <w:rPr>
          <w:i/>
          <w:iCs/>
        </w:rPr>
        <w:t>of</w:t>
      </w:r>
      <w:proofErr w:type="spellEnd"/>
      <w:r w:rsidRPr="00511B43">
        <w:rPr>
          <w:i/>
          <w:iCs/>
        </w:rPr>
        <w:t xml:space="preserve"> Software Development </w:t>
      </w:r>
      <w:proofErr w:type="spellStart"/>
      <w:r w:rsidRPr="00511B43">
        <w:rPr>
          <w:i/>
          <w:iCs/>
        </w:rPr>
        <w:t>Life</w:t>
      </w:r>
      <w:proofErr w:type="spellEnd"/>
      <w:r w:rsidRPr="00511B43">
        <w:rPr>
          <w:i/>
          <w:iCs/>
        </w:rPr>
        <w:t xml:space="preserve"> </w:t>
      </w:r>
      <w:proofErr w:type="spellStart"/>
      <w:r w:rsidRPr="00511B43">
        <w:rPr>
          <w:i/>
          <w:iCs/>
        </w:rPr>
        <w:t>Cycle</w:t>
      </w:r>
      <w:proofErr w:type="spellEnd"/>
      <w:r w:rsidRPr="00511B43">
        <w:rPr>
          <w:i/>
          <w:iCs/>
        </w:rPr>
        <w:t xml:space="preserve"> and Risk </w:t>
      </w:r>
      <w:proofErr w:type="spellStart"/>
      <w:r w:rsidRPr="00511B43">
        <w:rPr>
          <w:i/>
          <w:iCs/>
        </w:rPr>
        <w:t>Assessment</w:t>
      </w:r>
      <w:proofErr w:type="spellEnd"/>
      <w:r w:rsidRPr="00511B43">
        <w:t xml:space="preserve">, </w:t>
      </w:r>
      <w:proofErr w:type="spellStart"/>
      <w:r w:rsidRPr="00511B43">
        <w:rPr>
          <w:i/>
          <w:iCs/>
        </w:rPr>
        <w:t>Cprime</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www.cprime.com/resources/blog/5-phases-of-software-development-life-cycle-and-risk-assessment/ (</w:t>
      </w:r>
      <w:proofErr w:type="spellStart"/>
      <w:r w:rsidRPr="00511B43">
        <w:t>Accessed</w:t>
      </w:r>
      <w:proofErr w:type="spellEnd"/>
      <w:r w:rsidRPr="00511B43">
        <w:t xml:space="preserve">: 24 </w:t>
      </w:r>
      <w:proofErr w:type="spellStart"/>
      <w:r w:rsidRPr="00511B43">
        <w:t>January</w:t>
      </w:r>
      <w:proofErr w:type="spellEnd"/>
      <w:r w:rsidRPr="00511B43">
        <w:t xml:space="preserve"> 2023).</w:t>
      </w:r>
    </w:p>
    <w:p w14:paraId="456CBFE6" w14:textId="77777777" w:rsidR="00511B43" w:rsidRPr="00511B43" w:rsidRDefault="00511B43" w:rsidP="00511B43">
      <w:pPr>
        <w:pStyle w:val="Bibliografie"/>
      </w:pPr>
      <w:proofErr w:type="spellStart"/>
      <w:r w:rsidRPr="00511B43">
        <w:t>Sass</w:t>
      </w:r>
      <w:proofErr w:type="spellEnd"/>
      <w:r w:rsidRPr="00511B43">
        <w:t xml:space="preserve"> team (2023) </w:t>
      </w:r>
      <w:proofErr w:type="spellStart"/>
      <w:r w:rsidRPr="00511B43">
        <w:rPr>
          <w:i/>
          <w:iCs/>
        </w:rPr>
        <w:t>Sass</w:t>
      </w:r>
      <w:proofErr w:type="spellEnd"/>
      <w:r w:rsidRPr="00511B43">
        <w:rPr>
          <w:i/>
          <w:iCs/>
        </w:rPr>
        <w:t xml:space="preserve">: </w:t>
      </w:r>
      <w:proofErr w:type="spellStart"/>
      <w:r w:rsidRPr="00511B43">
        <w:rPr>
          <w:i/>
          <w:iCs/>
        </w:rPr>
        <w:t>Syntactically</w:t>
      </w:r>
      <w:proofErr w:type="spellEnd"/>
      <w:r w:rsidRPr="00511B43">
        <w:rPr>
          <w:i/>
          <w:iCs/>
        </w:rPr>
        <w:t xml:space="preserve"> </w:t>
      </w:r>
      <w:proofErr w:type="spellStart"/>
      <w:r w:rsidRPr="00511B43">
        <w:rPr>
          <w:i/>
          <w:iCs/>
        </w:rPr>
        <w:t>Awesome</w:t>
      </w:r>
      <w:proofErr w:type="spellEnd"/>
      <w:r w:rsidRPr="00511B43">
        <w:rPr>
          <w:i/>
          <w:iCs/>
        </w:rPr>
        <w:t xml:space="preserve"> Style </w:t>
      </w:r>
      <w:proofErr w:type="spellStart"/>
      <w:r w:rsidRPr="00511B43">
        <w:rPr>
          <w:i/>
          <w:iCs/>
        </w:rPr>
        <w:t>Sheets</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sass-lang.com/ (</w:t>
      </w:r>
      <w:proofErr w:type="spellStart"/>
      <w:r w:rsidRPr="00511B43">
        <w:t>Accessed</w:t>
      </w:r>
      <w:proofErr w:type="spellEnd"/>
      <w:r w:rsidRPr="00511B43">
        <w:t xml:space="preserve">: 21 </w:t>
      </w:r>
      <w:proofErr w:type="spellStart"/>
      <w:r w:rsidRPr="00511B43">
        <w:t>March</w:t>
      </w:r>
      <w:proofErr w:type="spellEnd"/>
      <w:r w:rsidRPr="00511B43">
        <w:t xml:space="preserve"> 2023).</w:t>
      </w:r>
    </w:p>
    <w:p w14:paraId="780ABDD5" w14:textId="77777777" w:rsidR="00511B43" w:rsidRPr="00511B43" w:rsidRDefault="00511B43" w:rsidP="00511B43">
      <w:pPr>
        <w:pStyle w:val="Bibliografie"/>
      </w:pPr>
      <w:proofErr w:type="spellStart"/>
      <w:r w:rsidRPr="00511B43">
        <w:t>Sendinblue</w:t>
      </w:r>
      <w:proofErr w:type="spellEnd"/>
      <w:r w:rsidRPr="00511B43">
        <w:t xml:space="preserve"> (2023) </w:t>
      </w:r>
      <w:proofErr w:type="spellStart"/>
      <w:r w:rsidRPr="00511B43">
        <w:rPr>
          <w:i/>
          <w:iCs/>
        </w:rPr>
        <w:t>Sendinblue</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app.sendinblue.com/billing/account/marketing/plans?headerContent=false (</w:t>
      </w:r>
      <w:proofErr w:type="spellStart"/>
      <w:r w:rsidRPr="00511B43">
        <w:t>Accessed</w:t>
      </w:r>
      <w:proofErr w:type="spellEnd"/>
      <w:r w:rsidRPr="00511B43">
        <w:t xml:space="preserve">: 29 </w:t>
      </w:r>
      <w:proofErr w:type="spellStart"/>
      <w:r w:rsidRPr="00511B43">
        <w:t>April</w:t>
      </w:r>
      <w:proofErr w:type="spellEnd"/>
      <w:r w:rsidRPr="00511B43">
        <w:t xml:space="preserve"> 2023).</w:t>
      </w:r>
    </w:p>
    <w:p w14:paraId="4F218811" w14:textId="77777777" w:rsidR="00511B43" w:rsidRPr="00511B43" w:rsidRDefault="00511B43" w:rsidP="00511B43">
      <w:pPr>
        <w:pStyle w:val="Bibliografie"/>
      </w:pPr>
      <w:proofErr w:type="spellStart"/>
      <w:r w:rsidRPr="00511B43">
        <w:t>Singla</w:t>
      </w:r>
      <w:proofErr w:type="spellEnd"/>
      <w:r w:rsidRPr="00511B43">
        <w:t>, C. (2020) ‘</w:t>
      </w:r>
      <w:proofErr w:type="spellStart"/>
      <w:r w:rsidRPr="00511B43">
        <w:t>Functional</w:t>
      </w:r>
      <w:proofErr w:type="spellEnd"/>
      <w:r w:rsidRPr="00511B43">
        <w:t xml:space="preserve"> vs Non </w:t>
      </w:r>
      <w:proofErr w:type="spellStart"/>
      <w:r w:rsidRPr="00511B43">
        <w:t>Functional</w:t>
      </w:r>
      <w:proofErr w:type="spellEnd"/>
      <w:r w:rsidRPr="00511B43">
        <w:t xml:space="preserve"> </w:t>
      </w:r>
      <w:proofErr w:type="spellStart"/>
      <w:r w:rsidRPr="00511B43">
        <w:t>Requirements</w:t>
      </w:r>
      <w:proofErr w:type="spellEnd"/>
      <w:r w:rsidRPr="00511B43">
        <w:t xml:space="preserve">’, </w:t>
      </w:r>
      <w:proofErr w:type="spellStart"/>
      <w:r w:rsidRPr="00511B43">
        <w:rPr>
          <w:i/>
          <w:iCs/>
        </w:rPr>
        <w:t>GeeksforGeeks</w:t>
      </w:r>
      <w:proofErr w:type="spellEnd"/>
      <w:r w:rsidRPr="00511B43">
        <w:t xml:space="preserve">, 28 </w:t>
      </w:r>
      <w:proofErr w:type="spellStart"/>
      <w:r w:rsidRPr="00511B43">
        <w:t>April</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www.geeksforgeeks.org/functional-vs-non-functional-requirements/ (</w:t>
      </w:r>
      <w:proofErr w:type="spellStart"/>
      <w:r w:rsidRPr="00511B43">
        <w:t>Accessed</w:t>
      </w:r>
      <w:proofErr w:type="spellEnd"/>
      <w:r w:rsidRPr="00511B43">
        <w:t xml:space="preserve">: 26 </w:t>
      </w:r>
      <w:proofErr w:type="spellStart"/>
      <w:r w:rsidRPr="00511B43">
        <w:t>January</w:t>
      </w:r>
      <w:proofErr w:type="spellEnd"/>
      <w:r w:rsidRPr="00511B43">
        <w:t xml:space="preserve"> 2023).</w:t>
      </w:r>
    </w:p>
    <w:p w14:paraId="546DDF66" w14:textId="77777777" w:rsidR="00511B43" w:rsidRPr="00511B43" w:rsidRDefault="00511B43" w:rsidP="00511B43">
      <w:pPr>
        <w:pStyle w:val="Bibliografie"/>
      </w:pPr>
      <w:r w:rsidRPr="00511B43">
        <w:lastRenderedPageBreak/>
        <w:t xml:space="preserve">Software Testing </w:t>
      </w:r>
      <w:proofErr w:type="spellStart"/>
      <w:r w:rsidRPr="00511B43">
        <w:t>Help</w:t>
      </w:r>
      <w:proofErr w:type="spellEnd"/>
      <w:r w:rsidRPr="00511B43">
        <w:t xml:space="preserve"> (2023) </w:t>
      </w:r>
      <w:proofErr w:type="spellStart"/>
      <w:r w:rsidRPr="00511B43">
        <w:rPr>
          <w:i/>
          <w:iCs/>
        </w:rPr>
        <w:t>What</w:t>
      </w:r>
      <w:proofErr w:type="spellEnd"/>
      <w:r w:rsidRPr="00511B43">
        <w:rPr>
          <w:i/>
          <w:iCs/>
        </w:rPr>
        <w:t xml:space="preserve"> </w:t>
      </w:r>
      <w:proofErr w:type="spellStart"/>
      <w:r w:rsidRPr="00511B43">
        <w:rPr>
          <w:i/>
          <w:iCs/>
        </w:rPr>
        <w:t>Is</w:t>
      </w:r>
      <w:proofErr w:type="spellEnd"/>
      <w:r w:rsidRPr="00511B43">
        <w:rPr>
          <w:i/>
          <w:iCs/>
        </w:rPr>
        <w:t xml:space="preserve"> SDLC (Software Development </w:t>
      </w:r>
      <w:proofErr w:type="spellStart"/>
      <w:r w:rsidRPr="00511B43">
        <w:rPr>
          <w:i/>
          <w:iCs/>
        </w:rPr>
        <w:t>Life</w:t>
      </w:r>
      <w:proofErr w:type="spellEnd"/>
      <w:r w:rsidRPr="00511B43">
        <w:rPr>
          <w:i/>
          <w:iCs/>
        </w:rPr>
        <w:t xml:space="preserve"> </w:t>
      </w:r>
      <w:proofErr w:type="spellStart"/>
      <w:r w:rsidRPr="00511B43">
        <w:rPr>
          <w:i/>
          <w:iCs/>
        </w:rPr>
        <w:t>Cycle</w:t>
      </w:r>
      <w:proofErr w:type="spellEnd"/>
      <w:r w:rsidRPr="00511B43">
        <w:rPr>
          <w:i/>
          <w:iCs/>
        </w:rPr>
        <w:t xml:space="preserve">) </w:t>
      </w:r>
      <w:proofErr w:type="spellStart"/>
      <w:r w:rsidRPr="00511B43">
        <w:rPr>
          <w:i/>
          <w:iCs/>
        </w:rPr>
        <w:t>Phases</w:t>
      </w:r>
      <w:proofErr w:type="spellEnd"/>
      <w:r w:rsidRPr="00511B43">
        <w:rPr>
          <w:i/>
          <w:iCs/>
        </w:rPr>
        <w:t xml:space="preserve"> &amp; </w:t>
      </w:r>
      <w:proofErr w:type="spellStart"/>
      <w:r w:rsidRPr="00511B43">
        <w:rPr>
          <w:i/>
          <w:iCs/>
        </w:rPr>
        <w:t>Process</w:t>
      </w:r>
      <w:proofErr w:type="spellEnd"/>
      <w:r w:rsidRPr="00511B43">
        <w:t xml:space="preserve">, </w:t>
      </w:r>
      <w:r w:rsidRPr="00511B43">
        <w:rPr>
          <w:i/>
          <w:iCs/>
        </w:rPr>
        <w:t xml:space="preserve">Software Testing </w:t>
      </w:r>
      <w:proofErr w:type="spellStart"/>
      <w:r w:rsidRPr="00511B43">
        <w:rPr>
          <w:i/>
          <w:iCs/>
        </w:rPr>
        <w:t>Help</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www.softwaretestinghelp.com/software-development-life-cycle-sdlc/ (</w:t>
      </w:r>
      <w:proofErr w:type="spellStart"/>
      <w:r w:rsidRPr="00511B43">
        <w:t>Accessed</w:t>
      </w:r>
      <w:proofErr w:type="spellEnd"/>
      <w:r w:rsidRPr="00511B43">
        <w:t xml:space="preserve">: 24 </w:t>
      </w:r>
      <w:proofErr w:type="spellStart"/>
      <w:r w:rsidRPr="00511B43">
        <w:t>January</w:t>
      </w:r>
      <w:proofErr w:type="spellEnd"/>
      <w:r w:rsidRPr="00511B43">
        <w:t xml:space="preserve"> 2023).</w:t>
      </w:r>
    </w:p>
    <w:p w14:paraId="16202320" w14:textId="77777777" w:rsidR="00511B43" w:rsidRPr="00511B43" w:rsidRDefault="00511B43" w:rsidP="00511B43">
      <w:pPr>
        <w:pStyle w:val="Bibliografie"/>
      </w:pPr>
      <w:proofErr w:type="spellStart"/>
      <w:r w:rsidRPr="00511B43">
        <w:rPr>
          <w:i/>
          <w:iCs/>
        </w:rPr>
        <w:t>Teach</w:t>
      </w:r>
      <w:proofErr w:type="spellEnd"/>
      <w:r w:rsidRPr="00511B43">
        <w:rPr>
          <w:i/>
          <w:iCs/>
        </w:rPr>
        <w:t xml:space="preserve"> ’n </w:t>
      </w:r>
      <w:proofErr w:type="gramStart"/>
      <w:r w:rsidRPr="00511B43">
        <w:rPr>
          <w:i/>
          <w:iCs/>
        </w:rPr>
        <w:t xml:space="preserve">Go - </w:t>
      </w:r>
      <w:proofErr w:type="spellStart"/>
      <w:r w:rsidRPr="00511B43">
        <w:rPr>
          <w:i/>
          <w:iCs/>
        </w:rPr>
        <w:t>Modern</w:t>
      </w:r>
      <w:proofErr w:type="spellEnd"/>
      <w:proofErr w:type="gramEnd"/>
      <w:r w:rsidRPr="00511B43">
        <w:rPr>
          <w:i/>
          <w:iCs/>
        </w:rPr>
        <w:t xml:space="preserve"> </w:t>
      </w:r>
      <w:proofErr w:type="spellStart"/>
      <w:r w:rsidRPr="00511B43">
        <w:rPr>
          <w:i/>
          <w:iCs/>
        </w:rPr>
        <w:t>School</w:t>
      </w:r>
      <w:proofErr w:type="spellEnd"/>
      <w:r w:rsidRPr="00511B43">
        <w:rPr>
          <w:i/>
          <w:iCs/>
        </w:rPr>
        <w:t xml:space="preserve"> Management Software</w:t>
      </w:r>
      <w:r w:rsidRPr="00511B43">
        <w:t xml:space="preserve"> (2023). </w:t>
      </w:r>
      <w:proofErr w:type="spellStart"/>
      <w:r w:rsidRPr="00511B43">
        <w:t>Available</w:t>
      </w:r>
      <w:proofErr w:type="spellEnd"/>
      <w:r w:rsidRPr="00511B43">
        <w:t xml:space="preserve"> </w:t>
      </w:r>
      <w:proofErr w:type="spellStart"/>
      <w:r w:rsidRPr="00511B43">
        <w:t>at</w:t>
      </w:r>
      <w:proofErr w:type="spellEnd"/>
      <w:r w:rsidRPr="00511B43">
        <w:t>: https://www.teachngo.com/ (</w:t>
      </w:r>
      <w:proofErr w:type="spellStart"/>
      <w:r w:rsidRPr="00511B43">
        <w:t>Accessed</w:t>
      </w:r>
      <w:proofErr w:type="spellEnd"/>
      <w:r w:rsidRPr="00511B43">
        <w:t xml:space="preserve">: 28 </w:t>
      </w:r>
      <w:proofErr w:type="spellStart"/>
      <w:r w:rsidRPr="00511B43">
        <w:t>February</w:t>
      </w:r>
      <w:proofErr w:type="spellEnd"/>
      <w:r w:rsidRPr="00511B43">
        <w:t xml:space="preserve"> 2023).</w:t>
      </w:r>
    </w:p>
    <w:p w14:paraId="69F038A5" w14:textId="77777777" w:rsidR="00511B43" w:rsidRPr="00511B43" w:rsidRDefault="00511B43" w:rsidP="00511B43">
      <w:pPr>
        <w:pStyle w:val="Bibliografie"/>
      </w:pPr>
      <w:proofErr w:type="spellStart"/>
      <w:r w:rsidRPr="00511B43">
        <w:t>Terra</w:t>
      </w:r>
      <w:proofErr w:type="spellEnd"/>
      <w:r w:rsidRPr="00511B43">
        <w:t xml:space="preserve">, J. (2023) </w:t>
      </w:r>
      <w:proofErr w:type="spellStart"/>
      <w:r w:rsidRPr="00511B43">
        <w:rPr>
          <w:i/>
          <w:iCs/>
        </w:rPr>
        <w:t>What</w:t>
      </w:r>
      <w:proofErr w:type="spellEnd"/>
      <w:r w:rsidRPr="00511B43">
        <w:rPr>
          <w:i/>
          <w:iCs/>
        </w:rPr>
        <w:t xml:space="preserve"> </w:t>
      </w:r>
      <w:proofErr w:type="spellStart"/>
      <w:r w:rsidRPr="00511B43">
        <w:rPr>
          <w:i/>
          <w:iCs/>
        </w:rPr>
        <w:t>is</w:t>
      </w:r>
      <w:proofErr w:type="spellEnd"/>
      <w:r w:rsidRPr="00511B43">
        <w:rPr>
          <w:i/>
          <w:iCs/>
        </w:rPr>
        <w:t xml:space="preserve"> </w:t>
      </w:r>
      <w:proofErr w:type="spellStart"/>
      <w:r w:rsidRPr="00511B43">
        <w:rPr>
          <w:i/>
          <w:iCs/>
        </w:rPr>
        <w:t>Client</w:t>
      </w:r>
      <w:proofErr w:type="spellEnd"/>
      <w:r w:rsidRPr="00511B43">
        <w:rPr>
          <w:i/>
          <w:iCs/>
        </w:rPr>
        <w:t xml:space="preserve">-Server </w:t>
      </w:r>
      <w:proofErr w:type="spellStart"/>
      <w:r w:rsidRPr="00511B43">
        <w:rPr>
          <w:i/>
          <w:iCs/>
        </w:rPr>
        <w:t>Architecture</w:t>
      </w:r>
      <w:proofErr w:type="spellEnd"/>
      <w:r w:rsidRPr="00511B43">
        <w:rPr>
          <w:i/>
          <w:iCs/>
        </w:rPr>
        <w:t xml:space="preserve">? </w:t>
      </w:r>
      <w:proofErr w:type="spellStart"/>
      <w:r w:rsidRPr="00511B43">
        <w:rPr>
          <w:i/>
          <w:iCs/>
        </w:rPr>
        <w:t>Everything</w:t>
      </w:r>
      <w:proofErr w:type="spellEnd"/>
      <w:r w:rsidRPr="00511B43">
        <w:rPr>
          <w:i/>
          <w:iCs/>
        </w:rPr>
        <w:t xml:space="preserve"> </w:t>
      </w:r>
      <w:proofErr w:type="spellStart"/>
      <w:r w:rsidRPr="00511B43">
        <w:rPr>
          <w:i/>
          <w:iCs/>
        </w:rPr>
        <w:t>You</w:t>
      </w:r>
      <w:proofErr w:type="spellEnd"/>
      <w:r w:rsidRPr="00511B43">
        <w:rPr>
          <w:i/>
          <w:iCs/>
        </w:rPr>
        <w:t xml:space="preserve"> </w:t>
      </w:r>
      <w:proofErr w:type="spellStart"/>
      <w:r w:rsidRPr="00511B43">
        <w:rPr>
          <w:i/>
          <w:iCs/>
        </w:rPr>
        <w:t>Should</w:t>
      </w:r>
      <w:proofErr w:type="spellEnd"/>
      <w:r w:rsidRPr="00511B43">
        <w:rPr>
          <w:i/>
          <w:iCs/>
        </w:rPr>
        <w:t xml:space="preserve"> </w:t>
      </w:r>
      <w:proofErr w:type="spellStart"/>
      <w:r w:rsidRPr="00511B43">
        <w:rPr>
          <w:i/>
          <w:iCs/>
        </w:rPr>
        <w:t>Know</w:t>
      </w:r>
      <w:proofErr w:type="spellEnd"/>
      <w:r w:rsidRPr="00511B43">
        <w:rPr>
          <w:i/>
          <w:iCs/>
        </w:rPr>
        <w:t xml:space="preserve"> | </w:t>
      </w:r>
      <w:proofErr w:type="spellStart"/>
      <w:r w:rsidRPr="00511B43">
        <w:rPr>
          <w:i/>
          <w:iCs/>
        </w:rPr>
        <w:t>Simplilearn</w:t>
      </w:r>
      <w:proofErr w:type="spellEnd"/>
      <w:r w:rsidRPr="00511B43">
        <w:t xml:space="preserve">, </w:t>
      </w:r>
      <w:r w:rsidRPr="00511B43">
        <w:rPr>
          <w:i/>
          <w:iCs/>
        </w:rPr>
        <w:t>Simplilearn.com</w:t>
      </w:r>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www.simplilearn.com/what-is-client-server-architecture-article (</w:t>
      </w:r>
      <w:proofErr w:type="spellStart"/>
      <w:r w:rsidRPr="00511B43">
        <w:t>Accessed</w:t>
      </w:r>
      <w:proofErr w:type="spellEnd"/>
      <w:r w:rsidRPr="00511B43">
        <w:t>: 4 May 2023).</w:t>
      </w:r>
    </w:p>
    <w:p w14:paraId="3FBA10B8" w14:textId="77777777" w:rsidR="00511B43" w:rsidRPr="00511B43" w:rsidRDefault="00511B43" w:rsidP="00511B43">
      <w:pPr>
        <w:pStyle w:val="Bibliografie"/>
      </w:pPr>
      <w:r w:rsidRPr="00511B43">
        <w:t>Tudor, C. (2022) ‘</w:t>
      </w:r>
      <w:proofErr w:type="spellStart"/>
      <w:r w:rsidRPr="00511B43">
        <w:t>The</w:t>
      </w:r>
      <w:proofErr w:type="spellEnd"/>
      <w:r w:rsidRPr="00511B43">
        <w:t xml:space="preserve"> </w:t>
      </w:r>
      <w:proofErr w:type="spellStart"/>
      <w:r w:rsidRPr="00511B43">
        <w:t>Impact</w:t>
      </w:r>
      <w:proofErr w:type="spellEnd"/>
      <w:r w:rsidRPr="00511B43">
        <w:t xml:space="preserve"> </w:t>
      </w:r>
      <w:proofErr w:type="spellStart"/>
      <w:r w:rsidRPr="00511B43">
        <w:t>of</w:t>
      </w:r>
      <w:proofErr w:type="spellEnd"/>
      <w:r w:rsidRPr="00511B43">
        <w:t xml:space="preserve"> </w:t>
      </w:r>
      <w:proofErr w:type="spellStart"/>
      <w:r w:rsidRPr="00511B43">
        <w:t>the</w:t>
      </w:r>
      <w:proofErr w:type="spellEnd"/>
      <w:r w:rsidRPr="00511B43">
        <w:t xml:space="preserve"> COVID-19 </w:t>
      </w:r>
      <w:proofErr w:type="spellStart"/>
      <w:r w:rsidRPr="00511B43">
        <w:t>Pandemic</w:t>
      </w:r>
      <w:proofErr w:type="spellEnd"/>
      <w:r w:rsidRPr="00511B43">
        <w:t xml:space="preserve"> on </w:t>
      </w:r>
      <w:proofErr w:type="spellStart"/>
      <w:r w:rsidRPr="00511B43">
        <w:t>the</w:t>
      </w:r>
      <w:proofErr w:type="spellEnd"/>
      <w:r w:rsidRPr="00511B43">
        <w:t xml:space="preserve"> </w:t>
      </w:r>
      <w:proofErr w:type="spellStart"/>
      <w:r w:rsidRPr="00511B43">
        <w:t>Global</w:t>
      </w:r>
      <w:proofErr w:type="spellEnd"/>
      <w:r w:rsidRPr="00511B43">
        <w:t xml:space="preserve"> Web and Video </w:t>
      </w:r>
      <w:proofErr w:type="spellStart"/>
      <w:r w:rsidRPr="00511B43">
        <w:t>Conferencing</w:t>
      </w:r>
      <w:proofErr w:type="spellEnd"/>
      <w:r w:rsidRPr="00511B43">
        <w:t xml:space="preserve"> </w:t>
      </w:r>
      <w:proofErr w:type="spellStart"/>
      <w:r w:rsidRPr="00511B43">
        <w:t>SaaS</w:t>
      </w:r>
      <w:proofErr w:type="spellEnd"/>
      <w:r w:rsidRPr="00511B43">
        <w:t xml:space="preserve"> Market’, </w:t>
      </w:r>
      <w:r w:rsidRPr="00511B43">
        <w:rPr>
          <w:i/>
          <w:iCs/>
        </w:rPr>
        <w:t>Electronics</w:t>
      </w:r>
      <w:r w:rsidRPr="00511B43">
        <w:t xml:space="preserve">, 11(16), p. 2633. </w:t>
      </w:r>
      <w:proofErr w:type="spellStart"/>
      <w:r w:rsidRPr="00511B43">
        <w:t>Available</w:t>
      </w:r>
      <w:proofErr w:type="spellEnd"/>
      <w:r w:rsidRPr="00511B43">
        <w:t xml:space="preserve"> </w:t>
      </w:r>
      <w:proofErr w:type="spellStart"/>
      <w:r w:rsidRPr="00511B43">
        <w:t>at</w:t>
      </w:r>
      <w:proofErr w:type="spellEnd"/>
      <w:r w:rsidRPr="00511B43">
        <w:t>: https://doi.org/10.3390/electronics11162633.</w:t>
      </w:r>
    </w:p>
    <w:p w14:paraId="60204992" w14:textId="77777777" w:rsidR="00511B43" w:rsidRPr="00511B43" w:rsidRDefault="00511B43" w:rsidP="00511B43">
      <w:pPr>
        <w:pStyle w:val="Bibliografie"/>
      </w:pPr>
      <w:proofErr w:type="spellStart"/>
      <w:r w:rsidRPr="00511B43">
        <w:t>Zabriskie</w:t>
      </w:r>
      <w:proofErr w:type="spellEnd"/>
      <w:r w:rsidRPr="00511B43">
        <w:t xml:space="preserve">, M. and </w:t>
      </w:r>
      <w:proofErr w:type="spellStart"/>
      <w:r w:rsidRPr="00511B43">
        <w:t>Sarjeant</w:t>
      </w:r>
      <w:proofErr w:type="spellEnd"/>
      <w:r w:rsidRPr="00511B43">
        <w:t xml:space="preserve">, J., Jakob (2023) </w:t>
      </w:r>
      <w:proofErr w:type="spellStart"/>
      <w:r w:rsidRPr="00511B43">
        <w:rPr>
          <w:i/>
          <w:iCs/>
        </w:rPr>
        <w:t>Getting</w:t>
      </w:r>
      <w:proofErr w:type="spellEnd"/>
      <w:r w:rsidRPr="00511B43">
        <w:rPr>
          <w:i/>
          <w:iCs/>
        </w:rPr>
        <w:t xml:space="preserve"> </w:t>
      </w:r>
      <w:proofErr w:type="spellStart"/>
      <w:r w:rsidRPr="00511B43">
        <w:rPr>
          <w:i/>
          <w:iCs/>
        </w:rPr>
        <w:t>Started</w:t>
      </w:r>
      <w:proofErr w:type="spellEnd"/>
      <w:r w:rsidRPr="00511B43">
        <w:rPr>
          <w:i/>
          <w:iCs/>
        </w:rPr>
        <w:t xml:space="preserve"> | </w:t>
      </w:r>
      <w:proofErr w:type="spellStart"/>
      <w:r w:rsidRPr="00511B43">
        <w:rPr>
          <w:i/>
          <w:iCs/>
        </w:rPr>
        <w:t>Axios</w:t>
      </w:r>
      <w:proofErr w:type="spellEnd"/>
      <w:r w:rsidRPr="00511B43">
        <w:rPr>
          <w:i/>
          <w:iCs/>
        </w:rPr>
        <w:t xml:space="preserve"> </w:t>
      </w:r>
      <w:proofErr w:type="spellStart"/>
      <w:r w:rsidRPr="00511B43">
        <w:rPr>
          <w:i/>
          <w:iCs/>
        </w:rPr>
        <w:t>Docs</w:t>
      </w:r>
      <w:proofErr w:type="spellEnd"/>
      <w:r w:rsidRPr="00511B43">
        <w:t xml:space="preserve">. </w:t>
      </w:r>
      <w:proofErr w:type="spellStart"/>
      <w:r w:rsidRPr="00511B43">
        <w:t>Available</w:t>
      </w:r>
      <w:proofErr w:type="spellEnd"/>
      <w:r w:rsidRPr="00511B43">
        <w:t xml:space="preserve"> </w:t>
      </w:r>
      <w:proofErr w:type="spellStart"/>
      <w:r w:rsidRPr="00511B43">
        <w:t>at</w:t>
      </w:r>
      <w:proofErr w:type="spellEnd"/>
      <w:r w:rsidRPr="00511B43">
        <w:t>: https://axios-http.com/docs/intro (</w:t>
      </w:r>
      <w:proofErr w:type="spellStart"/>
      <w:r w:rsidRPr="00511B43">
        <w:t>Accessed</w:t>
      </w:r>
      <w:proofErr w:type="spellEnd"/>
      <w:r w:rsidRPr="00511B43">
        <w:t xml:space="preserve">: 28 </w:t>
      </w:r>
      <w:proofErr w:type="spellStart"/>
      <w:r w:rsidRPr="00511B43">
        <w:t>April</w:t>
      </w:r>
      <w:proofErr w:type="spellEnd"/>
      <w:r w:rsidRPr="00511B43">
        <w:t xml:space="preserve"> 2023).</w:t>
      </w:r>
    </w:p>
    <w:p w14:paraId="3FCD3FD9" w14:textId="55BA05E5" w:rsidR="00E052FB" w:rsidRDefault="001366D1" w:rsidP="00E052FB">
      <w:r>
        <w:fldChar w:fldCharType="end"/>
      </w:r>
    </w:p>
    <w:p w14:paraId="7527693B" w14:textId="6E8357D4" w:rsidR="00E052FB" w:rsidRDefault="00E052FB" w:rsidP="00E052FB">
      <w:pPr>
        <w:sectPr w:rsidR="00E052FB" w:rsidSect="003F7D0B">
          <w:footerReference w:type="default" r:id="rId46"/>
          <w:type w:val="continuous"/>
          <w:pgSz w:w="11906" w:h="16838" w:code="9"/>
          <w:pgMar w:top="1418" w:right="1418" w:bottom="1418" w:left="1418" w:header="709" w:footer="709" w:gutter="284"/>
          <w:cols w:space="708"/>
          <w:docGrid w:linePitch="360"/>
        </w:sectPr>
      </w:pPr>
    </w:p>
    <w:p w14:paraId="304439C8" w14:textId="55D60F50" w:rsidR="004E2530" w:rsidRDefault="004E2530" w:rsidP="00D9373F">
      <w:pPr>
        <w:pStyle w:val="Nadpis1neslovan"/>
      </w:pPr>
      <w:bookmarkStart w:id="141" w:name="_Toc151662775"/>
      <w:r>
        <w:lastRenderedPageBreak/>
        <w:t>Přílohy</w:t>
      </w:r>
      <w:bookmarkEnd w:id="141"/>
      <w:r w:rsidR="004D46DE">
        <w:t xml:space="preserve"> </w:t>
      </w:r>
    </w:p>
    <w:p w14:paraId="44697DD4" w14:textId="79B06355" w:rsidR="006D2806" w:rsidRDefault="00024926" w:rsidP="004E2530">
      <w:r>
        <w:t>Přílohy obsahují nedílné součásti této práce. Nejdůležitější přílohou je samotný kód. Další přílohy jsou</w:t>
      </w:r>
      <w:r w:rsidR="006131D2">
        <w:t xml:space="preserve"> interní materiály,</w:t>
      </w:r>
      <w:r>
        <w:t xml:space="preserve"> diagramy use case, diagramy</w:t>
      </w:r>
      <w:r w:rsidR="008B6DDF">
        <w:t xml:space="preserve"> podnikových</w:t>
      </w:r>
      <w:r>
        <w:t xml:space="preserve"> procesů</w:t>
      </w:r>
      <w:r w:rsidR="006131D2">
        <w:t>,</w:t>
      </w:r>
      <w:r>
        <w:t xml:space="preserve"> model databáze</w:t>
      </w:r>
      <w:r w:rsidR="006131D2">
        <w:t xml:space="preserve"> a testovací scénáře</w:t>
      </w:r>
      <w:r>
        <w:t>.</w:t>
      </w:r>
    </w:p>
    <w:p w14:paraId="0DBA8706" w14:textId="3A7DFE0C" w:rsidR="008A416A" w:rsidRPr="00481BA6" w:rsidRDefault="008A416A" w:rsidP="008A416A">
      <w:pPr>
        <w:pStyle w:val="Nadpis2plohy"/>
      </w:pPr>
      <w:bookmarkStart w:id="142" w:name="_Toc151662776"/>
      <w:r>
        <w:t>Kód a demo aplikace</w:t>
      </w:r>
      <w:bookmarkEnd w:id="142"/>
    </w:p>
    <w:p w14:paraId="0E813427" w14:textId="4D278746" w:rsidR="008A416A" w:rsidRDefault="008A416A" w:rsidP="008A416A">
      <w:r>
        <w:t xml:space="preserve">Kód implementované aplikace je dostupný pod licencí MIT na adrese </w:t>
      </w:r>
      <w:hyperlink r:id="rId47" w:history="1">
        <w:r w:rsidRPr="00B23D47">
          <w:rPr>
            <w:rStyle w:val="Hypertextovodkaz"/>
          </w:rPr>
          <w:t>https://github.com/petrpepe/course-management-is</w:t>
        </w:r>
      </w:hyperlink>
      <w:r>
        <w:t xml:space="preserve">. Demo aplikace je dostupné na adrese </w:t>
      </w:r>
      <w:hyperlink r:id="rId48" w:history="1">
        <w:r w:rsidRPr="00B23D47">
          <w:rPr>
            <w:rStyle w:val="Hypertextovodkaz"/>
          </w:rPr>
          <w:t>https://sis-cr.onrender.com</w:t>
        </w:r>
      </w:hyperlink>
      <w:r>
        <w:t xml:space="preserve">. Pro přístup do dema aplikace je nutné zadat přihlašovací email a heslo. Existují tři uživatelé a to student, lektor a admin. Student má přihlašovací údaje </w:t>
      </w:r>
      <w:proofErr w:type="spellStart"/>
      <w:r>
        <w:t>student@a.a</w:t>
      </w:r>
      <w:proofErr w:type="spellEnd"/>
      <w:r>
        <w:t xml:space="preserve"> a heslo student, lektor má </w:t>
      </w:r>
      <w:proofErr w:type="spellStart"/>
      <w:r>
        <w:t>lektor@a.a</w:t>
      </w:r>
      <w:proofErr w:type="spellEnd"/>
      <w:r>
        <w:t xml:space="preserve"> a heslo lektor a admin a jeho přihlašovací údaje jsou </w:t>
      </w:r>
      <w:proofErr w:type="spellStart"/>
      <w:r>
        <w:t>admin@a.a</w:t>
      </w:r>
      <w:proofErr w:type="spellEnd"/>
      <w:r>
        <w:t xml:space="preserve"> a heslo admin. Lze si vyzkoušet jakoukoli roli</w:t>
      </w:r>
      <w:r w:rsidR="003A6119">
        <w:t xml:space="preserve"> a uživatele.</w:t>
      </w:r>
    </w:p>
    <w:p w14:paraId="1E0D157E" w14:textId="0E87F1AC" w:rsidR="004E2530" w:rsidRPr="00481BA6" w:rsidRDefault="008B6DDF" w:rsidP="00617E9D">
      <w:pPr>
        <w:pStyle w:val="Nadpis2plohy"/>
      </w:pPr>
      <w:bookmarkStart w:id="143" w:name="_Toc151662777"/>
      <w:r>
        <w:t>Interní materiály</w:t>
      </w:r>
      <w:bookmarkEnd w:id="143"/>
    </w:p>
    <w:p w14:paraId="68BCEC88" w14:textId="4A914A65" w:rsidR="00BB5E87" w:rsidRDefault="0021047C" w:rsidP="009D3A79">
      <w:r>
        <w:t>Potřebné materiály společnosti pro zobrazení vývoje společnosti a informací o dané společnosti. Pomáhají určit požadavky na systém a ukazují základy pro podnikové procesy a jejich následnou analýzu.</w:t>
      </w:r>
    </w:p>
    <w:p w14:paraId="1650AEED" w14:textId="737669EF" w:rsidR="004E2530" w:rsidRDefault="004E4779" w:rsidP="00617E9D">
      <w:pPr>
        <w:pStyle w:val="Nadpis2plohy"/>
      </w:pPr>
      <w:bookmarkStart w:id="144" w:name="_Toc151662778"/>
      <w:r>
        <w:t>Testovací scénáře</w:t>
      </w:r>
      <w:bookmarkEnd w:id="144"/>
    </w:p>
    <w:tbl>
      <w:tblPr>
        <w:tblW w:w="9062" w:type="dxa"/>
        <w:tblCellMar>
          <w:left w:w="70" w:type="dxa"/>
          <w:right w:w="70" w:type="dxa"/>
        </w:tblCellMar>
        <w:tblLook w:val="04A0" w:firstRow="1" w:lastRow="0" w:firstColumn="1" w:lastColumn="0" w:noHBand="0" w:noVBand="1"/>
      </w:tblPr>
      <w:tblGrid>
        <w:gridCol w:w="2529"/>
        <w:gridCol w:w="291"/>
        <w:gridCol w:w="1843"/>
        <w:gridCol w:w="4399"/>
      </w:tblGrid>
      <w:tr w:rsidR="00EB33B2" w:rsidRPr="00EB33B2" w14:paraId="26E89126" w14:textId="77777777" w:rsidTr="00BB5E87">
        <w:trPr>
          <w:trHeight w:val="567"/>
        </w:trPr>
        <w:tc>
          <w:tcPr>
            <w:tcW w:w="9062" w:type="dxa"/>
            <w:gridSpan w:val="4"/>
            <w:tc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51222B6B" w14:textId="139E96CF" w:rsidR="00EB33B2" w:rsidRPr="00B45DB7" w:rsidRDefault="00EB33B2" w:rsidP="00B45DB7">
            <w:pPr>
              <w:spacing w:after="0" w:line="240" w:lineRule="auto"/>
              <w:jc w:val="center"/>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 xml:space="preserve">Testovací scénář - </w:t>
            </w:r>
            <w:r w:rsidR="0003414C" w:rsidRPr="00B45DB7">
              <w:rPr>
                <w:rFonts w:eastAsia="Times New Roman" w:cstheme="majorHAnsi"/>
                <w:b/>
                <w:bCs/>
                <w:color w:val="000000"/>
                <w:sz w:val="20"/>
                <w:szCs w:val="20"/>
                <w:lang w:eastAsia="cs-CZ"/>
                <w14:numForm w14:val="default"/>
              </w:rPr>
              <w:t>1</w:t>
            </w:r>
          </w:p>
        </w:tc>
      </w:tr>
      <w:tr w:rsidR="00EB33B2" w:rsidRPr="00EB33B2" w14:paraId="56787DEC" w14:textId="77777777" w:rsidTr="00BB5E87">
        <w:trPr>
          <w:trHeight w:val="567"/>
        </w:trPr>
        <w:tc>
          <w:tcPr>
            <w:tcW w:w="2529"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43151A26" w14:textId="77777777" w:rsidR="00EB33B2" w:rsidRPr="00B45DB7" w:rsidRDefault="00EB33B2" w:rsidP="00B45DB7">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Název scénáře</w:t>
            </w:r>
          </w:p>
        </w:tc>
        <w:tc>
          <w:tcPr>
            <w:tcW w:w="6533" w:type="dxa"/>
            <w:gridSpan w:val="3"/>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1B98F840" w14:textId="06324296" w:rsidR="00EB33B2" w:rsidRPr="00B45DB7" w:rsidRDefault="0099185A" w:rsidP="00B45DB7">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Zapsání docházky lektorem</w:t>
            </w:r>
          </w:p>
        </w:tc>
      </w:tr>
      <w:tr w:rsidR="00EB33B2" w:rsidRPr="00EB33B2" w14:paraId="582C32D6" w14:textId="77777777" w:rsidTr="00BB5E87">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6783BC4B" w14:textId="77777777" w:rsidR="00EB33B2" w:rsidRPr="00B45DB7" w:rsidRDefault="00EB33B2" w:rsidP="00B45DB7">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Stránky a komponenty</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43DB8939" w14:textId="2452C67D" w:rsidR="00EB33B2" w:rsidRPr="00B45DB7" w:rsidRDefault="0099185A" w:rsidP="00B45DB7">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Stránka konkrétní lekce</w:t>
            </w:r>
          </w:p>
        </w:tc>
      </w:tr>
      <w:tr w:rsidR="00EB33B2" w:rsidRPr="00EB33B2" w14:paraId="76DA4479" w14:textId="77777777" w:rsidTr="00BB5E87">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32A7217F" w14:textId="77777777" w:rsidR="00EB33B2" w:rsidRPr="00B45DB7" w:rsidRDefault="00EB33B2" w:rsidP="00B45DB7">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Cíl scénáře</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50BCD23D" w14:textId="0EC69479" w:rsidR="00EB33B2" w:rsidRPr="00B45DB7" w:rsidRDefault="0099185A" w:rsidP="00B45DB7">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Zapsat docházku studentům</w:t>
            </w:r>
          </w:p>
        </w:tc>
      </w:tr>
      <w:tr w:rsidR="00EB33B2" w:rsidRPr="00EB33B2" w14:paraId="6DB0C9F0" w14:textId="77777777" w:rsidTr="00BB5E87">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2E81DFC0" w14:textId="77777777" w:rsidR="00EB33B2" w:rsidRPr="00B45DB7" w:rsidRDefault="00EB33B2" w:rsidP="00B45DB7">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ktéři</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4771A416" w14:textId="6DF14F3F" w:rsidR="00EB33B2" w:rsidRPr="00B45DB7" w:rsidRDefault="0099185A" w:rsidP="00B45DB7">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 informační systém</w:t>
            </w:r>
          </w:p>
        </w:tc>
      </w:tr>
      <w:tr w:rsidR="00EB33B2" w:rsidRPr="00EB33B2" w14:paraId="77788039" w14:textId="77777777" w:rsidTr="00BB5E87">
        <w:trPr>
          <w:trHeight w:val="567"/>
        </w:trPr>
        <w:tc>
          <w:tcPr>
            <w:tcW w:w="2529"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323FF63F" w14:textId="77777777" w:rsidR="00EB33B2" w:rsidRPr="00B45DB7" w:rsidRDefault="00EB33B2" w:rsidP="00B45DB7">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Podmínky</w:t>
            </w:r>
          </w:p>
        </w:tc>
        <w:tc>
          <w:tcPr>
            <w:tcW w:w="6533" w:type="dxa"/>
            <w:gridSpan w:val="3"/>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auto"/>
            <w:noWrap/>
            <w:vAlign w:val="center"/>
            <w:hideMark/>
          </w:tcPr>
          <w:p w14:paraId="5AD6A4AE" w14:textId="5B4A52DC" w:rsidR="00EB33B2" w:rsidRPr="00B45DB7" w:rsidRDefault="0099185A" w:rsidP="00B45DB7">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 je přihlášen, uživatel má roli lektor</w:t>
            </w:r>
            <w:r w:rsidR="00B86A99">
              <w:rPr>
                <w:rFonts w:eastAsia="Times New Roman" w:cstheme="majorHAnsi"/>
                <w:color w:val="000000"/>
                <w:sz w:val="20"/>
                <w:szCs w:val="20"/>
                <w:lang w:eastAsia="cs-CZ"/>
                <w14:numForm w14:val="default"/>
              </w:rPr>
              <w:t>a</w:t>
            </w:r>
            <w:r>
              <w:rPr>
                <w:rFonts w:eastAsia="Times New Roman" w:cstheme="majorHAnsi"/>
                <w:color w:val="000000"/>
                <w:sz w:val="20"/>
                <w:szCs w:val="20"/>
                <w:lang w:eastAsia="cs-CZ"/>
                <w14:numForm w14:val="default"/>
              </w:rPr>
              <w:t xml:space="preserve"> a je autorizován</w:t>
            </w:r>
          </w:p>
        </w:tc>
      </w:tr>
      <w:tr w:rsidR="00B45DB7" w:rsidRPr="00EB33B2" w14:paraId="2B1F0E25" w14:textId="77777777" w:rsidTr="00BB5E87">
        <w:trPr>
          <w:trHeight w:val="567"/>
        </w:trPr>
        <w:tc>
          <w:tcPr>
            <w:tcW w:w="2529" w:type="dxa"/>
            <w:vMerge w:val="restart"/>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hideMark/>
          </w:tcPr>
          <w:p w14:paraId="7BAA95D6" w14:textId="77777777" w:rsidR="00F170E6" w:rsidRDefault="00F170E6" w:rsidP="00F170E6">
            <w:pPr>
              <w:spacing w:after="0" w:line="240" w:lineRule="auto"/>
              <w:jc w:val="left"/>
              <w:rPr>
                <w:rFonts w:eastAsia="Times New Roman" w:cstheme="majorHAnsi"/>
                <w:b/>
                <w:bCs/>
                <w:color w:val="000000"/>
                <w:sz w:val="20"/>
                <w:szCs w:val="20"/>
                <w:lang w:eastAsia="cs-CZ"/>
                <w14:numForm w14:val="default"/>
              </w:rPr>
            </w:pPr>
          </w:p>
          <w:p w14:paraId="64DC02D1" w14:textId="7BB8CD58" w:rsidR="00B45DB7" w:rsidRPr="00B45DB7" w:rsidRDefault="00B45DB7" w:rsidP="00F170E6">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Základní scénář</w:t>
            </w:r>
          </w:p>
        </w:tc>
        <w:tc>
          <w:tcPr>
            <w:tcW w:w="291"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6764EC5B" w14:textId="0056DE39" w:rsidR="00B45DB7" w:rsidRPr="00B45DB7" w:rsidRDefault="00B45DB7" w:rsidP="00B45DB7">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29F76AB7" w14:textId="6EA34B68" w:rsidR="00B45DB7" w:rsidRPr="00B45DB7" w:rsidRDefault="00F170E6" w:rsidP="00B45DB7">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25CC567F" w14:textId="23199278" w:rsidR="00B45DB7" w:rsidRPr="00B45DB7" w:rsidRDefault="00F170E6" w:rsidP="00B45DB7">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tabulku s docházk</w:t>
            </w:r>
            <w:r w:rsidR="00E200F4">
              <w:rPr>
                <w:rFonts w:eastAsia="Times New Roman" w:cstheme="majorHAnsi"/>
                <w:color w:val="000000"/>
                <w:sz w:val="20"/>
                <w:szCs w:val="20"/>
                <w:lang w:eastAsia="cs-CZ"/>
                <w14:numForm w14:val="default"/>
              </w:rPr>
              <w:t>ami</w:t>
            </w:r>
            <w:r>
              <w:rPr>
                <w:rFonts w:eastAsia="Times New Roman" w:cstheme="majorHAnsi"/>
                <w:color w:val="000000"/>
                <w:sz w:val="20"/>
                <w:szCs w:val="20"/>
                <w:lang w:eastAsia="cs-CZ"/>
                <w14:numForm w14:val="default"/>
              </w:rPr>
              <w:t xml:space="preserve"> a klikne na daný řádek se studentem a zapíše</w:t>
            </w:r>
          </w:p>
        </w:tc>
      </w:tr>
      <w:tr w:rsidR="00B45DB7" w:rsidRPr="00EB33B2" w14:paraId="7254AD75" w14:textId="77777777" w:rsidTr="00BB5E87">
        <w:trPr>
          <w:trHeight w:val="567"/>
        </w:trPr>
        <w:tc>
          <w:tcPr>
            <w:tcW w:w="2529" w:type="dxa"/>
            <w:vMerge/>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tcPr>
          <w:p w14:paraId="6A2001CA" w14:textId="6E8EA9A4" w:rsidR="00B45DB7" w:rsidRPr="00B45DB7" w:rsidRDefault="00B45DB7" w:rsidP="00B45DB7">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68F191BA" w14:textId="1F97F21F" w:rsidR="00B45DB7" w:rsidRPr="00B45DB7" w:rsidRDefault="00B45DB7" w:rsidP="00B45DB7">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15F3B44F" w14:textId="5FB2CC83" w:rsidR="00B45DB7" w:rsidRPr="00B45DB7" w:rsidRDefault="00F170E6" w:rsidP="00B45DB7">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auto"/>
            <w:vAlign w:val="center"/>
          </w:tcPr>
          <w:p w14:paraId="16706EBB" w14:textId="741FE004" w:rsidR="00B45DB7" w:rsidRPr="00B45DB7" w:rsidRDefault="00F170E6" w:rsidP="00B45DB7">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loží docházku danému studentovi</w:t>
            </w:r>
          </w:p>
        </w:tc>
      </w:tr>
      <w:tr w:rsidR="00B45DB7" w:rsidRPr="00EB33B2" w14:paraId="443C038B" w14:textId="77777777" w:rsidTr="00BB5E87">
        <w:trPr>
          <w:trHeight w:val="567"/>
        </w:trPr>
        <w:tc>
          <w:tcPr>
            <w:tcW w:w="2529" w:type="dxa"/>
            <w:vMerge/>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0CD7D859" w14:textId="77777777" w:rsidR="00B45DB7" w:rsidRPr="00B45DB7" w:rsidRDefault="00B45DB7" w:rsidP="00B45DB7">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4F9397D7" w14:textId="233058B2" w:rsidR="00B45DB7" w:rsidRPr="00B45DB7" w:rsidRDefault="00B45DB7" w:rsidP="00B45DB7">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3</w:t>
            </w:r>
          </w:p>
        </w:tc>
        <w:tc>
          <w:tcPr>
            <w:tcW w:w="1843"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7008CC6E" w14:textId="6830D057" w:rsidR="00B45DB7" w:rsidRPr="00B45DB7" w:rsidRDefault="00F170E6" w:rsidP="00B45DB7">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vAlign w:val="center"/>
          </w:tcPr>
          <w:p w14:paraId="6C34E4D7" w14:textId="09B520FB" w:rsidR="00B45DB7" w:rsidRPr="00B45DB7" w:rsidRDefault="00F170E6" w:rsidP="00B45DB7">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zapsanou docházku</w:t>
            </w:r>
          </w:p>
        </w:tc>
      </w:tr>
      <w:tr w:rsidR="00BB5E87" w:rsidRPr="00EB33B2" w14:paraId="1D52C5FB" w14:textId="77777777" w:rsidTr="00BB5E87">
        <w:trPr>
          <w:trHeight w:val="567"/>
        </w:trPr>
        <w:tc>
          <w:tcPr>
            <w:tcW w:w="2529" w:type="dxa"/>
            <w:vMerge w:val="restart"/>
            <w:tcBorders>
              <w:top w:val="single" w:sz="12" w:space="0" w:color="808080" w:themeColor="background1" w:themeShade="80"/>
              <w:left w:val="single" w:sz="12" w:space="0" w:color="808080" w:themeColor="background1" w:themeShade="80"/>
              <w:right w:val="single" w:sz="12" w:space="0" w:color="808080" w:themeColor="background1" w:themeShade="80"/>
            </w:tcBorders>
            <w:shd w:val="clear" w:color="auto" w:fill="F2F2F2" w:themeFill="background1" w:themeFillShade="F2"/>
            <w:noWrap/>
            <w:hideMark/>
          </w:tcPr>
          <w:p w14:paraId="5E990493" w14:textId="77777777" w:rsidR="00BB5E87" w:rsidRDefault="00BB5E87" w:rsidP="00F170E6">
            <w:pPr>
              <w:spacing w:after="0" w:line="240" w:lineRule="auto"/>
              <w:jc w:val="left"/>
              <w:rPr>
                <w:rFonts w:eastAsia="Times New Roman" w:cstheme="majorHAnsi"/>
                <w:b/>
                <w:bCs/>
                <w:color w:val="000000"/>
                <w:sz w:val="20"/>
                <w:szCs w:val="20"/>
                <w:lang w:eastAsia="cs-CZ"/>
                <w14:numForm w14:val="default"/>
              </w:rPr>
            </w:pPr>
          </w:p>
          <w:p w14:paraId="616E6A45" w14:textId="5A433019" w:rsidR="00BB5E87" w:rsidRPr="00B45DB7" w:rsidRDefault="00BB5E87" w:rsidP="00F170E6">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lternativní scénář</w:t>
            </w:r>
          </w:p>
        </w:tc>
        <w:tc>
          <w:tcPr>
            <w:tcW w:w="291"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63EFC82F" w14:textId="10C766D4" w:rsidR="00BB5E87" w:rsidRPr="00B45DB7" w:rsidRDefault="00BB5E87" w:rsidP="00F170E6">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502113F4" w14:textId="22567358" w:rsidR="00BB5E87" w:rsidRPr="00B45DB7" w:rsidRDefault="00BB5E87" w:rsidP="00F170E6">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00DF9B3B" w14:textId="6993C02C" w:rsidR="00BB5E87" w:rsidRPr="00B45DB7" w:rsidRDefault="00BB5E87" w:rsidP="00F170E6">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 xml:space="preserve">Vidí tabulku </w:t>
            </w:r>
            <w:proofErr w:type="gramStart"/>
            <w:r>
              <w:rPr>
                <w:rFonts w:eastAsia="Times New Roman" w:cstheme="majorHAnsi"/>
                <w:color w:val="000000"/>
                <w:sz w:val="20"/>
                <w:szCs w:val="20"/>
                <w:lang w:eastAsia="cs-CZ"/>
                <w14:numForm w14:val="default"/>
              </w:rPr>
              <w:t>s</w:t>
            </w:r>
            <w:proofErr w:type="gramEnd"/>
            <w:r>
              <w:rPr>
                <w:rFonts w:eastAsia="Times New Roman" w:cstheme="majorHAnsi"/>
                <w:color w:val="000000"/>
                <w:sz w:val="20"/>
                <w:szCs w:val="20"/>
                <w:lang w:eastAsia="cs-CZ"/>
                <w14:numForm w14:val="default"/>
              </w:rPr>
              <w:t> docházky a klikne na daný řádek se studentem a zapíše</w:t>
            </w:r>
          </w:p>
        </w:tc>
      </w:tr>
      <w:tr w:rsidR="00BB5E87" w:rsidRPr="00EB33B2" w14:paraId="71290930" w14:textId="77777777" w:rsidTr="00BB5E87">
        <w:trPr>
          <w:trHeight w:val="567"/>
        </w:trPr>
        <w:tc>
          <w:tcPr>
            <w:tcW w:w="2529" w:type="dxa"/>
            <w:vMerge/>
            <w:tcBorders>
              <w:left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16C4566E" w14:textId="77777777" w:rsidR="00BB5E87" w:rsidRPr="00B45DB7" w:rsidRDefault="00BB5E87" w:rsidP="00F170E6">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053478D4" w14:textId="4CC09567" w:rsidR="00BB5E87" w:rsidRPr="00B45DB7" w:rsidRDefault="00BB5E87" w:rsidP="00F170E6">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27339138" w14:textId="64404394" w:rsidR="00BB5E87" w:rsidRPr="00B45DB7" w:rsidRDefault="00BB5E87" w:rsidP="00F170E6">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auto"/>
            <w:vAlign w:val="center"/>
          </w:tcPr>
          <w:p w14:paraId="490C1FB4" w14:textId="1ED23A6D" w:rsidR="00BB5E87" w:rsidRPr="00B45DB7" w:rsidRDefault="00BB5E87" w:rsidP="00F170E6">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Nastane chyba</w:t>
            </w:r>
          </w:p>
        </w:tc>
      </w:tr>
      <w:tr w:rsidR="00BB5E87" w:rsidRPr="00EB33B2" w14:paraId="4176C4E8" w14:textId="77777777" w:rsidTr="00BB5E87">
        <w:trPr>
          <w:trHeight w:val="567"/>
        </w:trPr>
        <w:tc>
          <w:tcPr>
            <w:tcW w:w="2529" w:type="dxa"/>
            <w:vMerge/>
            <w:tcBorders>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55008349" w14:textId="77777777" w:rsidR="00BB5E87" w:rsidRPr="00B45DB7" w:rsidRDefault="00BB5E87" w:rsidP="00F170E6">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0FB979F0" w14:textId="046CBFD7" w:rsidR="00BB5E87" w:rsidRPr="00B45DB7" w:rsidRDefault="00BB5E87" w:rsidP="00F170E6">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3</w:t>
            </w:r>
          </w:p>
        </w:tc>
        <w:tc>
          <w:tcPr>
            <w:tcW w:w="1843"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5987ADAC" w14:textId="0E93C559" w:rsidR="00BB5E87" w:rsidRDefault="00BB5E87" w:rsidP="00F170E6">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vAlign w:val="center"/>
          </w:tcPr>
          <w:p w14:paraId="451E963F" w14:textId="3ED9D891" w:rsidR="00BB5E87" w:rsidRDefault="00BB5E87" w:rsidP="00F170E6">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chybovou hlášku</w:t>
            </w:r>
          </w:p>
        </w:tc>
      </w:tr>
    </w:tbl>
    <w:p w14:paraId="74EFF0DE" w14:textId="314B342F" w:rsidR="002571EE" w:rsidRDefault="002571EE" w:rsidP="006D2806"/>
    <w:tbl>
      <w:tblPr>
        <w:tblW w:w="9062" w:type="dxa"/>
        <w:tblCellMar>
          <w:left w:w="70" w:type="dxa"/>
          <w:right w:w="70" w:type="dxa"/>
        </w:tblCellMar>
        <w:tblLook w:val="04A0" w:firstRow="1" w:lastRow="0" w:firstColumn="1" w:lastColumn="0" w:noHBand="0" w:noVBand="1"/>
      </w:tblPr>
      <w:tblGrid>
        <w:gridCol w:w="2529"/>
        <w:gridCol w:w="291"/>
        <w:gridCol w:w="1843"/>
        <w:gridCol w:w="4399"/>
      </w:tblGrid>
      <w:tr w:rsidR="00B86A99" w:rsidRPr="00B45DB7" w14:paraId="35D7075F" w14:textId="77777777" w:rsidTr="00565AC2">
        <w:trPr>
          <w:trHeight w:val="567"/>
        </w:trPr>
        <w:tc>
          <w:tcPr>
            <w:tcW w:w="9062" w:type="dxa"/>
            <w:gridSpan w:val="4"/>
            <w:tc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34A194D2" w14:textId="3C57DFE7" w:rsidR="00B86A99" w:rsidRPr="00B45DB7" w:rsidRDefault="00B86A99" w:rsidP="00565AC2">
            <w:pPr>
              <w:spacing w:after="0" w:line="240" w:lineRule="auto"/>
              <w:jc w:val="center"/>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 xml:space="preserve">Testovací scénář - </w:t>
            </w:r>
            <w:r>
              <w:rPr>
                <w:rFonts w:eastAsia="Times New Roman" w:cstheme="majorHAnsi"/>
                <w:b/>
                <w:bCs/>
                <w:color w:val="000000"/>
                <w:sz w:val="20"/>
                <w:szCs w:val="20"/>
                <w:lang w:eastAsia="cs-CZ"/>
                <w14:numForm w14:val="default"/>
              </w:rPr>
              <w:t>2</w:t>
            </w:r>
          </w:p>
        </w:tc>
      </w:tr>
      <w:tr w:rsidR="00B86A99" w:rsidRPr="00B45DB7" w14:paraId="6A94B6BB" w14:textId="77777777" w:rsidTr="00565AC2">
        <w:trPr>
          <w:trHeight w:val="567"/>
        </w:trPr>
        <w:tc>
          <w:tcPr>
            <w:tcW w:w="2529"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15429225" w14:textId="77777777" w:rsidR="00B86A99" w:rsidRPr="00B45DB7" w:rsidRDefault="00B86A99"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Název scénáře</w:t>
            </w:r>
          </w:p>
        </w:tc>
        <w:tc>
          <w:tcPr>
            <w:tcW w:w="6533" w:type="dxa"/>
            <w:gridSpan w:val="3"/>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35ED459F" w14:textId="70A3F35F"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Průběh online lekcí</w:t>
            </w:r>
          </w:p>
        </w:tc>
      </w:tr>
      <w:tr w:rsidR="00B86A99" w:rsidRPr="00B45DB7" w14:paraId="169E5F52" w14:textId="77777777" w:rsidTr="00565AC2">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66331932" w14:textId="77777777" w:rsidR="00B86A99" w:rsidRPr="00B45DB7" w:rsidRDefault="00B86A99"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Stránky a komponenty</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515A7744" w14:textId="77777777"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Stránka konkrétní lekce</w:t>
            </w:r>
          </w:p>
        </w:tc>
      </w:tr>
      <w:tr w:rsidR="00B86A99" w:rsidRPr="00B45DB7" w14:paraId="31B5F511" w14:textId="77777777" w:rsidTr="00565AC2">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54BB8AAE" w14:textId="77777777" w:rsidR="00B86A99" w:rsidRPr="00B45DB7" w:rsidRDefault="00B86A99"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Cíl scénáře</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39C41066" w14:textId="47096685"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Ověřit funkčnost videohovoru, zobrazení docházek a osnov</w:t>
            </w:r>
          </w:p>
        </w:tc>
      </w:tr>
      <w:tr w:rsidR="00B86A99" w:rsidRPr="00B45DB7" w14:paraId="42E1F7F4" w14:textId="77777777" w:rsidTr="00565AC2">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2C87691D" w14:textId="77777777" w:rsidR="00B86A99" w:rsidRPr="00B45DB7" w:rsidRDefault="00B86A99"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ktéři</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61D85281" w14:textId="77777777"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 informační systém</w:t>
            </w:r>
          </w:p>
        </w:tc>
      </w:tr>
      <w:tr w:rsidR="00B86A99" w:rsidRPr="00B45DB7" w14:paraId="7A449529" w14:textId="77777777" w:rsidTr="00565AC2">
        <w:trPr>
          <w:trHeight w:val="567"/>
        </w:trPr>
        <w:tc>
          <w:tcPr>
            <w:tcW w:w="2529"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71F2245A" w14:textId="77777777" w:rsidR="00B86A99" w:rsidRPr="00B45DB7" w:rsidRDefault="00B86A99"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Podmínky</w:t>
            </w:r>
          </w:p>
        </w:tc>
        <w:tc>
          <w:tcPr>
            <w:tcW w:w="6533" w:type="dxa"/>
            <w:gridSpan w:val="3"/>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auto"/>
            <w:noWrap/>
            <w:vAlign w:val="center"/>
            <w:hideMark/>
          </w:tcPr>
          <w:p w14:paraId="7169934B" w14:textId="230D1D35"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 je přihlášen, uživatel má roli lektora a je autorizován</w:t>
            </w:r>
          </w:p>
        </w:tc>
      </w:tr>
      <w:tr w:rsidR="00B86A99" w:rsidRPr="00B45DB7" w14:paraId="3061823E" w14:textId="77777777" w:rsidTr="00565AC2">
        <w:trPr>
          <w:trHeight w:val="567"/>
        </w:trPr>
        <w:tc>
          <w:tcPr>
            <w:tcW w:w="2529" w:type="dxa"/>
            <w:vMerge w:val="restart"/>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hideMark/>
          </w:tcPr>
          <w:p w14:paraId="341B3BE8" w14:textId="77777777" w:rsidR="00B86A99" w:rsidRDefault="00B86A99" w:rsidP="00565AC2">
            <w:pPr>
              <w:spacing w:after="0" w:line="240" w:lineRule="auto"/>
              <w:jc w:val="left"/>
              <w:rPr>
                <w:rFonts w:eastAsia="Times New Roman" w:cstheme="majorHAnsi"/>
                <w:b/>
                <w:bCs/>
                <w:color w:val="000000"/>
                <w:sz w:val="20"/>
                <w:szCs w:val="20"/>
                <w:lang w:eastAsia="cs-CZ"/>
                <w14:numForm w14:val="default"/>
              </w:rPr>
            </w:pPr>
          </w:p>
          <w:p w14:paraId="13D6106C" w14:textId="77777777" w:rsidR="00B86A99" w:rsidRPr="00B45DB7" w:rsidRDefault="00B86A99"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Základní scénář</w:t>
            </w:r>
          </w:p>
        </w:tc>
        <w:tc>
          <w:tcPr>
            <w:tcW w:w="291"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1640AA3F" w14:textId="77777777"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49CFF067" w14:textId="77777777"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49467E21" w14:textId="6EE6E940"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tabulku s docházk</w:t>
            </w:r>
            <w:r w:rsidR="00E200F4">
              <w:rPr>
                <w:rFonts w:eastAsia="Times New Roman" w:cstheme="majorHAnsi"/>
                <w:color w:val="000000"/>
                <w:sz w:val="20"/>
                <w:szCs w:val="20"/>
                <w:lang w:eastAsia="cs-CZ"/>
                <w14:numForm w14:val="default"/>
              </w:rPr>
              <w:t>ami</w:t>
            </w:r>
            <w:r>
              <w:rPr>
                <w:rFonts w:eastAsia="Times New Roman" w:cstheme="majorHAnsi"/>
                <w:color w:val="000000"/>
                <w:sz w:val="20"/>
                <w:szCs w:val="20"/>
                <w:lang w:eastAsia="cs-CZ"/>
                <w14:numForm w14:val="default"/>
              </w:rPr>
              <w:t>, vidí osnovy a okno s videohovorem</w:t>
            </w:r>
          </w:p>
        </w:tc>
      </w:tr>
      <w:tr w:rsidR="00B86A99" w:rsidRPr="00B45DB7" w14:paraId="6DC949CE" w14:textId="77777777" w:rsidTr="00565AC2">
        <w:trPr>
          <w:trHeight w:val="567"/>
        </w:trPr>
        <w:tc>
          <w:tcPr>
            <w:tcW w:w="2529" w:type="dxa"/>
            <w:vMerge/>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tcPr>
          <w:p w14:paraId="27CE5E97" w14:textId="77777777" w:rsidR="00B86A99" w:rsidRPr="00B45DB7" w:rsidRDefault="00B86A99" w:rsidP="00565AC2">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330F8712" w14:textId="77777777"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75BD8A90" w14:textId="6534A7E3"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auto"/>
            <w:vAlign w:val="center"/>
          </w:tcPr>
          <w:p w14:paraId="0379AC07" w14:textId="7016F403"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Propojí uživatele s druhým uživatelem</w:t>
            </w:r>
          </w:p>
        </w:tc>
      </w:tr>
      <w:tr w:rsidR="00B86A99" w:rsidRPr="00B45DB7" w14:paraId="693AE8D2" w14:textId="77777777" w:rsidTr="00BB5E87">
        <w:trPr>
          <w:trHeight w:val="567"/>
        </w:trPr>
        <w:tc>
          <w:tcPr>
            <w:tcW w:w="2529" w:type="dxa"/>
            <w:vMerge/>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5E2145B1" w14:textId="77777777" w:rsidR="00B86A99" w:rsidRPr="00B45DB7" w:rsidRDefault="00B86A99" w:rsidP="00565AC2">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3D7B79D5" w14:textId="77777777"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3</w:t>
            </w:r>
          </w:p>
        </w:tc>
        <w:tc>
          <w:tcPr>
            <w:tcW w:w="1843"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44FDB4C0" w14:textId="77777777"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vAlign w:val="center"/>
          </w:tcPr>
          <w:p w14:paraId="540BF175" w14:textId="5A229A83" w:rsidR="00B86A99" w:rsidRPr="00B45DB7" w:rsidRDefault="00B86A9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Slyší a vidí druhého uživatele a jeho obrazovku a může sdílet video a obrazovky</w:t>
            </w:r>
          </w:p>
        </w:tc>
      </w:tr>
      <w:tr w:rsidR="00683759" w:rsidRPr="00B45DB7" w14:paraId="79B69A66" w14:textId="77777777" w:rsidTr="00565AC2">
        <w:trPr>
          <w:trHeight w:val="567"/>
        </w:trPr>
        <w:tc>
          <w:tcPr>
            <w:tcW w:w="2529" w:type="dxa"/>
            <w:vMerge w:val="restart"/>
            <w:tcBorders>
              <w:top w:val="single" w:sz="12" w:space="0" w:color="808080" w:themeColor="background1" w:themeShade="80"/>
              <w:left w:val="single" w:sz="12" w:space="0" w:color="808080" w:themeColor="background1" w:themeShade="80"/>
              <w:right w:val="single" w:sz="12" w:space="0" w:color="808080" w:themeColor="background1" w:themeShade="80"/>
            </w:tcBorders>
            <w:shd w:val="clear" w:color="auto" w:fill="F2F2F2" w:themeFill="background1" w:themeFillShade="F2"/>
            <w:noWrap/>
            <w:hideMark/>
          </w:tcPr>
          <w:p w14:paraId="1402BFE5" w14:textId="77777777" w:rsidR="00683759" w:rsidRDefault="00683759" w:rsidP="00565AC2">
            <w:pPr>
              <w:spacing w:after="0" w:line="240" w:lineRule="auto"/>
              <w:jc w:val="left"/>
              <w:rPr>
                <w:rFonts w:eastAsia="Times New Roman" w:cstheme="majorHAnsi"/>
                <w:b/>
                <w:bCs/>
                <w:color w:val="000000"/>
                <w:sz w:val="20"/>
                <w:szCs w:val="20"/>
                <w:lang w:eastAsia="cs-CZ"/>
                <w14:numForm w14:val="default"/>
              </w:rPr>
            </w:pPr>
          </w:p>
          <w:p w14:paraId="4888747B" w14:textId="2FB380F6" w:rsidR="00683759" w:rsidRPr="00B45DB7" w:rsidRDefault="00683759"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lternativní scénář</w:t>
            </w:r>
            <w:r>
              <w:rPr>
                <w:rFonts w:eastAsia="Times New Roman" w:cstheme="majorHAnsi"/>
                <w:b/>
                <w:bCs/>
                <w:color w:val="000000"/>
                <w:sz w:val="20"/>
                <w:szCs w:val="20"/>
                <w:lang w:eastAsia="cs-CZ"/>
                <w14:numForm w14:val="default"/>
              </w:rPr>
              <w:t xml:space="preserve"> 1</w:t>
            </w:r>
          </w:p>
        </w:tc>
        <w:tc>
          <w:tcPr>
            <w:tcW w:w="291"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35E966AE" w14:textId="77777777" w:rsidR="00683759" w:rsidRPr="00B45DB7" w:rsidRDefault="00683759" w:rsidP="00565AC2">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5614EC70" w14:textId="77777777" w:rsidR="00683759" w:rsidRPr="00B45DB7" w:rsidRDefault="0068375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7BBF6C9C" w14:textId="03017E0B" w:rsidR="00683759" w:rsidRPr="00B45DB7" w:rsidRDefault="0068375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tabulku s docházkami, vidí osnovy a okno s videohovorem</w:t>
            </w:r>
          </w:p>
        </w:tc>
      </w:tr>
      <w:tr w:rsidR="00683759" w:rsidRPr="00B45DB7" w14:paraId="5088592B" w14:textId="77777777" w:rsidTr="00565AC2">
        <w:trPr>
          <w:trHeight w:val="567"/>
        </w:trPr>
        <w:tc>
          <w:tcPr>
            <w:tcW w:w="2529" w:type="dxa"/>
            <w:vMerge/>
            <w:tcBorders>
              <w:left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6D4E3376" w14:textId="77777777" w:rsidR="00683759" w:rsidRPr="00B45DB7" w:rsidRDefault="00683759" w:rsidP="00565AC2">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6C19322C" w14:textId="77777777" w:rsidR="00683759" w:rsidRPr="00B45DB7" w:rsidRDefault="00683759" w:rsidP="00565AC2">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1DA6A903" w14:textId="77777777" w:rsidR="00683759" w:rsidRPr="00B45DB7" w:rsidRDefault="0068375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auto"/>
            <w:vAlign w:val="center"/>
          </w:tcPr>
          <w:p w14:paraId="1DAEA8A4" w14:textId="77777777" w:rsidR="00683759" w:rsidRPr="00B45DB7" w:rsidRDefault="0068375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Nastane chyba</w:t>
            </w:r>
          </w:p>
        </w:tc>
      </w:tr>
      <w:tr w:rsidR="00683759" w14:paraId="7D0CB57B" w14:textId="77777777" w:rsidTr="00BB5E87">
        <w:trPr>
          <w:trHeight w:val="567"/>
        </w:trPr>
        <w:tc>
          <w:tcPr>
            <w:tcW w:w="2529" w:type="dxa"/>
            <w:vMerge/>
            <w:tcBorders>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19D1AC4D" w14:textId="77777777" w:rsidR="00683759" w:rsidRPr="00B45DB7" w:rsidRDefault="00683759" w:rsidP="00565AC2">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1BCBCC1C" w14:textId="77777777" w:rsidR="00683759" w:rsidRPr="00B45DB7" w:rsidRDefault="0068375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3</w:t>
            </w:r>
          </w:p>
        </w:tc>
        <w:tc>
          <w:tcPr>
            <w:tcW w:w="1843"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7462023F" w14:textId="77777777" w:rsidR="00683759" w:rsidRDefault="0068375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vAlign w:val="center"/>
          </w:tcPr>
          <w:p w14:paraId="6EFD0DF0" w14:textId="7FF76BA5" w:rsidR="00683759" w:rsidRDefault="00683759"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Nevidí okno s videohovorem a popíše co vidí</w:t>
            </w:r>
          </w:p>
        </w:tc>
      </w:tr>
      <w:tr w:rsidR="00E200F4" w14:paraId="417650E2" w14:textId="77777777" w:rsidTr="00BB5E87">
        <w:trPr>
          <w:trHeight w:val="567"/>
        </w:trPr>
        <w:tc>
          <w:tcPr>
            <w:tcW w:w="2529" w:type="dxa"/>
            <w:vMerge w:val="restart"/>
            <w:tcBorders>
              <w:top w:val="single" w:sz="12" w:space="0" w:color="808080" w:themeColor="background1" w:themeShade="80"/>
              <w:left w:val="single" w:sz="12" w:space="0" w:color="808080" w:themeColor="background1" w:themeShade="80"/>
              <w:right w:val="single" w:sz="12" w:space="0" w:color="808080" w:themeColor="background1" w:themeShade="80"/>
            </w:tcBorders>
            <w:shd w:val="clear" w:color="auto" w:fill="F2F2F2" w:themeFill="background1" w:themeFillShade="F2"/>
            <w:noWrap/>
          </w:tcPr>
          <w:p w14:paraId="4C0E2DBF" w14:textId="77777777" w:rsidR="00E200F4" w:rsidRDefault="00E200F4" w:rsidP="00EF59F0">
            <w:pPr>
              <w:spacing w:after="0" w:line="240" w:lineRule="auto"/>
              <w:jc w:val="left"/>
              <w:rPr>
                <w:rFonts w:eastAsia="Times New Roman" w:cstheme="majorHAnsi"/>
                <w:b/>
                <w:bCs/>
                <w:color w:val="000000"/>
                <w:sz w:val="20"/>
                <w:szCs w:val="20"/>
                <w:lang w:eastAsia="cs-CZ"/>
                <w14:numForm w14:val="default"/>
              </w:rPr>
            </w:pPr>
          </w:p>
          <w:p w14:paraId="2A6C2152" w14:textId="30E493FD" w:rsidR="00E200F4" w:rsidRPr="00B45DB7" w:rsidRDefault="00E200F4" w:rsidP="00EF59F0">
            <w:pPr>
              <w:spacing w:after="0" w:line="240" w:lineRule="auto"/>
              <w:jc w:val="left"/>
              <w:rPr>
                <w:rFonts w:eastAsia="Times New Roman" w:cstheme="majorHAnsi"/>
                <w:b/>
                <w:bCs/>
                <w:color w:val="000000"/>
                <w:sz w:val="20"/>
                <w:szCs w:val="20"/>
                <w:lang w:eastAsia="cs-CZ"/>
                <w14:numForm w14:val="default"/>
              </w:rPr>
            </w:pPr>
            <w:r>
              <w:rPr>
                <w:rFonts w:eastAsia="Times New Roman" w:cstheme="majorHAnsi"/>
                <w:b/>
                <w:bCs/>
                <w:color w:val="000000"/>
                <w:sz w:val="20"/>
                <w:szCs w:val="20"/>
                <w:lang w:eastAsia="cs-CZ"/>
                <w14:numForm w14:val="default"/>
              </w:rPr>
              <w:t>Alternativní scénář 2</w:t>
            </w:r>
          </w:p>
        </w:tc>
        <w:tc>
          <w:tcPr>
            <w:tcW w:w="291"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tcPr>
          <w:p w14:paraId="11470CB3" w14:textId="14671F02"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tcPr>
          <w:p w14:paraId="6DBEF48F" w14:textId="2B7FEA23"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51B9015E" w14:textId="39DB1FF4"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tabulku s docházkami, vidí osnovy a okno s videohovorem</w:t>
            </w:r>
          </w:p>
        </w:tc>
      </w:tr>
      <w:tr w:rsidR="00E200F4" w14:paraId="5E28F39E" w14:textId="77777777" w:rsidTr="00EF59F0">
        <w:trPr>
          <w:trHeight w:val="567"/>
        </w:trPr>
        <w:tc>
          <w:tcPr>
            <w:tcW w:w="2529" w:type="dxa"/>
            <w:vMerge/>
            <w:tcBorders>
              <w:left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2888B95B" w14:textId="77777777" w:rsidR="00E200F4" w:rsidRDefault="00E200F4" w:rsidP="00565AC2">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203B9F9E" w14:textId="16627593"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2</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2A6735C9" w14:textId="3038F454"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auto"/>
            <w:vAlign w:val="center"/>
          </w:tcPr>
          <w:p w14:paraId="54871B23" w14:textId="3A01E64D"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Nastane chyba</w:t>
            </w:r>
          </w:p>
        </w:tc>
      </w:tr>
      <w:tr w:rsidR="00E200F4" w14:paraId="05BD4055" w14:textId="77777777" w:rsidTr="00EF59F0">
        <w:trPr>
          <w:trHeight w:val="567"/>
        </w:trPr>
        <w:tc>
          <w:tcPr>
            <w:tcW w:w="2529" w:type="dxa"/>
            <w:vMerge/>
            <w:tcBorders>
              <w:left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3A6C2D80" w14:textId="77777777" w:rsidR="00E200F4" w:rsidRDefault="00E200F4" w:rsidP="00565AC2">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tcPr>
          <w:p w14:paraId="631A51D4" w14:textId="75ECF7BA"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3</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tcPr>
          <w:p w14:paraId="03C2130D" w14:textId="4526026B"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476195D1" w14:textId="48874513"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okno s videohovorem, ale nelze se spojit s dalším uživatel nebo ho neslyší/nevidí</w:t>
            </w:r>
          </w:p>
        </w:tc>
      </w:tr>
      <w:tr w:rsidR="00E200F4" w14:paraId="2770B66E" w14:textId="77777777" w:rsidTr="00E200F4">
        <w:trPr>
          <w:trHeight w:val="567"/>
        </w:trPr>
        <w:tc>
          <w:tcPr>
            <w:tcW w:w="2529" w:type="dxa"/>
            <w:vMerge/>
            <w:tcBorders>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6B440445" w14:textId="77777777" w:rsidR="00E200F4" w:rsidRDefault="00E200F4" w:rsidP="00565AC2">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2B64C593" w14:textId="2A136531"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4</w:t>
            </w:r>
          </w:p>
        </w:tc>
        <w:tc>
          <w:tcPr>
            <w:tcW w:w="1843"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53FC71A4" w14:textId="547D85C6"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auto"/>
            <w:vAlign w:val="center"/>
          </w:tcPr>
          <w:p w14:paraId="16A0873C" w14:textId="4DD1E68C" w:rsidR="00E200F4" w:rsidRDefault="00E200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Zkusí se znovu připojit, popíše, co vidí</w:t>
            </w:r>
          </w:p>
        </w:tc>
      </w:tr>
    </w:tbl>
    <w:p w14:paraId="01F1CF12" w14:textId="77777777" w:rsidR="00B86A99" w:rsidRDefault="00B86A99" w:rsidP="006D2806"/>
    <w:tbl>
      <w:tblPr>
        <w:tblW w:w="9062" w:type="dxa"/>
        <w:tblCellMar>
          <w:left w:w="70" w:type="dxa"/>
          <w:right w:w="70" w:type="dxa"/>
        </w:tblCellMar>
        <w:tblLook w:val="04A0" w:firstRow="1" w:lastRow="0" w:firstColumn="1" w:lastColumn="0" w:noHBand="0" w:noVBand="1"/>
      </w:tblPr>
      <w:tblGrid>
        <w:gridCol w:w="2529"/>
        <w:gridCol w:w="291"/>
        <w:gridCol w:w="1843"/>
        <w:gridCol w:w="4399"/>
      </w:tblGrid>
      <w:tr w:rsidR="00EF59F0" w:rsidRPr="00B45DB7" w14:paraId="0F23AECA" w14:textId="77777777" w:rsidTr="00565AC2">
        <w:trPr>
          <w:trHeight w:val="567"/>
        </w:trPr>
        <w:tc>
          <w:tcPr>
            <w:tcW w:w="9062" w:type="dxa"/>
            <w:gridSpan w:val="4"/>
            <w:tc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2950784B" w14:textId="64C127E9" w:rsidR="00EF59F0" w:rsidRPr="00B45DB7" w:rsidRDefault="00EF59F0" w:rsidP="00565AC2">
            <w:pPr>
              <w:spacing w:after="0" w:line="240" w:lineRule="auto"/>
              <w:jc w:val="center"/>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 xml:space="preserve">Testovací scénář - </w:t>
            </w:r>
            <w:r>
              <w:rPr>
                <w:rFonts w:eastAsia="Times New Roman" w:cstheme="majorHAnsi"/>
                <w:b/>
                <w:bCs/>
                <w:color w:val="000000"/>
                <w:sz w:val="20"/>
                <w:szCs w:val="20"/>
                <w:lang w:eastAsia="cs-CZ"/>
                <w14:numForm w14:val="default"/>
              </w:rPr>
              <w:t>3</w:t>
            </w:r>
          </w:p>
        </w:tc>
      </w:tr>
      <w:tr w:rsidR="00EF59F0" w:rsidRPr="00B45DB7" w14:paraId="4C999638" w14:textId="77777777" w:rsidTr="00565AC2">
        <w:trPr>
          <w:trHeight w:val="567"/>
        </w:trPr>
        <w:tc>
          <w:tcPr>
            <w:tcW w:w="2529"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66F5312E" w14:textId="77777777" w:rsidR="00EF59F0" w:rsidRPr="00B45DB7" w:rsidRDefault="00EF59F0"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lastRenderedPageBreak/>
              <w:t>Název scénáře</w:t>
            </w:r>
          </w:p>
        </w:tc>
        <w:tc>
          <w:tcPr>
            <w:tcW w:w="6533" w:type="dxa"/>
            <w:gridSpan w:val="3"/>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676C9B95" w14:textId="2C050C68" w:rsidR="00EF59F0" w:rsidRPr="00B45DB7" w:rsidRDefault="00EF59F0"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Přihlášení a odhlášení uživatele</w:t>
            </w:r>
          </w:p>
        </w:tc>
      </w:tr>
      <w:tr w:rsidR="00EF59F0" w:rsidRPr="00B45DB7" w14:paraId="36AC00C7" w14:textId="77777777" w:rsidTr="00565AC2">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3B24BC2F" w14:textId="77777777" w:rsidR="00EF59F0" w:rsidRPr="00B45DB7" w:rsidRDefault="00EF59F0"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Stránky a komponenty</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0B5428C0" w14:textId="3D3DD7F2" w:rsidR="00EF59F0" w:rsidRPr="00B45DB7" w:rsidRDefault="00EF59F0"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Stránka přihlášení</w:t>
            </w:r>
          </w:p>
        </w:tc>
      </w:tr>
      <w:tr w:rsidR="00EF59F0" w:rsidRPr="00B45DB7" w14:paraId="6F82B097" w14:textId="77777777" w:rsidTr="00565AC2">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7FA6A084" w14:textId="77777777" w:rsidR="00EF59F0" w:rsidRPr="00B45DB7" w:rsidRDefault="00EF59F0"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Cíl scénáře</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3668DA12" w14:textId="0B412130" w:rsidR="00EF59F0" w:rsidRPr="00B45DB7" w:rsidRDefault="00EF59F0"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 xml:space="preserve">Uživatel </w:t>
            </w:r>
            <w:r w:rsidR="00AD02F4">
              <w:rPr>
                <w:rFonts w:eastAsia="Times New Roman" w:cstheme="majorHAnsi"/>
                <w:color w:val="000000"/>
                <w:sz w:val="20"/>
                <w:szCs w:val="20"/>
                <w:lang w:eastAsia="cs-CZ"/>
                <w14:numForm w14:val="default"/>
              </w:rPr>
              <w:t>se</w:t>
            </w:r>
            <w:r>
              <w:rPr>
                <w:rFonts w:eastAsia="Times New Roman" w:cstheme="majorHAnsi"/>
                <w:color w:val="000000"/>
                <w:sz w:val="20"/>
                <w:szCs w:val="20"/>
                <w:lang w:eastAsia="cs-CZ"/>
                <w14:numForm w14:val="default"/>
              </w:rPr>
              <w:t xml:space="preserve"> přihl</w:t>
            </w:r>
            <w:r w:rsidR="00AD02F4">
              <w:rPr>
                <w:rFonts w:eastAsia="Times New Roman" w:cstheme="majorHAnsi"/>
                <w:color w:val="000000"/>
                <w:sz w:val="20"/>
                <w:szCs w:val="20"/>
                <w:lang w:eastAsia="cs-CZ"/>
                <w14:numForm w14:val="default"/>
              </w:rPr>
              <w:t>ásil a následně je odhlášen</w:t>
            </w:r>
          </w:p>
        </w:tc>
      </w:tr>
      <w:tr w:rsidR="00EF59F0" w:rsidRPr="00B45DB7" w14:paraId="3F95D5ED" w14:textId="77777777" w:rsidTr="00565AC2">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03BD78B6" w14:textId="77777777" w:rsidR="00EF59F0" w:rsidRPr="00B45DB7" w:rsidRDefault="00EF59F0"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ktéři</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16CC884E" w14:textId="77777777" w:rsidR="00EF59F0" w:rsidRPr="00B45DB7" w:rsidRDefault="00EF59F0"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 informační systém</w:t>
            </w:r>
          </w:p>
        </w:tc>
      </w:tr>
      <w:tr w:rsidR="00EF59F0" w:rsidRPr="00B45DB7" w14:paraId="1503020A" w14:textId="77777777" w:rsidTr="00565AC2">
        <w:trPr>
          <w:trHeight w:val="567"/>
        </w:trPr>
        <w:tc>
          <w:tcPr>
            <w:tcW w:w="2529"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723CCAC6" w14:textId="77777777" w:rsidR="00EF59F0" w:rsidRPr="00B45DB7" w:rsidRDefault="00EF59F0"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Podmínky</w:t>
            </w:r>
          </w:p>
        </w:tc>
        <w:tc>
          <w:tcPr>
            <w:tcW w:w="6533" w:type="dxa"/>
            <w:gridSpan w:val="3"/>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auto"/>
            <w:noWrap/>
            <w:vAlign w:val="center"/>
            <w:hideMark/>
          </w:tcPr>
          <w:p w14:paraId="213BFA6E" w14:textId="71BCC796" w:rsidR="00EF59F0" w:rsidRPr="00B45DB7" w:rsidRDefault="00EF59F0"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 existuje v databázi</w:t>
            </w:r>
          </w:p>
        </w:tc>
      </w:tr>
      <w:tr w:rsidR="00AD02F4" w:rsidRPr="00B45DB7" w14:paraId="021F2D6C" w14:textId="77777777" w:rsidTr="00096B92">
        <w:trPr>
          <w:trHeight w:val="567"/>
        </w:trPr>
        <w:tc>
          <w:tcPr>
            <w:tcW w:w="2529" w:type="dxa"/>
            <w:vMerge w:val="restart"/>
            <w:tcBorders>
              <w:top w:val="single" w:sz="12" w:space="0" w:color="808080" w:themeColor="background1" w:themeShade="80"/>
              <w:left w:val="single" w:sz="12" w:space="0" w:color="808080" w:themeColor="background1" w:themeShade="80"/>
              <w:right w:val="single" w:sz="12" w:space="0" w:color="808080" w:themeColor="background1" w:themeShade="80"/>
            </w:tcBorders>
            <w:shd w:val="clear" w:color="auto" w:fill="F2F2F2" w:themeFill="background1" w:themeFillShade="F2"/>
            <w:noWrap/>
            <w:hideMark/>
          </w:tcPr>
          <w:p w14:paraId="2F71F653" w14:textId="77777777" w:rsidR="00AD02F4" w:rsidRDefault="00AD02F4" w:rsidP="00565AC2">
            <w:pPr>
              <w:spacing w:after="0" w:line="240" w:lineRule="auto"/>
              <w:jc w:val="left"/>
              <w:rPr>
                <w:rFonts w:eastAsia="Times New Roman" w:cstheme="majorHAnsi"/>
                <w:b/>
                <w:bCs/>
                <w:color w:val="000000"/>
                <w:sz w:val="20"/>
                <w:szCs w:val="20"/>
                <w:lang w:eastAsia="cs-CZ"/>
                <w14:numForm w14:val="default"/>
              </w:rPr>
            </w:pPr>
          </w:p>
          <w:p w14:paraId="4203ACF0" w14:textId="77777777" w:rsidR="00AD02F4" w:rsidRPr="00B45DB7" w:rsidRDefault="00AD02F4" w:rsidP="00565AC2">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Základní scénář</w:t>
            </w:r>
          </w:p>
        </w:tc>
        <w:tc>
          <w:tcPr>
            <w:tcW w:w="291"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220E4469" w14:textId="77777777" w:rsidR="00AD02F4" w:rsidRPr="00B45DB7" w:rsidRDefault="00AD02F4" w:rsidP="00565AC2">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18634617" w14:textId="77777777" w:rsidR="00AD02F4" w:rsidRPr="00B45DB7" w:rsidRDefault="00AD02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3384A0F2" w14:textId="04AF5254" w:rsidR="00AD02F4" w:rsidRPr="00B45DB7" w:rsidRDefault="00AD02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formulář s přihlášením a vyplní email a heslo a klikne na tlačítko přihlásit se</w:t>
            </w:r>
          </w:p>
        </w:tc>
      </w:tr>
      <w:tr w:rsidR="00AD02F4" w:rsidRPr="00B45DB7" w14:paraId="4E8E6AC1" w14:textId="77777777" w:rsidTr="00096B92">
        <w:trPr>
          <w:trHeight w:val="567"/>
        </w:trPr>
        <w:tc>
          <w:tcPr>
            <w:tcW w:w="2529" w:type="dxa"/>
            <w:vMerge/>
            <w:tcBorders>
              <w:left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011E42FB" w14:textId="77777777" w:rsidR="00AD02F4" w:rsidRPr="00B45DB7" w:rsidRDefault="00AD02F4" w:rsidP="00565AC2">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00FC5A40" w14:textId="77777777" w:rsidR="00AD02F4" w:rsidRPr="00B45DB7" w:rsidRDefault="00AD02F4" w:rsidP="00565AC2">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6C1F0329" w14:textId="77777777" w:rsidR="00AD02F4" w:rsidRPr="00B45DB7" w:rsidRDefault="00AD02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auto"/>
            <w:vAlign w:val="center"/>
          </w:tcPr>
          <w:p w14:paraId="7CC938A1" w14:textId="7101D039" w:rsidR="00AD02F4" w:rsidRPr="00B45DB7" w:rsidRDefault="00AD02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Zkontroluje kombinaci údajů a vrátí uživatele z DB a jeho token</w:t>
            </w:r>
          </w:p>
        </w:tc>
      </w:tr>
      <w:tr w:rsidR="00AD02F4" w:rsidRPr="00B45DB7" w14:paraId="1D85E7CB" w14:textId="77777777" w:rsidTr="00AD02F4">
        <w:trPr>
          <w:trHeight w:val="567"/>
        </w:trPr>
        <w:tc>
          <w:tcPr>
            <w:tcW w:w="2529" w:type="dxa"/>
            <w:vMerge/>
            <w:tcBorders>
              <w:left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48A2481A" w14:textId="77777777" w:rsidR="00AD02F4" w:rsidRPr="00B45DB7" w:rsidRDefault="00AD02F4" w:rsidP="00565AC2">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tcPr>
          <w:p w14:paraId="14B4ED0F" w14:textId="77777777" w:rsidR="00AD02F4" w:rsidRPr="00B45DB7" w:rsidRDefault="00AD02F4" w:rsidP="00565AC2">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3</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tcPr>
          <w:p w14:paraId="7BF7033B" w14:textId="77777777" w:rsidR="00AD02F4" w:rsidRPr="00B45DB7" w:rsidRDefault="00AD02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4E43E3C5" w14:textId="7C071F75" w:rsidR="00895C6E" w:rsidRPr="00B45DB7" w:rsidRDefault="00AD02F4" w:rsidP="00565AC2">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 xml:space="preserve">Je přihlášen a </w:t>
            </w:r>
            <w:r w:rsidR="00895C6E">
              <w:rPr>
                <w:rFonts w:eastAsia="Times New Roman" w:cstheme="majorHAnsi"/>
                <w:color w:val="000000"/>
                <w:sz w:val="20"/>
                <w:szCs w:val="20"/>
                <w:lang w:eastAsia="cs-CZ"/>
                <w14:numForm w14:val="default"/>
              </w:rPr>
              <w:t xml:space="preserve">klikne na tlačítko </w:t>
            </w:r>
            <w:r>
              <w:rPr>
                <w:rFonts w:eastAsia="Times New Roman" w:cstheme="majorHAnsi"/>
                <w:color w:val="000000"/>
                <w:sz w:val="20"/>
                <w:szCs w:val="20"/>
                <w:lang w:eastAsia="cs-CZ"/>
                <w14:numForm w14:val="default"/>
              </w:rPr>
              <w:t>odhlás</w:t>
            </w:r>
            <w:r w:rsidR="00895C6E">
              <w:rPr>
                <w:rFonts w:eastAsia="Times New Roman" w:cstheme="majorHAnsi"/>
                <w:color w:val="000000"/>
                <w:sz w:val="20"/>
                <w:szCs w:val="20"/>
                <w:lang w:eastAsia="cs-CZ"/>
                <w14:numForm w14:val="default"/>
              </w:rPr>
              <w:t>it</w:t>
            </w:r>
            <w:r>
              <w:rPr>
                <w:rFonts w:eastAsia="Times New Roman" w:cstheme="majorHAnsi"/>
                <w:color w:val="000000"/>
                <w:sz w:val="20"/>
                <w:szCs w:val="20"/>
                <w:lang w:eastAsia="cs-CZ"/>
                <w14:numForm w14:val="default"/>
              </w:rPr>
              <w:t xml:space="preserve"> se</w:t>
            </w:r>
          </w:p>
        </w:tc>
      </w:tr>
      <w:tr w:rsidR="00895C6E" w:rsidRPr="00B45DB7" w14:paraId="09D8BC10" w14:textId="77777777" w:rsidTr="00895C6E">
        <w:trPr>
          <w:trHeight w:val="567"/>
        </w:trPr>
        <w:tc>
          <w:tcPr>
            <w:tcW w:w="2529" w:type="dxa"/>
            <w:vMerge/>
            <w:tcBorders>
              <w:left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5011D281" w14:textId="77777777" w:rsidR="00895C6E" w:rsidRPr="00B45DB7" w:rsidRDefault="00895C6E" w:rsidP="00895C6E">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56C57A80" w14:textId="74500B89" w:rsidR="00895C6E" w:rsidRPr="00B45DB7" w:rsidRDefault="00895C6E"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4</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70F95FF5" w14:textId="3DD784A6" w:rsidR="00895C6E" w:rsidRDefault="00895C6E"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auto"/>
            <w:vAlign w:val="center"/>
          </w:tcPr>
          <w:p w14:paraId="29E32394" w14:textId="1008B424" w:rsidR="00895C6E" w:rsidRDefault="00895C6E"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 xml:space="preserve"> Odhlásí uživatele a zneplatní token</w:t>
            </w:r>
          </w:p>
        </w:tc>
      </w:tr>
      <w:tr w:rsidR="00895C6E" w:rsidRPr="00B45DB7" w14:paraId="25399E91" w14:textId="77777777" w:rsidTr="00BB5E87">
        <w:trPr>
          <w:trHeight w:val="567"/>
        </w:trPr>
        <w:tc>
          <w:tcPr>
            <w:tcW w:w="2529" w:type="dxa"/>
            <w:vMerge/>
            <w:tcBorders>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3142F82D" w14:textId="77777777" w:rsidR="00895C6E" w:rsidRPr="00B45DB7" w:rsidRDefault="00895C6E" w:rsidP="00895C6E">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7137AB17" w14:textId="7ACBA1E3" w:rsidR="00895C6E" w:rsidRPr="00B45DB7" w:rsidRDefault="00895C6E"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5</w:t>
            </w:r>
          </w:p>
        </w:tc>
        <w:tc>
          <w:tcPr>
            <w:tcW w:w="1843"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7FAB7BE6" w14:textId="210EA4AB" w:rsidR="00895C6E" w:rsidRDefault="00895C6E"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vAlign w:val="center"/>
          </w:tcPr>
          <w:p w14:paraId="70BD3225" w14:textId="7392B3FE" w:rsidR="00895C6E" w:rsidRDefault="00895C6E"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 xml:space="preserve"> Je odhlášen</w:t>
            </w:r>
          </w:p>
        </w:tc>
      </w:tr>
      <w:tr w:rsidR="00BB5E87" w:rsidRPr="00B45DB7" w14:paraId="1AEF9C3D" w14:textId="77777777" w:rsidTr="00BB5E87">
        <w:trPr>
          <w:trHeight w:val="567"/>
        </w:trPr>
        <w:tc>
          <w:tcPr>
            <w:tcW w:w="2529" w:type="dxa"/>
            <w:vMerge w:val="restart"/>
            <w:tcBorders>
              <w:top w:val="single" w:sz="12" w:space="0" w:color="808080" w:themeColor="background1" w:themeShade="80"/>
              <w:left w:val="single" w:sz="12" w:space="0" w:color="808080" w:themeColor="background1" w:themeShade="80"/>
              <w:right w:val="single" w:sz="12" w:space="0" w:color="808080" w:themeColor="background1" w:themeShade="80"/>
            </w:tcBorders>
            <w:shd w:val="clear" w:color="auto" w:fill="F2F2F2" w:themeFill="background1" w:themeFillShade="F2"/>
            <w:noWrap/>
            <w:hideMark/>
          </w:tcPr>
          <w:p w14:paraId="351A0773" w14:textId="77777777" w:rsidR="00BB5E87" w:rsidRDefault="00BB5E87" w:rsidP="00895C6E">
            <w:pPr>
              <w:spacing w:after="0" w:line="240" w:lineRule="auto"/>
              <w:jc w:val="left"/>
              <w:rPr>
                <w:rFonts w:eastAsia="Times New Roman" w:cstheme="majorHAnsi"/>
                <w:b/>
                <w:bCs/>
                <w:color w:val="000000"/>
                <w:sz w:val="20"/>
                <w:szCs w:val="20"/>
                <w:lang w:eastAsia="cs-CZ"/>
                <w14:numForm w14:val="default"/>
              </w:rPr>
            </w:pPr>
          </w:p>
          <w:p w14:paraId="429CA32A" w14:textId="77777777" w:rsidR="00BB5E87" w:rsidRPr="00B45DB7" w:rsidRDefault="00BB5E87" w:rsidP="00895C6E">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lternativní scénář</w:t>
            </w:r>
          </w:p>
        </w:tc>
        <w:tc>
          <w:tcPr>
            <w:tcW w:w="291"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0E2C5AAD" w14:textId="77777777" w:rsidR="00BB5E87" w:rsidRPr="00B45DB7" w:rsidRDefault="00BB5E87" w:rsidP="00895C6E">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569F5F36" w14:textId="77777777" w:rsidR="00BB5E87" w:rsidRPr="00B45DB7" w:rsidRDefault="00BB5E87"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3B147595" w14:textId="64EADFAE" w:rsidR="00BB5E87" w:rsidRPr="00B45DB7" w:rsidRDefault="00BB5E87"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formulář s přihlášením a vyplní email a heslo a klikne na tlačítko přihlásit se</w:t>
            </w:r>
          </w:p>
        </w:tc>
      </w:tr>
      <w:tr w:rsidR="00BB5E87" w:rsidRPr="00B45DB7" w14:paraId="70B823E0" w14:textId="77777777" w:rsidTr="00BB5E87">
        <w:trPr>
          <w:trHeight w:val="567"/>
        </w:trPr>
        <w:tc>
          <w:tcPr>
            <w:tcW w:w="2529" w:type="dxa"/>
            <w:vMerge/>
            <w:tcBorders>
              <w:left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75499218" w14:textId="77777777" w:rsidR="00BB5E87" w:rsidRPr="00B45DB7" w:rsidRDefault="00BB5E87" w:rsidP="00895C6E">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22769CEE" w14:textId="77777777" w:rsidR="00BB5E87" w:rsidRPr="00B45DB7" w:rsidRDefault="00BB5E87" w:rsidP="00895C6E">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3B6F13D4" w14:textId="77777777" w:rsidR="00BB5E87" w:rsidRPr="00B45DB7" w:rsidRDefault="00BB5E87"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auto"/>
            <w:vAlign w:val="center"/>
          </w:tcPr>
          <w:p w14:paraId="2F587CCA" w14:textId="77777777" w:rsidR="00BB5E87" w:rsidRPr="00B45DB7" w:rsidRDefault="00BB5E87"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Nastane chyba</w:t>
            </w:r>
          </w:p>
        </w:tc>
      </w:tr>
      <w:tr w:rsidR="00BB5E87" w14:paraId="1A37F7C3" w14:textId="77777777" w:rsidTr="00BB5E87">
        <w:trPr>
          <w:trHeight w:val="567"/>
        </w:trPr>
        <w:tc>
          <w:tcPr>
            <w:tcW w:w="2529" w:type="dxa"/>
            <w:vMerge/>
            <w:tcBorders>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6345480D" w14:textId="77777777" w:rsidR="00BB5E87" w:rsidRPr="00B45DB7" w:rsidRDefault="00BB5E87" w:rsidP="00895C6E">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73EA0857" w14:textId="77777777" w:rsidR="00BB5E87" w:rsidRPr="00B45DB7" w:rsidRDefault="00BB5E87"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3</w:t>
            </w:r>
          </w:p>
        </w:tc>
        <w:tc>
          <w:tcPr>
            <w:tcW w:w="1843"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F2F2F2" w:themeFill="background1" w:themeFillShade="F2"/>
            <w:noWrap/>
            <w:vAlign w:val="center"/>
          </w:tcPr>
          <w:p w14:paraId="744EE7D7" w14:textId="77777777" w:rsidR="00BB5E87" w:rsidRDefault="00BB5E87"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vAlign w:val="center"/>
          </w:tcPr>
          <w:p w14:paraId="12211539" w14:textId="77777777" w:rsidR="00BB5E87" w:rsidRDefault="00BB5E87" w:rsidP="00895C6E">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chybovou hlášku</w:t>
            </w:r>
          </w:p>
        </w:tc>
      </w:tr>
    </w:tbl>
    <w:p w14:paraId="52A89B09" w14:textId="77777777" w:rsidR="00EF59F0" w:rsidRDefault="00EF59F0" w:rsidP="006D2806"/>
    <w:tbl>
      <w:tblPr>
        <w:tblW w:w="9062" w:type="dxa"/>
        <w:tblCellMar>
          <w:left w:w="70" w:type="dxa"/>
          <w:right w:w="70" w:type="dxa"/>
        </w:tblCellMar>
        <w:tblLook w:val="04A0" w:firstRow="1" w:lastRow="0" w:firstColumn="1" w:lastColumn="0" w:noHBand="0" w:noVBand="1"/>
      </w:tblPr>
      <w:tblGrid>
        <w:gridCol w:w="2529"/>
        <w:gridCol w:w="291"/>
        <w:gridCol w:w="1843"/>
        <w:gridCol w:w="4399"/>
      </w:tblGrid>
      <w:tr w:rsidR="00C60BBD" w:rsidRPr="00EB33B2" w14:paraId="6ED56C4D" w14:textId="77777777" w:rsidTr="00516E91">
        <w:trPr>
          <w:trHeight w:val="567"/>
        </w:trPr>
        <w:tc>
          <w:tcPr>
            <w:tcW w:w="9062" w:type="dxa"/>
            <w:gridSpan w:val="4"/>
            <w:tc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6FD58ED5" w14:textId="5DB23DF6" w:rsidR="00C60BBD" w:rsidRPr="00B45DB7" w:rsidRDefault="00C60BBD" w:rsidP="00516E91">
            <w:pPr>
              <w:spacing w:after="0" w:line="240" w:lineRule="auto"/>
              <w:jc w:val="center"/>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 xml:space="preserve">Testovací scénář - </w:t>
            </w:r>
            <w:r w:rsidR="00E200F4">
              <w:rPr>
                <w:rFonts w:eastAsia="Times New Roman" w:cstheme="majorHAnsi"/>
                <w:b/>
                <w:bCs/>
                <w:color w:val="000000"/>
                <w:sz w:val="20"/>
                <w:szCs w:val="20"/>
                <w:lang w:eastAsia="cs-CZ"/>
                <w14:numForm w14:val="default"/>
              </w:rPr>
              <w:t>4</w:t>
            </w:r>
          </w:p>
        </w:tc>
      </w:tr>
      <w:tr w:rsidR="00C60BBD" w:rsidRPr="00EB33B2" w14:paraId="5D047BAF" w14:textId="77777777" w:rsidTr="00C60BBD">
        <w:trPr>
          <w:trHeight w:val="567"/>
        </w:trPr>
        <w:tc>
          <w:tcPr>
            <w:tcW w:w="2529"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0CA8A79C" w14:textId="77777777" w:rsidR="00C60BBD" w:rsidRPr="00B45DB7" w:rsidRDefault="00C60BBD" w:rsidP="00516E91">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Název scénáře</w:t>
            </w:r>
          </w:p>
        </w:tc>
        <w:tc>
          <w:tcPr>
            <w:tcW w:w="6533" w:type="dxa"/>
            <w:gridSpan w:val="3"/>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3D32B2DC" w14:textId="74742AB5" w:rsidR="00C60BBD" w:rsidRPr="00C60BBD" w:rsidRDefault="00C60BBD" w:rsidP="00C60BBD">
            <w:pPr>
              <w:spacing w:after="0"/>
              <w:jc w:val="left"/>
              <w:rPr>
                <w:sz w:val="20"/>
                <w:szCs w:val="20"/>
              </w:rPr>
            </w:pPr>
            <w:r w:rsidRPr="00C60BBD">
              <w:rPr>
                <w:sz w:val="20"/>
                <w:szCs w:val="20"/>
              </w:rPr>
              <w:t>Zobrazení tříd a jejich detailu</w:t>
            </w:r>
          </w:p>
        </w:tc>
      </w:tr>
      <w:tr w:rsidR="00C60BBD" w:rsidRPr="00EB33B2" w14:paraId="4A60AE35" w14:textId="77777777" w:rsidTr="00516E91">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1009D9A5" w14:textId="77777777" w:rsidR="00C60BBD" w:rsidRPr="00B45DB7" w:rsidRDefault="00C60BBD" w:rsidP="00516E91">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Stránky a komponenty</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64EF4616" w14:textId="2C2C1632" w:rsidR="00C60BBD" w:rsidRPr="00B45DB7" w:rsidRDefault="00C60BBD" w:rsidP="00516E91">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Stránka seznamu tříd a detailu třídy</w:t>
            </w:r>
          </w:p>
        </w:tc>
      </w:tr>
      <w:tr w:rsidR="00C60BBD" w:rsidRPr="00EB33B2" w14:paraId="1B0BCE36" w14:textId="77777777" w:rsidTr="00516E91">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7A07F686" w14:textId="77777777" w:rsidR="00C60BBD" w:rsidRPr="00B45DB7" w:rsidRDefault="00C60BBD" w:rsidP="00516E91">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Cíl scénáře</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1E8979A1" w14:textId="6AF1313B" w:rsidR="00C60BBD" w:rsidRPr="00B45DB7" w:rsidRDefault="00C60BBD" w:rsidP="00516E91">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Zobrazení seznamu tříd a zobrazení detailu jedné třídy</w:t>
            </w:r>
          </w:p>
        </w:tc>
      </w:tr>
      <w:tr w:rsidR="00C60BBD" w:rsidRPr="00EB33B2" w14:paraId="30DC0E9F" w14:textId="77777777" w:rsidTr="00516E91">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2EF2B45A" w14:textId="77777777" w:rsidR="00C60BBD" w:rsidRPr="00B45DB7" w:rsidRDefault="00C60BBD" w:rsidP="00516E91">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ktéři</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2FFDA628" w14:textId="77777777" w:rsidR="00C60BBD" w:rsidRPr="00B45DB7" w:rsidRDefault="00C60BBD" w:rsidP="00516E91">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 informační systém</w:t>
            </w:r>
          </w:p>
        </w:tc>
      </w:tr>
      <w:tr w:rsidR="00C60BBD" w:rsidRPr="00EB33B2" w14:paraId="4741E32E" w14:textId="77777777" w:rsidTr="00516E91">
        <w:trPr>
          <w:trHeight w:val="567"/>
        </w:trPr>
        <w:tc>
          <w:tcPr>
            <w:tcW w:w="2529"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0529A52F" w14:textId="77777777" w:rsidR="00C60BBD" w:rsidRPr="00B45DB7" w:rsidRDefault="00C60BBD" w:rsidP="00516E91">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Podmínky</w:t>
            </w:r>
          </w:p>
        </w:tc>
        <w:tc>
          <w:tcPr>
            <w:tcW w:w="6533" w:type="dxa"/>
            <w:gridSpan w:val="3"/>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auto"/>
            <w:noWrap/>
            <w:vAlign w:val="center"/>
            <w:hideMark/>
          </w:tcPr>
          <w:p w14:paraId="29B2B120" w14:textId="29E428EB" w:rsidR="00C60BBD" w:rsidRPr="00B45DB7" w:rsidRDefault="00C60BBD" w:rsidP="00516E91">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 je přihlášen, uživatel má roli lektora nebo studenta a je autorizován</w:t>
            </w:r>
          </w:p>
        </w:tc>
      </w:tr>
      <w:tr w:rsidR="00C60BBD" w:rsidRPr="00EB33B2" w14:paraId="6D8E465B" w14:textId="77777777" w:rsidTr="00516E91">
        <w:trPr>
          <w:trHeight w:val="567"/>
        </w:trPr>
        <w:tc>
          <w:tcPr>
            <w:tcW w:w="2529" w:type="dxa"/>
            <w:vMerge w:val="restart"/>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hideMark/>
          </w:tcPr>
          <w:p w14:paraId="45B52B49" w14:textId="77777777" w:rsidR="00C60BBD" w:rsidRDefault="00C60BBD" w:rsidP="00516E91">
            <w:pPr>
              <w:spacing w:after="0" w:line="240" w:lineRule="auto"/>
              <w:jc w:val="left"/>
              <w:rPr>
                <w:rFonts w:eastAsia="Times New Roman" w:cstheme="majorHAnsi"/>
                <w:b/>
                <w:bCs/>
                <w:color w:val="000000"/>
                <w:sz w:val="20"/>
                <w:szCs w:val="20"/>
                <w:lang w:eastAsia="cs-CZ"/>
                <w14:numForm w14:val="default"/>
              </w:rPr>
            </w:pPr>
          </w:p>
          <w:p w14:paraId="524A659D" w14:textId="77777777" w:rsidR="00C60BBD" w:rsidRPr="00B45DB7" w:rsidRDefault="00C60BBD" w:rsidP="00516E91">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Základní scénář</w:t>
            </w:r>
          </w:p>
        </w:tc>
        <w:tc>
          <w:tcPr>
            <w:tcW w:w="291"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0B290690" w14:textId="77777777" w:rsidR="00C60BBD" w:rsidRPr="00B45DB7" w:rsidRDefault="00C60BBD" w:rsidP="00516E91">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3FED8393" w14:textId="16156226" w:rsidR="00C60BBD" w:rsidRPr="00B45DB7" w:rsidRDefault="00C60BBD" w:rsidP="00516E91">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15DD8043" w14:textId="5E8D8124" w:rsidR="00C60BBD" w:rsidRPr="00B45DB7" w:rsidRDefault="00C60BBD" w:rsidP="00516E91">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Zobrazí seznam tříd, ve kterých je daný uživatel zapsaný</w:t>
            </w:r>
          </w:p>
        </w:tc>
      </w:tr>
      <w:tr w:rsidR="00C60BBD" w:rsidRPr="00EB33B2" w14:paraId="120876D5" w14:textId="77777777" w:rsidTr="00516E91">
        <w:trPr>
          <w:trHeight w:val="567"/>
        </w:trPr>
        <w:tc>
          <w:tcPr>
            <w:tcW w:w="2529" w:type="dxa"/>
            <w:vMerge/>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tcPr>
          <w:p w14:paraId="062DFDDC" w14:textId="77777777" w:rsidR="00C60BBD" w:rsidRPr="00B45DB7" w:rsidRDefault="00C60BBD" w:rsidP="00C60BBD">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2D708A82" w14:textId="77777777" w:rsidR="00C60BBD" w:rsidRPr="00B45DB7" w:rsidRDefault="00C60BBD" w:rsidP="00C60BBD">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517E6FCC" w14:textId="359DF33D" w:rsidR="00C60BBD" w:rsidRPr="00B45DB7" w:rsidRDefault="00C60BBD" w:rsidP="00C60BBD">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auto"/>
            <w:vAlign w:val="center"/>
          </w:tcPr>
          <w:p w14:paraId="7A93C564" w14:textId="57BF4C97" w:rsidR="00C60BBD" w:rsidRPr="00B45DB7" w:rsidRDefault="00C60BBD" w:rsidP="00C60BBD">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seznam tříd, ve kterých je zapsaný s tlačítkem „Detail“</w:t>
            </w:r>
          </w:p>
        </w:tc>
      </w:tr>
      <w:tr w:rsidR="00C60BBD" w:rsidRPr="00EB33B2" w14:paraId="7D6E62D7" w14:textId="77777777" w:rsidTr="00E200F4">
        <w:trPr>
          <w:trHeight w:val="567"/>
        </w:trPr>
        <w:tc>
          <w:tcPr>
            <w:tcW w:w="2529" w:type="dxa"/>
            <w:vMerge/>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tcPr>
          <w:p w14:paraId="4AC8A66F" w14:textId="77777777" w:rsidR="00C60BBD" w:rsidRPr="00B45DB7" w:rsidRDefault="00C60BBD" w:rsidP="00C60BBD">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tcPr>
          <w:p w14:paraId="0EA5BFFA" w14:textId="09CD3178" w:rsidR="00C60BBD" w:rsidRPr="00B45DB7" w:rsidRDefault="00E200F4" w:rsidP="00C60BBD">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3</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tcPr>
          <w:p w14:paraId="07C29086" w14:textId="4A240BDA" w:rsidR="00C60BBD" w:rsidRDefault="00C60BBD" w:rsidP="00C60BBD">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4E2F08B8" w14:textId="3E3A258C" w:rsidR="00C60BBD" w:rsidRDefault="00C60BBD" w:rsidP="00C60BBD">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Klikne na tlačítko „Detail“</w:t>
            </w:r>
          </w:p>
        </w:tc>
      </w:tr>
      <w:tr w:rsidR="00C60BBD" w:rsidRPr="00EB33B2" w14:paraId="609DAB42" w14:textId="77777777" w:rsidTr="00E200F4">
        <w:trPr>
          <w:trHeight w:val="567"/>
        </w:trPr>
        <w:tc>
          <w:tcPr>
            <w:tcW w:w="2529" w:type="dxa"/>
            <w:vMerge/>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69C37343" w14:textId="77777777" w:rsidR="00C60BBD" w:rsidRPr="00B45DB7" w:rsidRDefault="00C60BBD" w:rsidP="00C60BBD">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0A29BFCA" w14:textId="44435002" w:rsidR="00C60BBD" w:rsidRPr="00B45DB7" w:rsidRDefault="00E200F4" w:rsidP="00C60BBD">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4</w:t>
            </w:r>
          </w:p>
        </w:tc>
        <w:tc>
          <w:tcPr>
            <w:tcW w:w="1843"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7EAF51D1" w14:textId="015342C1" w:rsidR="00C60BBD" w:rsidRPr="00B45DB7" w:rsidRDefault="00C60BBD" w:rsidP="00C60BBD">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auto"/>
            <w:vAlign w:val="center"/>
          </w:tcPr>
          <w:p w14:paraId="26E2A9ED" w14:textId="0A9197F3" w:rsidR="00C60BBD" w:rsidRPr="00B45DB7" w:rsidRDefault="00C60BBD" w:rsidP="00C60BBD">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Zobrazí detail třídy</w:t>
            </w:r>
          </w:p>
        </w:tc>
      </w:tr>
      <w:tr w:rsidR="00683759" w:rsidRPr="00EB33B2" w14:paraId="62B0E0DF" w14:textId="77777777" w:rsidTr="00516E91">
        <w:trPr>
          <w:trHeight w:val="567"/>
        </w:trPr>
        <w:tc>
          <w:tcPr>
            <w:tcW w:w="2529" w:type="dxa"/>
            <w:vMerge w:val="restart"/>
            <w:tcBorders>
              <w:top w:val="single" w:sz="12" w:space="0" w:color="808080" w:themeColor="background1" w:themeShade="80"/>
              <w:left w:val="single" w:sz="12" w:space="0" w:color="808080" w:themeColor="background1" w:themeShade="80"/>
              <w:right w:val="single" w:sz="12" w:space="0" w:color="808080" w:themeColor="background1" w:themeShade="80"/>
            </w:tcBorders>
            <w:shd w:val="clear" w:color="auto" w:fill="F2F2F2" w:themeFill="background1" w:themeFillShade="F2"/>
            <w:noWrap/>
            <w:hideMark/>
          </w:tcPr>
          <w:p w14:paraId="6A6122E4" w14:textId="77777777" w:rsidR="00683759" w:rsidRDefault="00683759" w:rsidP="00683759">
            <w:pPr>
              <w:spacing w:after="0" w:line="240" w:lineRule="auto"/>
              <w:jc w:val="left"/>
              <w:rPr>
                <w:rFonts w:eastAsia="Times New Roman" w:cstheme="majorHAnsi"/>
                <w:b/>
                <w:bCs/>
                <w:color w:val="000000"/>
                <w:sz w:val="20"/>
                <w:szCs w:val="20"/>
                <w:lang w:eastAsia="cs-CZ"/>
                <w14:numForm w14:val="default"/>
              </w:rPr>
            </w:pPr>
          </w:p>
          <w:p w14:paraId="2CC315DD" w14:textId="2B8485B5" w:rsidR="00683759" w:rsidRPr="00B45DB7" w:rsidRDefault="00683759" w:rsidP="00683759">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lternativní scénář</w:t>
            </w:r>
          </w:p>
        </w:tc>
        <w:tc>
          <w:tcPr>
            <w:tcW w:w="291"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532A8A36" w14:textId="2089A12C" w:rsidR="00683759" w:rsidRPr="00B45DB7" w:rsidRDefault="00683759" w:rsidP="00683759">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22052C09" w14:textId="19B2B48D" w:rsidR="00683759" w:rsidRPr="00B45DB7" w:rsidRDefault="00683759" w:rsidP="00683759">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3B7716C2" w14:textId="68BD476A" w:rsidR="00683759" w:rsidRPr="00B45DB7" w:rsidRDefault="00683759" w:rsidP="00683759">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Nezobrazí seznam tříd, uživatel není nikde zapsaný</w:t>
            </w:r>
          </w:p>
        </w:tc>
      </w:tr>
      <w:tr w:rsidR="00683759" w:rsidRPr="00EB33B2" w14:paraId="58F16FC8" w14:textId="77777777" w:rsidTr="00683759">
        <w:trPr>
          <w:trHeight w:val="567"/>
        </w:trPr>
        <w:tc>
          <w:tcPr>
            <w:tcW w:w="2529" w:type="dxa"/>
            <w:vMerge/>
            <w:tcBorders>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36AFC765" w14:textId="77777777" w:rsidR="00683759" w:rsidRPr="00B45DB7" w:rsidRDefault="00683759" w:rsidP="00683759">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10813540" w14:textId="2FB30261" w:rsidR="00683759" w:rsidRPr="00B45DB7" w:rsidRDefault="00683759" w:rsidP="00683759">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47E49DA2" w14:textId="1C6B3495" w:rsidR="00683759" w:rsidRPr="00B45DB7" w:rsidRDefault="00683759" w:rsidP="00683759">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auto"/>
            <w:vAlign w:val="center"/>
          </w:tcPr>
          <w:p w14:paraId="28803156" w14:textId="37555F44" w:rsidR="00683759" w:rsidRPr="00B45DB7" w:rsidRDefault="00683759" w:rsidP="00683759">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prázdný seznam s </w:t>
            </w:r>
            <w:r w:rsidR="00705625">
              <w:rPr>
                <w:rFonts w:eastAsia="Times New Roman" w:cstheme="majorHAnsi"/>
                <w:color w:val="000000"/>
                <w:sz w:val="20"/>
                <w:szCs w:val="20"/>
                <w:lang w:eastAsia="cs-CZ"/>
                <w14:numForm w14:val="default"/>
              </w:rPr>
              <w:t>textem</w:t>
            </w:r>
            <w:r>
              <w:rPr>
                <w:rFonts w:eastAsia="Times New Roman" w:cstheme="majorHAnsi"/>
                <w:color w:val="000000"/>
                <w:sz w:val="20"/>
                <w:szCs w:val="20"/>
                <w:lang w:eastAsia="cs-CZ"/>
                <w14:numForm w14:val="default"/>
              </w:rPr>
              <w:t xml:space="preserve"> „Nejsi zapsaný v žádné třídě“</w:t>
            </w:r>
          </w:p>
        </w:tc>
      </w:tr>
      <w:tr w:rsidR="00683759" w:rsidRPr="00EB33B2" w14:paraId="340D35BC" w14:textId="77777777" w:rsidTr="00355614">
        <w:trPr>
          <w:trHeight w:val="567"/>
        </w:trPr>
        <w:tc>
          <w:tcPr>
            <w:tcW w:w="2529" w:type="dxa"/>
            <w:vMerge w:val="restart"/>
            <w:tcBorders>
              <w:top w:val="single" w:sz="12" w:space="0" w:color="808080" w:themeColor="background1" w:themeShade="80"/>
              <w:left w:val="single" w:sz="12" w:space="0" w:color="808080" w:themeColor="background1" w:themeShade="80"/>
              <w:right w:val="single" w:sz="12" w:space="0" w:color="808080" w:themeColor="background1" w:themeShade="80"/>
            </w:tcBorders>
            <w:shd w:val="clear" w:color="auto" w:fill="F2F2F2" w:themeFill="background1" w:themeFillShade="F2"/>
            <w:noWrap/>
          </w:tcPr>
          <w:p w14:paraId="31A06A07" w14:textId="77777777" w:rsidR="00683759" w:rsidRDefault="00683759" w:rsidP="00683759">
            <w:pPr>
              <w:spacing w:after="0" w:line="240" w:lineRule="auto"/>
              <w:jc w:val="left"/>
              <w:rPr>
                <w:rFonts w:eastAsia="Times New Roman" w:cstheme="majorHAnsi"/>
                <w:b/>
                <w:bCs/>
                <w:color w:val="000000"/>
                <w:sz w:val="20"/>
                <w:szCs w:val="20"/>
                <w:lang w:eastAsia="cs-CZ"/>
                <w14:numForm w14:val="default"/>
              </w:rPr>
            </w:pPr>
          </w:p>
          <w:p w14:paraId="244F1F92" w14:textId="72105293" w:rsidR="00683759" w:rsidRPr="00B45DB7" w:rsidRDefault="00683759" w:rsidP="00683759">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lternativní scénář</w:t>
            </w:r>
          </w:p>
        </w:tc>
        <w:tc>
          <w:tcPr>
            <w:tcW w:w="291" w:type="dxa"/>
            <w:tcBorders>
              <w:top w:val="single" w:sz="12" w:space="0" w:color="808080" w:themeColor="background1" w:themeShade="80"/>
              <w:left w:val="single" w:sz="12" w:space="0" w:color="808080" w:themeColor="background1" w:themeShade="80"/>
              <w:bottom w:val="single" w:sz="2" w:space="0" w:color="808080" w:themeColor="background1" w:themeShade="80"/>
              <w:right w:val="single" w:sz="4" w:space="0" w:color="808080" w:themeColor="background1" w:themeShade="80"/>
            </w:tcBorders>
            <w:shd w:val="clear" w:color="auto" w:fill="F2F2F2" w:themeFill="background1" w:themeFillShade="F2"/>
            <w:noWrap/>
            <w:vAlign w:val="center"/>
          </w:tcPr>
          <w:p w14:paraId="0A7AF6C3" w14:textId="773CCEE7" w:rsidR="00683759" w:rsidRPr="00B45DB7" w:rsidRDefault="00683759" w:rsidP="00683759">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2" w:space="0" w:color="808080" w:themeColor="background1" w:themeShade="80"/>
              <w:right w:val="single" w:sz="4" w:space="0" w:color="808080" w:themeColor="background1" w:themeShade="80"/>
            </w:tcBorders>
            <w:shd w:val="clear" w:color="auto" w:fill="F2F2F2" w:themeFill="background1" w:themeFillShade="F2"/>
            <w:noWrap/>
            <w:vAlign w:val="center"/>
          </w:tcPr>
          <w:p w14:paraId="2A595EB3" w14:textId="72DA7DB5" w:rsidR="00683759" w:rsidRDefault="00683759" w:rsidP="00683759">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12" w:space="0" w:color="808080" w:themeColor="background1" w:themeShade="80"/>
              <w:left w:val="single" w:sz="4" w:space="0" w:color="808080" w:themeColor="background1" w:themeShade="80"/>
              <w:bottom w:val="single" w:sz="2" w:space="0" w:color="808080" w:themeColor="background1" w:themeShade="80"/>
              <w:right w:val="single" w:sz="12" w:space="0" w:color="808080" w:themeColor="background1" w:themeShade="80"/>
            </w:tcBorders>
            <w:shd w:val="clear" w:color="auto" w:fill="F2F2F2" w:themeFill="background1" w:themeFillShade="F2"/>
            <w:vAlign w:val="center"/>
          </w:tcPr>
          <w:p w14:paraId="4192B3EC" w14:textId="017A4057" w:rsidR="00683759" w:rsidRDefault="00683759" w:rsidP="00683759">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 xml:space="preserve">Nezobrazí seznam tříd, </w:t>
            </w:r>
            <w:r w:rsidR="00355614">
              <w:rPr>
                <w:rFonts w:eastAsia="Times New Roman" w:cstheme="majorHAnsi"/>
                <w:color w:val="000000"/>
                <w:sz w:val="20"/>
                <w:szCs w:val="20"/>
                <w:lang w:eastAsia="cs-CZ"/>
                <w14:numForm w14:val="default"/>
              </w:rPr>
              <w:t>z důvodu chyby</w:t>
            </w:r>
          </w:p>
        </w:tc>
      </w:tr>
      <w:tr w:rsidR="00683759" w:rsidRPr="00EB33B2" w14:paraId="0E2F8E43" w14:textId="77777777" w:rsidTr="00683759">
        <w:trPr>
          <w:trHeight w:val="567"/>
        </w:trPr>
        <w:tc>
          <w:tcPr>
            <w:tcW w:w="2529" w:type="dxa"/>
            <w:vMerge/>
            <w:tcBorders>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43069D31" w14:textId="77777777" w:rsidR="00683759" w:rsidRDefault="00683759" w:rsidP="00683759">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2"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6FC9280E" w14:textId="51715ADC" w:rsidR="00683759" w:rsidRPr="00B45DB7" w:rsidRDefault="00683759" w:rsidP="00683759">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2"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13129753" w14:textId="04B77E72" w:rsidR="00683759" w:rsidRDefault="00683759" w:rsidP="00683759">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2"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auto"/>
            <w:vAlign w:val="center"/>
          </w:tcPr>
          <w:p w14:paraId="4B4416E8" w14:textId="16A61A7F" w:rsidR="00683759" w:rsidRDefault="00683759" w:rsidP="00683759">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 xml:space="preserve">Vidí </w:t>
            </w:r>
            <w:r w:rsidR="00355614">
              <w:rPr>
                <w:rFonts w:eastAsia="Times New Roman" w:cstheme="majorHAnsi"/>
                <w:color w:val="000000"/>
                <w:sz w:val="20"/>
                <w:szCs w:val="20"/>
                <w:lang w:eastAsia="cs-CZ"/>
                <w14:numForm w14:val="default"/>
              </w:rPr>
              <w:t>chybovou hlášku</w:t>
            </w:r>
          </w:p>
        </w:tc>
      </w:tr>
    </w:tbl>
    <w:p w14:paraId="0013EAAB" w14:textId="77777777" w:rsidR="00BB5E87" w:rsidRDefault="00BB5E87" w:rsidP="006D2806"/>
    <w:tbl>
      <w:tblPr>
        <w:tblW w:w="9062" w:type="dxa"/>
        <w:tblCellMar>
          <w:left w:w="70" w:type="dxa"/>
          <w:right w:w="70" w:type="dxa"/>
        </w:tblCellMar>
        <w:tblLook w:val="04A0" w:firstRow="1" w:lastRow="0" w:firstColumn="1" w:lastColumn="0" w:noHBand="0" w:noVBand="1"/>
      </w:tblPr>
      <w:tblGrid>
        <w:gridCol w:w="2529"/>
        <w:gridCol w:w="291"/>
        <w:gridCol w:w="1843"/>
        <w:gridCol w:w="4399"/>
      </w:tblGrid>
      <w:tr w:rsidR="008663F4" w:rsidRPr="00EB33B2" w14:paraId="39451D2D" w14:textId="77777777" w:rsidTr="00C406BF">
        <w:trPr>
          <w:trHeight w:val="567"/>
        </w:trPr>
        <w:tc>
          <w:tcPr>
            <w:tcW w:w="9062" w:type="dxa"/>
            <w:gridSpan w:val="4"/>
            <w:tc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632C65AA" w14:textId="511F42F8" w:rsidR="008663F4" w:rsidRPr="00B45DB7" w:rsidRDefault="008663F4" w:rsidP="00C406BF">
            <w:pPr>
              <w:spacing w:after="0" w:line="240" w:lineRule="auto"/>
              <w:jc w:val="center"/>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 xml:space="preserve">Testovací scénář - </w:t>
            </w:r>
            <w:r>
              <w:rPr>
                <w:rFonts w:eastAsia="Times New Roman" w:cstheme="majorHAnsi"/>
                <w:b/>
                <w:bCs/>
                <w:color w:val="000000"/>
                <w:sz w:val="20"/>
                <w:szCs w:val="20"/>
                <w:lang w:eastAsia="cs-CZ"/>
                <w14:numForm w14:val="default"/>
              </w:rPr>
              <w:t>5</w:t>
            </w:r>
          </w:p>
        </w:tc>
      </w:tr>
      <w:tr w:rsidR="008663F4" w:rsidRPr="00EB33B2" w14:paraId="0FFF9D19" w14:textId="77777777" w:rsidTr="00C406BF">
        <w:trPr>
          <w:trHeight w:val="567"/>
        </w:trPr>
        <w:tc>
          <w:tcPr>
            <w:tcW w:w="2529"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2B7D08D6"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Název scénáře</w:t>
            </w:r>
          </w:p>
        </w:tc>
        <w:tc>
          <w:tcPr>
            <w:tcW w:w="6533" w:type="dxa"/>
            <w:gridSpan w:val="3"/>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76C8CA23" w14:textId="0944B256" w:rsidR="008663F4" w:rsidRPr="00C60BBD" w:rsidRDefault="008663F4" w:rsidP="00C406BF">
            <w:pPr>
              <w:spacing w:after="0"/>
              <w:jc w:val="left"/>
              <w:rPr>
                <w:sz w:val="20"/>
                <w:szCs w:val="20"/>
              </w:rPr>
            </w:pPr>
            <w:r w:rsidRPr="00C60BBD">
              <w:rPr>
                <w:sz w:val="20"/>
                <w:szCs w:val="20"/>
              </w:rPr>
              <w:t xml:space="preserve">Zobrazení </w:t>
            </w:r>
            <w:r>
              <w:rPr>
                <w:sz w:val="20"/>
                <w:szCs w:val="20"/>
              </w:rPr>
              <w:t>rozvrhu uživatele</w:t>
            </w:r>
          </w:p>
        </w:tc>
      </w:tr>
      <w:tr w:rsidR="008663F4" w:rsidRPr="00EB33B2" w14:paraId="595FFDD9" w14:textId="77777777" w:rsidTr="00C406BF">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5C3A8FA3"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Stránky a komponenty</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4DA54BF6" w14:textId="18A4BB43"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Stránka rozvrhů</w:t>
            </w:r>
          </w:p>
        </w:tc>
      </w:tr>
      <w:tr w:rsidR="008663F4" w:rsidRPr="00EB33B2" w14:paraId="477D6751" w14:textId="77777777" w:rsidTr="00C406BF">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529A53BC"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Cíl scénáře</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058B2E57" w14:textId="35BE8B3E"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Zobrazení rozvrhu uživatele</w:t>
            </w:r>
          </w:p>
        </w:tc>
      </w:tr>
      <w:tr w:rsidR="008663F4" w:rsidRPr="00EB33B2" w14:paraId="0E0AB32E" w14:textId="77777777" w:rsidTr="00C406BF">
        <w:trPr>
          <w:trHeight w:val="567"/>
        </w:trPr>
        <w:tc>
          <w:tcPr>
            <w:tcW w:w="2529"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30F1729B"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ktéři</w:t>
            </w:r>
          </w:p>
        </w:tc>
        <w:tc>
          <w:tcPr>
            <w:tcW w:w="6533" w:type="dxa"/>
            <w:gridSpan w:val="3"/>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auto"/>
            <w:noWrap/>
            <w:vAlign w:val="center"/>
            <w:hideMark/>
          </w:tcPr>
          <w:p w14:paraId="39C67887"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 informační systém</w:t>
            </w:r>
          </w:p>
        </w:tc>
      </w:tr>
      <w:tr w:rsidR="008663F4" w:rsidRPr="00EB33B2" w14:paraId="1EC37D0D" w14:textId="77777777" w:rsidTr="00C406BF">
        <w:trPr>
          <w:trHeight w:val="567"/>
        </w:trPr>
        <w:tc>
          <w:tcPr>
            <w:tcW w:w="2529"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hideMark/>
          </w:tcPr>
          <w:p w14:paraId="4B88A0E9"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Podmínky</w:t>
            </w:r>
          </w:p>
        </w:tc>
        <w:tc>
          <w:tcPr>
            <w:tcW w:w="6533" w:type="dxa"/>
            <w:gridSpan w:val="3"/>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auto"/>
            <w:noWrap/>
            <w:vAlign w:val="center"/>
            <w:hideMark/>
          </w:tcPr>
          <w:p w14:paraId="5391E322"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 je přihlášen, uživatel má roli lektora nebo studenta a je autorizován</w:t>
            </w:r>
          </w:p>
        </w:tc>
      </w:tr>
      <w:tr w:rsidR="008663F4" w:rsidRPr="00EB33B2" w14:paraId="0D5006F7" w14:textId="77777777" w:rsidTr="00C406BF">
        <w:trPr>
          <w:trHeight w:val="567"/>
        </w:trPr>
        <w:tc>
          <w:tcPr>
            <w:tcW w:w="2529" w:type="dxa"/>
            <w:vMerge w:val="restart"/>
            <w:tcBorders>
              <w:top w:val="single" w:sz="12"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hideMark/>
          </w:tcPr>
          <w:p w14:paraId="4CA10C33" w14:textId="77777777" w:rsidR="008663F4" w:rsidRDefault="008663F4" w:rsidP="00C406BF">
            <w:pPr>
              <w:spacing w:after="0" w:line="240" w:lineRule="auto"/>
              <w:jc w:val="left"/>
              <w:rPr>
                <w:rFonts w:eastAsia="Times New Roman" w:cstheme="majorHAnsi"/>
                <w:b/>
                <w:bCs/>
                <w:color w:val="000000"/>
                <w:sz w:val="20"/>
                <w:szCs w:val="20"/>
                <w:lang w:eastAsia="cs-CZ"/>
                <w14:numForm w14:val="default"/>
              </w:rPr>
            </w:pPr>
          </w:p>
          <w:p w14:paraId="595DEE5F"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Základní scénář</w:t>
            </w:r>
          </w:p>
        </w:tc>
        <w:tc>
          <w:tcPr>
            <w:tcW w:w="291"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038E974B"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104ED77D"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3BAD9593" w14:textId="1768E0A8"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Zobrazí domácí obrazovku</w:t>
            </w:r>
          </w:p>
        </w:tc>
      </w:tr>
      <w:tr w:rsidR="008663F4" w:rsidRPr="00EB33B2" w14:paraId="07620783" w14:textId="77777777" w:rsidTr="00C406BF">
        <w:trPr>
          <w:trHeight w:val="567"/>
        </w:trPr>
        <w:tc>
          <w:tcPr>
            <w:tcW w:w="2529" w:type="dxa"/>
            <w:vMerge/>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tcPr>
          <w:p w14:paraId="5227EE0C"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60E424AA"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2B5F7396"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auto"/>
            <w:vAlign w:val="center"/>
          </w:tcPr>
          <w:p w14:paraId="07E21591" w14:textId="6BAF40C9"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domácí obrazovku“</w:t>
            </w:r>
          </w:p>
        </w:tc>
      </w:tr>
      <w:tr w:rsidR="008663F4" w:rsidRPr="00EB33B2" w14:paraId="1107F7A8" w14:textId="77777777" w:rsidTr="00C406BF">
        <w:trPr>
          <w:trHeight w:val="567"/>
        </w:trPr>
        <w:tc>
          <w:tcPr>
            <w:tcW w:w="2529" w:type="dxa"/>
            <w:vMerge/>
            <w:tcBorders>
              <w:top w:val="single" w:sz="4" w:space="0" w:color="808080" w:themeColor="background1" w:themeShade="80"/>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noWrap/>
            <w:vAlign w:val="center"/>
          </w:tcPr>
          <w:p w14:paraId="56C6EA08"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tcPr>
          <w:p w14:paraId="280D0CA6"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3</w:t>
            </w:r>
          </w:p>
        </w:tc>
        <w:tc>
          <w:tcPr>
            <w:tcW w:w="184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tcPr>
          <w:p w14:paraId="17AB0AAF" w14:textId="77777777" w:rsidR="008663F4"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17C58EE7" w14:textId="1B16F150" w:rsidR="008663F4"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Klikne na tlačítko „Rozvrhy“</w:t>
            </w:r>
          </w:p>
        </w:tc>
      </w:tr>
      <w:tr w:rsidR="008663F4" w:rsidRPr="00EB33B2" w14:paraId="167CE3FE" w14:textId="77777777" w:rsidTr="00C406BF">
        <w:trPr>
          <w:trHeight w:val="567"/>
        </w:trPr>
        <w:tc>
          <w:tcPr>
            <w:tcW w:w="2529" w:type="dxa"/>
            <w:vMerge/>
            <w:tcBorders>
              <w:top w:val="single" w:sz="4"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79B4A34C"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21E98E73"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4</w:t>
            </w:r>
          </w:p>
        </w:tc>
        <w:tc>
          <w:tcPr>
            <w:tcW w:w="1843"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180AA4BA"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auto"/>
            <w:vAlign w:val="center"/>
          </w:tcPr>
          <w:p w14:paraId="6B5E29F7" w14:textId="7F14614E"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Zobrazí týdenní rozvrh s lekcemi daného uživatele</w:t>
            </w:r>
          </w:p>
        </w:tc>
      </w:tr>
      <w:tr w:rsidR="008663F4" w:rsidRPr="00EB33B2" w14:paraId="607FB04C" w14:textId="77777777" w:rsidTr="00C406BF">
        <w:trPr>
          <w:trHeight w:val="567"/>
        </w:trPr>
        <w:tc>
          <w:tcPr>
            <w:tcW w:w="2529" w:type="dxa"/>
            <w:vMerge w:val="restart"/>
            <w:tcBorders>
              <w:top w:val="single" w:sz="12" w:space="0" w:color="808080" w:themeColor="background1" w:themeShade="80"/>
              <w:left w:val="single" w:sz="12" w:space="0" w:color="808080" w:themeColor="background1" w:themeShade="80"/>
              <w:right w:val="single" w:sz="12" w:space="0" w:color="808080" w:themeColor="background1" w:themeShade="80"/>
            </w:tcBorders>
            <w:shd w:val="clear" w:color="auto" w:fill="F2F2F2" w:themeFill="background1" w:themeFillShade="F2"/>
            <w:noWrap/>
            <w:hideMark/>
          </w:tcPr>
          <w:p w14:paraId="5043331B" w14:textId="77777777" w:rsidR="008663F4" w:rsidRDefault="008663F4" w:rsidP="00C406BF">
            <w:pPr>
              <w:spacing w:after="0" w:line="240" w:lineRule="auto"/>
              <w:jc w:val="left"/>
              <w:rPr>
                <w:rFonts w:eastAsia="Times New Roman" w:cstheme="majorHAnsi"/>
                <w:b/>
                <w:bCs/>
                <w:color w:val="000000"/>
                <w:sz w:val="20"/>
                <w:szCs w:val="20"/>
                <w:lang w:eastAsia="cs-CZ"/>
                <w14:numForm w14:val="default"/>
              </w:rPr>
            </w:pPr>
          </w:p>
          <w:p w14:paraId="3D0C769D"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lternativní scénář</w:t>
            </w:r>
          </w:p>
        </w:tc>
        <w:tc>
          <w:tcPr>
            <w:tcW w:w="291" w:type="dxa"/>
            <w:tcBorders>
              <w:top w:val="single" w:sz="12" w:space="0" w:color="808080" w:themeColor="background1" w:themeShade="80"/>
              <w:left w:val="single" w:sz="12"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222F3CC7"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2F2F2" w:themeFill="background1" w:themeFillShade="F2"/>
            <w:noWrap/>
            <w:vAlign w:val="center"/>
            <w:hideMark/>
          </w:tcPr>
          <w:p w14:paraId="093B6CAC"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12" w:space="0" w:color="808080" w:themeColor="background1" w:themeShade="80"/>
              <w:left w:val="single" w:sz="4" w:space="0" w:color="808080" w:themeColor="background1" w:themeShade="80"/>
              <w:bottom w:val="single" w:sz="4" w:space="0" w:color="808080" w:themeColor="background1" w:themeShade="80"/>
              <w:right w:val="single" w:sz="12" w:space="0" w:color="808080" w:themeColor="background1" w:themeShade="80"/>
            </w:tcBorders>
            <w:shd w:val="clear" w:color="auto" w:fill="F2F2F2" w:themeFill="background1" w:themeFillShade="F2"/>
            <w:vAlign w:val="center"/>
          </w:tcPr>
          <w:p w14:paraId="47C4B5CF" w14:textId="0F04AF22"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Zobrazí prázdný rozvrh</w:t>
            </w:r>
          </w:p>
        </w:tc>
      </w:tr>
      <w:tr w:rsidR="008663F4" w:rsidRPr="00EB33B2" w14:paraId="1C852CF6" w14:textId="77777777" w:rsidTr="00C406BF">
        <w:trPr>
          <w:trHeight w:val="567"/>
        </w:trPr>
        <w:tc>
          <w:tcPr>
            <w:tcW w:w="2529" w:type="dxa"/>
            <w:vMerge/>
            <w:tcBorders>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1D9B353E"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4"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665658FF"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19A127CC"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4"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auto"/>
            <w:vAlign w:val="center"/>
          </w:tcPr>
          <w:p w14:paraId="56808BEF" w14:textId="2F7EC314"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prázdný seznam s textem „Nemáš žádnou lekci tento týden.“</w:t>
            </w:r>
          </w:p>
        </w:tc>
      </w:tr>
      <w:tr w:rsidR="008663F4" w:rsidRPr="00EB33B2" w14:paraId="6B9140A4" w14:textId="77777777" w:rsidTr="00C406BF">
        <w:trPr>
          <w:trHeight w:val="567"/>
        </w:trPr>
        <w:tc>
          <w:tcPr>
            <w:tcW w:w="2529" w:type="dxa"/>
            <w:vMerge w:val="restart"/>
            <w:tcBorders>
              <w:top w:val="single" w:sz="12" w:space="0" w:color="808080" w:themeColor="background1" w:themeShade="80"/>
              <w:left w:val="single" w:sz="12" w:space="0" w:color="808080" w:themeColor="background1" w:themeShade="80"/>
              <w:right w:val="single" w:sz="12" w:space="0" w:color="808080" w:themeColor="background1" w:themeShade="80"/>
            </w:tcBorders>
            <w:shd w:val="clear" w:color="auto" w:fill="F2F2F2" w:themeFill="background1" w:themeFillShade="F2"/>
            <w:noWrap/>
          </w:tcPr>
          <w:p w14:paraId="3C1AAABD" w14:textId="77777777" w:rsidR="008663F4" w:rsidRDefault="008663F4" w:rsidP="00C406BF">
            <w:pPr>
              <w:spacing w:after="0" w:line="240" w:lineRule="auto"/>
              <w:jc w:val="left"/>
              <w:rPr>
                <w:rFonts w:eastAsia="Times New Roman" w:cstheme="majorHAnsi"/>
                <w:b/>
                <w:bCs/>
                <w:color w:val="000000"/>
                <w:sz w:val="20"/>
                <w:szCs w:val="20"/>
                <w:lang w:eastAsia="cs-CZ"/>
                <w14:numForm w14:val="default"/>
              </w:rPr>
            </w:pPr>
          </w:p>
          <w:p w14:paraId="6614F88A" w14:textId="77777777" w:rsidR="008663F4" w:rsidRPr="00B45DB7" w:rsidRDefault="008663F4" w:rsidP="00C406BF">
            <w:pPr>
              <w:spacing w:after="0" w:line="240" w:lineRule="auto"/>
              <w:jc w:val="left"/>
              <w:rPr>
                <w:rFonts w:eastAsia="Times New Roman" w:cstheme="majorHAnsi"/>
                <w:b/>
                <w:bCs/>
                <w:color w:val="000000"/>
                <w:sz w:val="20"/>
                <w:szCs w:val="20"/>
                <w:lang w:eastAsia="cs-CZ"/>
                <w14:numForm w14:val="default"/>
              </w:rPr>
            </w:pPr>
            <w:r w:rsidRPr="00B45DB7">
              <w:rPr>
                <w:rFonts w:eastAsia="Times New Roman" w:cstheme="majorHAnsi"/>
                <w:b/>
                <w:bCs/>
                <w:color w:val="000000"/>
                <w:sz w:val="20"/>
                <w:szCs w:val="20"/>
                <w:lang w:eastAsia="cs-CZ"/>
                <w14:numForm w14:val="default"/>
              </w:rPr>
              <w:t>Alternativní scénář</w:t>
            </w:r>
          </w:p>
        </w:tc>
        <w:tc>
          <w:tcPr>
            <w:tcW w:w="291" w:type="dxa"/>
            <w:tcBorders>
              <w:top w:val="single" w:sz="12" w:space="0" w:color="808080" w:themeColor="background1" w:themeShade="80"/>
              <w:left w:val="single" w:sz="12" w:space="0" w:color="808080" w:themeColor="background1" w:themeShade="80"/>
              <w:bottom w:val="single" w:sz="2" w:space="0" w:color="808080" w:themeColor="background1" w:themeShade="80"/>
              <w:right w:val="single" w:sz="4" w:space="0" w:color="808080" w:themeColor="background1" w:themeShade="80"/>
            </w:tcBorders>
            <w:shd w:val="clear" w:color="auto" w:fill="F2F2F2" w:themeFill="background1" w:themeFillShade="F2"/>
            <w:noWrap/>
            <w:vAlign w:val="center"/>
          </w:tcPr>
          <w:p w14:paraId="4D8FA4D7"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1</w:t>
            </w:r>
          </w:p>
        </w:tc>
        <w:tc>
          <w:tcPr>
            <w:tcW w:w="1843" w:type="dxa"/>
            <w:tcBorders>
              <w:top w:val="single" w:sz="12" w:space="0" w:color="808080" w:themeColor="background1" w:themeShade="80"/>
              <w:left w:val="single" w:sz="4" w:space="0" w:color="808080" w:themeColor="background1" w:themeShade="80"/>
              <w:bottom w:val="single" w:sz="2" w:space="0" w:color="808080" w:themeColor="background1" w:themeShade="80"/>
              <w:right w:val="single" w:sz="4" w:space="0" w:color="808080" w:themeColor="background1" w:themeShade="80"/>
            </w:tcBorders>
            <w:shd w:val="clear" w:color="auto" w:fill="F2F2F2" w:themeFill="background1" w:themeFillShade="F2"/>
            <w:noWrap/>
            <w:vAlign w:val="center"/>
          </w:tcPr>
          <w:p w14:paraId="1AB3BCBA" w14:textId="77777777" w:rsidR="008663F4"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IS</w:t>
            </w:r>
          </w:p>
        </w:tc>
        <w:tc>
          <w:tcPr>
            <w:tcW w:w="4399" w:type="dxa"/>
            <w:tcBorders>
              <w:top w:val="single" w:sz="12" w:space="0" w:color="808080" w:themeColor="background1" w:themeShade="80"/>
              <w:left w:val="single" w:sz="4" w:space="0" w:color="808080" w:themeColor="background1" w:themeShade="80"/>
              <w:bottom w:val="single" w:sz="2" w:space="0" w:color="808080" w:themeColor="background1" w:themeShade="80"/>
              <w:right w:val="single" w:sz="12" w:space="0" w:color="808080" w:themeColor="background1" w:themeShade="80"/>
            </w:tcBorders>
            <w:shd w:val="clear" w:color="auto" w:fill="F2F2F2" w:themeFill="background1" w:themeFillShade="F2"/>
            <w:vAlign w:val="center"/>
          </w:tcPr>
          <w:p w14:paraId="7C5BDF44" w14:textId="1D45188C" w:rsidR="008663F4"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Nezobrazí rozvrh, z důvodu chyby</w:t>
            </w:r>
          </w:p>
        </w:tc>
      </w:tr>
      <w:tr w:rsidR="008663F4" w:rsidRPr="00EB33B2" w14:paraId="626CF873" w14:textId="77777777" w:rsidTr="00C406BF">
        <w:trPr>
          <w:trHeight w:val="567"/>
        </w:trPr>
        <w:tc>
          <w:tcPr>
            <w:tcW w:w="2529" w:type="dxa"/>
            <w:vMerge/>
            <w:tcBorders>
              <w:left w:val="single" w:sz="12" w:space="0" w:color="808080" w:themeColor="background1" w:themeShade="80"/>
              <w:bottom w:val="single" w:sz="12" w:space="0" w:color="808080" w:themeColor="background1" w:themeShade="80"/>
              <w:right w:val="single" w:sz="12" w:space="0" w:color="808080" w:themeColor="background1" w:themeShade="80"/>
            </w:tcBorders>
            <w:shd w:val="clear" w:color="auto" w:fill="F2F2F2" w:themeFill="background1" w:themeFillShade="F2"/>
            <w:noWrap/>
            <w:vAlign w:val="center"/>
          </w:tcPr>
          <w:p w14:paraId="3E69C70B" w14:textId="77777777" w:rsidR="008663F4" w:rsidRDefault="008663F4" w:rsidP="00C406BF">
            <w:pPr>
              <w:spacing w:after="0" w:line="240" w:lineRule="auto"/>
              <w:jc w:val="left"/>
              <w:rPr>
                <w:rFonts w:eastAsia="Times New Roman" w:cstheme="majorHAnsi"/>
                <w:b/>
                <w:bCs/>
                <w:color w:val="000000"/>
                <w:sz w:val="20"/>
                <w:szCs w:val="20"/>
                <w:lang w:eastAsia="cs-CZ"/>
                <w14:numForm w14:val="default"/>
              </w:rPr>
            </w:pPr>
          </w:p>
        </w:tc>
        <w:tc>
          <w:tcPr>
            <w:tcW w:w="291" w:type="dxa"/>
            <w:tcBorders>
              <w:top w:val="single" w:sz="2" w:space="0" w:color="808080" w:themeColor="background1" w:themeShade="80"/>
              <w:left w:val="single" w:sz="12"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7B05C763" w14:textId="77777777" w:rsidR="008663F4" w:rsidRPr="00B45DB7" w:rsidRDefault="008663F4" w:rsidP="00C406BF">
            <w:pPr>
              <w:spacing w:after="0" w:line="240" w:lineRule="auto"/>
              <w:jc w:val="left"/>
              <w:rPr>
                <w:rFonts w:eastAsia="Times New Roman" w:cstheme="majorHAnsi"/>
                <w:color w:val="000000"/>
                <w:sz w:val="20"/>
                <w:szCs w:val="20"/>
                <w:lang w:eastAsia="cs-CZ"/>
                <w14:numForm w14:val="default"/>
              </w:rPr>
            </w:pPr>
            <w:r w:rsidRPr="00B45DB7">
              <w:rPr>
                <w:rFonts w:eastAsia="Times New Roman" w:cstheme="majorHAnsi"/>
                <w:color w:val="000000"/>
                <w:sz w:val="20"/>
                <w:szCs w:val="20"/>
                <w:lang w:eastAsia="cs-CZ"/>
                <w14:numForm w14:val="default"/>
              </w:rPr>
              <w:t>2</w:t>
            </w:r>
          </w:p>
        </w:tc>
        <w:tc>
          <w:tcPr>
            <w:tcW w:w="1843" w:type="dxa"/>
            <w:tcBorders>
              <w:top w:val="single" w:sz="2" w:space="0" w:color="808080" w:themeColor="background1" w:themeShade="80"/>
              <w:left w:val="single" w:sz="4" w:space="0" w:color="808080" w:themeColor="background1" w:themeShade="80"/>
              <w:bottom w:val="single" w:sz="12" w:space="0" w:color="808080" w:themeColor="background1" w:themeShade="80"/>
              <w:right w:val="single" w:sz="4" w:space="0" w:color="808080" w:themeColor="background1" w:themeShade="80"/>
            </w:tcBorders>
            <w:shd w:val="clear" w:color="auto" w:fill="auto"/>
            <w:noWrap/>
            <w:vAlign w:val="center"/>
          </w:tcPr>
          <w:p w14:paraId="27BF0B5D" w14:textId="77777777" w:rsidR="008663F4"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Uživatel</w:t>
            </w:r>
          </w:p>
        </w:tc>
        <w:tc>
          <w:tcPr>
            <w:tcW w:w="4399" w:type="dxa"/>
            <w:tcBorders>
              <w:top w:val="single" w:sz="2" w:space="0" w:color="808080" w:themeColor="background1" w:themeShade="80"/>
              <w:left w:val="single" w:sz="4" w:space="0" w:color="808080" w:themeColor="background1" w:themeShade="80"/>
              <w:bottom w:val="single" w:sz="12" w:space="0" w:color="808080" w:themeColor="background1" w:themeShade="80"/>
              <w:right w:val="single" w:sz="12" w:space="0" w:color="808080" w:themeColor="background1" w:themeShade="80"/>
            </w:tcBorders>
            <w:shd w:val="clear" w:color="auto" w:fill="auto"/>
            <w:vAlign w:val="center"/>
          </w:tcPr>
          <w:p w14:paraId="6723C5ED" w14:textId="77777777" w:rsidR="008663F4" w:rsidRDefault="008663F4" w:rsidP="00C406BF">
            <w:pPr>
              <w:spacing w:after="0" w:line="240" w:lineRule="auto"/>
              <w:jc w:val="left"/>
              <w:rPr>
                <w:rFonts w:eastAsia="Times New Roman" w:cstheme="majorHAnsi"/>
                <w:color w:val="000000"/>
                <w:sz w:val="20"/>
                <w:szCs w:val="20"/>
                <w:lang w:eastAsia="cs-CZ"/>
                <w14:numForm w14:val="default"/>
              </w:rPr>
            </w:pPr>
            <w:r>
              <w:rPr>
                <w:rFonts w:eastAsia="Times New Roman" w:cstheme="majorHAnsi"/>
                <w:color w:val="000000"/>
                <w:sz w:val="20"/>
                <w:szCs w:val="20"/>
                <w:lang w:eastAsia="cs-CZ"/>
                <w14:numForm w14:val="default"/>
              </w:rPr>
              <w:t>Vidí chybovou hlášku</w:t>
            </w:r>
          </w:p>
        </w:tc>
      </w:tr>
    </w:tbl>
    <w:p w14:paraId="72C74EF1" w14:textId="77777777" w:rsidR="008663F4" w:rsidRDefault="008663F4" w:rsidP="006D2806"/>
    <w:p w14:paraId="53AA09A9" w14:textId="625FA265" w:rsidR="000552F7" w:rsidRDefault="000552F7" w:rsidP="000552F7">
      <w:pPr>
        <w:pStyle w:val="Nadpis2plohy"/>
      </w:pPr>
      <w:bookmarkStart w:id="145" w:name="_Toc151662779"/>
      <w:r>
        <w:lastRenderedPageBreak/>
        <w:t>Ukázky výsledné aplikace</w:t>
      </w:r>
      <w:bookmarkEnd w:id="145"/>
    </w:p>
    <w:p w14:paraId="05DF5F7B" w14:textId="77777777" w:rsidR="000552F7" w:rsidRDefault="000552F7" w:rsidP="000552F7">
      <w:pPr>
        <w:keepNext/>
      </w:pPr>
      <w:r w:rsidRPr="000552F7">
        <w:rPr>
          <w:noProof/>
        </w:rPr>
        <w:drawing>
          <wp:inline distT="0" distB="0" distL="0" distR="0" wp14:anchorId="09C8A26E" wp14:editId="12726BF9">
            <wp:extent cx="5579110" cy="2686050"/>
            <wp:effectExtent l="0" t="0" r="2540" b="0"/>
            <wp:docPr id="114352007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520071" name=""/>
                    <pic:cNvPicPr/>
                  </pic:nvPicPr>
                  <pic:blipFill>
                    <a:blip r:embed="rId49"/>
                    <a:stretch>
                      <a:fillRect/>
                    </a:stretch>
                  </pic:blipFill>
                  <pic:spPr>
                    <a:xfrm>
                      <a:off x="0" y="0"/>
                      <a:ext cx="5579110" cy="2686050"/>
                    </a:xfrm>
                    <a:prstGeom prst="rect">
                      <a:avLst/>
                    </a:prstGeom>
                  </pic:spPr>
                </pic:pic>
              </a:graphicData>
            </a:graphic>
          </wp:inline>
        </w:drawing>
      </w:r>
    </w:p>
    <w:p w14:paraId="655EA5E8" w14:textId="0318434D" w:rsidR="000552F7" w:rsidRDefault="000552F7" w:rsidP="000552F7">
      <w:pPr>
        <w:pStyle w:val="Titulek"/>
        <w:jc w:val="center"/>
      </w:pPr>
      <w:bookmarkStart w:id="146" w:name="_Toc138777374"/>
      <w:bookmarkStart w:id="147" w:name="_Toc151662800"/>
      <w:r>
        <w:t xml:space="preserve">Obrázek </w:t>
      </w:r>
      <w:fldSimple w:instr=" SEQ Obrázek \* ARABIC ">
        <w:r w:rsidR="00810B71">
          <w:rPr>
            <w:noProof/>
          </w:rPr>
          <w:t>21</w:t>
        </w:r>
      </w:fldSimple>
      <w:r>
        <w:t xml:space="preserve"> - Seznam tříd</w:t>
      </w:r>
      <w:r w:rsidR="00B21422">
        <w:t xml:space="preserve"> (zdroj: autor)</w:t>
      </w:r>
      <w:bookmarkEnd w:id="146"/>
      <w:bookmarkEnd w:id="147"/>
    </w:p>
    <w:p w14:paraId="1E72DD2F" w14:textId="77777777" w:rsidR="000552F7" w:rsidRDefault="000552F7" w:rsidP="000552F7">
      <w:pPr>
        <w:keepNext/>
      </w:pPr>
      <w:r w:rsidRPr="000552F7">
        <w:rPr>
          <w:noProof/>
        </w:rPr>
        <w:drawing>
          <wp:inline distT="0" distB="0" distL="0" distR="0" wp14:anchorId="2B88A63B" wp14:editId="3A64BCF7">
            <wp:extent cx="5579110" cy="2700655"/>
            <wp:effectExtent l="0" t="0" r="2540" b="4445"/>
            <wp:docPr id="1126651143"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51143" name=""/>
                    <pic:cNvPicPr/>
                  </pic:nvPicPr>
                  <pic:blipFill>
                    <a:blip r:embed="rId50"/>
                    <a:stretch>
                      <a:fillRect/>
                    </a:stretch>
                  </pic:blipFill>
                  <pic:spPr>
                    <a:xfrm>
                      <a:off x="0" y="0"/>
                      <a:ext cx="5579110" cy="2700655"/>
                    </a:xfrm>
                    <a:prstGeom prst="rect">
                      <a:avLst/>
                    </a:prstGeom>
                  </pic:spPr>
                </pic:pic>
              </a:graphicData>
            </a:graphic>
          </wp:inline>
        </w:drawing>
      </w:r>
    </w:p>
    <w:p w14:paraId="54A2ABB4" w14:textId="77763154" w:rsidR="000552F7" w:rsidRDefault="000552F7" w:rsidP="00822E7E">
      <w:pPr>
        <w:pStyle w:val="Titulek"/>
        <w:jc w:val="center"/>
      </w:pPr>
      <w:bookmarkStart w:id="148" w:name="_Toc138777375"/>
      <w:bookmarkStart w:id="149" w:name="_Toc151662801"/>
      <w:r>
        <w:t xml:space="preserve">Obrázek </w:t>
      </w:r>
      <w:fldSimple w:instr=" SEQ Obrázek \* ARABIC ">
        <w:r w:rsidR="00810B71">
          <w:rPr>
            <w:noProof/>
          </w:rPr>
          <w:t>22</w:t>
        </w:r>
      </w:fldSimple>
      <w:r>
        <w:t xml:space="preserve"> - Detail lekce</w:t>
      </w:r>
      <w:r w:rsidR="00B21422">
        <w:t xml:space="preserve"> (zdroj: autor)</w:t>
      </w:r>
      <w:bookmarkEnd w:id="148"/>
      <w:bookmarkEnd w:id="149"/>
    </w:p>
    <w:p w14:paraId="3D95C98D" w14:textId="77777777" w:rsidR="000552F7" w:rsidRDefault="000552F7" w:rsidP="000552F7">
      <w:pPr>
        <w:keepNext/>
      </w:pPr>
      <w:r w:rsidRPr="000552F7">
        <w:rPr>
          <w:noProof/>
        </w:rPr>
        <w:lastRenderedPageBreak/>
        <w:drawing>
          <wp:inline distT="0" distB="0" distL="0" distR="0" wp14:anchorId="54D1E814" wp14:editId="2885F886">
            <wp:extent cx="5579110" cy="2579370"/>
            <wp:effectExtent l="0" t="0" r="2540" b="0"/>
            <wp:docPr id="279868329" name="Obrázek 1" descr="Obsah obrázku stůl&#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68329" name="Obrázek 1" descr="Obsah obrázku stůl&#10;&#10;Popis byl vytvořen automaticky"/>
                    <pic:cNvPicPr/>
                  </pic:nvPicPr>
                  <pic:blipFill>
                    <a:blip r:embed="rId51"/>
                    <a:stretch>
                      <a:fillRect/>
                    </a:stretch>
                  </pic:blipFill>
                  <pic:spPr>
                    <a:xfrm>
                      <a:off x="0" y="0"/>
                      <a:ext cx="5579110" cy="2579370"/>
                    </a:xfrm>
                    <a:prstGeom prst="rect">
                      <a:avLst/>
                    </a:prstGeom>
                  </pic:spPr>
                </pic:pic>
              </a:graphicData>
            </a:graphic>
          </wp:inline>
        </w:drawing>
      </w:r>
    </w:p>
    <w:p w14:paraId="5B2EA309" w14:textId="6B1E3434" w:rsidR="000552F7" w:rsidRPr="000552F7" w:rsidRDefault="000552F7" w:rsidP="00822E7E">
      <w:pPr>
        <w:pStyle w:val="Titulek"/>
        <w:jc w:val="center"/>
      </w:pPr>
      <w:bookmarkStart w:id="150" w:name="_Toc138777376"/>
      <w:bookmarkStart w:id="151" w:name="_Toc151662802"/>
      <w:r>
        <w:t xml:space="preserve">Obrázek </w:t>
      </w:r>
      <w:fldSimple w:instr=" SEQ Obrázek \* ARABIC ">
        <w:r w:rsidR="00810B71">
          <w:rPr>
            <w:noProof/>
          </w:rPr>
          <w:t>23</w:t>
        </w:r>
      </w:fldSimple>
      <w:r>
        <w:t xml:space="preserve"> - Rozvrh třídy</w:t>
      </w:r>
      <w:r w:rsidR="00B21422">
        <w:t xml:space="preserve"> (zdroj: autor)</w:t>
      </w:r>
      <w:bookmarkEnd w:id="150"/>
      <w:bookmarkEnd w:id="151"/>
    </w:p>
    <w:sectPr w:rsidR="000552F7" w:rsidRPr="000552F7" w:rsidSect="009E5DB4">
      <w:footerReference w:type="first" r:id="rId52"/>
      <w:pgSz w:w="11906" w:h="16838" w:code="9"/>
      <w:pgMar w:top="1418" w:right="1418" w:bottom="1418" w:left="1418" w:header="709" w:footer="709" w:gutter="284"/>
      <w:pgNumType w:fmt="upp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7C33F7" w14:textId="77777777" w:rsidR="00061324" w:rsidRDefault="00061324" w:rsidP="00961262">
      <w:pPr>
        <w:spacing w:after="0" w:line="240" w:lineRule="auto"/>
      </w:pPr>
      <w:r>
        <w:separator/>
      </w:r>
    </w:p>
    <w:p w14:paraId="58E23823" w14:textId="77777777" w:rsidR="00061324" w:rsidRDefault="00061324"/>
  </w:endnote>
  <w:endnote w:type="continuationSeparator" w:id="0">
    <w:p w14:paraId="35A80458" w14:textId="77777777" w:rsidR="00061324" w:rsidRDefault="00061324" w:rsidP="00961262">
      <w:pPr>
        <w:spacing w:after="0" w:line="240" w:lineRule="auto"/>
      </w:pPr>
      <w:r>
        <w:continuationSeparator/>
      </w:r>
    </w:p>
    <w:p w14:paraId="09BB7A37" w14:textId="77777777" w:rsidR="00061324" w:rsidRDefault="000613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EE"/>
    <w:family w:val="roman"/>
    <w:pitch w:val="variable"/>
    <w:sig w:usb0="00000287" w:usb1="00000000" w:usb2="00000000" w:usb3="00000000" w:csb0="0000009F" w:csb1="00000000"/>
  </w:font>
  <w:font w:name="Open Sans">
    <w:altName w:val="Segoe UI"/>
    <w:charset w:val="00"/>
    <w:family w:val="swiss"/>
    <w:pitch w:val="variable"/>
    <w:sig w:usb0="E00002EF" w:usb1="4000205B" w:usb2="00000028"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22C48" w14:textId="3D902712" w:rsidR="00435DE9" w:rsidRPr="00562203" w:rsidRDefault="00435DE9"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007963"/>
      <w:docPartObj>
        <w:docPartGallery w:val="Page Numbers (Bottom of Page)"/>
        <w:docPartUnique/>
      </w:docPartObj>
    </w:sdtPr>
    <w:sdtContent>
      <w:p w14:paraId="5E3115BB" w14:textId="78C5C01C" w:rsidR="00435DE9" w:rsidRDefault="00000000"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BD820" w14:textId="6200D96B" w:rsidR="00435DE9" w:rsidRPr="00562203" w:rsidRDefault="00435DE9"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F4E42" w14:textId="1AAB4609" w:rsidR="00435DE9" w:rsidRPr="00562203" w:rsidRDefault="00435DE9"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3824318"/>
      <w:docPartObj>
        <w:docPartGallery w:val="Page Numbers (Bottom of Page)"/>
        <w:docPartUnique/>
      </w:docPartObj>
    </w:sdtPr>
    <w:sdtContent>
      <w:p w14:paraId="71D5F0B2" w14:textId="5DF2294D" w:rsidR="00435DE9" w:rsidRPr="00562203" w:rsidRDefault="00435DE9" w:rsidP="009E5DB4">
        <w:pPr>
          <w:pStyle w:val="Zpat"/>
          <w:jc w:val="center"/>
        </w:pPr>
        <w:r>
          <w:fldChar w:fldCharType="begin"/>
        </w:r>
        <w:r>
          <w:instrText>PAGE   \* MERGEFORMAT</w:instrText>
        </w:r>
        <w:r>
          <w:fldChar w:fldCharType="separate"/>
        </w:r>
        <w:r>
          <w:rPr>
            <w:noProof/>
          </w:rPr>
          <w:t>18</w:t>
        </w:r>
        <w:r>
          <w:fldChar w:fldCharType="end"/>
        </w:r>
      </w:p>
    </w:sdtContent>
  </w:sdt>
  <w:p w14:paraId="59E3AD09" w14:textId="77777777" w:rsidR="00E905B2" w:rsidRDefault="00E905B2"/>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1666026"/>
      <w:docPartObj>
        <w:docPartGallery w:val="Page Numbers (Bottom of Page)"/>
        <w:docPartUnique/>
      </w:docPartObj>
    </w:sdtPr>
    <w:sdtContent>
      <w:p w14:paraId="3AFDD5AB" w14:textId="609FB24F" w:rsidR="00435DE9" w:rsidRDefault="00435DE9" w:rsidP="009E5DB4">
        <w:pPr>
          <w:pStyle w:val="Zpat"/>
          <w:jc w:val="center"/>
        </w:pPr>
        <w:r>
          <w:fldChar w:fldCharType="begin"/>
        </w:r>
        <w:r>
          <w:instrText>PAGE   \* MERGEFORMAT</w:instrText>
        </w:r>
        <w:r>
          <w:fldChar w:fldCharType="separate"/>
        </w:r>
        <w:r>
          <w:rPr>
            <w:noProof/>
          </w:rPr>
          <w:t>I</w:t>
        </w:r>
        <w:r>
          <w:fldChar w:fldCharType="end"/>
        </w:r>
      </w:p>
    </w:sdtContent>
  </w:sdt>
  <w:p w14:paraId="481943E6" w14:textId="77777777" w:rsidR="00435DE9" w:rsidRDefault="00435DE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AC892" w14:textId="77777777" w:rsidR="00061324" w:rsidRDefault="00061324" w:rsidP="00961262">
      <w:pPr>
        <w:spacing w:after="0" w:line="240" w:lineRule="auto"/>
      </w:pPr>
      <w:r>
        <w:separator/>
      </w:r>
    </w:p>
    <w:p w14:paraId="20BD400A" w14:textId="77777777" w:rsidR="00061324" w:rsidRDefault="00061324"/>
  </w:footnote>
  <w:footnote w:type="continuationSeparator" w:id="0">
    <w:p w14:paraId="397FF560" w14:textId="77777777" w:rsidR="00061324" w:rsidRDefault="00061324" w:rsidP="00961262">
      <w:pPr>
        <w:spacing w:after="0" w:line="240" w:lineRule="auto"/>
      </w:pPr>
      <w:r>
        <w:continuationSeparator/>
      </w:r>
    </w:p>
    <w:p w14:paraId="7CF543B4" w14:textId="77777777" w:rsidR="00061324" w:rsidRDefault="00061324"/>
  </w:footnote>
  <w:footnote w:id="1">
    <w:p w14:paraId="47D61920" w14:textId="2F56517F" w:rsidR="00460AFF" w:rsidRDefault="00460AFF">
      <w:pPr>
        <w:pStyle w:val="Textpoznpodarou"/>
      </w:pPr>
      <w:r>
        <w:rPr>
          <w:rStyle w:val="Znakapoznpodarou"/>
        </w:rPr>
        <w:footnoteRef/>
      </w:r>
      <w:r>
        <w:t xml:space="preserve"> Název společnosti CODE </w:t>
      </w:r>
      <w:proofErr w:type="spellStart"/>
      <w:r>
        <w:t>Rebels</w:t>
      </w:r>
      <w:proofErr w:type="spellEnd"/>
    </w:p>
  </w:footnote>
  <w:footnote w:id="2">
    <w:p w14:paraId="4957AF48" w14:textId="65CE1E10" w:rsidR="00231D17" w:rsidRDefault="00231D17">
      <w:pPr>
        <w:pStyle w:val="Textpoznpodarou"/>
      </w:pPr>
      <w:r>
        <w:rPr>
          <w:rStyle w:val="Znakapoznpodarou"/>
        </w:rPr>
        <w:footnoteRef/>
      </w:r>
      <w:r>
        <w:t xml:space="preserve"> Název společnosti Render.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598"/>
    <w:multiLevelType w:val="hybridMultilevel"/>
    <w:tmpl w:val="25B01B5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2B454A4"/>
    <w:multiLevelType w:val="hybridMultilevel"/>
    <w:tmpl w:val="9446B6F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57875F9"/>
    <w:multiLevelType w:val="hybridMultilevel"/>
    <w:tmpl w:val="1F984FF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0B591270"/>
    <w:multiLevelType w:val="hybridMultilevel"/>
    <w:tmpl w:val="2CDA11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0E32566A"/>
    <w:multiLevelType w:val="hybridMultilevel"/>
    <w:tmpl w:val="8FC2965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A283303"/>
    <w:multiLevelType w:val="hybridMultilevel"/>
    <w:tmpl w:val="7F6CF1E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292237BD"/>
    <w:multiLevelType w:val="hybridMultilevel"/>
    <w:tmpl w:val="1912291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2EFD6AF8"/>
    <w:multiLevelType w:val="hybridMultilevel"/>
    <w:tmpl w:val="DEC6ED4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3143583"/>
    <w:multiLevelType w:val="hybridMultilevel"/>
    <w:tmpl w:val="5EDC7D6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335342C8"/>
    <w:multiLevelType w:val="hybridMultilevel"/>
    <w:tmpl w:val="78385C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33B30C04"/>
    <w:multiLevelType w:val="hybridMultilevel"/>
    <w:tmpl w:val="3066003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5"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4CA22DA9"/>
    <w:multiLevelType w:val="hybridMultilevel"/>
    <w:tmpl w:val="4A9A67A4"/>
    <w:lvl w:ilvl="0" w:tplc="21B0A1EA">
      <w:start w:val="1"/>
      <w:numFmt w:val="decimal"/>
      <w:pStyle w:val="Textprogramovhokdu"/>
      <w:lvlText w:val="%1."/>
      <w:lvlJc w:val="left"/>
      <w:pPr>
        <w:ind w:left="360" w:hanging="360"/>
      </w:pPr>
      <w:rPr>
        <w:rFonts w:hint="default"/>
      </w:rPr>
    </w:lvl>
    <w:lvl w:ilvl="1" w:tplc="04050019">
      <w:start w:val="1"/>
      <w:numFmt w:val="lowerLetter"/>
      <w:lvlText w:val="%2."/>
      <w:lvlJc w:val="left"/>
      <w:pPr>
        <w:ind w:left="1080" w:hanging="360"/>
      </w:pPr>
    </w:lvl>
    <w:lvl w:ilvl="2" w:tplc="0405001B">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7" w15:restartNumberingAfterBreak="0">
    <w:nsid w:val="4EA550C5"/>
    <w:multiLevelType w:val="hybridMultilevel"/>
    <w:tmpl w:val="AE9621D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50D700F9"/>
    <w:multiLevelType w:val="hybridMultilevel"/>
    <w:tmpl w:val="1430E25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515629A2"/>
    <w:multiLevelType w:val="hybridMultilevel"/>
    <w:tmpl w:val="C3CC07D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56611B99"/>
    <w:multiLevelType w:val="hybridMultilevel"/>
    <w:tmpl w:val="1B3C4B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5FC435D8"/>
    <w:multiLevelType w:val="hybridMultilevel"/>
    <w:tmpl w:val="C41C031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4DB036C"/>
    <w:multiLevelType w:val="hybridMultilevel"/>
    <w:tmpl w:val="F984FF4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25" w15:restartNumberingAfterBreak="0">
    <w:nsid w:val="706651CC"/>
    <w:multiLevelType w:val="hybridMultilevel"/>
    <w:tmpl w:val="6F4637D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73486333"/>
    <w:multiLevelType w:val="hybridMultilevel"/>
    <w:tmpl w:val="AF829C6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73B411E9"/>
    <w:multiLevelType w:val="hybridMultilevel"/>
    <w:tmpl w:val="A67215D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776F1C4E"/>
    <w:multiLevelType w:val="hybridMultilevel"/>
    <w:tmpl w:val="79BED6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1838686187">
    <w:abstractNumId w:val="24"/>
  </w:num>
  <w:num w:numId="2" w16cid:durableId="7486577">
    <w:abstractNumId w:val="22"/>
  </w:num>
  <w:num w:numId="3" w16cid:durableId="2006469802">
    <w:abstractNumId w:val="14"/>
  </w:num>
  <w:num w:numId="4" w16cid:durableId="159665182">
    <w:abstractNumId w:val="13"/>
  </w:num>
  <w:num w:numId="5" w16cid:durableId="1589384676">
    <w:abstractNumId w:val="12"/>
  </w:num>
  <w:num w:numId="6" w16cid:durableId="1178932378">
    <w:abstractNumId w:val="15"/>
  </w:num>
  <w:num w:numId="7" w16cid:durableId="1011571404">
    <w:abstractNumId w:val="28"/>
  </w:num>
  <w:num w:numId="8" w16cid:durableId="809251004">
    <w:abstractNumId w:val="7"/>
  </w:num>
  <w:num w:numId="9" w16cid:durableId="978923187">
    <w:abstractNumId w:val="11"/>
  </w:num>
  <w:num w:numId="10" w16cid:durableId="978727683">
    <w:abstractNumId w:val="6"/>
  </w:num>
  <w:num w:numId="11" w16cid:durableId="1217202848">
    <w:abstractNumId w:val="17"/>
  </w:num>
  <w:num w:numId="12" w16cid:durableId="980117588">
    <w:abstractNumId w:val="5"/>
  </w:num>
  <w:num w:numId="13" w16cid:durableId="514341324">
    <w:abstractNumId w:val="0"/>
  </w:num>
  <w:num w:numId="14" w16cid:durableId="1330868746">
    <w:abstractNumId w:val="8"/>
  </w:num>
  <w:num w:numId="15" w16cid:durableId="1550996635">
    <w:abstractNumId w:val="2"/>
  </w:num>
  <w:num w:numId="16" w16cid:durableId="1562247766">
    <w:abstractNumId w:val="16"/>
  </w:num>
  <w:num w:numId="17" w16cid:durableId="1333292075">
    <w:abstractNumId w:val="27"/>
  </w:num>
  <w:num w:numId="18" w16cid:durableId="1408652138">
    <w:abstractNumId w:val="21"/>
  </w:num>
  <w:num w:numId="19" w16cid:durableId="761150663">
    <w:abstractNumId w:val="20"/>
  </w:num>
  <w:num w:numId="20" w16cid:durableId="1563639003">
    <w:abstractNumId w:val="18"/>
  </w:num>
  <w:num w:numId="21" w16cid:durableId="993987833">
    <w:abstractNumId w:val="19"/>
  </w:num>
  <w:num w:numId="22" w16cid:durableId="314528061">
    <w:abstractNumId w:val="16"/>
    <w:lvlOverride w:ilvl="0">
      <w:startOverride w:val="1"/>
    </w:lvlOverride>
  </w:num>
  <w:num w:numId="23" w16cid:durableId="954560416">
    <w:abstractNumId w:val="16"/>
    <w:lvlOverride w:ilvl="0">
      <w:startOverride w:val="1"/>
    </w:lvlOverride>
  </w:num>
  <w:num w:numId="24" w16cid:durableId="117726971">
    <w:abstractNumId w:val="3"/>
  </w:num>
  <w:num w:numId="25" w16cid:durableId="1784568736">
    <w:abstractNumId w:val="16"/>
    <w:lvlOverride w:ilvl="0">
      <w:startOverride w:val="1"/>
    </w:lvlOverride>
  </w:num>
  <w:num w:numId="26" w16cid:durableId="1377857131">
    <w:abstractNumId w:val="16"/>
    <w:lvlOverride w:ilvl="0">
      <w:startOverride w:val="1"/>
    </w:lvlOverride>
  </w:num>
  <w:num w:numId="27" w16cid:durableId="1189559612">
    <w:abstractNumId w:val="16"/>
    <w:lvlOverride w:ilvl="0">
      <w:startOverride w:val="1"/>
    </w:lvlOverride>
  </w:num>
  <w:num w:numId="28" w16cid:durableId="1040973867">
    <w:abstractNumId w:val="16"/>
    <w:lvlOverride w:ilvl="0">
      <w:startOverride w:val="1"/>
    </w:lvlOverride>
  </w:num>
  <w:num w:numId="29" w16cid:durableId="893811886">
    <w:abstractNumId w:val="25"/>
  </w:num>
  <w:num w:numId="30" w16cid:durableId="251817016">
    <w:abstractNumId w:val="1"/>
  </w:num>
  <w:num w:numId="31" w16cid:durableId="1561400037">
    <w:abstractNumId w:val="4"/>
  </w:num>
  <w:num w:numId="32" w16cid:durableId="141196304">
    <w:abstractNumId w:val="26"/>
  </w:num>
  <w:num w:numId="33" w16cid:durableId="1435327470">
    <w:abstractNumId w:val="9"/>
  </w:num>
  <w:num w:numId="34" w16cid:durableId="1963537904">
    <w:abstractNumId w:val="10"/>
  </w:num>
  <w:num w:numId="35" w16cid:durableId="1719837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9"/>
  <w:hyphenationZone w:val="425"/>
  <w:defaultTableStyle w:val="Styl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tKwFAFixPwwtAAAA"/>
  </w:docVars>
  <w:rsids>
    <w:rsidRoot w:val="004E2530"/>
    <w:rsid w:val="00000F71"/>
    <w:rsid w:val="000031F0"/>
    <w:rsid w:val="0000437C"/>
    <w:rsid w:val="00004766"/>
    <w:rsid w:val="0000517B"/>
    <w:rsid w:val="00007A69"/>
    <w:rsid w:val="000117BB"/>
    <w:rsid w:val="00012342"/>
    <w:rsid w:val="0001315D"/>
    <w:rsid w:val="000151F5"/>
    <w:rsid w:val="00015FF3"/>
    <w:rsid w:val="00023194"/>
    <w:rsid w:val="00023A9C"/>
    <w:rsid w:val="00024926"/>
    <w:rsid w:val="00026875"/>
    <w:rsid w:val="0002754A"/>
    <w:rsid w:val="00030596"/>
    <w:rsid w:val="0003414C"/>
    <w:rsid w:val="00035728"/>
    <w:rsid w:val="0004021C"/>
    <w:rsid w:val="000413CF"/>
    <w:rsid w:val="000426E1"/>
    <w:rsid w:val="00052A7A"/>
    <w:rsid w:val="0005404E"/>
    <w:rsid w:val="00055090"/>
    <w:rsid w:val="000552F7"/>
    <w:rsid w:val="00056400"/>
    <w:rsid w:val="00061324"/>
    <w:rsid w:val="000657EC"/>
    <w:rsid w:val="0007242A"/>
    <w:rsid w:val="000772A2"/>
    <w:rsid w:val="000806B4"/>
    <w:rsid w:val="00080C22"/>
    <w:rsid w:val="00083370"/>
    <w:rsid w:val="00086636"/>
    <w:rsid w:val="00086C35"/>
    <w:rsid w:val="00093F46"/>
    <w:rsid w:val="00095AE2"/>
    <w:rsid w:val="000B2493"/>
    <w:rsid w:val="000B3209"/>
    <w:rsid w:val="000B61E7"/>
    <w:rsid w:val="000C1326"/>
    <w:rsid w:val="000C6B76"/>
    <w:rsid w:val="000C6D9A"/>
    <w:rsid w:val="000C7D52"/>
    <w:rsid w:val="000D0EE0"/>
    <w:rsid w:val="000D2599"/>
    <w:rsid w:val="000D5859"/>
    <w:rsid w:val="000E3327"/>
    <w:rsid w:val="000F3ECA"/>
    <w:rsid w:val="000F6B11"/>
    <w:rsid w:val="000F78FE"/>
    <w:rsid w:val="00101419"/>
    <w:rsid w:val="00101D93"/>
    <w:rsid w:val="001030DE"/>
    <w:rsid w:val="00104654"/>
    <w:rsid w:val="001051F4"/>
    <w:rsid w:val="00110D16"/>
    <w:rsid w:val="00114597"/>
    <w:rsid w:val="001177F7"/>
    <w:rsid w:val="00117A21"/>
    <w:rsid w:val="00122537"/>
    <w:rsid w:val="0012282D"/>
    <w:rsid w:val="0012421D"/>
    <w:rsid w:val="00125AC2"/>
    <w:rsid w:val="0012771B"/>
    <w:rsid w:val="00131DEE"/>
    <w:rsid w:val="001352E5"/>
    <w:rsid w:val="00136258"/>
    <w:rsid w:val="001366D1"/>
    <w:rsid w:val="0014146D"/>
    <w:rsid w:val="001449CD"/>
    <w:rsid w:val="00144EC9"/>
    <w:rsid w:val="001466B0"/>
    <w:rsid w:val="0014726E"/>
    <w:rsid w:val="00150CE6"/>
    <w:rsid w:val="0015206F"/>
    <w:rsid w:val="00160458"/>
    <w:rsid w:val="0016151E"/>
    <w:rsid w:val="00165B86"/>
    <w:rsid w:val="00166B62"/>
    <w:rsid w:val="00166F34"/>
    <w:rsid w:val="00167B6F"/>
    <w:rsid w:val="001706D2"/>
    <w:rsid w:val="00171473"/>
    <w:rsid w:val="0018382F"/>
    <w:rsid w:val="0018669A"/>
    <w:rsid w:val="00192777"/>
    <w:rsid w:val="00192A27"/>
    <w:rsid w:val="00194DCF"/>
    <w:rsid w:val="00196238"/>
    <w:rsid w:val="00197DAD"/>
    <w:rsid w:val="001A18C0"/>
    <w:rsid w:val="001A5331"/>
    <w:rsid w:val="001A5489"/>
    <w:rsid w:val="001A59C2"/>
    <w:rsid w:val="001B5FFB"/>
    <w:rsid w:val="001C16AB"/>
    <w:rsid w:val="001C2708"/>
    <w:rsid w:val="001C5BB6"/>
    <w:rsid w:val="001C7B39"/>
    <w:rsid w:val="001D0983"/>
    <w:rsid w:val="001D3740"/>
    <w:rsid w:val="001D6255"/>
    <w:rsid w:val="001E0173"/>
    <w:rsid w:val="001E107A"/>
    <w:rsid w:val="001E5B94"/>
    <w:rsid w:val="001E674A"/>
    <w:rsid w:val="001E7B39"/>
    <w:rsid w:val="001F0615"/>
    <w:rsid w:val="00200ACE"/>
    <w:rsid w:val="00201825"/>
    <w:rsid w:val="00203108"/>
    <w:rsid w:val="0020350C"/>
    <w:rsid w:val="00204BAB"/>
    <w:rsid w:val="0021047C"/>
    <w:rsid w:val="002138A2"/>
    <w:rsid w:val="00213C57"/>
    <w:rsid w:val="002156A8"/>
    <w:rsid w:val="00220350"/>
    <w:rsid w:val="00224E88"/>
    <w:rsid w:val="002250B3"/>
    <w:rsid w:val="00225100"/>
    <w:rsid w:val="002304E0"/>
    <w:rsid w:val="00230FA1"/>
    <w:rsid w:val="002319AE"/>
    <w:rsid w:val="00231D17"/>
    <w:rsid w:val="002421A4"/>
    <w:rsid w:val="00245160"/>
    <w:rsid w:val="0025265B"/>
    <w:rsid w:val="00252748"/>
    <w:rsid w:val="00253FC2"/>
    <w:rsid w:val="002561FC"/>
    <w:rsid w:val="002571EE"/>
    <w:rsid w:val="00260A82"/>
    <w:rsid w:val="00261D7C"/>
    <w:rsid w:val="002645C6"/>
    <w:rsid w:val="00270269"/>
    <w:rsid w:val="0027032D"/>
    <w:rsid w:val="002719E8"/>
    <w:rsid w:val="00272A4C"/>
    <w:rsid w:val="0027313E"/>
    <w:rsid w:val="00275387"/>
    <w:rsid w:val="00280CAA"/>
    <w:rsid w:val="00281C24"/>
    <w:rsid w:val="002823F2"/>
    <w:rsid w:val="00283565"/>
    <w:rsid w:val="002851CF"/>
    <w:rsid w:val="002871CC"/>
    <w:rsid w:val="00291B1A"/>
    <w:rsid w:val="00293007"/>
    <w:rsid w:val="00293A80"/>
    <w:rsid w:val="00297DE0"/>
    <w:rsid w:val="002A0D2E"/>
    <w:rsid w:val="002A3A4B"/>
    <w:rsid w:val="002A4453"/>
    <w:rsid w:val="002A5D21"/>
    <w:rsid w:val="002A7C47"/>
    <w:rsid w:val="002B0217"/>
    <w:rsid w:val="002B7211"/>
    <w:rsid w:val="002C30CF"/>
    <w:rsid w:val="002C40EF"/>
    <w:rsid w:val="002C64A2"/>
    <w:rsid w:val="002D18B4"/>
    <w:rsid w:val="002D7E02"/>
    <w:rsid w:val="002E397B"/>
    <w:rsid w:val="002E4805"/>
    <w:rsid w:val="002E4E65"/>
    <w:rsid w:val="002F2310"/>
    <w:rsid w:val="002F477D"/>
    <w:rsid w:val="00303C0E"/>
    <w:rsid w:val="00304703"/>
    <w:rsid w:val="0030494C"/>
    <w:rsid w:val="0030738D"/>
    <w:rsid w:val="00310FAA"/>
    <w:rsid w:val="003117AD"/>
    <w:rsid w:val="003127A2"/>
    <w:rsid w:val="00312E7C"/>
    <w:rsid w:val="00314533"/>
    <w:rsid w:val="003165C2"/>
    <w:rsid w:val="00317992"/>
    <w:rsid w:val="0032143B"/>
    <w:rsid w:val="00327111"/>
    <w:rsid w:val="003272F6"/>
    <w:rsid w:val="0033230D"/>
    <w:rsid w:val="00336CD9"/>
    <w:rsid w:val="00337498"/>
    <w:rsid w:val="00337B81"/>
    <w:rsid w:val="0034557D"/>
    <w:rsid w:val="003527DD"/>
    <w:rsid w:val="00354D43"/>
    <w:rsid w:val="00355614"/>
    <w:rsid w:val="00357204"/>
    <w:rsid w:val="00363544"/>
    <w:rsid w:val="00363558"/>
    <w:rsid w:val="00365C36"/>
    <w:rsid w:val="0037236D"/>
    <w:rsid w:val="00373015"/>
    <w:rsid w:val="00374F4A"/>
    <w:rsid w:val="00375ABB"/>
    <w:rsid w:val="00384E3F"/>
    <w:rsid w:val="00386010"/>
    <w:rsid w:val="00386E49"/>
    <w:rsid w:val="00393B71"/>
    <w:rsid w:val="003A0E31"/>
    <w:rsid w:val="003A52BB"/>
    <w:rsid w:val="003A6119"/>
    <w:rsid w:val="003B449F"/>
    <w:rsid w:val="003C4140"/>
    <w:rsid w:val="003C5AEE"/>
    <w:rsid w:val="003C7447"/>
    <w:rsid w:val="003C7DB4"/>
    <w:rsid w:val="003D27D1"/>
    <w:rsid w:val="003D6BA0"/>
    <w:rsid w:val="003D70FC"/>
    <w:rsid w:val="003D7F0E"/>
    <w:rsid w:val="003E1982"/>
    <w:rsid w:val="003E3A38"/>
    <w:rsid w:val="003E40DA"/>
    <w:rsid w:val="003E41AF"/>
    <w:rsid w:val="003E41BB"/>
    <w:rsid w:val="003F532A"/>
    <w:rsid w:val="003F7C35"/>
    <w:rsid w:val="003F7D0B"/>
    <w:rsid w:val="004004D1"/>
    <w:rsid w:val="00402326"/>
    <w:rsid w:val="00402C26"/>
    <w:rsid w:val="00403117"/>
    <w:rsid w:val="0040603E"/>
    <w:rsid w:val="00411785"/>
    <w:rsid w:val="00413B00"/>
    <w:rsid w:val="00414DC3"/>
    <w:rsid w:val="00415119"/>
    <w:rsid w:val="00416718"/>
    <w:rsid w:val="0042096D"/>
    <w:rsid w:val="00422F77"/>
    <w:rsid w:val="00425DC3"/>
    <w:rsid w:val="004309CE"/>
    <w:rsid w:val="004329C6"/>
    <w:rsid w:val="00433064"/>
    <w:rsid w:val="00435DE9"/>
    <w:rsid w:val="00436019"/>
    <w:rsid w:val="004401D0"/>
    <w:rsid w:val="00440E5A"/>
    <w:rsid w:val="00450102"/>
    <w:rsid w:val="00450AE9"/>
    <w:rsid w:val="004535C6"/>
    <w:rsid w:val="0045516F"/>
    <w:rsid w:val="00455B6C"/>
    <w:rsid w:val="0045753C"/>
    <w:rsid w:val="00460AFF"/>
    <w:rsid w:val="00462501"/>
    <w:rsid w:val="00466C5C"/>
    <w:rsid w:val="00470245"/>
    <w:rsid w:val="004726FC"/>
    <w:rsid w:val="004727A0"/>
    <w:rsid w:val="00474702"/>
    <w:rsid w:val="00475EE4"/>
    <w:rsid w:val="00481BA6"/>
    <w:rsid w:val="00482D35"/>
    <w:rsid w:val="00484243"/>
    <w:rsid w:val="00485716"/>
    <w:rsid w:val="00486350"/>
    <w:rsid w:val="004870DB"/>
    <w:rsid w:val="00495101"/>
    <w:rsid w:val="00496532"/>
    <w:rsid w:val="00497304"/>
    <w:rsid w:val="004A00D7"/>
    <w:rsid w:val="004B0D69"/>
    <w:rsid w:val="004B3041"/>
    <w:rsid w:val="004B52B4"/>
    <w:rsid w:val="004B6F26"/>
    <w:rsid w:val="004B7255"/>
    <w:rsid w:val="004B7E21"/>
    <w:rsid w:val="004C2695"/>
    <w:rsid w:val="004C393C"/>
    <w:rsid w:val="004C3C55"/>
    <w:rsid w:val="004C7898"/>
    <w:rsid w:val="004C7DB7"/>
    <w:rsid w:val="004D4598"/>
    <w:rsid w:val="004D46DE"/>
    <w:rsid w:val="004D5D0D"/>
    <w:rsid w:val="004E2067"/>
    <w:rsid w:val="004E2530"/>
    <w:rsid w:val="004E3E8F"/>
    <w:rsid w:val="004E4779"/>
    <w:rsid w:val="004E5E97"/>
    <w:rsid w:val="004E7CD7"/>
    <w:rsid w:val="004F048E"/>
    <w:rsid w:val="004F66B1"/>
    <w:rsid w:val="00503264"/>
    <w:rsid w:val="00511B43"/>
    <w:rsid w:val="00513364"/>
    <w:rsid w:val="005135A0"/>
    <w:rsid w:val="005143EB"/>
    <w:rsid w:val="0051528B"/>
    <w:rsid w:val="00517A50"/>
    <w:rsid w:val="00517C5F"/>
    <w:rsid w:val="00525E03"/>
    <w:rsid w:val="0053282E"/>
    <w:rsid w:val="005426AE"/>
    <w:rsid w:val="00544E87"/>
    <w:rsid w:val="005450E2"/>
    <w:rsid w:val="005462B3"/>
    <w:rsid w:val="00547BC6"/>
    <w:rsid w:val="00553994"/>
    <w:rsid w:val="00554E88"/>
    <w:rsid w:val="00562203"/>
    <w:rsid w:val="00567EEE"/>
    <w:rsid w:val="0057234B"/>
    <w:rsid w:val="00572C26"/>
    <w:rsid w:val="005737A8"/>
    <w:rsid w:val="00580C4C"/>
    <w:rsid w:val="00581346"/>
    <w:rsid w:val="00582079"/>
    <w:rsid w:val="00583F07"/>
    <w:rsid w:val="005847A8"/>
    <w:rsid w:val="005939F4"/>
    <w:rsid w:val="00594514"/>
    <w:rsid w:val="0059486F"/>
    <w:rsid w:val="00597460"/>
    <w:rsid w:val="005A0999"/>
    <w:rsid w:val="005A1C0C"/>
    <w:rsid w:val="005A21C0"/>
    <w:rsid w:val="005A3A9A"/>
    <w:rsid w:val="005A78BF"/>
    <w:rsid w:val="005B096A"/>
    <w:rsid w:val="005B4233"/>
    <w:rsid w:val="005B53EC"/>
    <w:rsid w:val="005B6FD2"/>
    <w:rsid w:val="005B7424"/>
    <w:rsid w:val="005C67EA"/>
    <w:rsid w:val="005C7C89"/>
    <w:rsid w:val="005D2B31"/>
    <w:rsid w:val="005D45C1"/>
    <w:rsid w:val="005F0DA7"/>
    <w:rsid w:val="005F1577"/>
    <w:rsid w:val="005F36B3"/>
    <w:rsid w:val="005F3F8B"/>
    <w:rsid w:val="005F4B86"/>
    <w:rsid w:val="005F5EE9"/>
    <w:rsid w:val="005F689D"/>
    <w:rsid w:val="005F6D9A"/>
    <w:rsid w:val="005F7F57"/>
    <w:rsid w:val="00603E5F"/>
    <w:rsid w:val="00604368"/>
    <w:rsid w:val="006056E9"/>
    <w:rsid w:val="0061139B"/>
    <w:rsid w:val="006123A1"/>
    <w:rsid w:val="006131D2"/>
    <w:rsid w:val="00617425"/>
    <w:rsid w:val="00617E9D"/>
    <w:rsid w:val="00621CFD"/>
    <w:rsid w:val="006270C0"/>
    <w:rsid w:val="00630A34"/>
    <w:rsid w:val="006311D4"/>
    <w:rsid w:val="00631F5A"/>
    <w:rsid w:val="006334B9"/>
    <w:rsid w:val="00640367"/>
    <w:rsid w:val="00643B30"/>
    <w:rsid w:val="00644F07"/>
    <w:rsid w:val="00645A99"/>
    <w:rsid w:val="0065141A"/>
    <w:rsid w:val="00653D33"/>
    <w:rsid w:val="00654E66"/>
    <w:rsid w:val="00656D04"/>
    <w:rsid w:val="00657178"/>
    <w:rsid w:val="00662FE4"/>
    <w:rsid w:val="00666E59"/>
    <w:rsid w:val="00666FD3"/>
    <w:rsid w:val="006755D2"/>
    <w:rsid w:val="006771FE"/>
    <w:rsid w:val="00677640"/>
    <w:rsid w:val="00677EFA"/>
    <w:rsid w:val="006821CC"/>
    <w:rsid w:val="00683759"/>
    <w:rsid w:val="0068408F"/>
    <w:rsid w:val="00686A5B"/>
    <w:rsid w:val="00690357"/>
    <w:rsid w:val="006922DE"/>
    <w:rsid w:val="006926EE"/>
    <w:rsid w:val="006935A0"/>
    <w:rsid w:val="00695D2B"/>
    <w:rsid w:val="006A20D7"/>
    <w:rsid w:val="006A3A20"/>
    <w:rsid w:val="006A4502"/>
    <w:rsid w:val="006A5584"/>
    <w:rsid w:val="006B2231"/>
    <w:rsid w:val="006B5EDA"/>
    <w:rsid w:val="006C0048"/>
    <w:rsid w:val="006C7E28"/>
    <w:rsid w:val="006D2806"/>
    <w:rsid w:val="006D2B67"/>
    <w:rsid w:val="006D3620"/>
    <w:rsid w:val="006D46F9"/>
    <w:rsid w:val="006D5780"/>
    <w:rsid w:val="006E0854"/>
    <w:rsid w:val="006E11BA"/>
    <w:rsid w:val="006E310E"/>
    <w:rsid w:val="006E3E39"/>
    <w:rsid w:val="006E409F"/>
    <w:rsid w:val="006E4941"/>
    <w:rsid w:val="006E7693"/>
    <w:rsid w:val="006E77EA"/>
    <w:rsid w:val="006F1C9C"/>
    <w:rsid w:val="006F2EDB"/>
    <w:rsid w:val="0070466E"/>
    <w:rsid w:val="007055B1"/>
    <w:rsid w:val="00705625"/>
    <w:rsid w:val="00713D34"/>
    <w:rsid w:val="007142E0"/>
    <w:rsid w:val="00717438"/>
    <w:rsid w:val="00717C8A"/>
    <w:rsid w:val="00723A41"/>
    <w:rsid w:val="00725B48"/>
    <w:rsid w:val="00726137"/>
    <w:rsid w:val="007308C3"/>
    <w:rsid w:val="00731ADC"/>
    <w:rsid w:val="00733B9A"/>
    <w:rsid w:val="00734BB7"/>
    <w:rsid w:val="00737B91"/>
    <w:rsid w:val="007468B5"/>
    <w:rsid w:val="007474A5"/>
    <w:rsid w:val="0075550B"/>
    <w:rsid w:val="00756952"/>
    <w:rsid w:val="00760D06"/>
    <w:rsid w:val="007610F9"/>
    <w:rsid w:val="00762B99"/>
    <w:rsid w:val="00766D98"/>
    <w:rsid w:val="007678B3"/>
    <w:rsid w:val="007708DF"/>
    <w:rsid w:val="00770F63"/>
    <w:rsid w:val="0077143D"/>
    <w:rsid w:val="00771B33"/>
    <w:rsid w:val="00776F2E"/>
    <w:rsid w:val="00777EE3"/>
    <w:rsid w:val="007835B4"/>
    <w:rsid w:val="007835EA"/>
    <w:rsid w:val="007854FD"/>
    <w:rsid w:val="00787245"/>
    <w:rsid w:val="00790CEC"/>
    <w:rsid w:val="00795928"/>
    <w:rsid w:val="0079654F"/>
    <w:rsid w:val="0079758F"/>
    <w:rsid w:val="0079783E"/>
    <w:rsid w:val="00797A1A"/>
    <w:rsid w:val="007A073D"/>
    <w:rsid w:val="007A0E73"/>
    <w:rsid w:val="007A2556"/>
    <w:rsid w:val="007A4644"/>
    <w:rsid w:val="007B0D04"/>
    <w:rsid w:val="007B4997"/>
    <w:rsid w:val="007B4B8E"/>
    <w:rsid w:val="007B4F37"/>
    <w:rsid w:val="007C347E"/>
    <w:rsid w:val="007C384F"/>
    <w:rsid w:val="007C5753"/>
    <w:rsid w:val="007C6FE2"/>
    <w:rsid w:val="007C74AF"/>
    <w:rsid w:val="007C74C4"/>
    <w:rsid w:val="007C7D7A"/>
    <w:rsid w:val="007D5AF8"/>
    <w:rsid w:val="007D5B8D"/>
    <w:rsid w:val="007D5DFE"/>
    <w:rsid w:val="007D7D09"/>
    <w:rsid w:val="007E28E3"/>
    <w:rsid w:val="007E3D51"/>
    <w:rsid w:val="007F2A60"/>
    <w:rsid w:val="007F3C6E"/>
    <w:rsid w:val="007F7C09"/>
    <w:rsid w:val="007F7C5D"/>
    <w:rsid w:val="00801005"/>
    <w:rsid w:val="00810B71"/>
    <w:rsid w:val="00810EEF"/>
    <w:rsid w:val="0081464D"/>
    <w:rsid w:val="0081780F"/>
    <w:rsid w:val="00820C1E"/>
    <w:rsid w:val="00821DC1"/>
    <w:rsid w:val="008229C2"/>
    <w:rsid w:val="00822E7E"/>
    <w:rsid w:val="00823792"/>
    <w:rsid w:val="00823BA1"/>
    <w:rsid w:val="0082447F"/>
    <w:rsid w:val="008255B9"/>
    <w:rsid w:val="00825A11"/>
    <w:rsid w:val="00825F48"/>
    <w:rsid w:val="00826FC2"/>
    <w:rsid w:val="008318DA"/>
    <w:rsid w:val="00831FE2"/>
    <w:rsid w:val="00832099"/>
    <w:rsid w:val="00833C44"/>
    <w:rsid w:val="008435EF"/>
    <w:rsid w:val="00846E1D"/>
    <w:rsid w:val="00846E93"/>
    <w:rsid w:val="00853E1F"/>
    <w:rsid w:val="00856DEF"/>
    <w:rsid w:val="00857D8C"/>
    <w:rsid w:val="008653F8"/>
    <w:rsid w:val="00865996"/>
    <w:rsid w:val="00865DCB"/>
    <w:rsid w:val="008663F4"/>
    <w:rsid w:val="00870339"/>
    <w:rsid w:val="0087084C"/>
    <w:rsid w:val="00871CD7"/>
    <w:rsid w:val="00871CF1"/>
    <w:rsid w:val="008757AD"/>
    <w:rsid w:val="00876927"/>
    <w:rsid w:val="0087720A"/>
    <w:rsid w:val="00877817"/>
    <w:rsid w:val="008810B0"/>
    <w:rsid w:val="00885E09"/>
    <w:rsid w:val="00887922"/>
    <w:rsid w:val="008916BC"/>
    <w:rsid w:val="008926F9"/>
    <w:rsid w:val="008943C6"/>
    <w:rsid w:val="00895C6E"/>
    <w:rsid w:val="0089646F"/>
    <w:rsid w:val="008A3601"/>
    <w:rsid w:val="008A416A"/>
    <w:rsid w:val="008B1019"/>
    <w:rsid w:val="008B229A"/>
    <w:rsid w:val="008B273D"/>
    <w:rsid w:val="008B2A63"/>
    <w:rsid w:val="008B2F68"/>
    <w:rsid w:val="008B5A6D"/>
    <w:rsid w:val="008B656E"/>
    <w:rsid w:val="008B6DDF"/>
    <w:rsid w:val="008B73DE"/>
    <w:rsid w:val="008C2CB9"/>
    <w:rsid w:val="008C3B57"/>
    <w:rsid w:val="008D13D0"/>
    <w:rsid w:val="008D4A43"/>
    <w:rsid w:val="008E49A3"/>
    <w:rsid w:val="008E4F16"/>
    <w:rsid w:val="008E6CCB"/>
    <w:rsid w:val="008E7A3F"/>
    <w:rsid w:val="008F22BE"/>
    <w:rsid w:val="008F4361"/>
    <w:rsid w:val="008F6AFD"/>
    <w:rsid w:val="00900413"/>
    <w:rsid w:val="0090053E"/>
    <w:rsid w:val="00904917"/>
    <w:rsid w:val="00904EA6"/>
    <w:rsid w:val="0090782E"/>
    <w:rsid w:val="0090797E"/>
    <w:rsid w:val="00913005"/>
    <w:rsid w:val="00914367"/>
    <w:rsid w:val="0091467F"/>
    <w:rsid w:val="00914EF2"/>
    <w:rsid w:val="009173A1"/>
    <w:rsid w:val="00920917"/>
    <w:rsid w:val="009210A5"/>
    <w:rsid w:val="00923E87"/>
    <w:rsid w:val="0092505C"/>
    <w:rsid w:val="00932A6B"/>
    <w:rsid w:val="00934A1D"/>
    <w:rsid w:val="009400CD"/>
    <w:rsid w:val="00941339"/>
    <w:rsid w:val="00943812"/>
    <w:rsid w:val="009438D9"/>
    <w:rsid w:val="00944236"/>
    <w:rsid w:val="00945982"/>
    <w:rsid w:val="00950355"/>
    <w:rsid w:val="00951307"/>
    <w:rsid w:val="00951DEC"/>
    <w:rsid w:val="00954B17"/>
    <w:rsid w:val="00955C13"/>
    <w:rsid w:val="00956393"/>
    <w:rsid w:val="009575A2"/>
    <w:rsid w:val="00960BE8"/>
    <w:rsid w:val="00961262"/>
    <w:rsid w:val="00962C7A"/>
    <w:rsid w:val="0096366E"/>
    <w:rsid w:val="00963BB1"/>
    <w:rsid w:val="00965CBB"/>
    <w:rsid w:val="00965D27"/>
    <w:rsid w:val="009662AE"/>
    <w:rsid w:val="00966E74"/>
    <w:rsid w:val="0097324A"/>
    <w:rsid w:val="009744FF"/>
    <w:rsid w:val="00975E38"/>
    <w:rsid w:val="009763BA"/>
    <w:rsid w:val="00977002"/>
    <w:rsid w:val="009775AA"/>
    <w:rsid w:val="009828AE"/>
    <w:rsid w:val="00983EDB"/>
    <w:rsid w:val="009845F6"/>
    <w:rsid w:val="00986A2B"/>
    <w:rsid w:val="0099185A"/>
    <w:rsid w:val="00991AC2"/>
    <w:rsid w:val="00992144"/>
    <w:rsid w:val="00993D4B"/>
    <w:rsid w:val="00994C21"/>
    <w:rsid w:val="009954DD"/>
    <w:rsid w:val="00997820"/>
    <w:rsid w:val="009A23E7"/>
    <w:rsid w:val="009A29A6"/>
    <w:rsid w:val="009A42AC"/>
    <w:rsid w:val="009A4A52"/>
    <w:rsid w:val="009A6B6F"/>
    <w:rsid w:val="009B02FB"/>
    <w:rsid w:val="009B41AD"/>
    <w:rsid w:val="009B5B5F"/>
    <w:rsid w:val="009B6262"/>
    <w:rsid w:val="009B7EEF"/>
    <w:rsid w:val="009C2A01"/>
    <w:rsid w:val="009D0514"/>
    <w:rsid w:val="009D24A1"/>
    <w:rsid w:val="009D3A79"/>
    <w:rsid w:val="009E074D"/>
    <w:rsid w:val="009E5DB4"/>
    <w:rsid w:val="009E6DC5"/>
    <w:rsid w:val="009F04E0"/>
    <w:rsid w:val="009F2957"/>
    <w:rsid w:val="009F333A"/>
    <w:rsid w:val="009F4A9B"/>
    <w:rsid w:val="009F6134"/>
    <w:rsid w:val="009F6950"/>
    <w:rsid w:val="00A0144B"/>
    <w:rsid w:val="00A025CB"/>
    <w:rsid w:val="00A028D2"/>
    <w:rsid w:val="00A02A54"/>
    <w:rsid w:val="00A037B9"/>
    <w:rsid w:val="00A05C33"/>
    <w:rsid w:val="00A05CC8"/>
    <w:rsid w:val="00A12178"/>
    <w:rsid w:val="00A1375A"/>
    <w:rsid w:val="00A1573A"/>
    <w:rsid w:val="00A15742"/>
    <w:rsid w:val="00A15FB1"/>
    <w:rsid w:val="00A329DA"/>
    <w:rsid w:val="00A33588"/>
    <w:rsid w:val="00A33790"/>
    <w:rsid w:val="00A33E86"/>
    <w:rsid w:val="00A3434D"/>
    <w:rsid w:val="00A41A77"/>
    <w:rsid w:val="00A4500B"/>
    <w:rsid w:val="00A45633"/>
    <w:rsid w:val="00A464F3"/>
    <w:rsid w:val="00A51DD5"/>
    <w:rsid w:val="00A520B0"/>
    <w:rsid w:val="00A52E45"/>
    <w:rsid w:val="00A543E5"/>
    <w:rsid w:val="00A60075"/>
    <w:rsid w:val="00A62988"/>
    <w:rsid w:val="00A62ABC"/>
    <w:rsid w:val="00A655DA"/>
    <w:rsid w:val="00A66542"/>
    <w:rsid w:val="00A6692D"/>
    <w:rsid w:val="00A66945"/>
    <w:rsid w:val="00A77C64"/>
    <w:rsid w:val="00A81EE7"/>
    <w:rsid w:val="00A81FF4"/>
    <w:rsid w:val="00A85A8A"/>
    <w:rsid w:val="00A9123F"/>
    <w:rsid w:val="00A913F1"/>
    <w:rsid w:val="00A91877"/>
    <w:rsid w:val="00A936A1"/>
    <w:rsid w:val="00A94D93"/>
    <w:rsid w:val="00A96BAC"/>
    <w:rsid w:val="00A96C16"/>
    <w:rsid w:val="00A96F41"/>
    <w:rsid w:val="00AA067D"/>
    <w:rsid w:val="00AA2CA6"/>
    <w:rsid w:val="00AA37B9"/>
    <w:rsid w:val="00AA4C1C"/>
    <w:rsid w:val="00AA6838"/>
    <w:rsid w:val="00AA6CAE"/>
    <w:rsid w:val="00AA71EE"/>
    <w:rsid w:val="00AA74D8"/>
    <w:rsid w:val="00AB02EB"/>
    <w:rsid w:val="00AB23F7"/>
    <w:rsid w:val="00AB2B8B"/>
    <w:rsid w:val="00AC3D45"/>
    <w:rsid w:val="00AC52E9"/>
    <w:rsid w:val="00AC6CC5"/>
    <w:rsid w:val="00AC7EBD"/>
    <w:rsid w:val="00AD0025"/>
    <w:rsid w:val="00AD02F4"/>
    <w:rsid w:val="00AD09AD"/>
    <w:rsid w:val="00AD0E54"/>
    <w:rsid w:val="00AD1236"/>
    <w:rsid w:val="00AD14C9"/>
    <w:rsid w:val="00AD4286"/>
    <w:rsid w:val="00AE6B42"/>
    <w:rsid w:val="00AF2A86"/>
    <w:rsid w:val="00AF2E8E"/>
    <w:rsid w:val="00AF4857"/>
    <w:rsid w:val="00AF49FB"/>
    <w:rsid w:val="00AF5F65"/>
    <w:rsid w:val="00AF7B58"/>
    <w:rsid w:val="00B00A01"/>
    <w:rsid w:val="00B01904"/>
    <w:rsid w:val="00B01F7D"/>
    <w:rsid w:val="00B03B1A"/>
    <w:rsid w:val="00B07832"/>
    <w:rsid w:val="00B105EA"/>
    <w:rsid w:val="00B208AC"/>
    <w:rsid w:val="00B21422"/>
    <w:rsid w:val="00B27CD9"/>
    <w:rsid w:val="00B354B1"/>
    <w:rsid w:val="00B364B2"/>
    <w:rsid w:val="00B44EDB"/>
    <w:rsid w:val="00B45DB7"/>
    <w:rsid w:val="00B47B05"/>
    <w:rsid w:val="00B5126A"/>
    <w:rsid w:val="00B53411"/>
    <w:rsid w:val="00B55BF9"/>
    <w:rsid w:val="00B56700"/>
    <w:rsid w:val="00B60F62"/>
    <w:rsid w:val="00B61CC2"/>
    <w:rsid w:val="00B620A7"/>
    <w:rsid w:val="00B63CAD"/>
    <w:rsid w:val="00B63F0F"/>
    <w:rsid w:val="00B64DA8"/>
    <w:rsid w:val="00B6668D"/>
    <w:rsid w:val="00B67F91"/>
    <w:rsid w:val="00B71EDC"/>
    <w:rsid w:val="00B73CA8"/>
    <w:rsid w:val="00B80966"/>
    <w:rsid w:val="00B813D9"/>
    <w:rsid w:val="00B81BA0"/>
    <w:rsid w:val="00B85579"/>
    <w:rsid w:val="00B85660"/>
    <w:rsid w:val="00B86A99"/>
    <w:rsid w:val="00B86B56"/>
    <w:rsid w:val="00B90B9D"/>
    <w:rsid w:val="00B91226"/>
    <w:rsid w:val="00B956A8"/>
    <w:rsid w:val="00BA2CA1"/>
    <w:rsid w:val="00BA2EDA"/>
    <w:rsid w:val="00BA41BD"/>
    <w:rsid w:val="00BB092D"/>
    <w:rsid w:val="00BB1E99"/>
    <w:rsid w:val="00BB2BDB"/>
    <w:rsid w:val="00BB5E87"/>
    <w:rsid w:val="00BB5F66"/>
    <w:rsid w:val="00BC08A5"/>
    <w:rsid w:val="00BC0D85"/>
    <w:rsid w:val="00BC1776"/>
    <w:rsid w:val="00BC1EC6"/>
    <w:rsid w:val="00BC4B4F"/>
    <w:rsid w:val="00BC59BD"/>
    <w:rsid w:val="00BC5E0D"/>
    <w:rsid w:val="00BC5E19"/>
    <w:rsid w:val="00BD50E7"/>
    <w:rsid w:val="00BD62CA"/>
    <w:rsid w:val="00BD68B4"/>
    <w:rsid w:val="00BD712A"/>
    <w:rsid w:val="00BD7B89"/>
    <w:rsid w:val="00BE0A8A"/>
    <w:rsid w:val="00BE0CCE"/>
    <w:rsid w:val="00BE1EC1"/>
    <w:rsid w:val="00BE70DF"/>
    <w:rsid w:val="00BE73E0"/>
    <w:rsid w:val="00BF34C6"/>
    <w:rsid w:val="00BF4426"/>
    <w:rsid w:val="00C00A28"/>
    <w:rsid w:val="00C0119B"/>
    <w:rsid w:val="00C067AC"/>
    <w:rsid w:val="00C10AA3"/>
    <w:rsid w:val="00C10D74"/>
    <w:rsid w:val="00C15DF6"/>
    <w:rsid w:val="00C167FC"/>
    <w:rsid w:val="00C16A4B"/>
    <w:rsid w:val="00C23536"/>
    <w:rsid w:val="00C30BB2"/>
    <w:rsid w:val="00C33324"/>
    <w:rsid w:val="00C34F3D"/>
    <w:rsid w:val="00C34FBB"/>
    <w:rsid w:val="00C35D6C"/>
    <w:rsid w:val="00C36932"/>
    <w:rsid w:val="00C37B5F"/>
    <w:rsid w:val="00C41896"/>
    <w:rsid w:val="00C4426A"/>
    <w:rsid w:val="00C44CAB"/>
    <w:rsid w:val="00C44D5F"/>
    <w:rsid w:val="00C475E4"/>
    <w:rsid w:val="00C527DE"/>
    <w:rsid w:val="00C5400D"/>
    <w:rsid w:val="00C57AE8"/>
    <w:rsid w:val="00C60835"/>
    <w:rsid w:val="00C60BBD"/>
    <w:rsid w:val="00C625D6"/>
    <w:rsid w:val="00C64D89"/>
    <w:rsid w:val="00C67132"/>
    <w:rsid w:val="00C712C8"/>
    <w:rsid w:val="00C7285C"/>
    <w:rsid w:val="00C81429"/>
    <w:rsid w:val="00C84B9F"/>
    <w:rsid w:val="00C91D3E"/>
    <w:rsid w:val="00C923E1"/>
    <w:rsid w:val="00C93C44"/>
    <w:rsid w:val="00C944EF"/>
    <w:rsid w:val="00C94C52"/>
    <w:rsid w:val="00CA7A91"/>
    <w:rsid w:val="00CB1D5B"/>
    <w:rsid w:val="00CB3513"/>
    <w:rsid w:val="00CB64EC"/>
    <w:rsid w:val="00CB6EC4"/>
    <w:rsid w:val="00CC3986"/>
    <w:rsid w:val="00CC5531"/>
    <w:rsid w:val="00CD2B09"/>
    <w:rsid w:val="00CD343E"/>
    <w:rsid w:val="00CD372C"/>
    <w:rsid w:val="00CD4E26"/>
    <w:rsid w:val="00CD79A9"/>
    <w:rsid w:val="00CE3ACB"/>
    <w:rsid w:val="00CE66E8"/>
    <w:rsid w:val="00CF06AF"/>
    <w:rsid w:val="00CF0FD2"/>
    <w:rsid w:val="00CF6ED5"/>
    <w:rsid w:val="00D01D00"/>
    <w:rsid w:val="00D0693B"/>
    <w:rsid w:val="00D10F4F"/>
    <w:rsid w:val="00D118B3"/>
    <w:rsid w:val="00D11B13"/>
    <w:rsid w:val="00D12A51"/>
    <w:rsid w:val="00D15A8A"/>
    <w:rsid w:val="00D252DC"/>
    <w:rsid w:val="00D3249A"/>
    <w:rsid w:val="00D3444F"/>
    <w:rsid w:val="00D419D2"/>
    <w:rsid w:val="00D458E6"/>
    <w:rsid w:val="00D46CB9"/>
    <w:rsid w:val="00D478CB"/>
    <w:rsid w:val="00D512C5"/>
    <w:rsid w:val="00D52C8C"/>
    <w:rsid w:val="00D66DD1"/>
    <w:rsid w:val="00D67FB0"/>
    <w:rsid w:val="00D734B9"/>
    <w:rsid w:val="00D75F1E"/>
    <w:rsid w:val="00D80546"/>
    <w:rsid w:val="00D81A8D"/>
    <w:rsid w:val="00D844CB"/>
    <w:rsid w:val="00D84AD8"/>
    <w:rsid w:val="00D85F98"/>
    <w:rsid w:val="00D90A35"/>
    <w:rsid w:val="00D91204"/>
    <w:rsid w:val="00D9373F"/>
    <w:rsid w:val="00D93A05"/>
    <w:rsid w:val="00D94EDD"/>
    <w:rsid w:val="00D95864"/>
    <w:rsid w:val="00D97136"/>
    <w:rsid w:val="00DA6B4A"/>
    <w:rsid w:val="00DB46F8"/>
    <w:rsid w:val="00DB7ACA"/>
    <w:rsid w:val="00DC3789"/>
    <w:rsid w:val="00DC6339"/>
    <w:rsid w:val="00DC70C1"/>
    <w:rsid w:val="00DD04BD"/>
    <w:rsid w:val="00DD2C54"/>
    <w:rsid w:val="00DD391B"/>
    <w:rsid w:val="00DD4439"/>
    <w:rsid w:val="00DD4B4F"/>
    <w:rsid w:val="00DE217E"/>
    <w:rsid w:val="00DF225A"/>
    <w:rsid w:val="00DF6605"/>
    <w:rsid w:val="00E01416"/>
    <w:rsid w:val="00E052FB"/>
    <w:rsid w:val="00E13992"/>
    <w:rsid w:val="00E14997"/>
    <w:rsid w:val="00E14AC1"/>
    <w:rsid w:val="00E17969"/>
    <w:rsid w:val="00E200F4"/>
    <w:rsid w:val="00E21B3E"/>
    <w:rsid w:val="00E267BC"/>
    <w:rsid w:val="00E32494"/>
    <w:rsid w:val="00E3397C"/>
    <w:rsid w:val="00E373B9"/>
    <w:rsid w:val="00E475B7"/>
    <w:rsid w:val="00E50088"/>
    <w:rsid w:val="00E54B00"/>
    <w:rsid w:val="00E572C7"/>
    <w:rsid w:val="00E602DD"/>
    <w:rsid w:val="00E61209"/>
    <w:rsid w:val="00E62E41"/>
    <w:rsid w:val="00E654C6"/>
    <w:rsid w:val="00E6720E"/>
    <w:rsid w:val="00E6723E"/>
    <w:rsid w:val="00E6782F"/>
    <w:rsid w:val="00E70C6E"/>
    <w:rsid w:val="00E70D6E"/>
    <w:rsid w:val="00E72632"/>
    <w:rsid w:val="00E74556"/>
    <w:rsid w:val="00E75B37"/>
    <w:rsid w:val="00E80815"/>
    <w:rsid w:val="00E80CFE"/>
    <w:rsid w:val="00E83E74"/>
    <w:rsid w:val="00E905B2"/>
    <w:rsid w:val="00E91955"/>
    <w:rsid w:val="00E9218E"/>
    <w:rsid w:val="00E93303"/>
    <w:rsid w:val="00E97F90"/>
    <w:rsid w:val="00EA3C74"/>
    <w:rsid w:val="00EA627C"/>
    <w:rsid w:val="00EB271C"/>
    <w:rsid w:val="00EB278C"/>
    <w:rsid w:val="00EB2B8E"/>
    <w:rsid w:val="00EB323A"/>
    <w:rsid w:val="00EB33B2"/>
    <w:rsid w:val="00EB41C5"/>
    <w:rsid w:val="00EB5D12"/>
    <w:rsid w:val="00EC0326"/>
    <w:rsid w:val="00EC093F"/>
    <w:rsid w:val="00EC518A"/>
    <w:rsid w:val="00EE1D44"/>
    <w:rsid w:val="00EE21E9"/>
    <w:rsid w:val="00EE2A11"/>
    <w:rsid w:val="00EE3F32"/>
    <w:rsid w:val="00EF03CF"/>
    <w:rsid w:val="00EF2909"/>
    <w:rsid w:val="00EF4E41"/>
    <w:rsid w:val="00EF59F0"/>
    <w:rsid w:val="00EF7BDF"/>
    <w:rsid w:val="00F01B7D"/>
    <w:rsid w:val="00F02C88"/>
    <w:rsid w:val="00F02DF2"/>
    <w:rsid w:val="00F125D8"/>
    <w:rsid w:val="00F13586"/>
    <w:rsid w:val="00F162C1"/>
    <w:rsid w:val="00F170E6"/>
    <w:rsid w:val="00F222AE"/>
    <w:rsid w:val="00F2687D"/>
    <w:rsid w:val="00F3279E"/>
    <w:rsid w:val="00F33EBB"/>
    <w:rsid w:val="00F35C38"/>
    <w:rsid w:val="00F41398"/>
    <w:rsid w:val="00F421AB"/>
    <w:rsid w:val="00F52F41"/>
    <w:rsid w:val="00F536CD"/>
    <w:rsid w:val="00F607D7"/>
    <w:rsid w:val="00F65F7E"/>
    <w:rsid w:val="00F71639"/>
    <w:rsid w:val="00F7337A"/>
    <w:rsid w:val="00F76223"/>
    <w:rsid w:val="00F76416"/>
    <w:rsid w:val="00F76480"/>
    <w:rsid w:val="00F77981"/>
    <w:rsid w:val="00F809D3"/>
    <w:rsid w:val="00F86E0D"/>
    <w:rsid w:val="00F87B91"/>
    <w:rsid w:val="00F91708"/>
    <w:rsid w:val="00F94739"/>
    <w:rsid w:val="00F9481E"/>
    <w:rsid w:val="00FA0C12"/>
    <w:rsid w:val="00FA0C28"/>
    <w:rsid w:val="00FA34B3"/>
    <w:rsid w:val="00FA4365"/>
    <w:rsid w:val="00FB130C"/>
    <w:rsid w:val="00FB30B7"/>
    <w:rsid w:val="00FB3956"/>
    <w:rsid w:val="00FB48A7"/>
    <w:rsid w:val="00FB651A"/>
    <w:rsid w:val="00FC4C52"/>
    <w:rsid w:val="00FD428E"/>
    <w:rsid w:val="00FD4986"/>
    <w:rsid w:val="00FD7703"/>
    <w:rsid w:val="00FE05C5"/>
    <w:rsid w:val="00FE2349"/>
    <w:rsid w:val="00FE337A"/>
    <w:rsid w:val="00FE51B4"/>
    <w:rsid w:val="00FE6F46"/>
    <w:rsid w:val="00FF06DD"/>
    <w:rsid w:val="00FF0FD8"/>
    <w:rsid w:val="00FF2AA4"/>
    <w:rsid w:val="00FF33A0"/>
    <w:rsid w:val="00FF6FA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2C800A"/>
  <w15:chartTrackingRefBased/>
  <w15:docId w15:val="{F3D91332-DBB1-4220-8DC4-93670E05E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79783E"/>
    <w:pPr>
      <w:spacing w:after="220" w:line="288" w:lineRule="auto"/>
      <w:jc w:val="both"/>
    </w:pPr>
    <w:rPr>
      <w14:numForm w14:val="lining"/>
    </w:rPr>
  </w:style>
  <w:style w:type="paragraph" w:styleId="Nadpis1">
    <w:name w:val="heading 1"/>
    <w:aliases w:val="Nadpis 1 číslovaný"/>
    <w:basedOn w:val="Normln"/>
    <w:next w:val="Normln"/>
    <w:link w:val="Nadpis1Char"/>
    <w:uiPriority w:val="3"/>
    <w:qFormat/>
    <w:rsid w:val="00FB48A7"/>
    <w:pPr>
      <w:keepNext/>
      <w:keepLines/>
      <w:pageBreakBefore/>
      <w:numPr>
        <w:numId w:val="1"/>
      </w:numPr>
      <w:spacing w:after="800"/>
      <w:ind w:left="0" w:firstLine="0"/>
      <w:outlineLvl w:val="0"/>
    </w:pPr>
    <w:rPr>
      <w:rFonts w:asciiTheme="majorHAnsi" w:eastAsiaTheme="majorEastAsia" w:hAnsiTheme="majorHAnsi" w:cstheme="majorBidi"/>
      <w:b/>
      <w:sz w:val="40"/>
      <w:szCs w:val="40"/>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3"/>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ind w:left="720"/>
      <w:contextualSpacing/>
    </w:p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14:numForm w14:val="lining"/>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14:numForm w14:val="lining"/>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pPr>
  </w:style>
  <w:style w:type="paragraph" w:styleId="Obsah2">
    <w:name w:val="toc 2"/>
    <w:basedOn w:val="Normln"/>
    <w:next w:val="Normln"/>
    <w:autoRedefine/>
    <w:uiPriority w:val="39"/>
    <w:unhideWhenUsed/>
    <w:rsid w:val="00D9373F"/>
    <w:pPr>
      <w:spacing w:after="100"/>
      <w:ind w:left="220"/>
    </w:pPr>
  </w:style>
  <w:style w:type="paragraph" w:styleId="Obsah3">
    <w:name w:val="toc 3"/>
    <w:basedOn w:val="Normln"/>
    <w:next w:val="Normln"/>
    <w:autoRedefine/>
    <w:uiPriority w:val="39"/>
    <w:unhideWhenUsed/>
    <w:rsid w:val="00D9373F"/>
    <w:pPr>
      <w:spacing w:after="100"/>
      <w:ind w:left="440"/>
    </w:p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jc w:val="left"/>
    </w:pPr>
    <w:rPr>
      <w:rFonts w:asciiTheme="majorHAnsi" w:hAnsiTheme="majorHAnsi"/>
      <w:b/>
      <w:sz w:val="28"/>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14:numForm w14:val="lining"/>
    </w:rPr>
  </w:style>
  <w:style w:type="paragraph" w:customStyle="1" w:styleId="Klovslova">
    <w:name w:val="Klíčová slova"/>
    <w:basedOn w:val="Normln"/>
    <w:next w:val="Normln"/>
    <w:link w:val="KlovslovaChar"/>
    <w:uiPriority w:val="6"/>
    <w:qFormat/>
    <w:rsid w:val="002823F2"/>
    <w:pPr>
      <w:spacing w:before="490" w:after="322"/>
      <w:jc w:val="left"/>
    </w:pPr>
    <w:rPr>
      <w:rFonts w:asciiTheme="majorHAnsi" w:hAnsiTheme="majorHAnsi"/>
      <w:b/>
      <w:sz w:val="28"/>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14:numForm w14:val="lining"/>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14:numForm w14:val="lining"/>
    </w:rPr>
  </w:style>
  <w:style w:type="paragraph" w:customStyle="1" w:styleId="Vysokkola">
    <w:name w:val="Vysoká škola"/>
    <w:basedOn w:val="Normln"/>
    <w:next w:val="Normln"/>
    <w:link w:val="VysokkolaChar"/>
    <w:uiPriority w:val="6"/>
    <w:semiHidden/>
    <w:qFormat/>
    <w:rsid w:val="004329C6"/>
    <w:pPr>
      <w:spacing w:after="400"/>
      <w:jc w:val="center"/>
    </w:pPr>
    <w:rPr>
      <w:rFonts w:asciiTheme="majorHAnsi" w:hAnsiTheme="majorHAnsi"/>
      <w:sz w:val="40"/>
      <w:szCs w:val="40"/>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14:numForm w14:val="lining"/>
    </w:rPr>
  </w:style>
  <w:style w:type="paragraph" w:customStyle="1" w:styleId="Fakulta">
    <w:name w:val="Fakulta"/>
    <w:basedOn w:val="Normln"/>
    <w:next w:val="Normln"/>
    <w:link w:val="FakultaChar"/>
    <w:uiPriority w:val="6"/>
    <w:semiHidden/>
    <w:qFormat/>
    <w:rsid w:val="00450AE9"/>
    <w:pPr>
      <w:spacing w:after="360"/>
      <w:jc w:val="center"/>
    </w:pPr>
    <w:rPr>
      <w:rFonts w:asciiTheme="majorHAnsi" w:hAnsiTheme="majorHAnsi"/>
      <w:sz w:val="36"/>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14:numForm w14:val="lining"/>
    </w:rPr>
  </w:style>
  <w:style w:type="paragraph" w:customStyle="1" w:styleId="NzevBP">
    <w:name w:val="Název BP"/>
    <w:basedOn w:val="Normln"/>
    <w:next w:val="Normln"/>
    <w:link w:val="NzevBPChar"/>
    <w:uiPriority w:val="6"/>
    <w:semiHidden/>
    <w:qFormat/>
    <w:rsid w:val="00450AE9"/>
    <w:pPr>
      <w:spacing w:before="2640" w:after="400"/>
      <w:jc w:val="center"/>
    </w:pPr>
    <w:rPr>
      <w:rFonts w:asciiTheme="majorHAnsi" w:hAnsiTheme="majorHAnsi"/>
      <w:b/>
      <w:sz w:val="40"/>
    </w:rPr>
  </w:style>
  <w:style w:type="character" w:customStyle="1" w:styleId="FakultaChar">
    <w:name w:val="Fakulta Char"/>
    <w:basedOn w:val="Standardnpsmoodstavce"/>
    <w:link w:val="Fakulta"/>
    <w:uiPriority w:val="6"/>
    <w:semiHidden/>
    <w:rsid w:val="003C7DB4"/>
    <w:rPr>
      <w:rFonts w:asciiTheme="majorHAnsi" w:hAnsiTheme="majorHAnsi"/>
      <w:sz w:val="36"/>
      <w14:numForm w14:val="lining"/>
    </w:rPr>
  </w:style>
  <w:style w:type="paragraph" w:customStyle="1" w:styleId="TypprceBP">
    <w:name w:val="Typ práce (BP)"/>
    <w:basedOn w:val="Normln"/>
    <w:next w:val="Normln"/>
    <w:link w:val="TypprceBPChar"/>
    <w:uiPriority w:val="6"/>
    <w:semiHidden/>
    <w:qFormat/>
    <w:rsid w:val="00450AE9"/>
    <w:pPr>
      <w:spacing w:after="360"/>
      <w:jc w:val="center"/>
    </w:pPr>
    <w:rPr>
      <w:rFonts w:asciiTheme="majorHAnsi" w:hAnsiTheme="majorHAnsi"/>
      <w:caps/>
      <w:sz w:val="36"/>
    </w:rPr>
  </w:style>
  <w:style w:type="character" w:customStyle="1" w:styleId="NzevBPChar">
    <w:name w:val="Název BP Char"/>
    <w:basedOn w:val="Standardnpsmoodstavce"/>
    <w:link w:val="NzevBP"/>
    <w:uiPriority w:val="6"/>
    <w:semiHidden/>
    <w:rsid w:val="003C7DB4"/>
    <w:rPr>
      <w:rFonts w:asciiTheme="majorHAnsi" w:hAnsiTheme="majorHAnsi"/>
      <w:b/>
      <w:sz w:val="40"/>
      <w14:numForm w14:val="lining"/>
    </w:rPr>
  </w:style>
  <w:style w:type="paragraph" w:customStyle="1" w:styleId="Studijnprogram">
    <w:name w:val="Studijní program"/>
    <w:basedOn w:val="Normln"/>
    <w:next w:val="Normln"/>
    <w:link w:val="StudijnprogramChar"/>
    <w:uiPriority w:val="6"/>
    <w:semiHidden/>
    <w:qFormat/>
    <w:rsid w:val="00450AE9"/>
    <w:pPr>
      <w:spacing w:after="6000"/>
      <w:jc w:val="center"/>
    </w:pPr>
    <w:rPr>
      <w:rFonts w:asciiTheme="majorHAnsi" w:hAnsiTheme="majorHAnsi"/>
    </w:rPr>
  </w:style>
  <w:style w:type="character" w:customStyle="1" w:styleId="TypprceBPChar">
    <w:name w:val="Typ práce (BP) Char"/>
    <w:basedOn w:val="Standardnpsmoodstavce"/>
    <w:link w:val="TypprceBP"/>
    <w:uiPriority w:val="6"/>
    <w:semiHidden/>
    <w:rsid w:val="003C7DB4"/>
    <w:rPr>
      <w:rFonts w:asciiTheme="majorHAnsi" w:hAnsiTheme="majorHAnsi"/>
      <w:caps/>
      <w:sz w:val="36"/>
      <w14:numForm w14:val="lining"/>
    </w:rPr>
  </w:style>
  <w:style w:type="paragraph" w:customStyle="1" w:styleId="Autor">
    <w:name w:val="Autor"/>
    <w:basedOn w:val="Normln"/>
    <w:next w:val="Normln"/>
    <w:link w:val="AutorChar"/>
    <w:uiPriority w:val="6"/>
    <w:semiHidden/>
    <w:qFormat/>
    <w:rsid w:val="00450AE9"/>
    <w:pPr>
      <w:jc w:val="center"/>
    </w:pPr>
    <w:rPr>
      <w:rFonts w:asciiTheme="majorHAnsi" w:hAnsiTheme="majorHAnsi"/>
    </w:rPr>
  </w:style>
  <w:style w:type="character" w:customStyle="1" w:styleId="StudijnprogramChar">
    <w:name w:val="Studijní program Char"/>
    <w:basedOn w:val="Standardnpsmoodstavce"/>
    <w:link w:val="Studijnprogram"/>
    <w:uiPriority w:val="6"/>
    <w:semiHidden/>
    <w:rsid w:val="003C7DB4"/>
    <w:rPr>
      <w:rFonts w:asciiTheme="majorHAnsi" w:hAnsiTheme="majorHAnsi"/>
      <w14:numForm w14:val="lining"/>
    </w:rPr>
  </w:style>
  <w:style w:type="paragraph" w:customStyle="1" w:styleId="VedoucBP">
    <w:name w:val="Vedoucí BP"/>
    <w:basedOn w:val="Normln"/>
    <w:next w:val="Normln"/>
    <w:link w:val="VedoucBPChar"/>
    <w:uiPriority w:val="6"/>
    <w:semiHidden/>
    <w:qFormat/>
    <w:rsid w:val="00450AE9"/>
    <w:pPr>
      <w:jc w:val="center"/>
    </w:pPr>
    <w:rPr>
      <w:rFonts w:asciiTheme="majorHAnsi" w:hAnsiTheme="majorHAnsi"/>
    </w:rPr>
  </w:style>
  <w:style w:type="character" w:customStyle="1" w:styleId="AutorChar">
    <w:name w:val="Autor Char"/>
    <w:basedOn w:val="Standardnpsmoodstavce"/>
    <w:link w:val="Autor"/>
    <w:uiPriority w:val="6"/>
    <w:semiHidden/>
    <w:rsid w:val="003C7DB4"/>
    <w:rPr>
      <w:rFonts w:asciiTheme="majorHAnsi" w:hAnsiTheme="majorHAnsi"/>
      <w14:numForm w14:val="lining"/>
    </w:rPr>
  </w:style>
  <w:style w:type="paragraph" w:customStyle="1" w:styleId="Kdeakdyodevzdno">
    <w:name w:val="Kde a kdy odevzdáno"/>
    <w:basedOn w:val="Normln"/>
    <w:next w:val="Normln"/>
    <w:link w:val="KdeakdyodevzdnoChar"/>
    <w:uiPriority w:val="6"/>
    <w:semiHidden/>
    <w:qFormat/>
    <w:rsid w:val="00450AE9"/>
    <w:pPr>
      <w:jc w:val="center"/>
    </w:pPr>
    <w:rPr>
      <w:rFonts w:asciiTheme="majorHAnsi" w:hAnsiTheme="majorHAnsi"/>
    </w:rPr>
  </w:style>
  <w:style w:type="character" w:customStyle="1" w:styleId="VedoucBPChar">
    <w:name w:val="Vedoucí BP Char"/>
    <w:basedOn w:val="Standardnpsmoodstavce"/>
    <w:link w:val="VedoucBP"/>
    <w:uiPriority w:val="6"/>
    <w:semiHidden/>
    <w:rsid w:val="003C7DB4"/>
    <w:rPr>
      <w:rFonts w:asciiTheme="majorHAnsi" w:hAnsiTheme="majorHAnsi"/>
      <w14:numForm w14:val="lining"/>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14:numForm w14:val="lining"/>
    </w:rPr>
  </w:style>
  <w:style w:type="paragraph" w:styleId="Textkomente">
    <w:name w:val="annotation text"/>
    <w:basedOn w:val="Normln"/>
    <w:link w:val="TextkomenteChar"/>
    <w:uiPriority w:val="99"/>
    <w:semiHidden/>
    <w:unhideWhenUsed/>
    <w:rsid w:val="000117BB"/>
    <w:pPr>
      <w:spacing w:line="240" w:lineRule="auto"/>
    </w:pPr>
    <w:rPr>
      <w:sz w:val="20"/>
      <w:szCs w:val="20"/>
    </w:rPr>
  </w:style>
  <w:style w:type="character" w:customStyle="1" w:styleId="TextkomenteChar">
    <w:name w:val="Text komentáře Char"/>
    <w:basedOn w:val="Standardnpsmoodstavce"/>
    <w:link w:val="Textkomente"/>
    <w:uiPriority w:val="99"/>
    <w:semiHidden/>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rPr>
      <w:i/>
      <w:iCs/>
      <w:color w:val="404040" w:themeColor="text1" w:themeTint="BF"/>
    </w:rPr>
  </w:style>
  <w:style w:type="character" w:customStyle="1" w:styleId="CittChar">
    <w:name w:val="Citát Char"/>
    <w:basedOn w:val="Standardnpsmoodstavce"/>
    <w:link w:val="Citt"/>
    <w:uiPriority w:val="29"/>
    <w:rsid w:val="00FF2AA4"/>
    <w:rPr>
      <w:i/>
      <w:iCs/>
      <w:color w:val="404040" w:themeColor="text1" w:themeTint="BF"/>
      <w14:numForm w14:val="lining"/>
    </w:rPr>
  </w:style>
  <w:style w:type="paragraph" w:styleId="Titulek">
    <w:name w:val="caption"/>
    <w:basedOn w:val="Normln"/>
    <w:next w:val="Normln"/>
    <w:uiPriority w:val="35"/>
    <w:unhideWhenUsed/>
    <w:qFormat/>
    <w:rsid w:val="006E3E39"/>
    <w:pPr>
      <w:spacing w:after="200" w:line="240" w:lineRule="auto"/>
    </w:pPr>
    <w:rPr>
      <w:iCs/>
      <w:sz w:val="20"/>
      <w:szCs w:val="18"/>
    </w:rPr>
  </w:style>
  <w:style w:type="paragraph" w:styleId="Seznamobrzk">
    <w:name w:val="table of figures"/>
    <w:basedOn w:val="Normln"/>
    <w:next w:val="Normln"/>
    <w:uiPriority w:val="99"/>
    <w:unhideWhenUsed/>
    <w:rsid w:val="0002754A"/>
    <w:pPr>
      <w:spacing w:after="0"/>
    </w:p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5">
    <w:name w:val="Plain Table 5"/>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cs-CZ"/>
      <w14:numForm w14:val="default"/>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F52F41"/>
    <w:pPr>
      <w:numPr>
        <w:numId w:val="16"/>
      </w:num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nsolas" w:eastAsia="Times New Roman" w:hAnsi="Consolas" w:cs="Courier New"/>
      <w:w w:val="80"/>
      <w:szCs w:val="24"/>
      <w:lang w:eastAsia="cs-CZ"/>
      <w14:numForm w14:val="default"/>
    </w:rPr>
  </w:style>
  <w:style w:type="paragraph" w:customStyle="1" w:styleId="Textvtabulce">
    <w:name w:val="Text v tabulce"/>
    <w:basedOn w:val="Normln"/>
    <w:link w:val="TextvtabulceChar"/>
    <w:uiPriority w:val="1"/>
    <w:qFormat/>
    <w:rsid w:val="0091467F"/>
    <w:pPr>
      <w:spacing w:before="60" w:after="60"/>
      <w:jc w:val="left"/>
    </w:pPr>
    <w:rPr>
      <w:sz w:val="20"/>
    </w:rPr>
  </w:style>
  <w:style w:type="character" w:customStyle="1" w:styleId="TextprogramovhokduChar">
    <w:name w:val="Text programového kódu Char"/>
    <w:basedOn w:val="Standardnpsmoodstavce"/>
    <w:link w:val="Textprogramovhokdu"/>
    <w:uiPriority w:val="2"/>
    <w:rsid w:val="003C7DB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spacing w:after="0" w:line="240" w:lineRule="auto"/>
    </w:pPr>
  </w:style>
  <w:style w:type="character" w:customStyle="1" w:styleId="TextvtabulceChar">
    <w:name w:val="Text v tabulce Char"/>
    <w:basedOn w:val="Standardnpsmoodstavce"/>
    <w:link w:val="Textvtabulce"/>
    <w:uiPriority w:val="1"/>
    <w:rsid w:val="0091467F"/>
    <w:rPr>
      <w:sz w:val="20"/>
      <w14:numForm w14:val="lining"/>
    </w:rPr>
  </w:style>
  <w:style w:type="character" w:customStyle="1" w:styleId="ZhlavChar">
    <w:name w:val="Záhlaví Char"/>
    <w:basedOn w:val="Standardnpsmoodstavce"/>
    <w:link w:val="Zhlav"/>
    <w:uiPriority w:val="99"/>
    <w:rsid w:val="00961262"/>
    <w:rPr>
      <w14:numForm w14:val="lining"/>
    </w:rPr>
  </w:style>
  <w:style w:type="paragraph" w:styleId="Zpat">
    <w:name w:val="footer"/>
    <w:basedOn w:val="Normln"/>
    <w:link w:val="ZpatChar"/>
    <w:uiPriority w:val="99"/>
    <w:unhideWhenUsed/>
    <w:rsid w:val="00961262"/>
    <w:pPr>
      <w:tabs>
        <w:tab w:val="center" w:pos="4536"/>
        <w:tab w:val="right" w:pos="9072"/>
      </w:tabs>
      <w:spacing w:after="0" w:line="240" w:lineRule="auto"/>
    </w:pPr>
  </w:style>
  <w:style w:type="character" w:customStyle="1" w:styleId="ZpatChar">
    <w:name w:val="Zápatí Char"/>
    <w:basedOn w:val="Standardnpsmoodstavce"/>
    <w:link w:val="Zpat"/>
    <w:uiPriority w:val="99"/>
    <w:rsid w:val="00961262"/>
    <w:rPr>
      <w14:numForm w14:val="lining"/>
    </w:rPr>
  </w:style>
  <w:style w:type="paragraph" w:styleId="Textvysvtlivek">
    <w:name w:val="endnote text"/>
    <w:basedOn w:val="Normln"/>
    <w:link w:val="TextvysvtlivekChar"/>
    <w:uiPriority w:val="99"/>
    <w:semiHidden/>
    <w:unhideWhenUsed/>
    <w:rsid w:val="009F2957"/>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9F2957"/>
    <w:rPr>
      <w:sz w:val="20"/>
      <w:szCs w:val="20"/>
      <w14:numForm w14:val="lining"/>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pPr>
  </w:style>
  <w:style w:type="character" w:customStyle="1" w:styleId="MTDisplayEquationChar">
    <w:name w:val="MTDisplayEquation Char"/>
    <w:basedOn w:val="Standardnpsmoodstavce"/>
    <w:link w:val="MTDisplayEquation"/>
    <w:rsid w:val="00766D98"/>
    <w:rPr>
      <w14:numForm w14:val="lining"/>
    </w:rPr>
  </w:style>
  <w:style w:type="character" w:styleId="Zdraznn">
    <w:name w:val="Emphasis"/>
    <w:basedOn w:val="Standardnpsmoodstavce"/>
    <w:uiPriority w:val="20"/>
    <w:qFormat/>
    <w:rsid w:val="00C67132"/>
    <w:rPr>
      <w:i/>
      <w:iCs/>
    </w:rPr>
  </w:style>
  <w:style w:type="character" w:styleId="Nevyeenzmnka">
    <w:name w:val="Unresolved Mention"/>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character" w:styleId="slodku">
    <w:name w:val="line number"/>
    <w:basedOn w:val="Standardnpsmoodstavce"/>
    <w:uiPriority w:val="99"/>
    <w:semiHidden/>
    <w:unhideWhenUsed/>
    <w:rsid w:val="003F7D0B"/>
  </w:style>
  <w:style w:type="paragraph" w:customStyle="1" w:styleId="Default">
    <w:name w:val="Default"/>
    <w:rsid w:val="0081780F"/>
    <w:pPr>
      <w:autoSpaceDE w:val="0"/>
      <w:autoSpaceDN w:val="0"/>
      <w:adjustRightInd w:val="0"/>
      <w:spacing w:after="0" w:line="240" w:lineRule="auto"/>
    </w:pPr>
    <w:rPr>
      <w:rFonts w:ascii="Georgia" w:hAnsi="Georgia" w:cs="Georgia"/>
      <w:color w:val="000000"/>
      <w:sz w:val="24"/>
      <w:szCs w:val="24"/>
    </w:rPr>
  </w:style>
  <w:style w:type="table" w:styleId="Svtltabulkaseznamu1zvraznn3">
    <w:name w:val="List Table 1 Light Accent 3"/>
    <w:basedOn w:val="Normlntabulka"/>
    <w:uiPriority w:val="46"/>
    <w:rsid w:val="004E477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poznpodarou">
    <w:name w:val="footnote text"/>
    <w:basedOn w:val="Normln"/>
    <w:link w:val="TextpoznpodarouChar"/>
    <w:uiPriority w:val="99"/>
    <w:semiHidden/>
    <w:unhideWhenUsed/>
    <w:rsid w:val="00460AFF"/>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460AFF"/>
    <w:rPr>
      <w:sz w:val="20"/>
      <w:szCs w:val="20"/>
      <w14:numForm w14:val="lining"/>
    </w:rPr>
  </w:style>
  <w:style w:type="character" w:styleId="Znakapoznpodarou">
    <w:name w:val="footnote reference"/>
    <w:basedOn w:val="Standardnpsmoodstavce"/>
    <w:uiPriority w:val="99"/>
    <w:semiHidden/>
    <w:unhideWhenUsed/>
    <w:rsid w:val="00460A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96683270">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33567988">
      <w:bodyDiv w:val="1"/>
      <w:marLeft w:val="0"/>
      <w:marRight w:val="0"/>
      <w:marTop w:val="0"/>
      <w:marBottom w:val="0"/>
      <w:divBdr>
        <w:top w:val="none" w:sz="0" w:space="0" w:color="auto"/>
        <w:left w:val="none" w:sz="0" w:space="0" w:color="auto"/>
        <w:bottom w:val="none" w:sz="0" w:space="0" w:color="auto"/>
        <w:right w:val="none" w:sz="0" w:space="0" w:color="auto"/>
      </w:divBdr>
      <w:divsChild>
        <w:div w:id="734275523">
          <w:marLeft w:val="0"/>
          <w:marRight w:val="0"/>
          <w:marTop w:val="0"/>
          <w:marBottom w:val="0"/>
          <w:divBdr>
            <w:top w:val="none" w:sz="0" w:space="0" w:color="auto"/>
            <w:left w:val="none" w:sz="0" w:space="0" w:color="auto"/>
            <w:bottom w:val="none" w:sz="0" w:space="0" w:color="auto"/>
            <w:right w:val="none" w:sz="0" w:space="0" w:color="auto"/>
          </w:divBdr>
          <w:divsChild>
            <w:div w:id="1149130640">
              <w:marLeft w:val="0"/>
              <w:marRight w:val="0"/>
              <w:marTop w:val="0"/>
              <w:marBottom w:val="0"/>
              <w:divBdr>
                <w:top w:val="none" w:sz="0" w:space="0" w:color="auto"/>
                <w:left w:val="none" w:sz="0" w:space="0" w:color="auto"/>
                <w:bottom w:val="none" w:sz="0" w:space="0" w:color="auto"/>
                <w:right w:val="none" w:sz="0" w:space="0" w:color="auto"/>
              </w:divBdr>
            </w:div>
            <w:div w:id="1542938046">
              <w:marLeft w:val="0"/>
              <w:marRight w:val="0"/>
              <w:marTop w:val="0"/>
              <w:marBottom w:val="0"/>
              <w:divBdr>
                <w:top w:val="none" w:sz="0" w:space="0" w:color="auto"/>
                <w:left w:val="none" w:sz="0" w:space="0" w:color="auto"/>
                <w:bottom w:val="none" w:sz="0" w:space="0" w:color="auto"/>
                <w:right w:val="none" w:sz="0" w:space="0" w:color="auto"/>
              </w:divBdr>
            </w:div>
            <w:div w:id="1799715454">
              <w:marLeft w:val="0"/>
              <w:marRight w:val="0"/>
              <w:marTop w:val="0"/>
              <w:marBottom w:val="0"/>
              <w:divBdr>
                <w:top w:val="none" w:sz="0" w:space="0" w:color="auto"/>
                <w:left w:val="none" w:sz="0" w:space="0" w:color="auto"/>
                <w:bottom w:val="none" w:sz="0" w:space="0" w:color="auto"/>
                <w:right w:val="none" w:sz="0" w:space="0" w:color="auto"/>
              </w:divBdr>
            </w:div>
            <w:div w:id="1634099403">
              <w:marLeft w:val="0"/>
              <w:marRight w:val="0"/>
              <w:marTop w:val="0"/>
              <w:marBottom w:val="0"/>
              <w:divBdr>
                <w:top w:val="none" w:sz="0" w:space="0" w:color="auto"/>
                <w:left w:val="none" w:sz="0" w:space="0" w:color="auto"/>
                <w:bottom w:val="none" w:sz="0" w:space="0" w:color="auto"/>
                <w:right w:val="none" w:sz="0" w:space="0" w:color="auto"/>
              </w:divBdr>
            </w:div>
            <w:div w:id="1814717745">
              <w:marLeft w:val="0"/>
              <w:marRight w:val="0"/>
              <w:marTop w:val="0"/>
              <w:marBottom w:val="0"/>
              <w:divBdr>
                <w:top w:val="none" w:sz="0" w:space="0" w:color="auto"/>
                <w:left w:val="none" w:sz="0" w:space="0" w:color="auto"/>
                <w:bottom w:val="none" w:sz="0" w:space="0" w:color="auto"/>
                <w:right w:val="none" w:sz="0" w:space="0" w:color="auto"/>
              </w:divBdr>
            </w:div>
            <w:div w:id="1059129536">
              <w:marLeft w:val="0"/>
              <w:marRight w:val="0"/>
              <w:marTop w:val="0"/>
              <w:marBottom w:val="0"/>
              <w:divBdr>
                <w:top w:val="none" w:sz="0" w:space="0" w:color="auto"/>
                <w:left w:val="none" w:sz="0" w:space="0" w:color="auto"/>
                <w:bottom w:val="none" w:sz="0" w:space="0" w:color="auto"/>
                <w:right w:val="none" w:sz="0" w:space="0" w:color="auto"/>
              </w:divBdr>
            </w:div>
            <w:div w:id="658844300">
              <w:marLeft w:val="0"/>
              <w:marRight w:val="0"/>
              <w:marTop w:val="0"/>
              <w:marBottom w:val="0"/>
              <w:divBdr>
                <w:top w:val="none" w:sz="0" w:space="0" w:color="auto"/>
                <w:left w:val="none" w:sz="0" w:space="0" w:color="auto"/>
                <w:bottom w:val="none" w:sz="0" w:space="0" w:color="auto"/>
                <w:right w:val="none" w:sz="0" w:space="0" w:color="auto"/>
              </w:divBdr>
            </w:div>
            <w:div w:id="1444229733">
              <w:marLeft w:val="0"/>
              <w:marRight w:val="0"/>
              <w:marTop w:val="0"/>
              <w:marBottom w:val="0"/>
              <w:divBdr>
                <w:top w:val="none" w:sz="0" w:space="0" w:color="auto"/>
                <w:left w:val="none" w:sz="0" w:space="0" w:color="auto"/>
                <w:bottom w:val="none" w:sz="0" w:space="0" w:color="auto"/>
                <w:right w:val="none" w:sz="0" w:space="0" w:color="auto"/>
              </w:divBdr>
            </w:div>
            <w:div w:id="1613047849">
              <w:marLeft w:val="0"/>
              <w:marRight w:val="0"/>
              <w:marTop w:val="0"/>
              <w:marBottom w:val="0"/>
              <w:divBdr>
                <w:top w:val="none" w:sz="0" w:space="0" w:color="auto"/>
                <w:left w:val="none" w:sz="0" w:space="0" w:color="auto"/>
                <w:bottom w:val="none" w:sz="0" w:space="0" w:color="auto"/>
                <w:right w:val="none" w:sz="0" w:space="0" w:color="auto"/>
              </w:divBdr>
            </w:div>
            <w:div w:id="987590822">
              <w:marLeft w:val="0"/>
              <w:marRight w:val="0"/>
              <w:marTop w:val="0"/>
              <w:marBottom w:val="0"/>
              <w:divBdr>
                <w:top w:val="none" w:sz="0" w:space="0" w:color="auto"/>
                <w:left w:val="none" w:sz="0" w:space="0" w:color="auto"/>
                <w:bottom w:val="none" w:sz="0" w:space="0" w:color="auto"/>
                <w:right w:val="none" w:sz="0" w:space="0" w:color="auto"/>
              </w:divBdr>
            </w:div>
            <w:div w:id="1076437080">
              <w:marLeft w:val="0"/>
              <w:marRight w:val="0"/>
              <w:marTop w:val="0"/>
              <w:marBottom w:val="0"/>
              <w:divBdr>
                <w:top w:val="none" w:sz="0" w:space="0" w:color="auto"/>
                <w:left w:val="none" w:sz="0" w:space="0" w:color="auto"/>
                <w:bottom w:val="none" w:sz="0" w:space="0" w:color="auto"/>
                <w:right w:val="none" w:sz="0" w:space="0" w:color="auto"/>
              </w:divBdr>
            </w:div>
            <w:div w:id="1476533180">
              <w:marLeft w:val="0"/>
              <w:marRight w:val="0"/>
              <w:marTop w:val="0"/>
              <w:marBottom w:val="0"/>
              <w:divBdr>
                <w:top w:val="none" w:sz="0" w:space="0" w:color="auto"/>
                <w:left w:val="none" w:sz="0" w:space="0" w:color="auto"/>
                <w:bottom w:val="none" w:sz="0" w:space="0" w:color="auto"/>
                <w:right w:val="none" w:sz="0" w:space="0" w:color="auto"/>
              </w:divBdr>
            </w:div>
            <w:div w:id="27146337">
              <w:marLeft w:val="0"/>
              <w:marRight w:val="0"/>
              <w:marTop w:val="0"/>
              <w:marBottom w:val="0"/>
              <w:divBdr>
                <w:top w:val="none" w:sz="0" w:space="0" w:color="auto"/>
                <w:left w:val="none" w:sz="0" w:space="0" w:color="auto"/>
                <w:bottom w:val="none" w:sz="0" w:space="0" w:color="auto"/>
                <w:right w:val="none" w:sz="0" w:space="0" w:color="auto"/>
              </w:divBdr>
            </w:div>
            <w:div w:id="1759133863">
              <w:marLeft w:val="0"/>
              <w:marRight w:val="0"/>
              <w:marTop w:val="0"/>
              <w:marBottom w:val="0"/>
              <w:divBdr>
                <w:top w:val="none" w:sz="0" w:space="0" w:color="auto"/>
                <w:left w:val="none" w:sz="0" w:space="0" w:color="auto"/>
                <w:bottom w:val="none" w:sz="0" w:space="0" w:color="auto"/>
                <w:right w:val="none" w:sz="0" w:space="0" w:color="auto"/>
              </w:divBdr>
            </w:div>
            <w:div w:id="1361122932">
              <w:marLeft w:val="0"/>
              <w:marRight w:val="0"/>
              <w:marTop w:val="0"/>
              <w:marBottom w:val="0"/>
              <w:divBdr>
                <w:top w:val="none" w:sz="0" w:space="0" w:color="auto"/>
                <w:left w:val="none" w:sz="0" w:space="0" w:color="auto"/>
                <w:bottom w:val="none" w:sz="0" w:space="0" w:color="auto"/>
                <w:right w:val="none" w:sz="0" w:space="0" w:color="auto"/>
              </w:divBdr>
            </w:div>
            <w:div w:id="1672024528">
              <w:marLeft w:val="0"/>
              <w:marRight w:val="0"/>
              <w:marTop w:val="0"/>
              <w:marBottom w:val="0"/>
              <w:divBdr>
                <w:top w:val="none" w:sz="0" w:space="0" w:color="auto"/>
                <w:left w:val="none" w:sz="0" w:space="0" w:color="auto"/>
                <w:bottom w:val="none" w:sz="0" w:space="0" w:color="auto"/>
                <w:right w:val="none" w:sz="0" w:space="0" w:color="auto"/>
              </w:divBdr>
            </w:div>
            <w:div w:id="1625892824">
              <w:marLeft w:val="0"/>
              <w:marRight w:val="0"/>
              <w:marTop w:val="0"/>
              <w:marBottom w:val="0"/>
              <w:divBdr>
                <w:top w:val="none" w:sz="0" w:space="0" w:color="auto"/>
                <w:left w:val="none" w:sz="0" w:space="0" w:color="auto"/>
                <w:bottom w:val="none" w:sz="0" w:space="0" w:color="auto"/>
                <w:right w:val="none" w:sz="0" w:space="0" w:color="auto"/>
              </w:divBdr>
            </w:div>
            <w:div w:id="582029579">
              <w:marLeft w:val="0"/>
              <w:marRight w:val="0"/>
              <w:marTop w:val="0"/>
              <w:marBottom w:val="0"/>
              <w:divBdr>
                <w:top w:val="none" w:sz="0" w:space="0" w:color="auto"/>
                <w:left w:val="none" w:sz="0" w:space="0" w:color="auto"/>
                <w:bottom w:val="none" w:sz="0" w:space="0" w:color="auto"/>
                <w:right w:val="none" w:sz="0" w:space="0" w:color="auto"/>
              </w:divBdr>
            </w:div>
            <w:div w:id="1461916695">
              <w:marLeft w:val="0"/>
              <w:marRight w:val="0"/>
              <w:marTop w:val="0"/>
              <w:marBottom w:val="0"/>
              <w:divBdr>
                <w:top w:val="none" w:sz="0" w:space="0" w:color="auto"/>
                <w:left w:val="none" w:sz="0" w:space="0" w:color="auto"/>
                <w:bottom w:val="none" w:sz="0" w:space="0" w:color="auto"/>
                <w:right w:val="none" w:sz="0" w:space="0" w:color="auto"/>
              </w:divBdr>
            </w:div>
            <w:div w:id="1311715564">
              <w:marLeft w:val="0"/>
              <w:marRight w:val="0"/>
              <w:marTop w:val="0"/>
              <w:marBottom w:val="0"/>
              <w:divBdr>
                <w:top w:val="none" w:sz="0" w:space="0" w:color="auto"/>
                <w:left w:val="none" w:sz="0" w:space="0" w:color="auto"/>
                <w:bottom w:val="none" w:sz="0" w:space="0" w:color="auto"/>
                <w:right w:val="none" w:sz="0" w:space="0" w:color="auto"/>
              </w:divBdr>
            </w:div>
            <w:div w:id="15543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48986991">
      <w:bodyDiv w:val="1"/>
      <w:marLeft w:val="0"/>
      <w:marRight w:val="0"/>
      <w:marTop w:val="0"/>
      <w:marBottom w:val="0"/>
      <w:divBdr>
        <w:top w:val="none" w:sz="0" w:space="0" w:color="auto"/>
        <w:left w:val="none" w:sz="0" w:space="0" w:color="auto"/>
        <w:bottom w:val="none" w:sz="0" w:space="0" w:color="auto"/>
        <w:right w:val="none" w:sz="0" w:space="0" w:color="auto"/>
      </w:divBdr>
      <w:divsChild>
        <w:div w:id="1669678048">
          <w:marLeft w:val="0"/>
          <w:marRight w:val="0"/>
          <w:marTop w:val="0"/>
          <w:marBottom w:val="0"/>
          <w:divBdr>
            <w:top w:val="none" w:sz="0" w:space="0" w:color="auto"/>
            <w:left w:val="none" w:sz="0" w:space="0" w:color="auto"/>
            <w:bottom w:val="none" w:sz="0" w:space="0" w:color="auto"/>
            <w:right w:val="none" w:sz="0" w:space="0" w:color="auto"/>
          </w:divBdr>
          <w:divsChild>
            <w:div w:id="1743866582">
              <w:marLeft w:val="0"/>
              <w:marRight w:val="0"/>
              <w:marTop w:val="0"/>
              <w:marBottom w:val="0"/>
              <w:divBdr>
                <w:top w:val="none" w:sz="0" w:space="0" w:color="auto"/>
                <w:left w:val="none" w:sz="0" w:space="0" w:color="auto"/>
                <w:bottom w:val="none" w:sz="0" w:space="0" w:color="auto"/>
                <w:right w:val="none" w:sz="0" w:space="0" w:color="auto"/>
              </w:divBdr>
            </w:div>
            <w:div w:id="553277722">
              <w:marLeft w:val="0"/>
              <w:marRight w:val="0"/>
              <w:marTop w:val="0"/>
              <w:marBottom w:val="0"/>
              <w:divBdr>
                <w:top w:val="none" w:sz="0" w:space="0" w:color="auto"/>
                <w:left w:val="none" w:sz="0" w:space="0" w:color="auto"/>
                <w:bottom w:val="none" w:sz="0" w:space="0" w:color="auto"/>
                <w:right w:val="none" w:sz="0" w:space="0" w:color="auto"/>
              </w:divBdr>
            </w:div>
            <w:div w:id="1813789458">
              <w:marLeft w:val="0"/>
              <w:marRight w:val="0"/>
              <w:marTop w:val="0"/>
              <w:marBottom w:val="0"/>
              <w:divBdr>
                <w:top w:val="none" w:sz="0" w:space="0" w:color="auto"/>
                <w:left w:val="none" w:sz="0" w:space="0" w:color="auto"/>
                <w:bottom w:val="none" w:sz="0" w:space="0" w:color="auto"/>
                <w:right w:val="none" w:sz="0" w:space="0" w:color="auto"/>
              </w:divBdr>
            </w:div>
            <w:div w:id="748381630">
              <w:marLeft w:val="0"/>
              <w:marRight w:val="0"/>
              <w:marTop w:val="0"/>
              <w:marBottom w:val="0"/>
              <w:divBdr>
                <w:top w:val="none" w:sz="0" w:space="0" w:color="auto"/>
                <w:left w:val="none" w:sz="0" w:space="0" w:color="auto"/>
                <w:bottom w:val="none" w:sz="0" w:space="0" w:color="auto"/>
                <w:right w:val="none" w:sz="0" w:space="0" w:color="auto"/>
              </w:divBdr>
            </w:div>
            <w:div w:id="1138717209">
              <w:marLeft w:val="0"/>
              <w:marRight w:val="0"/>
              <w:marTop w:val="0"/>
              <w:marBottom w:val="0"/>
              <w:divBdr>
                <w:top w:val="none" w:sz="0" w:space="0" w:color="auto"/>
                <w:left w:val="none" w:sz="0" w:space="0" w:color="auto"/>
                <w:bottom w:val="none" w:sz="0" w:space="0" w:color="auto"/>
                <w:right w:val="none" w:sz="0" w:space="0" w:color="auto"/>
              </w:divBdr>
            </w:div>
            <w:div w:id="1479611666">
              <w:marLeft w:val="0"/>
              <w:marRight w:val="0"/>
              <w:marTop w:val="0"/>
              <w:marBottom w:val="0"/>
              <w:divBdr>
                <w:top w:val="none" w:sz="0" w:space="0" w:color="auto"/>
                <w:left w:val="none" w:sz="0" w:space="0" w:color="auto"/>
                <w:bottom w:val="none" w:sz="0" w:space="0" w:color="auto"/>
                <w:right w:val="none" w:sz="0" w:space="0" w:color="auto"/>
              </w:divBdr>
            </w:div>
            <w:div w:id="1680155092">
              <w:marLeft w:val="0"/>
              <w:marRight w:val="0"/>
              <w:marTop w:val="0"/>
              <w:marBottom w:val="0"/>
              <w:divBdr>
                <w:top w:val="none" w:sz="0" w:space="0" w:color="auto"/>
                <w:left w:val="none" w:sz="0" w:space="0" w:color="auto"/>
                <w:bottom w:val="none" w:sz="0" w:space="0" w:color="auto"/>
                <w:right w:val="none" w:sz="0" w:space="0" w:color="auto"/>
              </w:divBdr>
            </w:div>
            <w:div w:id="1097754408">
              <w:marLeft w:val="0"/>
              <w:marRight w:val="0"/>
              <w:marTop w:val="0"/>
              <w:marBottom w:val="0"/>
              <w:divBdr>
                <w:top w:val="none" w:sz="0" w:space="0" w:color="auto"/>
                <w:left w:val="none" w:sz="0" w:space="0" w:color="auto"/>
                <w:bottom w:val="none" w:sz="0" w:space="0" w:color="auto"/>
                <w:right w:val="none" w:sz="0" w:space="0" w:color="auto"/>
              </w:divBdr>
            </w:div>
            <w:div w:id="465322265">
              <w:marLeft w:val="0"/>
              <w:marRight w:val="0"/>
              <w:marTop w:val="0"/>
              <w:marBottom w:val="0"/>
              <w:divBdr>
                <w:top w:val="none" w:sz="0" w:space="0" w:color="auto"/>
                <w:left w:val="none" w:sz="0" w:space="0" w:color="auto"/>
                <w:bottom w:val="none" w:sz="0" w:space="0" w:color="auto"/>
                <w:right w:val="none" w:sz="0" w:space="0" w:color="auto"/>
              </w:divBdr>
            </w:div>
            <w:div w:id="70200487">
              <w:marLeft w:val="0"/>
              <w:marRight w:val="0"/>
              <w:marTop w:val="0"/>
              <w:marBottom w:val="0"/>
              <w:divBdr>
                <w:top w:val="none" w:sz="0" w:space="0" w:color="auto"/>
                <w:left w:val="none" w:sz="0" w:space="0" w:color="auto"/>
                <w:bottom w:val="none" w:sz="0" w:space="0" w:color="auto"/>
                <w:right w:val="none" w:sz="0" w:space="0" w:color="auto"/>
              </w:divBdr>
            </w:div>
            <w:div w:id="24375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1340021">
      <w:bodyDiv w:val="1"/>
      <w:marLeft w:val="0"/>
      <w:marRight w:val="0"/>
      <w:marTop w:val="0"/>
      <w:marBottom w:val="0"/>
      <w:divBdr>
        <w:top w:val="none" w:sz="0" w:space="0" w:color="auto"/>
        <w:left w:val="none" w:sz="0" w:space="0" w:color="auto"/>
        <w:bottom w:val="none" w:sz="0" w:space="0" w:color="auto"/>
        <w:right w:val="none" w:sz="0" w:space="0" w:color="auto"/>
      </w:divBdr>
      <w:divsChild>
        <w:div w:id="1659962075">
          <w:marLeft w:val="0"/>
          <w:marRight w:val="0"/>
          <w:marTop w:val="75"/>
          <w:marBottom w:val="75"/>
          <w:divBdr>
            <w:top w:val="none" w:sz="0" w:space="0" w:color="auto"/>
            <w:left w:val="none" w:sz="0" w:space="0" w:color="auto"/>
            <w:bottom w:val="none" w:sz="0" w:space="0" w:color="auto"/>
            <w:right w:val="none" w:sz="0" w:space="0" w:color="auto"/>
          </w:divBdr>
        </w:div>
      </w:divsChild>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499006562">
      <w:bodyDiv w:val="1"/>
      <w:marLeft w:val="0"/>
      <w:marRight w:val="0"/>
      <w:marTop w:val="0"/>
      <w:marBottom w:val="0"/>
      <w:divBdr>
        <w:top w:val="none" w:sz="0" w:space="0" w:color="auto"/>
        <w:left w:val="none" w:sz="0" w:space="0" w:color="auto"/>
        <w:bottom w:val="none" w:sz="0" w:space="0" w:color="auto"/>
        <w:right w:val="none" w:sz="0" w:space="0" w:color="auto"/>
      </w:divBdr>
      <w:divsChild>
        <w:div w:id="2007585315">
          <w:marLeft w:val="0"/>
          <w:marRight w:val="0"/>
          <w:marTop w:val="0"/>
          <w:marBottom w:val="0"/>
          <w:divBdr>
            <w:top w:val="none" w:sz="0" w:space="0" w:color="auto"/>
            <w:left w:val="none" w:sz="0" w:space="0" w:color="auto"/>
            <w:bottom w:val="none" w:sz="0" w:space="0" w:color="auto"/>
            <w:right w:val="none" w:sz="0" w:space="0" w:color="auto"/>
          </w:divBdr>
          <w:divsChild>
            <w:div w:id="24060056">
              <w:marLeft w:val="0"/>
              <w:marRight w:val="0"/>
              <w:marTop w:val="0"/>
              <w:marBottom w:val="0"/>
              <w:divBdr>
                <w:top w:val="none" w:sz="0" w:space="0" w:color="auto"/>
                <w:left w:val="none" w:sz="0" w:space="0" w:color="auto"/>
                <w:bottom w:val="none" w:sz="0" w:space="0" w:color="auto"/>
                <w:right w:val="none" w:sz="0" w:space="0" w:color="auto"/>
              </w:divBdr>
            </w:div>
            <w:div w:id="1940946872">
              <w:marLeft w:val="0"/>
              <w:marRight w:val="0"/>
              <w:marTop w:val="0"/>
              <w:marBottom w:val="0"/>
              <w:divBdr>
                <w:top w:val="none" w:sz="0" w:space="0" w:color="auto"/>
                <w:left w:val="none" w:sz="0" w:space="0" w:color="auto"/>
                <w:bottom w:val="none" w:sz="0" w:space="0" w:color="auto"/>
                <w:right w:val="none" w:sz="0" w:space="0" w:color="auto"/>
              </w:divBdr>
            </w:div>
            <w:div w:id="1531531618">
              <w:marLeft w:val="0"/>
              <w:marRight w:val="0"/>
              <w:marTop w:val="0"/>
              <w:marBottom w:val="0"/>
              <w:divBdr>
                <w:top w:val="none" w:sz="0" w:space="0" w:color="auto"/>
                <w:left w:val="none" w:sz="0" w:space="0" w:color="auto"/>
                <w:bottom w:val="none" w:sz="0" w:space="0" w:color="auto"/>
                <w:right w:val="none" w:sz="0" w:space="0" w:color="auto"/>
              </w:divBdr>
            </w:div>
            <w:div w:id="1255161609">
              <w:marLeft w:val="0"/>
              <w:marRight w:val="0"/>
              <w:marTop w:val="0"/>
              <w:marBottom w:val="0"/>
              <w:divBdr>
                <w:top w:val="none" w:sz="0" w:space="0" w:color="auto"/>
                <w:left w:val="none" w:sz="0" w:space="0" w:color="auto"/>
                <w:bottom w:val="none" w:sz="0" w:space="0" w:color="auto"/>
                <w:right w:val="none" w:sz="0" w:space="0" w:color="auto"/>
              </w:divBdr>
            </w:div>
            <w:div w:id="1607879987">
              <w:marLeft w:val="0"/>
              <w:marRight w:val="0"/>
              <w:marTop w:val="0"/>
              <w:marBottom w:val="0"/>
              <w:divBdr>
                <w:top w:val="none" w:sz="0" w:space="0" w:color="auto"/>
                <w:left w:val="none" w:sz="0" w:space="0" w:color="auto"/>
                <w:bottom w:val="none" w:sz="0" w:space="0" w:color="auto"/>
                <w:right w:val="none" w:sz="0" w:space="0" w:color="auto"/>
              </w:divBdr>
            </w:div>
            <w:div w:id="946038990">
              <w:marLeft w:val="0"/>
              <w:marRight w:val="0"/>
              <w:marTop w:val="0"/>
              <w:marBottom w:val="0"/>
              <w:divBdr>
                <w:top w:val="none" w:sz="0" w:space="0" w:color="auto"/>
                <w:left w:val="none" w:sz="0" w:space="0" w:color="auto"/>
                <w:bottom w:val="none" w:sz="0" w:space="0" w:color="auto"/>
                <w:right w:val="none" w:sz="0" w:space="0" w:color="auto"/>
              </w:divBdr>
            </w:div>
            <w:div w:id="1029065343">
              <w:marLeft w:val="0"/>
              <w:marRight w:val="0"/>
              <w:marTop w:val="0"/>
              <w:marBottom w:val="0"/>
              <w:divBdr>
                <w:top w:val="none" w:sz="0" w:space="0" w:color="auto"/>
                <w:left w:val="none" w:sz="0" w:space="0" w:color="auto"/>
                <w:bottom w:val="none" w:sz="0" w:space="0" w:color="auto"/>
                <w:right w:val="none" w:sz="0" w:space="0" w:color="auto"/>
              </w:divBdr>
            </w:div>
            <w:div w:id="2034068737">
              <w:marLeft w:val="0"/>
              <w:marRight w:val="0"/>
              <w:marTop w:val="0"/>
              <w:marBottom w:val="0"/>
              <w:divBdr>
                <w:top w:val="none" w:sz="0" w:space="0" w:color="auto"/>
                <w:left w:val="none" w:sz="0" w:space="0" w:color="auto"/>
                <w:bottom w:val="none" w:sz="0" w:space="0" w:color="auto"/>
                <w:right w:val="none" w:sz="0" w:space="0" w:color="auto"/>
              </w:divBdr>
            </w:div>
            <w:div w:id="1840150330">
              <w:marLeft w:val="0"/>
              <w:marRight w:val="0"/>
              <w:marTop w:val="0"/>
              <w:marBottom w:val="0"/>
              <w:divBdr>
                <w:top w:val="none" w:sz="0" w:space="0" w:color="auto"/>
                <w:left w:val="none" w:sz="0" w:space="0" w:color="auto"/>
                <w:bottom w:val="none" w:sz="0" w:space="0" w:color="auto"/>
                <w:right w:val="none" w:sz="0" w:space="0" w:color="auto"/>
              </w:divBdr>
            </w:div>
            <w:div w:id="181404541">
              <w:marLeft w:val="0"/>
              <w:marRight w:val="0"/>
              <w:marTop w:val="0"/>
              <w:marBottom w:val="0"/>
              <w:divBdr>
                <w:top w:val="none" w:sz="0" w:space="0" w:color="auto"/>
                <w:left w:val="none" w:sz="0" w:space="0" w:color="auto"/>
                <w:bottom w:val="none" w:sz="0" w:space="0" w:color="auto"/>
                <w:right w:val="none" w:sz="0" w:space="0" w:color="auto"/>
              </w:divBdr>
            </w:div>
            <w:div w:id="1571576202">
              <w:marLeft w:val="0"/>
              <w:marRight w:val="0"/>
              <w:marTop w:val="0"/>
              <w:marBottom w:val="0"/>
              <w:divBdr>
                <w:top w:val="none" w:sz="0" w:space="0" w:color="auto"/>
                <w:left w:val="none" w:sz="0" w:space="0" w:color="auto"/>
                <w:bottom w:val="none" w:sz="0" w:space="0" w:color="auto"/>
                <w:right w:val="none" w:sz="0" w:space="0" w:color="auto"/>
              </w:divBdr>
            </w:div>
            <w:div w:id="729153656">
              <w:marLeft w:val="0"/>
              <w:marRight w:val="0"/>
              <w:marTop w:val="0"/>
              <w:marBottom w:val="0"/>
              <w:divBdr>
                <w:top w:val="none" w:sz="0" w:space="0" w:color="auto"/>
                <w:left w:val="none" w:sz="0" w:space="0" w:color="auto"/>
                <w:bottom w:val="none" w:sz="0" w:space="0" w:color="auto"/>
                <w:right w:val="none" w:sz="0" w:space="0" w:color="auto"/>
              </w:divBdr>
            </w:div>
            <w:div w:id="1896817182">
              <w:marLeft w:val="0"/>
              <w:marRight w:val="0"/>
              <w:marTop w:val="0"/>
              <w:marBottom w:val="0"/>
              <w:divBdr>
                <w:top w:val="none" w:sz="0" w:space="0" w:color="auto"/>
                <w:left w:val="none" w:sz="0" w:space="0" w:color="auto"/>
                <w:bottom w:val="none" w:sz="0" w:space="0" w:color="auto"/>
                <w:right w:val="none" w:sz="0" w:space="0" w:color="auto"/>
              </w:divBdr>
            </w:div>
            <w:div w:id="1544712470">
              <w:marLeft w:val="0"/>
              <w:marRight w:val="0"/>
              <w:marTop w:val="0"/>
              <w:marBottom w:val="0"/>
              <w:divBdr>
                <w:top w:val="none" w:sz="0" w:space="0" w:color="auto"/>
                <w:left w:val="none" w:sz="0" w:space="0" w:color="auto"/>
                <w:bottom w:val="none" w:sz="0" w:space="0" w:color="auto"/>
                <w:right w:val="none" w:sz="0" w:space="0" w:color="auto"/>
              </w:divBdr>
            </w:div>
            <w:div w:id="40983567">
              <w:marLeft w:val="0"/>
              <w:marRight w:val="0"/>
              <w:marTop w:val="0"/>
              <w:marBottom w:val="0"/>
              <w:divBdr>
                <w:top w:val="none" w:sz="0" w:space="0" w:color="auto"/>
                <w:left w:val="none" w:sz="0" w:space="0" w:color="auto"/>
                <w:bottom w:val="none" w:sz="0" w:space="0" w:color="auto"/>
                <w:right w:val="none" w:sz="0" w:space="0" w:color="auto"/>
              </w:divBdr>
            </w:div>
            <w:div w:id="1515152554">
              <w:marLeft w:val="0"/>
              <w:marRight w:val="0"/>
              <w:marTop w:val="0"/>
              <w:marBottom w:val="0"/>
              <w:divBdr>
                <w:top w:val="none" w:sz="0" w:space="0" w:color="auto"/>
                <w:left w:val="none" w:sz="0" w:space="0" w:color="auto"/>
                <w:bottom w:val="none" w:sz="0" w:space="0" w:color="auto"/>
                <w:right w:val="none" w:sz="0" w:space="0" w:color="auto"/>
              </w:divBdr>
            </w:div>
            <w:div w:id="2006083176">
              <w:marLeft w:val="0"/>
              <w:marRight w:val="0"/>
              <w:marTop w:val="0"/>
              <w:marBottom w:val="0"/>
              <w:divBdr>
                <w:top w:val="none" w:sz="0" w:space="0" w:color="auto"/>
                <w:left w:val="none" w:sz="0" w:space="0" w:color="auto"/>
                <w:bottom w:val="none" w:sz="0" w:space="0" w:color="auto"/>
                <w:right w:val="none" w:sz="0" w:space="0" w:color="auto"/>
              </w:divBdr>
            </w:div>
            <w:div w:id="1020475748">
              <w:marLeft w:val="0"/>
              <w:marRight w:val="0"/>
              <w:marTop w:val="0"/>
              <w:marBottom w:val="0"/>
              <w:divBdr>
                <w:top w:val="none" w:sz="0" w:space="0" w:color="auto"/>
                <w:left w:val="none" w:sz="0" w:space="0" w:color="auto"/>
                <w:bottom w:val="none" w:sz="0" w:space="0" w:color="auto"/>
                <w:right w:val="none" w:sz="0" w:space="0" w:color="auto"/>
              </w:divBdr>
            </w:div>
            <w:div w:id="1248542150">
              <w:marLeft w:val="0"/>
              <w:marRight w:val="0"/>
              <w:marTop w:val="0"/>
              <w:marBottom w:val="0"/>
              <w:divBdr>
                <w:top w:val="none" w:sz="0" w:space="0" w:color="auto"/>
                <w:left w:val="none" w:sz="0" w:space="0" w:color="auto"/>
                <w:bottom w:val="none" w:sz="0" w:space="0" w:color="auto"/>
                <w:right w:val="none" w:sz="0" w:space="0" w:color="auto"/>
              </w:divBdr>
            </w:div>
            <w:div w:id="1749769178">
              <w:marLeft w:val="0"/>
              <w:marRight w:val="0"/>
              <w:marTop w:val="0"/>
              <w:marBottom w:val="0"/>
              <w:divBdr>
                <w:top w:val="none" w:sz="0" w:space="0" w:color="auto"/>
                <w:left w:val="none" w:sz="0" w:space="0" w:color="auto"/>
                <w:bottom w:val="none" w:sz="0" w:space="0" w:color="auto"/>
                <w:right w:val="none" w:sz="0" w:space="0" w:color="auto"/>
              </w:divBdr>
            </w:div>
            <w:div w:id="1875579919">
              <w:marLeft w:val="0"/>
              <w:marRight w:val="0"/>
              <w:marTop w:val="0"/>
              <w:marBottom w:val="0"/>
              <w:divBdr>
                <w:top w:val="none" w:sz="0" w:space="0" w:color="auto"/>
                <w:left w:val="none" w:sz="0" w:space="0" w:color="auto"/>
                <w:bottom w:val="none" w:sz="0" w:space="0" w:color="auto"/>
                <w:right w:val="none" w:sz="0" w:space="0" w:color="auto"/>
              </w:divBdr>
            </w:div>
            <w:div w:id="432826297">
              <w:marLeft w:val="0"/>
              <w:marRight w:val="0"/>
              <w:marTop w:val="0"/>
              <w:marBottom w:val="0"/>
              <w:divBdr>
                <w:top w:val="none" w:sz="0" w:space="0" w:color="auto"/>
                <w:left w:val="none" w:sz="0" w:space="0" w:color="auto"/>
                <w:bottom w:val="none" w:sz="0" w:space="0" w:color="auto"/>
                <w:right w:val="none" w:sz="0" w:space="0" w:color="auto"/>
              </w:divBdr>
            </w:div>
            <w:div w:id="1396732647">
              <w:marLeft w:val="0"/>
              <w:marRight w:val="0"/>
              <w:marTop w:val="0"/>
              <w:marBottom w:val="0"/>
              <w:divBdr>
                <w:top w:val="none" w:sz="0" w:space="0" w:color="auto"/>
                <w:left w:val="none" w:sz="0" w:space="0" w:color="auto"/>
                <w:bottom w:val="none" w:sz="0" w:space="0" w:color="auto"/>
                <w:right w:val="none" w:sz="0" w:space="0" w:color="auto"/>
              </w:divBdr>
            </w:div>
            <w:div w:id="629752273">
              <w:marLeft w:val="0"/>
              <w:marRight w:val="0"/>
              <w:marTop w:val="0"/>
              <w:marBottom w:val="0"/>
              <w:divBdr>
                <w:top w:val="none" w:sz="0" w:space="0" w:color="auto"/>
                <w:left w:val="none" w:sz="0" w:space="0" w:color="auto"/>
                <w:bottom w:val="none" w:sz="0" w:space="0" w:color="auto"/>
                <w:right w:val="none" w:sz="0" w:space="0" w:color="auto"/>
              </w:divBdr>
            </w:div>
            <w:div w:id="2034764516">
              <w:marLeft w:val="0"/>
              <w:marRight w:val="0"/>
              <w:marTop w:val="0"/>
              <w:marBottom w:val="0"/>
              <w:divBdr>
                <w:top w:val="none" w:sz="0" w:space="0" w:color="auto"/>
                <w:left w:val="none" w:sz="0" w:space="0" w:color="auto"/>
                <w:bottom w:val="none" w:sz="0" w:space="0" w:color="auto"/>
                <w:right w:val="none" w:sz="0" w:space="0" w:color="auto"/>
              </w:divBdr>
            </w:div>
            <w:div w:id="1389836585">
              <w:marLeft w:val="0"/>
              <w:marRight w:val="0"/>
              <w:marTop w:val="0"/>
              <w:marBottom w:val="0"/>
              <w:divBdr>
                <w:top w:val="none" w:sz="0" w:space="0" w:color="auto"/>
                <w:left w:val="none" w:sz="0" w:space="0" w:color="auto"/>
                <w:bottom w:val="none" w:sz="0" w:space="0" w:color="auto"/>
                <w:right w:val="none" w:sz="0" w:space="0" w:color="auto"/>
              </w:divBdr>
            </w:div>
            <w:div w:id="16396295">
              <w:marLeft w:val="0"/>
              <w:marRight w:val="0"/>
              <w:marTop w:val="0"/>
              <w:marBottom w:val="0"/>
              <w:divBdr>
                <w:top w:val="none" w:sz="0" w:space="0" w:color="auto"/>
                <w:left w:val="none" w:sz="0" w:space="0" w:color="auto"/>
                <w:bottom w:val="none" w:sz="0" w:space="0" w:color="auto"/>
                <w:right w:val="none" w:sz="0" w:space="0" w:color="auto"/>
              </w:divBdr>
            </w:div>
            <w:div w:id="196700625">
              <w:marLeft w:val="0"/>
              <w:marRight w:val="0"/>
              <w:marTop w:val="0"/>
              <w:marBottom w:val="0"/>
              <w:divBdr>
                <w:top w:val="none" w:sz="0" w:space="0" w:color="auto"/>
                <w:left w:val="none" w:sz="0" w:space="0" w:color="auto"/>
                <w:bottom w:val="none" w:sz="0" w:space="0" w:color="auto"/>
                <w:right w:val="none" w:sz="0" w:space="0" w:color="auto"/>
              </w:divBdr>
            </w:div>
            <w:div w:id="425541696">
              <w:marLeft w:val="0"/>
              <w:marRight w:val="0"/>
              <w:marTop w:val="0"/>
              <w:marBottom w:val="0"/>
              <w:divBdr>
                <w:top w:val="none" w:sz="0" w:space="0" w:color="auto"/>
                <w:left w:val="none" w:sz="0" w:space="0" w:color="auto"/>
                <w:bottom w:val="none" w:sz="0" w:space="0" w:color="auto"/>
                <w:right w:val="none" w:sz="0" w:space="0" w:color="auto"/>
              </w:divBdr>
            </w:div>
            <w:div w:id="1860251">
              <w:marLeft w:val="0"/>
              <w:marRight w:val="0"/>
              <w:marTop w:val="0"/>
              <w:marBottom w:val="0"/>
              <w:divBdr>
                <w:top w:val="none" w:sz="0" w:space="0" w:color="auto"/>
                <w:left w:val="none" w:sz="0" w:space="0" w:color="auto"/>
                <w:bottom w:val="none" w:sz="0" w:space="0" w:color="auto"/>
                <w:right w:val="none" w:sz="0" w:space="0" w:color="auto"/>
              </w:divBdr>
            </w:div>
            <w:div w:id="2033844777">
              <w:marLeft w:val="0"/>
              <w:marRight w:val="0"/>
              <w:marTop w:val="0"/>
              <w:marBottom w:val="0"/>
              <w:divBdr>
                <w:top w:val="none" w:sz="0" w:space="0" w:color="auto"/>
                <w:left w:val="none" w:sz="0" w:space="0" w:color="auto"/>
                <w:bottom w:val="none" w:sz="0" w:space="0" w:color="auto"/>
                <w:right w:val="none" w:sz="0" w:space="0" w:color="auto"/>
              </w:divBdr>
            </w:div>
            <w:div w:id="1806897762">
              <w:marLeft w:val="0"/>
              <w:marRight w:val="0"/>
              <w:marTop w:val="0"/>
              <w:marBottom w:val="0"/>
              <w:divBdr>
                <w:top w:val="none" w:sz="0" w:space="0" w:color="auto"/>
                <w:left w:val="none" w:sz="0" w:space="0" w:color="auto"/>
                <w:bottom w:val="none" w:sz="0" w:space="0" w:color="auto"/>
                <w:right w:val="none" w:sz="0" w:space="0" w:color="auto"/>
              </w:divBdr>
            </w:div>
            <w:div w:id="1226986672">
              <w:marLeft w:val="0"/>
              <w:marRight w:val="0"/>
              <w:marTop w:val="0"/>
              <w:marBottom w:val="0"/>
              <w:divBdr>
                <w:top w:val="none" w:sz="0" w:space="0" w:color="auto"/>
                <w:left w:val="none" w:sz="0" w:space="0" w:color="auto"/>
                <w:bottom w:val="none" w:sz="0" w:space="0" w:color="auto"/>
                <w:right w:val="none" w:sz="0" w:space="0" w:color="auto"/>
              </w:divBdr>
            </w:div>
            <w:div w:id="15474162">
              <w:marLeft w:val="0"/>
              <w:marRight w:val="0"/>
              <w:marTop w:val="0"/>
              <w:marBottom w:val="0"/>
              <w:divBdr>
                <w:top w:val="none" w:sz="0" w:space="0" w:color="auto"/>
                <w:left w:val="none" w:sz="0" w:space="0" w:color="auto"/>
                <w:bottom w:val="none" w:sz="0" w:space="0" w:color="auto"/>
                <w:right w:val="none" w:sz="0" w:space="0" w:color="auto"/>
              </w:divBdr>
            </w:div>
            <w:div w:id="1791391667">
              <w:marLeft w:val="0"/>
              <w:marRight w:val="0"/>
              <w:marTop w:val="0"/>
              <w:marBottom w:val="0"/>
              <w:divBdr>
                <w:top w:val="none" w:sz="0" w:space="0" w:color="auto"/>
                <w:left w:val="none" w:sz="0" w:space="0" w:color="auto"/>
                <w:bottom w:val="none" w:sz="0" w:space="0" w:color="auto"/>
                <w:right w:val="none" w:sz="0" w:space="0" w:color="auto"/>
              </w:divBdr>
            </w:div>
            <w:div w:id="1213738027">
              <w:marLeft w:val="0"/>
              <w:marRight w:val="0"/>
              <w:marTop w:val="0"/>
              <w:marBottom w:val="0"/>
              <w:divBdr>
                <w:top w:val="none" w:sz="0" w:space="0" w:color="auto"/>
                <w:left w:val="none" w:sz="0" w:space="0" w:color="auto"/>
                <w:bottom w:val="none" w:sz="0" w:space="0" w:color="auto"/>
                <w:right w:val="none" w:sz="0" w:space="0" w:color="auto"/>
              </w:divBdr>
            </w:div>
            <w:div w:id="2084065997">
              <w:marLeft w:val="0"/>
              <w:marRight w:val="0"/>
              <w:marTop w:val="0"/>
              <w:marBottom w:val="0"/>
              <w:divBdr>
                <w:top w:val="none" w:sz="0" w:space="0" w:color="auto"/>
                <w:left w:val="none" w:sz="0" w:space="0" w:color="auto"/>
                <w:bottom w:val="none" w:sz="0" w:space="0" w:color="auto"/>
                <w:right w:val="none" w:sz="0" w:space="0" w:color="auto"/>
              </w:divBdr>
            </w:div>
            <w:div w:id="815924254">
              <w:marLeft w:val="0"/>
              <w:marRight w:val="0"/>
              <w:marTop w:val="0"/>
              <w:marBottom w:val="0"/>
              <w:divBdr>
                <w:top w:val="none" w:sz="0" w:space="0" w:color="auto"/>
                <w:left w:val="none" w:sz="0" w:space="0" w:color="auto"/>
                <w:bottom w:val="none" w:sz="0" w:space="0" w:color="auto"/>
                <w:right w:val="none" w:sz="0" w:space="0" w:color="auto"/>
              </w:divBdr>
            </w:div>
            <w:div w:id="1760177406">
              <w:marLeft w:val="0"/>
              <w:marRight w:val="0"/>
              <w:marTop w:val="0"/>
              <w:marBottom w:val="0"/>
              <w:divBdr>
                <w:top w:val="none" w:sz="0" w:space="0" w:color="auto"/>
                <w:left w:val="none" w:sz="0" w:space="0" w:color="auto"/>
                <w:bottom w:val="none" w:sz="0" w:space="0" w:color="auto"/>
                <w:right w:val="none" w:sz="0" w:space="0" w:color="auto"/>
              </w:divBdr>
            </w:div>
            <w:div w:id="796795538">
              <w:marLeft w:val="0"/>
              <w:marRight w:val="0"/>
              <w:marTop w:val="0"/>
              <w:marBottom w:val="0"/>
              <w:divBdr>
                <w:top w:val="none" w:sz="0" w:space="0" w:color="auto"/>
                <w:left w:val="none" w:sz="0" w:space="0" w:color="auto"/>
                <w:bottom w:val="none" w:sz="0" w:space="0" w:color="auto"/>
                <w:right w:val="none" w:sz="0" w:space="0" w:color="auto"/>
              </w:divBdr>
            </w:div>
            <w:div w:id="1098909605">
              <w:marLeft w:val="0"/>
              <w:marRight w:val="0"/>
              <w:marTop w:val="0"/>
              <w:marBottom w:val="0"/>
              <w:divBdr>
                <w:top w:val="none" w:sz="0" w:space="0" w:color="auto"/>
                <w:left w:val="none" w:sz="0" w:space="0" w:color="auto"/>
                <w:bottom w:val="none" w:sz="0" w:space="0" w:color="auto"/>
                <w:right w:val="none" w:sz="0" w:space="0" w:color="auto"/>
              </w:divBdr>
            </w:div>
            <w:div w:id="1189104082">
              <w:marLeft w:val="0"/>
              <w:marRight w:val="0"/>
              <w:marTop w:val="0"/>
              <w:marBottom w:val="0"/>
              <w:divBdr>
                <w:top w:val="none" w:sz="0" w:space="0" w:color="auto"/>
                <w:left w:val="none" w:sz="0" w:space="0" w:color="auto"/>
                <w:bottom w:val="none" w:sz="0" w:space="0" w:color="auto"/>
                <w:right w:val="none" w:sz="0" w:space="0" w:color="auto"/>
              </w:divBdr>
            </w:div>
            <w:div w:id="331445649">
              <w:marLeft w:val="0"/>
              <w:marRight w:val="0"/>
              <w:marTop w:val="0"/>
              <w:marBottom w:val="0"/>
              <w:divBdr>
                <w:top w:val="none" w:sz="0" w:space="0" w:color="auto"/>
                <w:left w:val="none" w:sz="0" w:space="0" w:color="auto"/>
                <w:bottom w:val="none" w:sz="0" w:space="0" w:color="auto"/>
                <w:right w:val="none" w:sz="0" w:space="0" w:color="auto"/>
              </w:divBdr>
            </w:div>
            <w:div w:id="1840001520">
              <w:marLeft w:val="0"/>
              <w:marRight w:val="0"/>
              <w:marTop w:val="0"/>
              <w:marBottom w:val="0"/>
              <w:divBdr>
                <w:top w:val="none" w:sz="0" w:space="0" w:color="auto"/>
                <w:left w:val="none" w:sz="0" w:space="0" w:color="auto"/>
                <w:bottom w:val="none" w:sz="0" w:space="0" w:color="auto"/>
                <w:right w:val="none" w:sz="0" w:space="0" w:color="auto"/>
              </w:divBdr>
            </w:div>
            <w:div w:id="1838497507">
              <w:marLeft w:val="0"/>
              <w:marRight w:val="0"/>
              <w:marTop w:val="0"/>
              <w:marBottom w:val="0"/>
              <w:divBdr>
                <w:top w:val="none" w:sz="0" w:space="0" w:color="auto"/>
                <w:left w:val="none" w:sz="0" w:space="0" w:color="auto"/>
                <w:bottom w:val="none" w:sz="0" w:space="0" w:color="auto"/>
                <w:right w:val="none" w:sz="0" w:space="0" w:color="auto"/>
              </w:divBdr>
            </w:div>
            <w:div w:id="659499494">
              <w:marLeft w:val="0"/>
              <w:marRight w:val="0"/>
              <w:marTop w:val="0"/>
              <w:marBottom w:val="0"/>
              <w:divBdr>
                <w:top w:val="none" w:sz="0" w:space="0" w:color="auto"/>
                <w:left w:val="none" w:sz="0" w:space="0" w:color="auto"/>
                <w:bottom w:val="none" w:sz="0" w:space="0" w:color="auto"/>
                <w:right w:val="none" w:sz="0" w:space="0" w:color="auto"/>
              </w:divBdr>
            </w:div>
            <w:div w:id="45418867">
              <w:marLeft w:val="0"/>
              <w:marRight w:val="0"/>
              <w:marTop w:val="0"/>
              <w:marBottom w:val="0"/>
              <w:divBdr>
                <w:top w:val="none" w:sz="0" w:space="0" w:color="auto"/>
                <w:left w:val="none" w:sz="0" w:space="0" w:color="auto"/>
                <w:bottom w:val="none" w:sz="0" w:space="0" w:color="auto"/>
                <w:right w:val="none" w:sz="0" w:space="0" w:color="auto"/>
              </w:divBdr>
            </w:div>
            <w:div w:id="245111115">
              <w:marLeft w:val="0"/>
              <w:marRight w:val="0"/>
              <w:marTop w:val="0"/>
              <w:marBottom w:val="0"/>
              <w:divBdr>
                <w:top w:val="none" w:sz="0" w:space="0" w:color="auto"/>
                <w:left w:val="none" w:sz="0" w:space="0" w:color="auto"/>
                <w:bottom w:val="none" w:sz="0" w:space="0" w:color="auto"/>
                <w:right w:val="none" w:sz="0" w:space="0" w:color="auto"/>
              </w:divBdr>
            </w:div>
            <w:div w:id="1917472204">
              <w:marLeft w:val="0"/>
              <w:marRight w:val="0"/>
              <w:marTop w:val="0"/>
              <w:marBottom w:val="0"/>
              <w:divBdr>
                <w:top w:val="none" w:sz="0" w:space="0" w:color="auto"/>
                <w:left w:val="none" w:sz="0" w:space="0" w:color="auto"/>
                <w:bottom w:val="none" w:sz="0" w:space="0" w:color="auto"/>
                <w:right w:val="none" w:sz="0" w:space="0" w:color="auto"/>
              </w:divBdr>
            </w:div>
            <w:div w:id="871843419">
              <w:marLeft w:val="0"/>
              <w:marRight w:val="0"/>
              <w:marTop w:val="0"/>
              <w:marBottom w:val="0"/>
              <w:divBdr>
                <w:top w:val="none" w:sz="0" w:space="0" w:color="auto"/>
                <w:left w:val="none" w:sz="0" w:space="0" w:color="auto"/>
                <w:bottom w:val="none" w:sz="0" w:space="0" w:color="auto"/>
                <w:right w:val="none" w:sz="0" w:space="0" w:color="auto"/>
              </w:divBdr>
            </w:div>
            <w:div w:id="727070734">
              <w:marLeft w:val="0"/>
              <w:marRight w:val="0"/>
              <w:marTop w:val="0"/>
              <w:marBottom w:val="0"/>
              <w:divBdr>
                <w:top w:val="none" w:sz="0" w:space="0" w:color="auto"/>
                <w:left w:val="none" w:sz="0" w:space="0" w:color="auto"/>
                <w:bottom w:val="none" w:sz="0" w:space="0" w:color="auto"/>
                <w:right w:val="none" w:sz="0" w:space="0" w:color="auto"/>
              </w:divBdr>
            </w:div>
            <w:div w:id="464783758">
              <w:marLeft w:val="0"/>
              <w:marRight w:val="0"/>
              <w:marTop w:val="0"/>
              <w:marBottom w:val="0"/>
              <w:divBdr>
                <w:top w:val="none" w:sz="0" w:space="0" w:color="auto"/>
                <w:left w:val="none" w:sz="0" w:space="0" w:color="auto"/>
                <w:bottom w:val="none" w:sz="0" w:space="0" w:color="auto"/>
                <w:right w:val="none" w:sz="0" w:space="0" w:color="auto"/>
              </w:divBdr>
            </w:div>
            <w:div w:id="540634486">
              <w:marLeft w:val="0"/>
              <w:marRight w:val="0"/>
              <w:marTop w:val="0"/>
              <w:marBottom w:val="0"/>
              <w:divBdr>
                <w:top w:val="none" w:sz="0" w:space="0" w:color="auto"/>
                <w:left w:val="none" w:sz="0" w:space="0" w:color="auto"/>
                <w:bottom w:val="none" w:sz="0" w:space="0" w:color="auto"/>
                <w:right w:val="none" w:sz="0" w:space="0" w:color="auto"/>
              </w:divBdr>
            </w:div>
            <w:div w:id="1991397172">
              <w:marLeft w:val="0"/>
              <w:marRight w:val="0"/>
              <w:marTop w:val="0"/>
              <w:marBottom w:val="0"/>
              <w:divBdr>
                <w:top w:val="none" w:sz="0" w:space="0" w:color="auto"/>
                <w:left w:val="none" w:sz="0" w:space="0" w:color="auto"/>
                <w:bottom w:val="none" w:sz="0" w:space="0" w:color="auto"/>
                <w:right w:val="none" w:sz="0" w:space="0" w:color="auto"/>
              </w:divBdr>
            </w:div>
            <w:div w:id="760953235">
              <w:marLeft w:val="0"/>
              <w:marRight w:val="0"/>
              <w:marTop w:val="0"/>
              <w:marBottom w:val="0"/>
              <w:divBdr>
                <w:top w:val="none" w:sz="0" w:space="0" w:color="auto"/>
                <w:left w:val="none" w:sz="0" w:space="0" w:color="auto"/>
                <w:bottom w:val="none" w:sz="0" w:space="0" w:color="auto"/>
                <w:right w:val="none" w:sz="0" w:space="0" w:color="auto"/>
              </w:divBdr>
            </w:div>
            <w:div w:id="1152332749">
              <w:marLeft w:val="0"/>
              <w:marRight w:val="0"/>
              <w:marTop w:val="0"/>
              <w:marBottom w:val="0"/>
              <w:divBdr>
                <w:top w:val="none" w:sz="0" w:space="0" w:color="auto"/>
                <w:left w:val="none" w:sz="0" w:space="0" w:color="auto"/>
                <w:bottom w:val="none" w:sz="0" w:space="0" w:color="auto"/>
                <w:right w:val="none" w:sz="0" w:space="0" w:color="auto"/>
              </w:divBdr>
            </w:div>
            <w:div w:id="1729648680">
              <w:marLeft w:val="0"/>
              <w:marRight w:val="0"/>
              <w:marTop w:val="0"/>
              <w:marBottom w:val="0"/>
              <w:divBdr>
                <w:top w:val="none" w:sz="0" w:space="0" w:color="auto"/>
                <w:left w:val="none" w:sz="0" w:space="0" w:color="auto"/>
                <w:bottom w:val="none" w:sz="0" w:space="0" w:color="auto"/>
                <w:right w:val="none" w:sz="0" w:space="0" w:color="auto"/>
              </w:divBdr>
            </w:div>
            <w:div w:id="152114048">
              <w:marLeft w:val="0"/>
              <w:marRight w:val="0"/>
              <w:marTop w:val="0"/>
              <w:marBottom w:val="0"/>
              <w:divBdr>
                <w:top w:val="none" w:sz="0" w:space="0" w:color="auto"/>
                <w:left w:val="none" w:sz="0" w:space="0" w:color="auto"/>
                <w:bottom w:val="none" w:sz="0" w:space="0" w:color="auto"/>
                <w:right w:val="none" w:sz="0" w:space="0" w:color="auto"/>
              </w:divBdr>
            </w:div>
            <w:div w:id="341981383">
              <w:marLeft w:val="0"/>
              <w:marRight w:val="0"/>
              <w:marTop w:val="0"/>
              <w:marBottom w:val="0"/>
              <w:divBdr>
                <w:top w:val="none" w:sz="0" w:space="0" w:color="auto"/>
                <w:left w:val="none" w:sz="0" w:space="0" w:color="auto"/>
                <w:bottom w:val="none" w:sz="0" w:space="0" w:color="auto"/>
                <w:right w:val="none" w:sz="0" w:space="0" w:color="auto"/>
              </w:divBdr>
            </w:div>
            <w:div w:id="140136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84424993">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799155467">
      <w:bodyDiv w:val="1"/>
      <w:marLeft w:val="0"/>
      <w:marRight w:val="0"/>
      <w:marTop w:val="0"/>
      <w:marBottom w:val="0"/>
      <w:divBdr>
        <w:top w:val="none" w:sz="0" w:space="0" w:color="auto"/>
        <w:left w:val="none" w:sz="0" w:space="0" w:color="auto"/>
        <w:bottom w:val="none" w:sz="0" w:space="0" w:color="auto"/>
        <w:right w:val="none" w:sz="0" w:space="0" w:color="auto"/>
      </w:divBdr>
    </w:div>
    <w:div w:id="803044572">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872117219">
      <w:bodyDiv w:val="1"/>
      <w:marLeft w:val="0"/>
      <w:marRight w:val="0"/>
      <w:marTop w:val="0"/>
      <w:marBottom w:val="0"/>
      <w:divBdr>
        <w:top w:val="none" w:sz="0" w:space="0" w:color="auto"/>
        <w:left w:val="none" w:sz="0" w:space="0" w:color="auto"/>
        <w:bottom w:val="none" w:sz="0" w:space="0" w:color="auto"/>
        <w:right w:val="none" w:sz="0" w:space="0" w:color="auto"/>
      </w:divBdr>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59457471">
      <w:bodyDiv w:val="1"/>
      <w:marLeft w:val="0"/>
      <w:marRight w:val="0"/>
      <w:marTop w:val="0"/>
      <w:marBottom w:val="0"/>
      <w:divBdr>
        <w:top w:val="none" w:sz="0" w:space="0" w:color="auto"/>
        <w:left w:val="none" w:sz="0" w:space="0" w:color="auto"/>
        <w:bottom w:val="none" w:sz="0" w:space="0" w:color="auto"/>
        <w:right w:val="none" w:sz="0" w:space="0" w:color="auto"/>
      </w:divBdr>
      <w:divsChild>
        <w:div w:id="402147958">
          <w:marLeft w:val="0"/>
          <w:marRight w:val="0"/>
          <w:marTop w:val="0"/>
          <w:marBottom w:val="0"/>
          <w:divBdr>
            <w:top w:val="none" w:sz="0" w:space="0" w:color="auto"/>
            <w:left w:val="none" w:sz="0" w:space="0" w:color="auto"/>
            <w:bottom w:val="none" w:sz="0" w:space="0" w:color="auto"/>
            <w:right w:val="none" w:sz="0" w:space="0" w:color="auto"/>
          </w:divBdr>
          <w:divsChild>
            <w:div w:id="186921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1020742401">
      <w:bodyDiv w:val="1"/>
      <w:marLeft w:val="0"/>
      <w:marRight w:val="0"/>
      <w:marTop w:val="0"/>
      <w:marBottom w:val="0"/>
      <w:divBdr>
        <w:top w:val="none" w:sz="0" w:space="0" w:color="auto"/>
        <w:left w:val="none" w:sz="0" w:space="0" w:color="auto"/>
        <w:bottom w:val="none" w:sz="0" w:space="0" w:color="auto"/>
        <w:right w:val="none" w:sz="0" w:space="0" w:color="auto"/>
      </w:divBdr>
      <w:divsChild>
        <w:div w:id="741833004">
          <w:marLeft w:val="0"/>
          <w:marRight w:val="0"/>
          <w:marTop w:val="0"/>
          <w:marBottom w:val="0"/>
          <w:divBdr>
            <w:top w:val="none" w:sz="0" w:space="0" w:color="auto"/>
            <w:left w:val="none" w:sz="0" w:space="0" w:color="auto"/>
            <w:bottom w:val="none" w:sz="0" w:space="0" w:color="auto"/>
            <w:right w:val="none" w:sz="0" w:space="0" w:color="auto"/>
          </w:divBdr>
          <w:divsChild>
            <w:div w:id="231890419">
              <w:marLeft w:val="0"/>
              <w:marRight w:val="0"/>
              <w:marTop w:val="0"/>
              <w:marBottom w:val="0"/>
              <w:divBdr>
                <w:top w:val="none" w:sz="0" w:space="0" w:color="auto"/>
                <w:left w:val="none" w:sz="0" w:space="0" w:color="auto"/>
                <w:bottom w:val="none" w:sz="0" w:space="0" w:color="auto"/>
                <w:right w:val="none" w:sz="0" w:space="0" w:color="auto"/>
              </w:divBdr>
            </w:div>
            <w:div w:id="1525823703">
              <w:marLeft w:val="0"/>
              <w:marRight w:val="0"/>
              <w:marTop w:val="0"/>
              <w:marBottom w:val="0"/>
              <w:divBdr>
                <w:top w:val="none" w:sz="0" w:space="0" w:color="auto"/>
                <w:left w:val="none" w:sz="0" w:space="0" w:color="auto"/>
                <w:bottom w:val="none" w:sz="0" w:space="0" w:color="auto"/>
                <w:right w:val="none" w:sz="0" w:space="0" w:color="auto"/>
              </w:divBdr>
            </w:div>
            <w:div w:id="811097672">
              <w:marLeft w:val="0"/>
              <w:marRight w:val="0"/>
              <w:marTop w:val="0"/>
              <w:marBottom w:val="0"/>
              <w:divBdr>
                <w:top w:val="none" w:sz="0" w:space="0" w:color="auto"/>
                <w:left w:val="none" w:sz="0" w:space="0" w:color="auto"/>
                <w:bottom w:val="none" w:sz="0" w:space="0" w:color="auto"/>
                <w:right w:val="none" w:sz="0" w:space="0" w:color="auto"/>
              </w:divBdr>
            </w:div>
            <w:div w:id="207106224">
              <w:marLeft w:val="0"/>
              <w:marRight w:val="0"/>
              <w:marTop w:val="0"/>
              <w:marBottom w:val="0"/>
              <w:divBdr>
                <w:top w:val="none" w:sz="0" w:space="0" w:color="auto"/>
                <w:left w:val="none" w:sz="0" w:space="0" w:color="auto"/>
                <w:bottom w:val="none" w:sz="0" w:space="0" w:color="auto"/>
                <w:right w:val="none" w:sz="0" w:space="0" w:color="auto"/>
              </w:divBdr>
            </w:div>
            <w:div w:id="1658683152">
              <w:marLeft w:val="0"/>
              <w:marRight w:val="0"/>
              <w:marTop w:val="0"/>
              <w:marBottom w:val="0"/>
              <w:divBdr>
                <w:top w:val="none" w:sz="0" w:space="0" w:color="auto"/>
                <w:left w:val="none" w:sz="0" w:space="0" w:color="auto"/>
                <w:bottom w:val="none" w:sz="0" w:space="0" w:color="auto"/>
                <w:right w:val="none" w:sz="0" w:space="0" w:color="auto"/>
              </w:divBdr>
            </w:div>
            <w:div w:id="820969880">
              <w:marLeft w:val="0"/>
              <w:marRight w:val="0"/>
              <w:marTop w:val="0"/>
              <w:marBottom w:val="0"/>
              <w:divBdr>
                <w:top w:val="none" w:sz="0" w:space="0" w:color="auto"/>
                <w:left w:val="none" w:sz="0" w:space="0" w:color="auto"/>
                <w:bottom w:val="none" w:sz="0" w:space="0" w:color="auto"/>
                <w:right w:val="none" w:sz="0" w:space="0" w:color="auto"/>
              </w:divBdr>
            </w:div>
            <w:div w:id="489098492">
              <w:marLeft w:val="0"/>
              <w:marRight w:val="0"/>
              <w:marTop w:val="0"/>
              <w:marBottom w:val="0"/>
              <w:divBdr>
                <w:top w:val="none" w:sz="0" w:space="0" w:color="auto"/>
                <w:left w:val="none" w:sz="0" w:space="0" w:color="auto"/>
                <w:bottom w:val="none" w:sz="0" w:space="0" w:color="auto"/>
                <w:right w:val="none" w:sz="0" w:space="0" w:color="auto"/>
              </w:divBdr>
            </w:div>
            <w:div w:id="871503192">
              <w:marLeft w:val="0"/>
              <w:marRight w:val="0"/>
              <w:marTop w:val="0"/>
              <w:marBottom w:val="0"/>
              <w:divBdr>
                <w:top w:val="none" w:sz="0" w:space="0" w:color="auto"/>
                <w:left w:val="none" w:sz="0" w:space="0" w:color="auto"/>
                <w:bottom w:val="none" w:sz="0" w:space="0" w:color="auto"/>
                <w:right w:val="none" w:sz="0" w:space="0" w:color="auto"/>
              </w:divBdr>
            </w:div>
            <w:div w:id="1837182902">
              <w:marLeft w:val="0"/>
              <w:marRight w:val="0"/>
              <w:marTop w:val="0"/>
              <w:marBottom w:val="0"/>
              <w:divBdr>
                <w:top w:val="none" w:sz="0" w:space="0" w:color="auto"/>
                <w:left w:val="none" w:sz="0" w:space="0" w:color="auto"/>
                <w:bottom w:val="none" w:sz="0" w:space="0" w:color="auto"/>
                <w:right w:val="none" w:sz="0" w:space="0" w:color="auto"/>
              </w:divBdr>
            </w:div>
            <w:div w:id="1579944973">
              <w:marLeft w:val="0"/>
              <w:marRight w:val="0"/>
              <w:marTop w:val="0"/>
              <w:marBottom w:val="0"/>
              <w:divBdr>
                <w:top w:val="none" w:sz="0" w:space="0" w:color="auto"/>
                <w:left w:val="none" w:sz="0" w:space="0" w:color="auto"/>
                <w:bottom w:val="none" w:sz="0" w:space="0" w:color="auto"/>
                <w:right w:val="none" w:sz="0" w:space="0" w:color="auto"/>
              </w:divBdr>
            </w:div>
            <w:div w:id="1386678685">
              <w:marLeft w:val="0"/>
              <w:marRight w:val="0"/>
              <w:marTop w:val="0"/>
              <w:marBottom w:val="0"/>
              <w:divBdr>
                <w:top w:val="none" w:sz="0" w:space="0" w:color="auto"/>
                <w:left w:val="none" w:sz="0" w:space="0" w:color="auto"/>
                <w:bottom w:val="none" w:sz="0" w:space="0" w:color="auto"/>
                <w:right w:val="none" w:sz="0" w:space="0" w:color="auto"/>
              </w:divBdr>
            </w:div>
            <w:div w:id="1204445020">
              <w:marLeft w:val="0"/>
              <w:marRight w:val="0"/>
              <w:marTop w:val="0"/>
              <w:marBottom w:val="0"/>
              <w:divBdr>
                <w:top w:val="none" w:sz="0" w:space="0" w:color="auto"/>
                <w:left w:val="none" w:sz="0" w:space="0" w:color="auto"/>
                <w:bottom w:val="none" w:sz="0" w:space="0" w:color="auto"/>
                <w:right w:val="none" w:sz="0" w:space="0" w:color="auto"/>
              </w:divBdr>
            </w:div>
            <w:div w:id="2026246398">
              <w:marLeft w:val="0"/>
              <w:marRight w:val="0"/>
              <w:marTop w:val="0"/>
              <w:marBottom w:val="0"/>
              <w:divBdr>
                <w:top w:val="none" w:sz="0" w:space="0" w:color="auto"/>
                <w:left w:val="none" w:sz="0" w:space="0" w:color="auto"/>
                <w:bottom w:val="none" w:sz="0" w:space="0" w:color="auto"/>
                <w:right w:val="none" w:sz="0" w:space="0" w:color="auto"/>
              </w:divBdr>
            </w:div>
            <w:div w:id="1541045007">
              <w:marLeft w:val="0"/>
              <w:marRight w:val="0"/>
              <w:marTop w:val="0"/>
              <w:marBottom w:val="0"/>
              <w:divBdr>
                <w:top w:val="none" w:sz="0" w:space="0" w:color="auto"/>
                <w:left w:val="none" w:sz="0" w:space="0" w:color="auto"/>
                <w:bottom w:val="none" w:sz="0" w:space="0" w:color="auto"/>
                <w:right w:val="none" w:sz="0" w:space="0" w:color="auto"/>
              </w:divBdr>
            </w:div>
            <w:div w:id="324086701">
              <w:marLeft w:val="0"/>
              <w:marRight w:val="0"/>
              <w:marTop w:val="0"/>
              <w:marBottom w:val="0"/>
              <w:divBdr>
                <w:top w:val="none" w:sz="0" w:space="0" w:color="auto"/>
                <w:left w:val="none" w:sz="0" w:space="0" w:color="auto"/>
                <w:bottom w:val="none" w:sz="0" w:space="0" w:color="auto"/>
                <w:right w:val="none" w:sz="0" w:space="0" w:color="auto"/>
              </w:divBdr>
            </w:div>
            <w:div w:id="432550952">
              <w:marLeft w:val="0"/>
              <w:marRight w:val="0"/>
              <w:marTop w:val="0"/>
              <w:marBottom w:val="0"/>
              <w:divBdr>
                <w:top w:val="none" w:sz="0" w:space="0" w:color="auto"/>
                <w:left w:val="none" w:sz="0" w:space="0" w:color="auto"/>
                <w:bottom w:val="none" w:sz="0" w:space="0" w:color="auto"/>
                <w:right w:val="none" w:sz="0" w:space="0" w:color="auto"/>
              </w:divBdr>
            </w:div>
            <w:div w:id="2020034316">
              <w:marLeft w:val="0"/>
              <w:marRight w:val="0"/>
              <w:marTop w:val="0"/>
              <w:marBottom w:val="0"/>
              <w:divBdr>
                <w:top w:val="none" w:sz="0" w:space="0" w:color="auto"/>
                <w:left w:val="none" w:sz="0" w:space="0" w:color="auto"/>
                <w:bottom w:val="none" w:sz="0" w:space="0" w:color="auto"/>
                <w:right w:val="none" w:sz="0" w:space="0" w:color="auto"/>
              </w:divBdr>
            </w:div>
            <w:div w:id="1014303248">
              <w:marLeft w:val="0"/>
              <w:marRight w:val="0"/>
              <w:marTop w:val="0"/>
              <w:marBottom w:val="0"/>
              <w:divBdr>
                <w:top w:val="none" w:sz="0" w:space="0" w:color="auto"/>
                <w:left w:val="none" w:sz="0" w:space="0" w:color="auto"/>
                <w:bottom w:val="none" w:sz="0" w:space="0" w:color="auto"/>
                <w:right w:val="none" w:sz="0" w:space="0" w:color="auto"/>
              </w:divBdr>
            </w:div>
            <w:div w:id="20541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022197">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13092302">
      <w:bodyDiv w:val="1"/>
      <w:marLeft w:val="0"/>
      <w:marRight w:val="0"/>
      <w:marTop w:val="0"/>
      <w:marBottom w:val="0"/>
      <w:divBdr>
        <w:top w:val="none" w:sz="0" w:space="0" w:color="auto"/>
        <w:left w:val="none" w:sz="0" w:space="0" w:color="auto"/>
        <w:bottom w:val="none" w:sz="0" w:space="0" w:color="auto"/>
        <w:right w:val="none" w:sz="0" w:space="0" w:color="auto"/>
      </w:divBdr>
      <w:divsChild>
        <w:div w:id="314727779">
          <w:marLeft w:val="0"/>
          <w:marRight w:val="0"/>
          <w:marTop w:val="0"/>
          <w:marBottom w:val="0"/>
          <w:divBdr>
            <w:top w:val="none" w:sz="0" w:space="0" w:color="auto"/>
            <w:left w:val="none" w:sz="0" w:space="0" w:color="auto"/>
            <w:bottom w:val="none" w:sz="0" w:space="0" w:color="auto"/>
            <w:right w:val="none" w:sz="0" w:space="0" w:color="auto"/>
          </w:divBdr>
          <w:divsChild>
            <w:div w:id="935747187">
              <w:marLeft w:val="0"/>
              <w:marRight w:val="0"/>
              <w:marTop w:val="0"/>
              <w:marBottom w:val="0"/>
              <w:divBdr>
                <w:top w:val="none" w:sz="0" w:space="0" w:color="auto"/>
                <w:left w:val="none" w:sz="0" w:space="0" w:color="auto"/>
                <w:bottom w:val="none" w:sz="0" w:space="0" w:color="auto"/>
                <w:right w:val="none" w:sz="0" w:space="0" w:color="auto"/>
              </w:divBdr>
            </w:div>
            <w:div w:id="158228608">
              <w:marLeft w:val="0"/>
              <w:marRight w:val="0"/>
              <w:marTop w:val="0"/>
              <w:marBottom w:val="0"/>
              <w:divBdr>
                <w:top w:val="none" w:sz="0" w:space="0" w:color="auto"/>
                <w:left w:val="none" w:sz="0" w:space="0" w:color="auto"/>
                <w:bottom w:val="none" w:sz="0" w:space="0" w:color="auto"/>
                <w:right w:val="none" w:sz="0" w:space="0" w:color="auto"/>
              </w:divBdr>
            </w:div>
            <w:div w:id="1083187357">
              <w:marLeft w:val="0"/>
              <w:marRight w:val="0"/>
              <w:marTop w:val="0"/>
              <w:marBottom w:val="0"/>
              <w:divBdr>
                <w:top w:val="none" w:sz="0" w:space="0" w:color="auto"/>
                <w:left w:val="none" w:sz="0" w:space="0" w:color="auto"/>
                <w:bottom w:val="none" w:sz="0" w:space="0" w:color="auto"/>
                <w:right w:val="none" w:sz="0" w:space="0" w:color="auto"/>
              </w:divBdr>
            </w:div>
            <w:div w:id="824737673">
              <w:marLeft w:val="0"/>
              <w:marRight w:val="0"/>
              <w:marTop w:val="0"/>
              <w:marBottom w:val="0"/>
              <w:divBdr>
                <w:top w:val="none" w:sz="0" w:space="0" w:color="auto"/>
                <w:left w:val="none" w:sz="0" w:space="0" w:color="auto"/>
                <w:bottom w:val="none" w:sz="0" w:space="0" w:color="auto"/>
                <w:right w:val="none" w:sz="0" w:space="0" w:color="auto"/>
              </w:divBdr>
            </w:div>
            <w:div w:id="1624340416">
              <w:marLeft w:val="0"/>
              <w:marRight w:val="0"/>
              <w:marTop w:val="0"/>
              <w:marBottom w:val="0"/>
              <w:divBdr>
                <w:top w:val="none" w:sz="0" w:space="0" w:color="auto"/>
                <w:left w:val="none" w:sz="0" w:space="0" w:color="auto"/>
                <w:bottom w:val="none" w:sz="0" w:space="0" w:color="auto"/>
                <w:right w:val="none" w:sz="0" w:space="0" w:color="auto"/>
              </w:divBdr>
            </w:div>
            <w:div w:id="1003817343">
              <w:marLeft w:val="0"/>
              <w:marRight w:val="0"/>
              <w:marTop w:val="0"/>
              <w:marBottom w:val="0"/>
              <w:divBdr>
                <w:top w:val="none" w:sz="0" w:space="0" w:color="auto"/>
                <w:left w:val="none" w:sz="0" w:space="0" w:color="auto"/>
                <w:bottom w:val="none" w:sz="0" w:space="0" w:color="auto"/>
                <w:right w:val="none" w:sz="0" w:space="0" w:color="auto"/>
              </w:divBdr>
            </w:div>
            <w:div w:id="1216430623">
              <w:marLeft w:val="0"/>
              <w:marRight w:val="0"/>
              <w:marTop w:val="0"/>
              <w:marBottom w:val="0"/>
              <w:divBdr>
                <w:top w:val="none" w:sz="0" w:space="0" w:color="auto"/>
                <w:left w:val="none" w:sz="0" w:space="0" w:color="auto"/>
                <w:bottom w:val="none" w:sz="0" w:space="0" w:color="auto"/>
                <w:right w:val="none" w:sz="0" w:space="0" w:color="auto"/>
              </w:divBdr>
            </w:div>
            <w:div w:id="1227298691">
              <w:marLeft w:val="0"/>
              <w:marRight w:val="0"/>
              <w:marTop w:val="0"/>
              <w:marBottom w:val="0"/>
              <w:divBdr>
                <w:top w:val="none" w:sz="0" w:space="0" w:color="auto"/>
                <w:left w:val="none" w:sz="0" w:space="0" w:color="auto"/>
                <w:bottom w:val="none" w:sz="0" w:space="0" w:color="auto"/>
                <w:right w:val="none" w:sz="0" w:space="0" w:color="auto"/>
              </w:divBdr>
            </w:div>
            <w:div w:id="411896880">
              <w:marLeft w:val="0"/>
              <w:marRight w:val="0"/>
              <w:marTop w:val="0"/>
              <w:marBottom w:val="0"/>
              <w:divBdr>
                <w:top w:val="none" w:sz="0" w:space="0" w:color="auto"/>
                <w:left w:val="none" w:sz="0" w:space="0" w:color="auto"/>
                <w:bottom w:val="none" w:sz="0" w:space="0" w:color="auto"/>
                <w:right w:val="none" w:sz="0" w:space="0" w:color="auto"/>
              </w:divBdr>
            </w:div>
            <w:div w:id="68251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63281253">
      <w:bodyDiv w:val="1"/>
      <w:marLeft w:val="0"/>
      <w:marRight w:val="0"/>
      <w:marTop w:val="0"/>
      <w:marBottom w:val="0"/>
      <w:divBdr>
        <w:top w:val="none" w:sz="0" w:space="0" w:color="auto"/>
        <w:left w:val="none" w:sz="0" w:space="0" w:color="auto"/>
        <w:bottom w:val="none" w:sz="0" w:space="0" w:color="auto"/>
        <w:right w:val="none" w:sz="0" w:space="0" w:color="auto"/>
      </w:divBdr>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23981657">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41601238">
      <w:bodyDiv w:val="1"/>
      <w:marLeft w:val="0"/>
      <w:marRight w:val="0"/>
      <w:marTop w:val="0"/>
      <w:marBottom w:val="0"/>
      <w:divBdr>
        <w:top w:val="none" w:sz="0" w:space="0" w:color="auto"/>
        <w:left w:val="none" w:sz="0" w:space="0" w:color="auto"/>
        <w:bottom w:val="none" w:sz="0" w:space="0" w:color="auto"/>
        <w:right w:val="none" w:sz="0" w:space="0" w:color="auto"/>
      </w:divBdr>
      <w:divsChild>
        <w:div w:id="1866409628">
          <w:marLeft w:val="0"/>
          <w:marRight w:val="0"/>
          <w:marTop w:val="0"/>
          <w:marBottom w:val="0"/>
          <w:divBdr>
            <w:top w:val="none" w:sz="0" w:space="0" w:color="auto"/>
            <w:left w:val="none" w:sz="0" w:space="0" w:color="auto"/>
            <w:bottom w:val="none" w:sz="0" w:space="0" w:color="auto"/>
            <w:right w:val="none" w:sz="0" w:space="0" w:color="auto"/>
          </w:divBdr>
          <w:divsChild>
            <w:div w:id="1607617316">
              <w:marLeft w:val="0"/>
              <w:marRight w:val="0"/>
              <w:marTop w:val="0"/>
              <w:marBottom w:val="0"/>
              <w:divBdr>
                <w:top w:val="none" w:sz="0" w:space="0" w:color="auto"/>
                <w:left w:val="none" w:sz="0" w:space="0" w:color="auto"/>
                <w:bottom w:val="none" w:sz="0" w:space="0" w:color="auto"/>
                <w:right w:val="none" w:sz="0" w:space="0" w:color="auto"/>
              </w:divBdr>
            </w:div>
            <w:div w:id="856699672">
              <w:marLeft w:val="0"/>
              <w:marRight w:val="0"/>
              <w:marTop w:val="0"/>
              <w:marBottom w:val="0"/>
              <w:divBdr>
                <w:top w:val="none" w:sz="0" w:space="0" w:color="auto"/>
                <w:left w:val="none" w:sz="0" w:space="0" w:color="auto"/>
                <w:bottom w:val="none" w:sz="0" w:space="0" w:color="auto"/>
                <w:right w:val="none" w:sz="0" w:space="0" w:color="auto"/>
              </w:divBdr>
            </w:div>
            <w:div w:id="1077629002">
              <w:marLeft w:val="0"/>
              <w:marRight w:val="0"/>
              <w:marTop w:val="0"/>
              <w:marBottom w:val="0"/>
              <w:divBdr>
                <w:top w:val="none" w:sz="0" w:space="0" w:color="auto"/>
                <w:left w:val="none" w:sz="0" w:space="0" w:color="auto"/>
                <w:bottom w:val="none" w:sz="0" w:space="0" w:color="auto"/>
                <w:right w:val="none" w:sz="0" w:space="0" w:color="auto"/>
              </w:divBdr>
            </w:div>
            <w:div w:id="1077481416">
              <w:marLeft w:val="0"/>
              <w:marRight w:val="0"/>
              <w:marTop w:val="0"/>
              <w:marBottom w:val="0"/>
              <w:divBdr>
                <w:top w:val="none" w:sz="0" w:space="0" w:color="auto"/>
                <w:left w:val="none" w:sz="0" w:space="0" w:color="auto"/>
                <w:bottom w:val="none" w:sz="0" w:space="0" w:color="auto"/>
                <w:right w:val="none" w:sz="0" w:space="0" w:color="auto"/>
              </w:divBdr>
            </w:div>
            <w:div w:id="166022284">
              <w:marLeft w:val="0"/>
              <w:marRight w:val="0"/>
              <w:marTop w:val="0"/>
              <w:marBottom w:val="0"/>
              <w:divBdr>
                <w:top w:val="none" w:sz="0" w:space="0" w:color="auto"/>
                <w:left w:val="none" w:sz="0" w:space="0" w:color="auto"/>
                <w:bottom w:val="none" w:sz="0" w:space="0" w:color="auto"/>
                <w:right w:val="none" w:sz="0" w:space="0" w:color="auto"/>
              </w:divBdr>
            </w:div>
            <w:div w:id="899903273">
              <w:marLeft w:val="0"/>
              <w:marRight w:val="0"/>
              <w:marTop w:val="0"/>
              <w:marBottom w:val="0"/>
              <w:divBdr>
                <w:top w:val="none" w:sz="0" w:space="0" w:color="auto"/>
                <w:left w:val="none" w:sz="0" w:space="0" w:color="auto"/>
                <w:bottom w:val="none" w:sz="0" w:space="0" w:color="auto"/>
                <w:right w:val="none" w:sz="0" w:space="0" w:color="auto"/>
              </w:divBdr>
            </w:div>
            <w:div w:id="43590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50203802">
      <w:bodyDiv w:val="1"/>
      <w:marLeft w:val="0"/>
      <w:marRight w:val="0"/>
      <w:marTop w:val="0"/>
      <w:marBottom w:val="0"/>
      <w:divBdr>
        <w:top w:val="none" w:sz="0" w:space="0" w:color="auto"/>
        <w:left w:val="none" w:sz="0" w:space="0" w:color="auto"/>
        <w:bottom w:val="none" w:sz="0" w:space="0" w:color="auto"/>
        <w:right w:val="none" w:sz="0" w:space="0" w:color="auto"/>
      </w:divBdr>
    </w:div>
    <w:div w:id="1463302847">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68997384">
      <w:bodyDiv w:val="1"/>
      <w:marLeft w:val="0"/>
      <w:marRight w:val="0"/>
      <w:marTop w:val="0"/>
      <w:marBottom w:val="0"/>
      <w:divBdr>
        <w:top w:val="none" w:sz="0" w:space="0" w:color="auto"/>
        <w:left w:val="none" w:sz="0" w:space="0" w:color="auto"/>
        <w:bottom w:val="none" w:sz="0" w:space="0" w:color="auto"/>
        <w:right w:val="none" w:sz="0" w:space="0" w:color="auto"/>
      </w:divBdr>
      <w:divsChild>
        <w:div w:id="116874215">
          <w:marLeft w:val="0"/>
          <w:marRight w:val="0"/>
          <w:marTop w:val="0"/>
          <w:marBottom w:val="0"/>
          <w:divBdr>
            <w:top w:val="none" w:sz="0" w:space="0" w:color="auto"/>
            <w:left w:val="none" w:sz="0" w:space="0" w:color="auto"/>
            <w:bottom w:val="none" w:sz="0" w:space="0" w:color="auto"/>
            <w:right w:val="none" w:sz="0" w:space="0" w:color="auto"/>
          </w:divBdr>
          <w:divsChild>
            <w:div w:id="1281643581">
              <w:marLeft w:val="0"/>
              <w:marRight w:val="0"/>
              <w:marTop w:val="0"/>
              <w:marBottom w:val="0"/>
              <w:divBdr>
                <w:top w:val="none" w:sz="0" w:space="0" w:color="auto"/>
                <w:left w:val="none" w:sz="0" w:space="0" w:color="auto"/>
                <w:bottom w:val="none" w:sz="0" w:space="0" w:color="auto"/>
                <w:right w:val="none" w:sz="0" w:space="0" w:color="auto"/>
              </w:divBdr>
            </w:div>
            <w:div w:id="13470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628465204">
      <w:bodyDiv w:val="1"/>
      <w:marLeft w:val="0"/>
      <w:marRight w:val="0"/>
      <w:marTop w:val="0"/>
      <w:marBottom w:val="0"/>
      <w:divBdr>
        <w:top w:val="none" w:sz="0" w:space="0" w:color="auto"/>
        <w:left w:val="none" w:sz="0" w:space="0" w:color="auto"/>
        <w:bottom w:val="none" w:sz="0" w:space="0" w:color="auto"/>
        <w:right w:val="none" w:sz="0" w:space="0" w:color="auto"/>
      </w:divBdr>
      <w:divsChild>
        <w:div w:id="1962220175">
          <w:marLeft w:val="0"/>
          <w:marRight w:val="0"/>
          <w:marTop w:val="0"/>
          <w:marBottom w:val="0"/>
          <w:divBdr>
            <w:top w:val="none" w:sz="0" w:space="0" w:color="auto"/>
            <w:left w:val="none" w:sz="0" w:space="0" w:color="auto"/>
            <w:bottom w:val="none" w:sz="0" w:space="0" w:color="auto"/>
            <w:right w:val="none" w:sz="0" w:space="0" w:color="auto"/>
          </w:divBdr>
          <w:divsChild>
            <w:div w:id="1788036369">
              <w:marLeft w:val="0"/>
              <w:marRight w:val="0"/>
              <w:marTop w:val="0"/>
              <w:marBottom w:val="0"/>
              <w:divBdr>
                <w:top w:val="none" w:sz="0" w:space="0" w:color="auto"/>
                <w:left w:val="none" w:sz="0" w:space="0" w:color="auto"/>
                <w:bottom w:val="none" w:sz="0" w:space="0" w:color="auto"/>
                <w:right w:val="none" w:sz="0" w:space="0" w:color="auto"/>
              </w:divBdr>
            </w:div>
            <w:div w:id="831066015">
              <w:marLeft w:val="0"/>
              <w:marRight w:val="0"/>
              <w:marTop w:val="0"/>
              <w:marBottom w:val="0"/>
              <w:divBdr>
                <w:top w:val="none" w:sz="0" w:space="0" w:color="auto"/>
                <w:left w:val="none" w:sz="0" w:space="0" w:color="auto"/>
                <w:bottom w:val="none" w:sz="0" w:space="0" w:color="auto"/>
                <w:right w:val="none" w:sz="0" w:space="0" w:color="auto"/>
              </w:divBdr>
            </w:div>
            <w:div w:id="1439637734">
              <w:marLeft w:val="0"/>
              <w:marRight w:val="0"/>
              <w:marTop w:val="0"/>
              <w:marBottom w:val="0"/>
              <w:divBdr>
                <w:top w:val="none" w:sz="0" w:space="0" w:color="auto"/>
                <w:left w:val="none" w:sz="0" w:space="0" w:color="auto"/>
                <w:bottom w:val="none" w:sz="0" w:space="0" w:color="auto"/>
                <w:right w:val="none" w:sz="0" w:space="0" w:color="auto"/>
              </w:divBdr>
            </w:div>
            <w:div w:id="718745584">
              <w:marLeft w:val="0"/>
              <w:marRight w:val="0"/>
              <w:marTop w:val="0"/>
              <w:marBottom w:val="0"/>
              <w:divBdr>
                <w:top w:val="none" w:sz="0" w:space="0" w:color="auto"/>
                <w:left w:val="none" w:sz="0" w:space="0" w:color="auto"/>
                <w:bottom w:val="none" w:sz="0" w:space="0" w:color="auto"/>
                <w:right w:val="none" w:sz="0" w:space="0" w:color="auto"/>
              </w:divBdr>
            </w:div>
            <w:div w:id="664432728">
              <w:marLeft w:val="0"/>
              <w:marRight w:val="0"/>
              <w:marTop w:val="0"/>
              <w:marBottom w:val="0"/>
              <w:divBdr>
                <w:top w:val="none" w:sz="0" w:space="0" w:color="auto"/>
                <w:left w:val="none" w:sz="0" w:space="0" w:color="auto"/>
                <w:bottom w:val="none" w:sz="0" w:space="0" w:color="auto"/>
                <w:right w:val="none" w:sz="0" w:space="0" w:color="auto"/>
              </w:divBdr>
            </w:div>
            <w:div w:id="241569802">
              <w:marLeft w:val="0"/>
              <w:marRight w:val="0"/>
              <w:marTop w:val="0"/>
              <w:marBottom w:val="0"/>
              <w:divBdr>
                <w:top w:val="none" w:sz="0" w:space="0" w:color="auto"/>
                <w:left w:val="none" w:sz="0" w:space="0" w:color="auto"/>
                <w:bottom w:val="none" w:sz="0" w:space="0" w:color="auto"/>
                <w:right w:val="none" w:sz="0" w:space="0" w:color="auto"/>
              </w:divBdr>
            </w:div>
            <w:div w:id="1685745193">
              <w:marLeft w:val="0"/>
              <w:marRight w:val="0"/>
              <w:marTop w:val="0"/>
              <w:marBottom w:val="0"/>
              <w:divBdr>
                <w:top w:val="none" w:sz="0" w:space="0" w:color="auto"/>
                <w:left w:val="none" w:sz="0" w:space="0" w:color="auto"/>
                <w:bottom w:val="none" w:sz="0" w:space="0" w:color="auto"/>
                <w:right w:val="none" w:sz="0" w:space="0" w:color="auto"/>
              </w:divBdr>
            </w:div>
            <w:div w:id="1149204897">
              <w:marLeft w:val="0"/>
              <w:marRight w:val="0"/>
              <w:marTop w:val="0"/>
              <w:marBottom w:val="0"/>
              <w:divBdr>
                <w:top w:val="none" w:sz="0" w:space="0" w:color="auto"/>
                <w:left w:val="none" w:sz="0" w:space="0" w:color="auto"/>
                <w:bottom w:val="none" w:sz="0" w:space="0" w:color="auto"/>
                <w:right w:val="none" w:sz="0" w:space="0" w:color="auto"/>
              </w:divBdr>
            </w:div>
            <w:div w:id="882402840">
              <w:marLeft w:val="0"/>
              <w:marRight w:val="0"/>
              <w:marTop w:val="0"/>
              <w:marBottom w:val="0"/>
              <w:divBdr>
                <w:top w:val="none" w:sz="0" w:space="0" w:color="auto"/>
                <w:left w:val="none" w:sz="0" w:space="0" w:color="auto"/>
                <w:bottom w:val="none" w:sz="0" w:space="0" w:color="auto"/>
                <w:right w:val="none" w:sz="0" w:space="0" w:color="auto"/>
              </w:divBdr>
            </w:div>
            <w:div w:id="1568959608">
              <w:marLeft w:val="0"/>
              <w:marRight w:val="0"/>
              <w:marTop w:val="0"/>
              <w:marBottom w:val="0"/>
              <w:divBdr>
                <w:top w:val="none" w:sz="0" w:space="0" w:color="auto"/>
                <w:left w:val="none" w:sz="0" w:space="0" w:color="auto"/>
                <w:bottom w:val="none" w:sz="0" w:space="0" w:color="auto"/>
                <w:right w:val="none" w:sz="0" w:space="0" w:color="auto"/>
              </w:divBdr>
            </w:div>
            <w:div w:id="1767995603">
              <w:marLeft w:val="0"/>
              <w:marRight w:val="0"/>
              <w:marTop w:val="0"/>
              <w:marBottom w:val="0"/>
              <w:divBdr>
                <w:top w:val="none" w:sz="0" w:space="0" w:color="auto"/>
                <w:left w:val="none" w:sz="0" w:space="0" w:color="auto"/>
                <w:bottom w:val="none" w:sz="0" w:space="0" w:color="auto"/>
                <w:right w:val="none" w:sz="0" w:space="0" w:color="auto"/>
              </w:divBdr>
            </w:div>
            <w:div w:id="1728800304">
              <w:marLeft w:val="0"/>
              <w:marRight w:val="0"/>
              <w:marTop w:val="0"/>
              <w:marBottom w:val="0"/>
              <w:divBdr>
                <w:top w:val="none" w:sz="0" w:space="0" w:color="auto"/>
                <w:left w:val="none" w:sz="0" w:space="0" w:color="auto"/>
                <w:bottom w:val="none" w:sz="0" w:space="0" w:color="auto"/>
                <w:right w:val="none" w:sz="0" w:space="0" w:color="auto"/>
              </w:divBdr>
            </w:div>
            <w:div w:id="1524704917">
              <w:marLeft w:val="0"/>
              <w:marRight w:val="0"/>
              <w:marTop w:val="0"/>
              <w:marBottom w:val="0"/>
              <w:divBdr>
                <w:top w:val="none" w:sz="0" w:space="0" w:color="auto"/>
                <w:left w:val="none" w:sz="0" w:space="0" w:color="auto"/>
                <w:bottom w:val="none" w:sz="0" w:space="0" w:color="auto"/>
                <w:right w:val="none" w:sz="0" w:space="0" w:color="auto"/>
              </w:divBdr>
            </w:div>
            <w:div w:id="1102333812">
              <w:marLeft w:val="0"/>
              <w:marRight w:val="0"/>
              <w:marTop w:val="0"/>
              <w:marBottom w:val="0"/>
              <w:divBdr>
                <w:top w:val="none" w:sz="0" w:space="0" w:color="auto"/>
                <w:left w:val="none" w:sz="0" w:space="0" w:color="auto"/>
                <w:bottom w:val="none" w:sz="0" w:space="0" w:color="auto"/>
                <w:right w:val="none" w:sz="0" w:space="0" w:color="auto"/>
              </w:divBdr>
            </w:div>
            <w:div w:id="1400909493">
              <w:marLeft w:val="0"/>
              <w:marRight w:val="0"/>
              <w:marTop w:val="0"/>
              <w:marBottom w:val="0"/>
              <w:divBdr>
                <w:top w:val="none" w:sz="0" w:space="0" w:color="auto"/>
                <w:left w:val="none" w:sz="0" w:space="0" w:color="auto"/>
                <w:bottom w:val="none" w:sz="0" w:space="0" w:color="auto"/>
                <w:right w:val="none" w:sz="0" w:space="0" w:color="auto"/>
              </w:divBdr>
            </w:div>
            <w:div w:id="2011521286">
              <w:marLeft w:val="0"/>
              <w:marRight w:val="0"/>
              <w:marTop w:val="0"/>
              <w:marBottom w:val="0"/>
              <w:divBdr>
                <w:top w:val="none" w:sz="0" w:space="0" w:color="auto"/>
                <w:left w:val="none" w:sz="0" w:space="0" w:color="auto"/>
                <w:bottom w:val="none" w:sz="0" w:space="0" w:color="auto"/>
                <w:right w:val="none" w:sz="0" w:space="0" w:color="auto"/>
              </w:divBdr>
            </w:div>
            <w:div w:id="1177041599">
              <w:marLeft w:val="0"/>
              <w:marRight w:val="0"/>
              <w:marTop w:val="0"/>
              <w:marBottom w:val="0"/>
              <w:divBdr>
                <w:top w:val="none" w:sz="0" w:space="0" w:color="auto"/>
                <w:left w:val="none" w:sz="0" w:space="0" w:color="auto"/>
                <w:bottom w:val="none" w:sz="0" w:space="0" w:color="auto"/>
                <w:right w:val="none" w:sz="0" w:space="0" w:color="auto"/>
              </w:divBdr>
            </w:div>
            <w:div w:id="1132094160">
              <w:marLeft w:val="0"/>
              <w:marRight w:val="0"/>
              <w:marTop w:val="0"/>
              <w:marBottom w:val="0"/>
              <w:divBdr>
                <w:top w:val="none" w:sz="0" w:space="0" w:color="auto"/>
                <w:left w:val="none" w:sz="0" w:space="0" w:color="auto"/>
                <w:bottom w:val="none" w:sz="0" w:space="0" w:color="auto"/>
                <w:right w:val="none" w:sz="0" w:space="0" w:color="auto"/>
              </w:divBdr>
            </w:div>
            <w:div w:id="1927571190">
              <w:marLeft w:val="0"/>
              <w:marRight w:val="0"/>
              <w:marTop w:val="0"/>
              <w:marBottom w:val="0"/>
              <w:divBdr>
                <w:top w:val="none" w:sz="0" w:space="0" w:color="auto"/>
                <w:left w:val="none" w:sz="0" w:space="0" w:color="auto"/>
                <w:bottom w:val="none" w:sz="0" w:space="0" w:color="auto"/>
                <w:right w:val="none" w:sz="0" w:space="0" w:color="auto"/>
              </w:divBdr>
            </w:div>
            <w:div w:id="23805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15351041">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49880081">
      <w:bodyDiv w:val="1"/>
      <w:marLeft w:val="0"/>
      <w:marRight w:val="0"/>
      <w:marTop w:val="0"/>
      <w:marBottom w:val="0"/>
      <w:divBdr>
        <w:top w:val="none" w:sz="0" w:space="0" w:color="auto"/>
        <w:left w:val="none" w:sz="0" w:space="0" w:color="auto"/>
        <w:bottom w:val="none" w:sz="0" w:space="0" w:color="auto"/>
        <w:right w:val="none" w:sz="0" w:space="0" w:color="auto"/>
      </w:divBdr>
      <w:divsChild>
        <w:div w:id="265387076">
          <w:marLeft w:val="0"/>
          <w:marRight w:val="0"/>
          <w:marTop w:val="0"/>
          <w:marBottom w:val="0"/>
          <w:divBdr>
            <w:top w:val="none" w:sz="0" w:space="0" w:color="auto"/>
            <w:left w:val="none" w:sz="0" w:space="0" w:color="auto"/>
            <w:bottom w:val="none" w:sz="0" w:space="0" w:color="auto"/>
            <w:right w:val="none" w:sz="0" w:space="0" w:color="auto"/>
          </w:divBdr>
          <w:divsChild>
            <w:div w:id="1209149399">
              <w:marLeft w:val="0"/>
              <w:marRight w:val="0"/>
              <w:marTop w:val="0"/>
              <w:marBottom w:val="0"/>
              <w:divBdr>
                <w:top w:val="none" w:sz="0" w:space="0" w:color="auto"/>
                <w:left w:val="none" w:sz="0" w:space="0" w:color="auto"/>
                <w:bottom w:val="none" w:sz="0" w:space="0" w:color="auto"/>
                <w:right w:val="none" w:sz="0" w:space="0" w:color="auto"/>
              </w:divBdr>
            </w:div>
            <w:div w:id="1716152942">
              <w:marLeft w:val="0"/>
              <w:marRight w:val="0"/>
              <w:marTop w:val="0"/>
              <w:marBottom w:val="0"/>
              <w:divBdr>
                <w:top w:val="none" w:sz="0" w:space="0" w:color="auto"/>
                <w:left w:val="none" w:sz="0" w:space="0" w:color="auto"/>
                <w:bottom w:val="none" w:sz="0" w:space="0" w:color="auto"/>
                <w:right w:val="none" w:sz="0" w:space="0" w:color="auto"/>
              </w:divBdr>
            </w:div>
            <w:div w:id="601299305">
              <w:marLeft w:val="0"/>
              <w:marRight w:val="0"/>
              <w:marTop w:val="0"/>
              <w:marBottom w:val="0"/>
              <w:divBdr>
                <w:top w:val="none" w:sz="0" w:space="0" w:color="auto"/>
                <w:left w:val="none" w:sz="0" w:space="0" w:color="auto"/>
                <w:bottom w:val="none" w:sz="0" w:space="0" w:color="auto"/>
                <w:right w:val="none" w:sz="0" w:space="0" w:color="auto"/>
              </w:divBdr>
            </w:div>
            <w:div w:id="1794254165">
              <w:marLeft w:val="0"/>
              <w:marRight w:val="0"/>
              <w:marTop w:val="0"/>
              <w:marBottom w:val="0"/>
              <w:divBdr>
                <w:top w:val="none" w:sz="0" w:space="0" w:color="auto"/>
                <w:left w:val="none" w:sz="0" w:space="0" w:color="auto"/>
                <w:bottom w:val="none" w:sz="0" w:space="0" w:color="auto"/>
                <w:right w:val="none" w:sz="0" w:space="0" w:color="auto"/>
              </w:divBdr>
            </w:div>
            <w:div w:id="1291397993">
              <w:marLeft w:val="0"/>
              <w:marRight w:val="0"/>
              <w:marTop w:val="0"/>
              <w:marBottom w:val="0"/>
              <w:divBdr>
                <w:top w:val="none" w:sz="0" w:space="0" w:color="auto"/>
                <w:left w:val="none" w:sz="0" w:space="0" w:color="auto"/>
                <w:bottom w:val="none" w:sz="0" w:space="0" w:color="auto"/>
                <w:right w:val="none" w:sz="0" w:space="0" w:color="auto"/>
              </w:divBdr>
            </w:div>
            <w:div w:id="1720666514">
              <w:marLeft w:val="0"/>
              <w:marRight w:val="0"/>
              <w:marTop w:val="0"/>
              <w:marBottom w:val="0"/>
              <w:divBdr>
                <w:top w:val="none" w:sz="0" w:space="0" w:color="auto"/>
                <w:left w:val="none" w:sz="0" w:space="0" w:color="auto"/>
                <w:bottom w:val="none" w:sz="0" w:space="0" w:color="auto"/>
                <w:right w:val="none" w:sz="0" w:space="0" w:color="auto"/>
              </w:divBdr>
            </w:div>
            <w:div w:id="177162932">
              <w:marLeft w:val="0"/>
              <w:marRight w:val="0"/>
              <w:marTop w:val="0"/>
              <w:marBottom w:val="0"/>
              <w:divBdr>
                <w:top w:val="none" w:sz="0" w:space="0" w:color="auto"/>
                <w:left w:val="none" w:sz="0" w:space="0" w:color="auto"/>
                <w:bottom w:val="none" w:sz="0" w:space="0" w:color="auto"/>
                <w:right w:val="none" w:sz="0" w:space="0" w:color="auto"/>
              </w:divBdr>
            </w:div>
            <w:div w:id="1905875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69544625">
      <w:bodyDiv w:val="1"/>
      <w:marLeft w:val="0"/>
      <w:marRight w:val="0"/>
      <w:marTop w:val="0"/>
      <w:marBottom w:val="0"/>
      <w:divBdr>
        <w:top w:val="none" w:sz="0" w:space="0" w:color="auto"/>
        <w:left w:val="none" w:sz="0" w:space="0" w:color="auto"/>
        <w:bottom w:val="none" w:sz="0" w:space="0" w:color="auto"/>
        <w:right w:val="none" w:sz="0" w:space="0" w:color="auto"/>
      </w:divBdr>
      <w:divsChild>
        <w:div w:id="1398164274">
          <w:marLeft w:val="0"/>
          <w:marRight w:val="0"/>
          <w:marTop w:val="0"/>
          <w:marBottom w:val="0"/>
          <w:divBdr>
            <w:top w:val="none" w:sz="0" w:space="0" w:color="auto"/>
            <w:left w:val="none" w:sz="0" w:space="0" w:color="auto"/>
            <w:bottom w:val="none" w:sz="0" w:space="0" w:color="auto"/>
            <w:right w:val="none" w:sz="0" w:space="0" w:color="auto"/>
          </w:divBdr>
          <w:divsChild>
            <w:div w:id="305671181">
              <w:marLeft w:val="0"/>
              <w:marRight w:val="0"/>
              <w:marTop w:val="0"/>
              <w:marBottom w:val="0"/>
              <w:divBdr>
                <w:top w:val="none" w:sz="0" w:space="0" w:color="auto"/>
                <w:left w:val="none" w:sz="0" w:space="0" w:color="auto"/>
                <w:bottom w:val="none" w:sz="0" w:space="0" w:color="auto"/>
                <w:right w:val="none" w:sz="0" w:space="0" w:color="auto"/>
              </w:divBdr>
            </w:div>
            <w:div w:id="325668223">
              <w:marLeft w:val="0"/>
              <w:marRight w:val="0"/>
              <w:marTop w:val="0"/>
              <w:marBottom w:val="0"/>
              <w:divBdr>
                <w:top w:val="none" w:sz="0" w:space="0" w:color="auto"/>
                <w:left w:val="none" w:sz="0" w:space="0" w:color="auto"/>
                <w:bottom w:val="none" w:sz="0" w:space="0" w:color="auto"/>
                <w:right w:val="none" w:sz="0" w:space="0" w:color="auto"/>
              </w:divBdr>
            </w:div>
            <w:div w:id="324281244">
              <w:marLeft w:val="0"/>
              <w:marRight w:val="0"/>
              <w:marTop w:val="0"/>
              <w:marBottom w:val="0"/>
              <w:divBdr>
                <w:top w:val="none" w:sz="0" w:space="0" w:color="auto"/>
                <w:left w:val="none" w:sz="0" w:space="0" w:color="auto"/>
                <w:bottom w:val="none" w:sz="0" w:space="0" w:color="auto"/>
                <w:right w:val="none" w:sz="0" w:space="0" w:color="auto"/>
              </w:divBdr>
            </w:div>
            <w:div w:id="399452340">
              <w:marLeft w:val="0"/>
              <w:marRight w:val="0"/>
              <w:marTop w:val="0"/>
              <w:marBottom w:val="0"/>
              <w:divBdr>
                <w:top w:val="none" w:sz="0" w:space="0" w:color="auto"/>
                <w:left w:val="none" w:sz="0" w:space="0" w:color="auto"/>
                <w:bottom w:val="none" w:sz="0" w:space="0" w:color="auto"/>
                <w:right w:val="none" w:sz="0" w:space="0" w:color="auto"/>
              </w:divBdr>
            </w:div>
            <w:div w:id="509754841">
              <w:marLeft w:val="0"/>
              <w:marRight w:val="0"/>
              <w:marTop w:val="0"/>
              <w:marBottom w:val="0"/>
              <w:divBdr>
                <w:top w:val="none" w:sz="0" w:space="0" w:color="auto"/>
                <w:left w:val="none" w:sz="0" w:space="0" w:color="auto"/>
                <w:bottom w:val="none" w:sz="0" w:space="0" w:color="auto"/>
                <w:right w:val="none" w:sz="0" w:space="0" w:color="auto"/>
              </w:divBdr>
            </w:div>
            <w:div w:id="1431581884">
              <w:marLeft w:val="0"/>
              <w:marRight w:val="0"/>
              <w:marTop w:val="0"/>
              <w:marBottom w:val="0"/>
              <w:divBdr>
                <w:top w:val="none" w:sz="0" w:space="0" w:color="auto"/>
                <w:left w:val="none" w:sz="0" w:space="0" w:color="auto"/>
                <w:bottom w:val="none" w:sz="0" w:space="0" w:color="auto"/>
                <w:right w:val="none" w:sz="0" w:space="0" w:color="auto"/>
              </w:divBdr>
            </w:div>
            <w:div w:id="681930338">
              <w:marLeft w:val="0"/>
              <w:marRight w:val="0"/>
              <w:marTop w:val="0"/>
              <w:marBottom w:val="0"/>
              <w:divBdr>
                <w:top w:val="none" w:sz="0" w:space="0" w:color="auto"/>
                <w:left w:val="none" w:sz="0" w:space="0" w:color="auto"/>
                <w:bottom w:val="none" w:sz="0" w:space="0" w:color="auto"/>
                <w:right w:val="none" w:sz="0" w:space="0" w:color="auto"/>
              </w:divBdr>
            </w:div>
            <w:div w:id="1627924655">
              <w:marLeft w:val="0"/>
              <w:marRight w:val="0"/>
              <w:marTop w:val="0"/>
              <w:marBottom w:val="0"/>
              <w:divBdr>
                <w:top w:val="none" w:sz="0" w:space="0" w:color="auto"/>
                <w:left w:val="none" w:sz="0" w:space="0" w:color="auto"/>
                <w:bottom w:val="none" w:sz="0" w:space="0" w:color="auto"/>
                <w:right w:val="none" w:sz="0" w:space="0" w:color="auto"/>
              </w:divBdr>
            </w:div>
            <w:div w:id="1473642876">
              <w:marLeft w:val="0"/>
              <w:marRight w:val="0"/>
              <w:marTop w:val="0"/>
              <w:marBottom w:val="0"/>
              <w:divBdr>
                <w:top w:val="none" w:sz="0" w:space="0" w:color="auto"/>
                <w:left w:val="none" w:sz="0" w:space="0" w:color="auto"/>
                <w:bottom w:val="none" w:sz="0" w:space="0" w:color="auto"/>
                <w:right w:val="none" w:sz="0" w:space="0" w:color="auto"/>
              </w:divBdr>
            </w:div>
            <w:div w:id="1860461088">
              <w:marLeft w:val="0"/>
              <w:marRight w:val="0"/>
              <w:marTop w:val="0"/>
              <w:marBottom w:val="0"/>
              <w:divBdr>
                <w:top w:val="none" w:sz="0" w:space="0" w:color="auto"/>
                <w:left w:val="none" w:sz="0" w:space="0" w:color="auto"/>
                <w:bottom w:val="none" w:sz="0" w:space="0" w:color="auto"/>
                <w:right w:val="none" w:sz="0" w:space="0" w:color="auto"/>
              </w:divBdr>
            </w:div>
            <w:div w:id="2087264696">
              <w:marLeft w:val="0"/>
              <w:marRight w:val="0"/>
              <w:marTop w:val="0"/>
              <w:marBottom w:val="0"/>
              <w:divBdr>
                <w:top w:val="none" w:sz="0" w:space="0" w:color="auto"/>
                <w:left w:val="none" w:sz="0" w:space="0" w:color="auto"/>
                <w:bottom w:val="none" w:sz="0" w:space="0" w:color="auto"/>
                <w:right w:val="none" w:sz="0" w:space="0" w:color="auto"/>
              </w:divBdr>
            </w:div>
            <w:div w:id="614598821">
              <w:marLeft w:val="0"/>
              <w:marRight w:val="0"/>
              <w:marTop w:val="0"/>
              <w:marBottom w:val="0"/>
              <w:divBdr>
                <w:top w:val="none" w:sz="0" w:space="0" w:color="auto"/>
                <w:left w:val="none" w:sz="0" w:space="0" w:color="auto"/>
                <w:bottom w:val="none" w:sz="0" w:space="0" w:color="auto"/>
                <w:right w:val="none" w:sz="0" w:space="0" w:color="auto"/>
              </w:divBdr>
            </w:div>
            <w:div w:id="727339476">
              <w:marLeft w:val="0"/>
              <w:marRight w:val="0"/>
              <w:marTop w:val="0"/>
              <w:marBottom w:val="0"/>
              <w:divBdr>
                <w:top w:val="none" w:sz="0" w:space="0" w:color="auto"/>
                <w:left w:val="none" w:sz="0" w:space="0" w:color="auto"/>
                <w:bottom w:val="none" w:sz="0" w:space="0" w:color="auto"/>
                <w:right w:val="none" w:sz="0" w:space="0" w:color="auto"/>
              </w:divBdr>
            </w:div>
            <w:div w:id="1125122697">
              <w:marLeft w:val="0"/>
              <w:marRight w:val="0"/>
              <w:marTop w:val="0"/>
              <w:marBottom w:val="0"/>
              <w:divBdr>
                <w:top w:val="none" w:sz="0" w:space="0" w:color="auto"/>
                <w:left w:val="none" w:sz="0" w:space="0" w:color="auto"/>
                <w:bottom w:val="none" w:sz="0" w:space="0" w:color="auto"/>
                <w:right w:val="none" w:sz="0" w:space="0" w:color="auto"/>
              </w:divBdr>
            </w:div>
            <w:div w:id="1214269406">
              <w:marLeft w:val="0"/>
              <w:marRight w:val="0"/>
              <w:marTop w:val="0"/>
              <w:marBottom w:val="0"/>
              <w:divBdr>
                <w:top w:val="none" w:sz="0" w:space="0" w:color="auto"/>
                <w:left w:val="none" w:sz="0" w:space="0" w:color="auto"/>
                <w:bottom w:val="none" w:sz="0" w:space="0" w:color="auto"/>
                <w:right w:val="none" w:sz="0" w:space="0" w:color="auto"/>
              </w:divBdr>
            </w:div>
            <w:div w:id="842014576">
              <w:marLeft w:val="0"/>
              <w:marRight w:val="0"/>
              <w:marTop w:val="0"/>
              <w:marBottom w:val="0"/>
              <w:divBdr>
                <w:top w:val="none" w:sz="0" w:space="0" w:color="auto"/>
                <w:left w:val="none" w:sz="0" w:space="0" w:color="auto"/>
                <w:bottom w:val="none" w:sz="0" w:space="0" w:color="auto"/>
                <w:right w:val="none" w:sz="0" w:space="0" w:color="auto"/>
              </w:divBdr>
            </w:div>
            <w:div w:id="432744628">
              <w:marLeft w:val="0"/>
              <w:marRight w:val="0"/>
              <w:marTop w:val="0"/>
              <w:marBottom w:val="0"/>
              <w:divBdr>
                <w:top w:val="none" w:sz="0" w:space="0" w:color="auto"/>
                <w:left w:val="none" w:sz="0" w:space="0" w:color="auto"/>
                <w:bottom w:val="none" w:sz="0" w:space="0" w:color="auto"/>
                <w:right w:val="none" w:sz="0" w:space="0" w:color="auto"/>
              </w:divBdr>
            </w:div>
            <w:div w:id="62531121">
              <w:marLeft w:val="0"/>
              <w:marRight w:val="0"/>
              <w:marTop w:val="0"/>
              <w:marBottom w:val="0"/>
              <w:divBdr>
                <w:top w:val="none" w:sz="0" w:space="0" w:color="auto"/>
                <w:left w:val="none" w:sz="0" w:space="0" w:color="auto"/>
                <w:bottom w:val="none" w:sz="0" w:space="0" w:color="auto"/>
                <w:right w:val="none" w:sz="0" w:space="0" w:color="auto"/>
              </w:divBdr>
            </w:div>
            <w:div w:id="1206873754">
              <w:marLeft w:val="0"/>
              <w:marRight w:val="0"/>
              <w:marTop w:val="0"/>
              <w:marBottom w:val="0"/>
              <w:divBdr>
                <w:top w:val="none" w:sz="0" w:space="0" w:color="auto"/>
                <w:left w:val="none" w:sz="0" w:space="0" w:color="auto"/>
                <w:bottom w:val="none" w:sz="0" w:space="0" w:color="auto"/>
                <w:right w:val="none" w:sz="0" w:space="0" w:color="auto"/>
              </w:divBdr>
            </w:div>
            <w:div w:id="1104037762">
              <w:marLeft w:val="0"/>
              <w:marRight w:val="0"/>
              <w:marTop w:val="0"/>
              <w:marBottom w:val="0"/>
              <w:divBdr>
                <w:top w:val="none" w:sz="0" w:space="0" w:color="auto"/>
                <w:left w:val="none" w:sz="0" w:space="0" w:color="auto"/>
                <w:bottom w:val="none" w:sz="0" w:space="0" w:color="auto"/>
                <w:right w:val="none" w:sz="0" w:space="0" w:color="auto"/>
              </w:divBdr>
            </w:div>
            <w:div w:id="152616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0364251">
      <w:bodyDiv w:val="1"/>
      <w:marLeft w:val="0"/>
      <w:marRight w:val="0"/>
      <w:marTop w:val="0"/>
      <w:marBottom w:val="0"/>
      <w:divBdr>
        <w:top w:val="none" w:sz="0" w:space="0" w:color="auto"/>
        <w:left w:val="none" w:sz="0" w:space="0" w:color="auto"/>
        <w:bottom w:val="none" w:sz="0" w:space="0" w:color="auto"/>
        <w:right w:val="none" w:sz="0" w:space="0" w:color="auto"/>
      </w:divBdr>
      <w:divsChild>
        <w:div w:id="1486968300">
          <w:marLeft w:val="0"/>
          <w:marRight w:val="0"/>
          <w:marTop w:val="0"/>
          <w:marBottom w:val="0"/>
          <w:divBdr>
            <w:top w:val="none" w:sz="0" w:space="0" w:color="auto"/>
            <w:left w:val="none" w:sz="0" w:space="0" w:color="auto"/>
            <w:bottom w:val="none" w:sz="0" w:space="0" w:color="auto"/>
            <w:right w:val="none" w:sz="0" w:space="0" w:color="auto"/>
          </w:divBdr>
          <w:divsChild>
            <w:div w:id="2130197121">
              <w:marLeft w:val="0"/>
              <w:marRight w:val="0"/>
              <w:marTop w:val="0"/>
              <w:marBottom w:val="0"/>
              <w:divBdr>
                <w:top w:val="none" w:sz="0" w:space="0" w:color="auto"/>
                <w:left w:val="none" w:sz="0" w:space="0" w:color="auto"/>
                <w:bottom w:val="none" w:sz="0" w:space="0" w:color="auto"/>
                <w:right w:val="none" w:sz="0" w:space="0" w:color="auto"/>
              </w:divBdr>
            </w:div>
            <w:div w:id="1867912121">
              <w:marLeft w:val="0"/>
              <w:marRight w:val="0"/>
              <w:marTop w:val="0"/>
              <w:marBottom w:val="0"/>
              <w:divBdr>
                <w:top w:val="none" w:sz="0" w:space="0" w:color="auto"/>
                <w:left w:val="none" w:sz="0" w:space="0" w:color="auto"/>
                <w:bottom w:val="none" w:sz="0" w:space="0" w:color="auto"/>
                <w:right w:val="none" w:sz="0" w:space="0" w:color="auto"/>
              </w:divBdr>
            </w:div>
            <w:div w:id="484399984">
              <w:marLeft w:val="0"/>
              <w:marRight w:val="0"/>
              <w:marTop w:val="0"/>
              <w:marBottom w:val="0"/>
              <w:divBdr>
                <w:top w:val="none" w:sz="0" w:space="0" w:color="auto"/>
                <w:left w:val="none" w:sz="0" w:space="0" w:color="auto"/>
                <w:bottom w:val="none" w:sz="0" w:space="0" w:color="auto"/>
                <w:right w:val="none" w:sz="0" w:space="0" w:color="auto"/>
              </w:divBdr>
            </w:div>
            <w:div w:id="1776246924">
              <w:marLeft w:val="0"/>
              <w:marRight w:val="0"/>
              <w:marTop w:val="0"/>
              <w:marBottom w:val="0"/>
              <w:divBdr>
                <w:top w:val="none" w:sz="0" w:space="0" w:color="auto"/>
                <w:left w:val="none" w:sz="0" w:space="0" w:color="auto"/>
                <w:bottom w:val="none" w:sz="0" w:space="0" w:color="auto"/>
                <w:right w:val="none" w:sz="0" w:space="0" w:color="auto"/>
              </w:divBdr>
            </w:div>
            <w:div w:id="130559069">
              <w:marLeft w:val="0"/>
              <w:marRight w:val="0"/>
              <w:marTop w:val="0"/>
              <w:marBottom w:val="0"/>
              <w:divBdr>
                <w:top w:val="none" w:sz="0" w:space="0" w:color="auto"/>
                <w:left w:val="none" w:sz="0" w:space="0" w:color="auto"/>
                <w:bottom w:val="none" w:sz="0" w:space="0" w:color="auto"/>
                <w:right w:val="none" w:sz="0" w:space="0" w:color="auto"/>
              </w:divBdr>
            </w:div>
            <w:div w:id="1985314518">
              <w:marLeft w:val="0"/>
              <w:marRight w:val="0"/>
              <w:marTop w:val="0"/>
              <w:marBottom w:val="0"/>
              <w:divBdr>
                <w:top w:val="none" w:sz="0" w:space="0" w:color="auto"/>
                <w:left w:val="none" w:sz="0" w:space="0" w:color="auto"/>
                <w:bottom w:val="none" w:sz="0" w:space="0" w:color="auto"/>
                <w:right w:val="none" w:sz="0" w:space="0" w:color="auto"/>
              </w:divBdr>
            </w:div>
            <w:div w:id="44181340">
              <w:marLeft w:val="0"/>
              <w:marRight w:val="0"/>
              <w:marTop w:val="0"/>
              <w:marBottom w:val="0"/>
              <w:divBdr>
                <w:top w:val="none" w:sz="0" w:space="0" w:color="auto"/>
                <w:left w:val="none" w:sz="0" w:space="0" w:color="auto"/>
                <w:bottom w:val="none" w:sz="0" w:space="0" w:color="auto"/>
                <w:right w:val="none" w:sz="0" w:space="0" w:color="auto"/>
              </w:divBdr>
            </w:div>
            <w:div w:id="57946941">
              <w:marLeft w:val="0"/>
              <w:marRight w:val="0"/>
              <w:marTop w:val="0"/>
              <w:marBottom w:val="0"/>
              <w:divBdr>
                <w:top w:val="none" w:sz="0" w:space="0" w:color="auto"/>
                <w:left w:val="none" w:sz="0" w:space="0" w:color="auto"/>
                <w:bottom w:val="none" w:sz="0" w:space="0" w:color="auto"/>
                <w:right w:val="none" w:sz="0" w:space="0" w:color="auto"/>
              </w:divBdr>
            </w:div>
            <w:div w:id="1061099716">
              <w:marLeft w:val="0"/>
              <w:marRight w:val="0"/>
              <w:marTop w:val="0"/>
              <w:marBottom w:val="0"/>
              <w:divBdr>
                <w:top w:val="none" w:sz="0" w:space="0" w:color="auto"/>
                <w:left w:val="none" w:sz="0" w:space="0" w:color="auto"/>
                <w:bottom w:val="none" w:sz="0" w:space="0" w:color="auto"/>
                <w:right w:val="none" w:sz="0" w:space="0" w:color="auto"/>
              </w:divBdr>
            </w:div>
            <w:div w:id="637606942">
              <w:marLeft w:val="0"/>
              <w:marRight w:val="0"/>
              <w:marTop w:val="0"/>
              <w:marBottom w:val="0"/>
              <w:divBdr>
                <w:top w:val="none" w:sz="0" w:space="0" w:color="auto"/>
                <w:left w:val="none" w:sz="0" w:space="0" w:color="auto"/>
                <w:bottom w:val="none" w:sz="0" w:space="0" w:color="auto"/>
                <w:right w:val="none" w:sz="0" w:space="0" w:color="auto"/>
              </w:divBdr>
            </w:div>
            <w:div w:id="1181630382">
              <w:marLeft w:val="0"/>
              <w:marRight w:val="0"/>
              <w:marTop w:val="0"/>
              <w:marBottom w:val="0"/>
              <w:divBdr>
                <w:top w:val="none" w:sz="0" w:space="0" w:color="auto"/>
                <w:left w:val="none" w:sz="0" w:space="0" w:color="auto"/>
                <w:bottom w:val="none" w:sz="0" w:space="0" w:color="auto"/>
                <w:right w:val="none" w:sz="0" w:space="0" w:color="auto"/>
              </w:divBdr>
            </w:div>
            <w:div w:id="81100095">
              <w:marLeft w:val="0"/>
              <w:marRight w:val="0"/>
              <w:marTop w:val="0"/>
              <w:marBottom w:val="0"/>
              <w:divBdr>
                <w:top w:val="none" w:sz="0" w:space="0" w:color="auto"/>
                <w:left w:val="none" w:sz="0" w:space="0" w:color="auto"/>
                <w:bottom w:val="none" w:sz="0" w:space="0" w:color="auto"/>
                <w:right w:val="none" w:sz="0" w:space="0" w:color="auto"/>
              </w:divBdr>
            </w:div>
            <w:div w:id="41684478">
              <w:marLeft w:val="0"/>
              <w:marRight w:val="0"/>
              <w:marTop w:val="0"/>
              <w:marBottom w:val="0"/>
              <w:divBdr>
                <w:top w:val="none" w:sz="0" w:space="0" w:color="auto"/>
                <w:left w:val="none" w:sz="0" w:space="0" w:color="auto"/>
                <w:bottom w:val="none" w:sz="0" w:space="0" w:color="auto"/>
                <w:right w:val="none" w:sz="0" w:space="0" w:color="auto"/>
              </w:divBdr>
            </w:div>
            <w:div w:id="1520000094">
              <w:marLeft w:val="0"/>
              <w:marRight w:val="0"/>
              <w:marTop w:val="0"/>
              <w:marBottom w:val="0"/>
              <w:divBdr>
                <w:top w:val="none" w:sz="0" w:space="0" w:color="auto"/>
                <w:left w:val="none" w:sz="0" w:space="0" w:color="auto"/>
                <w:bottom w:val="none" w:sz="0" w:space="0" w:color="auto"/>
                <w:right w:val="none" w:sz="0" w:space="0" w:color="auto"/>
              </w:divBdr>
            </w:div>
            <w:div w:id="836270801">
              <w:marLeft w:val="0"/>
              <w:marRight w:val="0"/>
              <w:marTop w:val="0"/>
              <w:marBottom w:val="0"/>
              <w:divBdr>
                <w:top w:val="none" w:sz="0" w:space="0" w:color="auto"/>
                <w:left w:val="none" w:sz="0" w:space="0" w:color="auto"/>
                <w:bottom w:val="none" w:sz="0" w:space="0" w:color="auto"/>
                <w:right w:val="none" w:sz="0" w:space="0" w:color="auto"/>
              </w:divBdr>
            </w:div>
            <w:div w:id="1619414330">
              <w:marLeft w:val="0"/>
              <w:marRight w:val="0"/>
              <w:marTop w:val="0"/>
              <w:marBottom w:val="0"/>
              <w:divBdr>
                <w:top w:val="none" w:sz="0" w:space="0" w:color="auto"/>
                <w:left w:val="none" w:sz="0" w:space="0" w:color="auto"/>
                <w:bottom w:val="none" w:sz="0" w:space="0" w:color="auto"/>
                <w:right w:val="none" w:sz="0" w:space="0" w:color="auto"/>
              </w:divBdr>
            </w:div>
            <w:div w:id="1319580851">
              <w:marLeft w:val="0"/>
              <w:marRight w:val="0"/>
              <w:marTop w:val="0"/>
              <w:marBottom w:val="0"/>
              <w:divBdr>
                <w:top w:val="none" w:sz="0" w:space="0" w:color="auto"/>
                <w:left w:val="none" w:sz="0" w:space="0" w:color="auto"/>
                <w:bottom w:val="none" w:sz="0" w:space="0" w:color="auto"/>
                <w:right w:val="none" w:sz="0" w:space="0" w:color="auto"/>
              </w:divBdr>
            </w:div>
            <w:div w:id="1258441214">
              <w:marLeft w:val="0"/>
              <w:marRight w:val="0"/>
              <w:marTop w:val="0"/>
              <w:marBottom w:val="0"/>
              <w:divBdr>
                <w:top w:val="none" w:sz="0" w:space="0" w:color="auto"/>
                <w:left w:val="none" w:sz="0" w:space="0" w:color="auto"/>
                <w:bottom w:val="none" w:sz="0" w:space="0" w:color="auto"/>
                <w:right w:val="none" w:sz="0" w:space="0" w:color="auto"/>
              </w:divBdr>
            </w:div>
            <w:div w:id="942685659">
              <w:marLeft w:val="0"/>
              <w:marRight w:val="0"/>
              <w:marTop w:val="0"/>
              <w:marBottom w:val="0"/>
              <w:divBdr>
                <w:top w:val="none" w:sz="0" w:space="0" w:color="auto"/>
                <w:left w:val="none" w:sz="0" w:space="0" w:color="auto"/>
                <w:bottom w:val="none" w:sz="0" w:space="0" w:color="auto"/>
                <w:right w:val="none" w:sz="0" w:space="0" w:color="auto"/>
              </w:divBdr>
            </w:div>
            <w:div w:id="309755822">
              <w:marLeft w:val="0"/>
              <w:marRight w:val="0"/>
              <w:marTop w:val="0"/>
              <w:marBottom w:val="0"/>
              <w:divBdr>
                <w:top w:val="none" w:sz="0" w:space="0" w:color="auto"/>
                <w:left w:val="none" w:sz="0" w:space="0" w:color="auto"/>
                <w:bottom w:val="none" w:sz="0" w:space="0" w:color="auto"/>
                <w:right w:val="none" w:sz="0" w:space="0" w:color="auto"/>
              </w:divBdr>
            </w:div>
            <w:div w:id="1634364628">
              <w:marLeft w:val="0"/>
              <w:marRight w:val="0"/>
              <w:marTop w:val="0"/>
              <w:marBottom w:val="0"/>
              <w:divBdr>
                <w:top w:val="none" w:sz="0" w:space="0" w:color="auto"/>
                <w:left w:val="none" w:sz="0" w:space="0" w:color="auto"/>
                <w:bottom w:val="none" w:sz="0" w:space="0" w:color="auto"/>
                <w:right w:val="none" w:sz="0" w:space="0" w:color="auto"/>
              </w:divBdr>
            </w:div>
            <w:div w:id="944192917">
              <w:marLeft w:val="0"/>
              <w:marRight w:val="0"/>
              <w:marTop w:val="0"/>
              <w:marBottom w:val="0"/>
              <w:divBdr>
                <w:top w:val="none" w:sz="0" w:space="0" w:color="auto"/>
                <w:left w:val="none" w:sz="0" w:space="0" w:color="auto"/>
                <w:bottom w:val="none" w:sz="0" w:space="0" w:color="auto"/>
                <w:right w:val="none" w:sz="0" w:space="0" w:color="auto"/>
              </w:divBdr>
            </w:div>
            <w:div w:id="313946479">
              <w:marLeft w:val="0"/>
              <w:marRight w:val="0"/>
              <w:marTop w:val="0"/>
              <w:marBottom w:val="0"/>
              <w:divBdr>
                <w:top w:val="none" w:sz="0" w:space="0" w:color="auto"/>
                <w:left w:val="none" w:sz="0" w:space="0" w:color="auto"/>
                <w:bottom w:val="none" w:sz="0" w:space="0" w:color="auto"/>
                <w:right w:val="none" w:sz="0" w:space="0" w:color="auto"/>
              </w:divBdr>
            </w:div>
            <w:div w:id="1472598643">
              <w:marLeft w:val="0"/>
              <w:marRight w:val="0"/>
              <w:marTop w:val="0"/>
              <w:marBottom w:val="0"/>
              <w:divBdr>
                <w:top w:val="none" w:sz="0" w:space="0" w:color="auto"/>
                <w:left w:val="none" w:sz="0" w:space="0" w:color="auto"/>
                <w:bottom w:val="none" w:sz="0" w:space="0" w:color="auto"/>
                <w:right w:val="none" w:sz="0" w:space="0" w:color="auto"/>
              </w:divBdr>
            </w:div>
            <w:div w:id="1394893744">
              <w:marLeft w:val="0"/>
              <w:marRight w:val="0"/>
              <w:marTop w:val="0"/>
              <w:marBottom w:val="0"/>
              <w:divBdr>
                <w:top w:val="none" w:sz="0" w:space="0" w:color="auto"/>
                <w:left w:val="none" w:sz="0" w:space="0" w:color="auto"/>
                <w:bottom w:val="none" w:sz="0" w:space="0" w:color="auto"/>
                <w:right w:val="none" w:sz="0" w:space="0" w:color="auto"/>
              </w:divBdr>
            </w:div>
            <w:div w:id="1848590271">
              <w:marLeft w:val="0"/>
              <w:marRight w:val="0"/>
              <w:marTop w:val="0"/>
              <w:marBottom w:val="0"/>
              <w:divBdr>
                <w:top w:val="none" w:sz="0" w:space="0" w:color="auto"/>
                <w:left w:val="none" w:sz="0" w:space="0" w:color="auto"/>
                <w:bottom w:val="none" w:sz="0" w:space="0" w:color="auto"/>
                <w:right w:val="none" w:sz="0" w:space="0" w:color="auto"/>
              </w:divBdr>
            </w:div>
            <w:div w:id="496917295">
              <w:marLeft w:val="0"/>
              <w:marRight w:val="0"/>
              <w:marTop w:val="0"/>
              <w:marBottom w:val="0"/>
              <w:divBdr>
                <w:top w:val="none" w:sz="0" w:space="0" w:color="auto"/>
                <w:left w:val="none" w:sz="0" w:space="0" w:color="auto"/>
                <w:bottom w:val="none" w:sz="0" w:space="0" w:color="auto"/>
                <w:right w:val="none" w:sz="0" w:space="0" w:color="auto"/>
              </w:divBdr>
            </w:div>
            <w:div w:id="1070885974">
              <w:marLeft w:val="0"/>
              <w:marRight w:val="0"/>
              <w:marTop w:val="0"/>
              <w:marBottom w:val="0"/>
              <w:divBdr>
                <w:top w:val="none" w:sz="0" w:space="0" w:color="auto"/>
                <w:left w:val="none" w:sz="0" w:space="0" w:color="auto"/>
                <w:bottom w:val="none" w:sz="0" w:space="0" w:color="auto"/>
                <w:right w:val="none" w:sz="0" w:space="0" w:color="auto"/>
              </w:divBdr>
            </w:div>
            <w:div w:id="1479224104">
              <w:marLeft w:val="0"/>
              <w:marRight w:val="0"/>
              <w:marTop w:val="0"/>
              <w:marBottom w:val="0"/>
              <w:divBdr>
                <w:top w:val="none" w:sz="0" w:space="0" w:color="auto"/>
                <w:left w:val="none" w:sz="0" w:space="0" w:color="auto"/>
                <w:bottom w:val="none" w:sz="0" w:space="0" w:color="auto"/>
                <w:right w:val="none" w:sz="0" w:space="0" w:color="auto"/>
              </w:divBdr>
            </w:div>
            <w:div w:id="607928548">
              <w:marLeft w:val="0"/>
              <w:marRight w:val="0"/>
              <w:marTop w:val="0"/>
              <w:marBottom w:val="0"/>
              <w:divBdr>
                <w:top w:val="none" w:sz="0" w:space="0" w:color="auto"/>
                <w:left w:val="none" w:sz="0" w:space="0" w:color="auto"/>
                <w:bottom w:val="none" w:sz="0" w:space="0" w:color="auto"/>
                <w:right w:val="none" w:sz="0" w:space="0" w:color="auto"/>
              </w:divBdr>
            </w:div>
            <w:div w:id="1953707740">
              <w:marLeft w:val="0"/>
              <w:marRight w:val="0"/>
              <w:marTop w:val="0"/>
              <w:marBottom w:val="0"/>
              <w:divBdr>
                <w:top w:val="none" w:sz="0" w:space="0" w:color="auto"/>
                <w:left w:val="none" w:sz="0" w:space="0" w:color="auto"/>
                <w:bottom w:val="none" w:sz="0" w:space="0" w:color="auto"/>
                <w:right w:val="none" w:sz="0" w:space="0" w:color="auto"/>
              </w:divBdr>
            </w:div>
            <w:div w:id="936213743">
              <w:marLeft w:val="0"/>
              <w:marRight w:val="0"/>
              <w:marTop w:val="0"/>
              <w:marBottom w:val="0"/>
              <w:divBdr>
                <w:top w:val="none" w:sz="0" w:space="0" w:color="auto"/>
                <w:left w:val="none" w:sz="0" w:space="0" w:color="auto"/>
                <w:bottom w:val="none" w:sz="0" w:space="0" w:color="auto"/>
                <w:right w:val="none" w:sz="0" w:space="0" w:color="auto"/>
              </w:divBdr>
            </w:div>
            <w:div w:id="2001496117">
              <w:marLeft w:val="0"/>
              <w:marRight w:val="0"/>
              <w:marTop w:val="0"/>
              <w:marBottom w:val="0"/>
              <w:divBdr>
                <w:top w:val="none" w:sz="0" w:space="0" w:color="auto"/>
                <w:left w:val="none" w:sz="0" w:space="0" w:color="auto"/>
                <w:bottom w:val="none" w:sz="0" w:space="0" w:color="auto"/>
                <w:right w:val="none" w:sz="0" w:space="0" w:color="auto"/>
              </w:divBdr>
            </w:div>
            <w:div w:id="1553538083">
              <w:marLeft w:val="0"/>
              <w:marRight w:val="0"/>
              <w:marTop w:val="0"/>
              <w:marBottom w:val="0"/>
              <w:divBdr>
                <w:top w:val="none" w:sz="0" w:space="0" w:color="auto"/>
                <w:left w:val="none" w:sz="0" w:space="0" w:color="auto"/>
                <w:bottom w:val="none" w:sz="0" w:space="0" w:color="auto"/>
                <w:right w:val="none" w:sz="0" w:space="0" w:color="auto"/>
              </w:divBdr>
            </w:div>
            <w:div w:id="2113821483">
              <w:marLeft w:val="0"/>
              <w:marRight w:val="0"/>
              <w:marTop w:val="0"/>
              <w:marBottom w:val="0"/>
              <w:divBdr>
                <w:top w:val="none" w:sz="0" w:space="0" w:color="auto"/>
                <w:left w:val="none" w:sz="0" w:space="0" w:color="auto"/>
                <w:bottom w:val="none" w:sz="0" w:space="0" w:color="auto"/>
                <w:right w:val="none" w:sz="0" w:space="0" w:color="auto"/>
              </w:divBdr>
            </w:div>
            <w:div w:id="564796928">
              <w:marLeft w:val="0"/>
              <w:marRight w:val="0"/>
              <w:marTop w:val="0"/>
              <w:marBottom w:val="0"/>
              <w:divBdr>
                <w:top w:val="none" w:sz="0" w:space="0" w:color="auto"/>
                <w:left w:val="none" w:sz="0" w:space="0" w:color="auto"/>
                <w:bottom w:val="none" w:sz="0" w:space="0" w:color="auto"/>
                <w:right w:val="none" w:sz="0" w:space="0" w:color="auto"/>
              </w:divBdr>
            </w:div>
            <w:div w:id="2092727697">
              <w:marLeft w:val="0"/>
              <w:marRight w:val="0"/>
              <w:marTop w:val="0"/>
              <w:marBottom w:val="0"/>
              <w:divBdr>
                <w:top w:val="none" w:sz="0" w:space="0" w:color="auto"/>
                <w:left w:val="none" w:sz="0" w:space="0" w:color="auto"/>
                <w:bottom w:val="none" w:sz="0" w:space="0" w:color="auto"/>
                <w:right w:val="none" w:sz="0" w:space="0" w:color="auto"/>
              </w:divBdr>
            </w:div>
            <w:div w:id="1173489459">
              <w:marLeft w:val="0"/>
              <w:marRight w:val="0"/>
              <w:marTop w:val="0"/>
              <w:marBottom w:val="0"/>
              <w:divBdr>
                <w:top w:val="none" w:sz="0" w:space="0" w:color="auto"/>
                <w:left w:val="none" w:sz="0" w:space="0" w:color="auto"/>
                <w:bottom w:val="none" w:sz="0" w:space="0" w:color="auto"/>
                <w:right w:val="none" w:sz="0" w:space="0" w:color="auto"/>
              </w:divBdr>
            </w:div>
            <w:div w:id="1205172329">
              <w:marLeft w:val="0"/>
              <w:marRight w:val="0"/>
              <w:marTop w:val="0"/>
              <w:marBottom w:val="0"/>
              <w:divBdr>
                <w:top w:val="none" w:sz="0" w:space="0" w:color="auto"/>
                <w:left w:val="none" w:sz="0" w:space="0" w:color="auto"/>
                <w:bottom w:val="none" w:sz="0" w:space="0" w:color="auto"/>
                <w:right w:val="none" w:sz="0" w:space="0" w:color="auto"/>
              </w:divBdr>
            </w:div>
            <w:div w:id="2096394913">
              <w:marLeft w:val="0"/>
              <w:marRight w:val="0"/>
              <w:marTop w:val="0"/>
              <w:marBottom w:val="0"/>
              <w:divBdr>
                <w:top w:val="none" w:sz="0" w:space="0" w:color="auto"/>
                <w:left w:val="none" w:sz="0" w:space="0" w:color="auto"/>
                <w:bottom w:val="none" w:sz="0" w:space="0" w:color="auto"/>
                <w:right w:val="none" w:sz="0" w:space="0" w:color="auto"/>
              </w:divBdr>
            </w:div>
            <w:div w:id="1196505709">
              <w:marLeft w:val="0"/>
              <w:marRight w:val="0"/>
              <w:marTop w:val="0"/>
              <w:marBottom w:val="0"/>
              <w:divBdr>
                <w:top w:val="none" w:sz="0" w:space="0" w:color="auto"/>
                <w:left w:val="none" w:sz="0" w:space="0" w:color="auto"/>
                <w:bottom w:val="none" w:sz="0" w:space="0" w:color="auto"/>
                <w:right w:val="none" w:sz="0" w:space="0" w:color="auto"/>
              </w:divBdr>
            </w:div>
            <w:div w:id="192040190">
              <w:marLeft w:val="0"/>
              <w:marRight w:val="0"/>
              <w:marTop w:val="0"/>
              <w:marBottom w:val="0"/>
              <w:divBdr>
                <w:top w:val="none" w:sz="0" w:space="0" w:color="auto"/>
                <w:left w:val="none" w:sz="0" w:space="0" w:color="auto"/>
                <w:bottom w:val="none" w:sz="0" w:space="0" w:color="auto"/>
                <w:right w:val="none" w:sz="0" w:space="0" w:color="auto"/>
              </w:divBdr>
            </w:div>
            <w:div w:id="1175992714">
              <w:marLeft w:val="0"/>
              <w:marRight w:val="0"/>
              <w:marTop w:val="0"/>
              <w:marBottom w:val="0"/>
              <w:divBdr>
                <w:top w:val="none" w:sz="0" w:space="0" w:color="auto"/>
                <w:left w:val="none" w:sz="0" w:space="0" w:color="auto"/>
                <w:bottom w:val="none" w:sz="0" w:space="0" w:color="auto"/>
                <w:right w:val="none" w:sz="0" w:space="0" w:color="auto"/>
              </w:divBdr>
            </w:div>
            <w:div w:id="1864049773">
              <w:marLeft w:val="0"/>
              <w:marRight w:val="0"/>
              <w:marTop w:val="0"/>
              <w:marBottom w:val="0"/>
              <w:divBdr>
                <w:top w:val="none" w:sz="0" w:space="0" w:color="auto"/>
                <w:left w:val="none" w:sz="0" w:space="0" w:color="auto"/>
                <w:bottom w:val="none" w:sz="0" w:space="0" w:color="auto"/>
                <w:right w:val="none" w:sz="0" w:space="0" w:color="auto"/>
              </w:divBdr>
            </w:div>
            <w:div w:id="183980143">
              <w:marLeft w:val="0"/>
              <w:marRight w:val="0"/>
              <w:marTop w:val="0"/>
              <w:marBottom w:val="0"/>
              <w:divBdr>
                <w:top w:val="none" w:sz="0" w:space="0" w:color="auto"/>
                <w:left w:val="none" w:sz="0" w:space="0" w:color="auto"/>
                <w:bottom w:val="none" w:sz="0" w:space="0" w:color="auto"/>
                <w:right w:val="none" w:sz="0" w:space="0" w:color="auto"/>
              </w:divBdr>
            </w:div>
            <w:div w:id="1120614022">
              <w:marLeft w:val="0"/>
              <w:marRight w:val="0"/>
              <w:marTop w:val="0"/>
              <w:marBottom w:val="0"/>
              <w:divBdr>
                <w:top w:val="none" w:sz="0" w:space="0" w:color="auto"/>
                <w:left w:val="none" w:sz="0" w:space="0" w:color="auto"/>
                <w:bottom w:val="none" w:sz="0" w:space="0" w:color="auto"/>
                <w:right w:val="none" w:sz="0" w:space="0" w:color="auto"/>
              </w:divBdr>
            </w:div>
            <w:div w:id="1572353868">
              <w:marLeft w:val="0"/>
              <w:marRight w:val="0"/>
              <w:marTop w:val="0"/>
              <w:marBottom w:val="0"/>
              <w:divBdr>
                <w:top w:val="none" w:sz="0" w:space="0" w:color="auto"/>
                <w:left w:val="none" w:sz="0" w:space="0" w:color="auto"/>
                <w:bottom w:val="none" w:sz="0" w:space="0" w:color="auto"/>
                <w:right w:val="none" w:sz="0" w:space="0" w:color="auto"/>
              </w:divBdr>
            </w:div>
            <w:div w:id="1697803686">
              <w:marLeft w:val="0"/>
              <w:marRight w:val="0"/>
              <w:marTop w:val="0"/>
              <w:marBottom w:val="0"/>
              <w:divBdr>
                <w:top w:val="none" w:sz="0" w:space="0" w:color="auto"/>
                <w:left w:val="none" w:sz="0" w:space="0" w:color="auto"/>
                <w:bottom w:val="none" w:sz="0" w:space="0" w:color="auto"/>
                <w:right w:val="none" w:sz="0" w:space="0" w:color="auto"/>
              </w:divBdr>
            </w:div>
            <w:div w:id="668484970">
              <w:marLeft w:val="0"/>
              <w:marRight w:val="0"/>
              <w:marTop w:val="0"/>
              <w:marBottom w:val="0"/>
              <w:divBdr>
                <w:top w:val="none" w:sz="0" w:space="0" w:color="auto"/>
                <w:left w:val="none" w:sz="0" w:space="0" w:color="auto"/>
                <w:bottom w:val="none" w:sz="0" w:space="0" w:color="auto"/>
                <w:right w:val="none" w:sz="0" w:space="0" w:color="auto"/>
              </w:divBdr>
            </w:div>
            <w:div w:id="175117999">
              <w:marLeft w:val="0"/>
              <w:marRight w:val="0"/>
              <w:marTop w:val="0"/>
              <w:marBottom w:val="0"/>
              <w:divBdr>
                <w:top w:val="none" w:sz="0" w:space="0" w:color="auto"/>
                <w:left w:val="none" w:sz="0" w:space="0" w:color="auto"/>
                <w:bottom w:val="none" w:sz="0" w:space="0" w:color="auto"/>
                <w:right w:val="none" w:sz="0" w:space="0" w:color="auto"/>
              </w:divBdr>
            </w:div>
            <w:div w:id="1161310448">
              <w:marLeft w:val="0"/>
              <w:marRight w:val="0"/>
              <w:marTop w:val="0"/>
              <w:marBottom w:val="0"/>
              <w:divBdr>
                <w:top w:val="none" w:sz="0" w:space="0" w:color="auto"/>
                <w:left w:val="none" w:sz="0" w:space="0" w:color="auto"/>
                <w:bottom w:val="none" w:sz="0" w:space="0" w:color="auto"/>
                <w:right w:val="none" w:sz="0" w:space="0" w:color="auto"/>
              </w:divBdr>
            </w:div>
            <w:div w:id="1792239561">
              <w:marLeft w:val="0"/>
              <w:marRight w:val="0"/>
              <w:marTop w:val="0"/>
              <w:marBottom w:val="0"/>
              <w:divBdr>
                <w:top w:val="none" w:sz="0" w:space="0" w:color="auto"/>
                <w:left w:val="none" w:sz="0" w:space="0" w:color="auto"/>
                <w:bottom w:val="none" w:sz="0" w:space="0" w:color="auto"/>
                <w:right w:val="none" w:sz="0" w:space="0" w:color="auto"/>
              </w:divBdr>
            </w:div>
            <w:div w:id="1021204779">
              <w:marLeft w:val="0"/>
              <w:marRight w:val="0"/>
              <w:marTop w:val="0"/>
              <w:marBottom w:val="0"/>
              <w:divBdr>
                <w:top w:val="none" w:sz="0" w:space="0" w:color="auto"/>
                <w:left w:val="none" w:sz="0" w:space="0" w:color="auto"/>
                <w:bottom w:val="none" w:sz="0" w:space="0" w:color="auto"/>
                <w:right w:val="none" w:sz="0" w:space="0" w:color="auto"/>
              </w:divBdr>
            </w:div>
            <w:div w:id="1512331302">
              <w:marLeft w:val="0"/>
              <w:marRight w:val="0"/>
              <w:marTop w:val="0"/>
              <w:marBottom w:val="0"/>
              <w:divBdr>
                <w:top w:val="none" w:sz="0" w:space="0" w:color="auto"/>
                <w:left w:val="none" w:sz="0" w:space="0" w:color="auto"/>
                <w:bottom w:val="none" w:sz="0" w:space="0" w:color="auto"/>
                <w:right w:val="none" w:sz="0" w:space="0" w:color="auto"/>
              </w:divBdr>
            </w:div>
            <w:div w:id="1394084387">
              <w:marLeft w:val="0"/>
              <w:marRight w:val="0"/>
              <w:marTop w:val="0"/>
              <w:marBottom w:val="0"/>
              <w:divBdr>
                <w:top w:val="none" w:sz="0" w:space="0" w:color="auto"/>
                <w:left w:val="none" w:sz="0" w:space="0" w:color="auto"/>
                <w:bottom w:val="none" w:sz="0" w:space="0" w:color="auto"/>
                <w:right w:val="none" w:sz="0" w:space="0" w:color="auto"/>
              </w:divBdr>
            </w:div>
            <w:div w:id="1901868547">
              <w:marLeft w:val="0"/>
              <w:marRight w:val="0"/>
              <w:marTop w:val="0"/>
              <w:marBottom w:val="0"/>
              <w:divBdr>
                <w:top w:val="none" w:sz="0" w:space="0" w:color="auto"/>
                <w:left w:val="none" w:sz="0" w:space="0" w:color="auto"/>
                <w:bottom w:val="none" w:sz="0" w:space="0" w:color="auto"/>
                <w:right w:val="none" w:sz="0" w:space="0" w:color="auto"/>
              </w:divBdr>
            </w:div>
            <w:div w:id="631668284">
              <w:marLeft w:val="0"/>
              <w:marRight w:val="0"/>
              <w:marTop w:val="0"/>
              <w:marBottom w:val="0"/>
              <w:divBdr>
                <w:top w:val="none" w:sz="0" w:space="0" w:color="auto"/>
                <w:left w:val="none" w:sz="0" w:space="0" w:color="auto"/>
                <w:bottom w:val="none" w:sz="0" w:space="0" w:color="auto"/>
                <w:right w:val="none" w:sz="0" w:space="0" w:color="auto"/>
              </w:divBdr>
            </w:div>
            <w:div w:id="1856771750">
              <w:marLeft w:val="0"/>
              <w:marRight w:val="0"/>
              <w:marTop w:val="0"/>
              <w:marBottom w:val="0"/>
              <w:divBdr>
                <w:top w:val="none" w:sz="0" w:space="0" w:color="auto"/>
                <w:left w:val="none" w:sz="0" w:space="0" w:color="auto"/>
                <w:bottom w:val="none" w:sz="0" w:space="0" w:color="auto"/>
                <w:right w:val="none" w:sz="0" w:space="0" w:color="auto"/>
              </w:divBdr>
            </w:div>
            <w:div w:id="1724871413">
              <w:marLeft w:val="0"/>
              <w:marRight w:val="0"/>
              <w:marTop w:val="0"/>
              <w:marBottom w:val="0"/>
              <w:divBdr>
                <w:top w:val="none" w:sz="0" w:space="0" w:color="auto"/>
                <w:left w:val="none" w:sz="0" w:space="0" w:color="auto"/>
                <w:bottom w:val="none" w:sz="0" w:space="0" w:color="auto"/>
                <w:right w:val="none" w:sz="0" w:space="0" w:color="auto"/>
              </w:divBdr>
            </w:div>
            <w:div w:id="119893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file:///C:\Users\petrp\OneDrive\Plocha\Petr%20Svoboda%20-%20BP%20-%20Informa&#269;n&#237;%20syst&#233;m%20pro%20spr&#225;vu%20v&#253;ukov&#253;ch%20kurz&#367;%20programov&#225;n&#237;.docx" TargetMode="External"/><Relationship Id="rId26" Type="http://schemas.openxmlformats.org/officeDocument/2006/relationships/chart" Target="charts/chart1.xml"/><Relationship Id="rId39" Type="http://schemas.openxmlformats.org/officeDocument/2006/relationships/image" Target="media/image13.png"/><Relationship Id="rId21" Type="http://schemas.openxmlformats.org/officeDocument/2006/relationships/hyperlink" Target="file:///C:\Users\petrp\OneDrive\Plocha\Petr%20Svoboda%20-%20BP%20-%20Informa&#269;n&#237;%20syst&#233;m%20pro%20spr&#225;vu%20v&#253;ukov&#253;ch%20kurz&#367;%20programov&#225;n&#237;.docx"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hyperlink" Target="https://github.com/petrpepe/course-management-is" TargetMode="External"/><Relationship Id="rId50" Type="http://schemas.openxmlformats.org/officeDocument/2006/relationships/image" Target="media/image21.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petrp\OneDrive\Plocha\Petr%20Svoboda%20-%20BP%20-%20Informa&#269;n&#237;%20syst&#233;m%20pro%20spr&#225;vu%20v&#253;ukov&#253;ch%20kurz&#367;%20programov&#225;n&#237;.docx" TargetMode="External"/><Relationship Id="rId29" Type="http://schemas.openxmlformats.org/officeDocument/2006/relationships/image" Target="media/image3.png"/><Relationship Id="rId11" Type="http://schemas.openxmlformats.org/officeDocument/2006/relationships/image" Target="media/image1.jpeg"/><Relationship Id="rId24" Type="http://schemas.openxmlformats.org/officeDocument/2006/relationships/hyperlink" Target="file:///C:\Users\petrp\OneDrive\Plocha\Petr%20Svoboda%20-%20BP%20-%20Informa&#269;n&#237;%20syst&#233;m%20pro%20spr&#225;vu%20v&#253;ukov&#253;ch%20kurz&#367;%20programov&#225;n&#237;.docx"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file:///C:\Users\petrp\OneDrive\Plocha\Petr%20Svoboda%20-%20BP%20-%20Informa&#269;n&#237;%20syst&#233;m%20pro%20spr&#225;vu%20v&#253;ukov&#253;ch%20kurz&#367;%20programov&#225;n&#237;.docx"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hyperlink" Target="file:///C:\Users\petrp\OneDrive\Plocha\Petr%20Svoboda%20-%20BP%20-%20Informa&#269;n&#237;%20syst&#233;m%20pro%20spr&#225;vu%20v&#253;ukov&#253;ch%20kurz&#367;%20programov&#225;n&#237;.docx" TargetMode="External"/><Relationship Id="rId27" Type="http://schemas.openxmlformats.org/officeDocument/2006/relationships/chart" Target="charts/chart2.xml"/><Relationship Id="rId30" Type="http://schemas.openxmlformats.org/officeDocument/2006/relationships/image" Target="media/image4.emf"/><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hyperlink" Target="https://sis-cr.onrender.com/" TargetMode="External"/><Relationship Id="rId8" Type="http://schemas.openxmlformats.org/officeDocument/2006/relationships/webSettings" Target="webSettings.xml"/><Relationship Id="rId51" Type="http://schemas.openxmlformats.org/officeDocument/2006/relationships/image" Target="media/image22.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file:///C:\Users\petrp\OneDrive\Plocha\Petr%20Svoboda%20-%20BP%20-%20Informa&#269;n&#237;%20syst&#233;m%20pro%20spr&#225;vu%20v&#253;ukov&#253;ch%20kurz&#367;%20programov&#225;n&#237;.docx" TargetMode="External"/><Relationship Id="rId25" Type="http://schemas.openxmlformats.org/officeDocument/2006/relationships/hyperlink" Target="file:///C:\Users\petrp\OneDrive\Plocha\Petr%20Svoboda%20-%20BP%20-%20Informa&#269;n&#237;%20syst&#233;m%20pro%20spr&#225;vu%20v&#253;ukov&#253;ch%20kurz&#367;%20programov&#225;n&#237;.docx"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footer" Target="footer5.xml"/><Relationship Id="rId20" Type="http://schemas.openxmlformats.org/officeDocument/2006/relationships/hyperlink" Target="file:///C:\Users\petrp\OneDrive\Plocha\Petr%20Svoboda%20-%20BP%20-%20Informa&#269;n&#237;%20syst&#233;m%20pro%20spr&#225;vu%20v&#253;ukov&#253;ch%20kurz&#367;%20programov&#225;n&#237;.docx" TargetMode="External"/><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4.xml"/><Relationship Id="rId23" Type="http://schemas.openxmlformats.org/officeDocument/2006/relationships/hyperlink" Target="file:///C:\Users\petrp\OneDrive\Plocha\Petr%20Svoboda%20-%20BP%20-%20Informa&#269;n&#237;%20syst&#233;m%20pro%20spr&#225;vu%20v&#253;ukov&#253;ch%20kurz&#367;%20programov&#225;n&#237;.docx"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etrp\OneDrive\Plocha\BP\Coderebels%20po&#269;t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etrp\OneDrive\Plocha\BP\Coderebels%20po&#269;t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Počty </a:t>
            </a:r>
            <a:r>
              <a:rPr lang="cs-CZ" baseline="0"/>
              <a:t>kurzů</a:t>
            </a:r>
            <a:endParaRPr lang="cs-CZ"/>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stacked"/>
        <c:varyColors val="0"/>
        <c:ser>
          <c:idx val="0"/>
          <c:order val="0"/>
          <c:tx>
            <c:strRef>
              <c:f>List1!$D$1</c:f>
              <c:strCache>
                <c:ptCount val="1"/>
                <c:pt idx="0">
                  <c:v>Školy (80)</c:v>
                </c:pt>
              </c:strCache>
            </c:strRef>
          </c:tx>
          <c:spPr>
            <a:solidFill>
              <a:schemeClr val="accent1"/>
            </a:solidFill>
            <a:ln>
              <a:noFill/>
            </a:ln>
            <a:effectLst/>
          </c:spPr>
          <c:invertIfNegative val="0"/>
          <c:cat>
            <c:strRef>
              <c:f>List1!$A$2:$A$7</c:f>
              <c:strCache>
                <c:ptCount val="6"/>
                <c:pt idx="0">
                  <c:v>2017/18</c:v>
                </c:pt>
                <c:pt idx="1">
                  <c:v>2018/19</c:v>
                </c:pt>
                <c:pt idx="2">
                  <c:v>2019/20</c:v>
                </c:pt>
                <c:pt idx="3">
                  <c:v>2020/21</c:v>
                </c:pt>
                <c:pt idx="4">
                  <c:v>2021/22</c:v>
                </c:pt>
                <c:pt idx="5">
                  <c:v>1. pol 2022/23</c:v>
                </c:pt>
              </c:strCache>
            </c:strRef>
          </c:cat>
          <c:val>
            <c:numRef>
              <c:f>List1!$D$2:$D$7</c:f>
              <c:numCache>
                <c:formatCode>General</c:formatCode>
                <c:ptCount val="6"/>
                <c:pt idx="0">
                  <c:v>1</c:v>
                </c:pt>
                <c:pt idx="1">
                  <c:v>6</c:v>
                </c:pt>
                <c:pt idx="2">
                  <c:v>7</c:v>
                </c:pt>
                <c:pt idx="3">
                  <c:v>9</c:v>
                </c:pt>
                <c:pt idx="4">
                  <c:v>20</c:v>
                </c:pt>
                <c:pt idx="5">
                  <c:v>19</c:v>
                </c:pt>
              </c:numCache>
            </c:numRef>
          </c:val>
          <c:extLst>
            <c:ext xmlns:c16="http://schemas.microsoft.com/office/drawing/2014/chart" uri="{C3380CC4-5D6E-409C-BE32-E72D297353CC}">
              <c16:uniqueId val="{00000000-3535-4C2C-AC5E-0DCBA4423438}"/>
            </c:ext>
          </c:extLst>
        </c:ser>
        <c:ser>
          <c:idx val="1"/>
          <c:order val="1"/>
          <c:tx>
            <c:strRef>
              <c:f>List1!$F$1</c:f>
              <c:strCache>
                <c:ptCount val="1"/>
                <c:pt idx="0">
                  <c:v>Online (88)</c:v>
                </c:pt>
              </c:strCache>
            </c:strRef>
          </c:tx>
          <c:spPr>
            <a:solidFill>
              <a:schemeClr val="accent2"/>
            </a:solidFill>
            <a:ln>
              <a:noFill/>
            </a:ln>
            <a:effectLst/>
          </c:spPr>
          <c:invertIfNegative val="0"/>
          <c:cat>
            <c:strRef>
              <c:f>List1!$A$2:$A$7</c:f>
              <c:strCache>
                <c:ptCount val="6"/>
                <c:pt idx="0">
                  <c:v>2017/18</c:v>
                </c:pt>
                <c:pt idx="1">
                  <c:v>2018/19</c:v>
                </c:pt>
                <c:pt idx="2">
                  <c:v>2019/20</c:v>
                </c:pt>
                <c:pt idx="3">
                  <c:v>2020/21</c:v>
                </c:pt>
                <c:pt idx="4">
                  <c:v>2021/22</c:v>
                </c:pt>
                <c:pt idx="5">
                  <c:v>1. pol 2022/23</c:v>
                </c:pt>
              </c:strCache>
            </c:strRef>
          </c:cat>
          <c:val>
            <c:numRef>
              <c:f>List1!$F$2:$F$7</c:f>
              <c:numCache>
                <c:formatCode>General</c:formatCode>
                <c:ptCount val="6"/>
                <c:pt idx="0">
                  <c:v>0</c:v>
                </c:pt>
                <c:pt idx="1">
                  <c:v>0</c:v>
                </c:pt>
                <c:pt idx="2">
                  <c:v>7</c:v>
                </c:pt>
                <c:pt idx="3">
                  <c:v>10</c:v>
                </c:pt>
                <c:pt idx="4">
                  <c:v>18</c:v>
                </c:pt>
                <c:pt idx="5">
                  <c:v>23</c:v>
                </c:pt>
              </c:numCache>
            </c:numRef>
          </c:val>
          <c:extLst>
            <c:ext xmlns:c16="http://schemas.microsoft.com/office/drawing/2014/chart" uri="{C3380CC4-5D6E-409C-BE32-E72D297353CC}">
              <c16:uniqueId val="{00000001-3535-4C2C-AC5E-0DCBA4423438}"/>
            </c:ext>
          </c:extLst>
        </c:ser>
        <c:ser>
          <c:idx val="2"/>
          <c:order val="2"/>
          <c:tx>
            <c:strRef>
              <c:f>List1!$G$1</c:f>
              <c:strCache>
                <c:ptCount val="1"/>
                <c:pt idx="0">
                  <c:v>Offline (4)</c:v>
                </c:pt>
              </c:strCache>
            </c:strRef>
          </c:tx>
          <c:spPr>
            <a:solidFill>
              <a:schemeClr val="accent3"/>
            </a:solidFill>
            <a:ln>
              <a:noFill/>
            </a:ln>
            <a:effectLst/>
          </c:spPr>
          <c:invertIfNegative val="0"/>
          <c:cat>
            <c:strRef>
              <c:f>List1!$A$2:$A$7</c:f>
              <c:strCache>
                <c:ptCount val="6"/>
                <c:pt idx="0">
                  <c:v>2017/18</c:v>
                </c:pt>
                <c:pt idx="1">
                  <c:v>2018/19</c:v>
                </c:pt>
                <c:pt idx="2">
                  <c:v>2019/20</c:v>
                </c:pt>
                <c:pt idx="3">
                  <c:v>2020/21</c:v>
                </c:pt>
                <c:pt idx="4">
                  <c:v>2021/22</c:v>
                </c:pt>
                <c:pt idx="5">
                  <c:v>1. pol 2022/23</c:v>
                </c:pt>
              </c:strCache>
            </c:strRef>
          </c:cat>
          <c:val>
            <c:numRef>
              <c:f>List1!$G$2:$G$7</c:f>
              <c:numCache>
                <c:formatCode>General</c:formatCode>
                <c:ptCount val="6"/>
                <c:pt idx="0">
                  <c:v>3</c:v>
                </c:pt>
                <c:pt idx="1">
                  <c:v>0</c:v>
                </c:pt>
                <c:pt idx="2">
                  <c:v>0</c:v>
                </c:pt>
                <c:pt idx="3">
                  <c:v>1</c:v>
                </c:pt>
                <c:pt idx="4">
                  <c:v>0</c:v>
                </c:pt>
                <c:pt idx="5">
                  <c:v>0</c:v>
                </c:pt>
              </c:numCache>
            </c:numRef>
          </c:val>
          <c:extLst>
            <c:ext xmlns:c16="http://schemas.microsoft.com/office/drawing/2014/chart" uri="{C3380CC4-5D6E-409C-BE32-E72D297353CC}">
              <c16:uniqueId val="{00000002-3535-4C2C-AC5E-0DCBA4423438}"/>
            </c:ext>
          </c:extLst>
        </c:ser>
        <c:ser>
          <c:idx val="3"/>
          <c:order val="3"/>
          <c:tx>
            <c:strRef>
              <c:f>List1!$E$1</c:f>
              <c:strCache>
                <c:ptCount val="1"/>
                <c:pt idx="0">
                  <c:v>Firmy (25)</c:v>
                </c:pt>
              </c:strCache>
            </c:strRef>
          </c:tx>
          <c:spPr>
            <a:solidFill>
              <a:schemeClr val="accent4"/>
            </a:solidFill>
            <a:ln>
              <a:noFill/>
            </a:ln>
            <a:effectLst/>
          </c:spPr>
          <c:invertIfNegative val="0"/>
          <c:val>
            <c:numRef>
              <c:f>List1!$E$2:$E$7</c:f>
              <c:numCache>
                <c:formatCode>General</c:formatCode>
                <c:ptCount val="6"/>
                <c:pt idx="0">
                  <c:v>0</c:v>
                </c:pt>
                <c:pt idx="1">
                  <c:v>3</c:v>
                </c:pt>
                <c:pt idx="2">
                  <c:v>3</c:v>
                </c:pt>
                <c:pt idx="3">
                  <c:v>9</c:v>
                </c:pt>
                <c:pt idx="4">
                  <c:v>9</c:v>
                </c:pt>
                <c:pt idx="5">
                  <c:v>0</c:v>
                </c:pt>
              </c:numCache>
            </c:numRef>
          </c:val>
          <c:extLst>
            <c:ext xmlns:c16="http://schemas.microsoft.com/office/drawing/2014/chart" uri="{C3380CC4-5D6E-409C-BE32-E72D297353CC}">
              <c16:uniqueId val="{00000003-3535-4C2C-AC5E-0DCBA4423438}"/>
            </c:ext>
          </c:extLst>
        </c:ser>
        <c:dLbls>
          <c:showLegendKey val="0"/>
          <c:showVal val="0"/>
          <c:showCatName val="0"/>
          <c:showSerName val="0"/>
          <c:showPercent val="0"/>
          <c:showBubbleSize val="0"/>
        </c:dLbls>
        <c:gapWidth val="150"/>
        <c:overlap val="100"/>
        <c:axId val="1887521936"/>
        <c:axId val="1887521520"/>
      </c:barChart>
      <c:catAx>
        <c:axId val="1887521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887521520"/>
        <c:crosses val="autoZero"/>
        <c:auto val="1"/>
        <c:lblAlgn val="ctr"/>
        <c:lblOffset val="100"/>
        <c:noMultiLvlLbl val="0"/>
      </c:catAx>
      <c:valAx>
        <c:axId val="1887521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887521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Počty</a:t>
            </a:r>
            <a:r>
              <a:rPr lang="cs-CZ" baseline="0"/>
              <a:t> dětí a lektorů</a:t>
            </a:r>
            <a:endParaRPr lang="cs-CZ"/>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lineChart>
        <c:grouping val="standard"/>
        <c:varyColors val="0"/>
        <c:ser>
          <c:idx val="0"/>
          <c:order val="0"/>
          <c:tx>
            <c:strRef>
              <c:f>List1!$B$1</c:f>
              <c:strCache>
                <c:ptCount val="1"/>
                <c:pt idx="0">
                  <c:v>Děti (891)</c:v>
                </c:pt>
              </c:strCache>
            </c:strRef>
          </c:tx>
          <c:spPr>
            <a:ln w="28575" cap="rnd">
              <a:solidFill>
                <a:schemeClr val="accent1"/>
              </a:solidFill>
              <a:round/>
            </a:ln>
            <a:effectLst/>
          </c:spPr>
          <c:marker>
            <c:symbol val="none"/>
          </c:marker>
          <c:cat>
            <c:strRef>
              <c:f>List1!$A$2:$A$7</c:f>
              <c:strCache>
                <c:ptCount val="6"/>
                <c:pt idx="0">
                  <c:v>2017/18</c:v>
                </c:pt>
                <c:pt idx="1">
                  <c:v>2018/19</c:v>
                </c:pt>
                <c:pt idx="2">
                  <c:v>2019/20</c:v>
                </c:pt>
                <c:pt idx="3">
                  <c:v>2020/21</c:v>
                </c:pt>
                <c:pt idx="4">
                  <c:v>2021/22</c:v>
                </c:pt>
                <c:pt idx="5">
                  <c:v>1. pol 2022/23</c:v>
                </c:pt>
              </c:strCache>
            </c:strRef>
          </c:cat>
          <c:val>
            <c:numRef>
              <c:f>List1!$B$2:$B$7</c:f>
              <c:numCache>
                <c:formatCode>General</c:formatCode>
                <c:ptCount val="6"/>
                <c:pt idx="0">
                  <c:v>45</c:v>
                </c:pt>
                <c:pt idx="1">
                  <c:v>75</c:v>
                </c:pt>
                <c:pt idx="2">
                  <c:v>116</c:v>
                </c:pt>
                <c:pt idx="3">
                  <c:v>147</c:v>
                </c:pt>
                <c:pt idx="4">
                  <c:v>286</c:v>
                </c:pt>
                <c:pt idx="5">
                  <c:v>222</c:v>
                </c:pt>
              </c:numCache>
            </c:numRef>
          </c:val>
          <c:smooth val="0"/>
          <c:extLst>
            <c:ext xmlns:c16="http://schemas.microsoft.com/office/drawing/2014/chart" uri="{C3380CC4-5D6E-409C-BE32-E72D297353CC}">
              <c16:uniqueId val="{00000000-7C1D-44A0-AAD2-CF5E2390FB9F}"/>
            </c:ext>
          </c:extLst>
        </c:ser>
        <c:ser>
          <c:idx val="1"/>
          <c:order val="1"/>
          <c:tx>
            <c:strRef>
              <c:f>List1!$C$1</c:f>
              <c:strCache>
                <c:ptCount val="1"/>
                <c:pt idx="0">
                  <c:v>Lektoři (47)</c:v>
                </c:pt>
              </c:strCache>
            </c:strRef>
          </c:tx>
          <c:spPr>
            <a:ln w="28575" cap="rnd">
              <a:solidFill>
                <a:schemeClr val="accent2"/>
              </a:solidFill>
              <a:round/>
            </a:ln>
            <a:effectLst/>
          </c:spPr>
          <c:marker>
            <c:symbol val="none"/>
          </c:marker>
          <c:cat>
            <c:strRef>
              <c:f>List1!$A$2:$A$7</c:f>
              <c:strCache>
                <c:ptCount val="6"/>
                <c:pt idx="0">
                  <c:v>2017/18</c:v>
                </c:pt>
                <c:pt idx="1">
                  <c:v>2018/19</c:v>
                </c:pt>
                <c:pt idx="2">
                  <c:v>2019/20</c:v>
                </c:pt>
                <c:pt idx="3">
                  <c:v>2020/21</c:v>
                </c:pt>
                <c:pt idx="4">
                  <c:v>2021/22</c:v>
                </c:pt>
                <c:pt idx="5">
                  <c:v>1. pol 2022/23</c:v>
                </c:pt>
              </c:strCache>
            </c:strRef>
          </c:cat>
          <c:val>
            <c:numRef>
              <c:f>List1!$C$2:$C$7</c:f>
              <c:numCache>
                <c:formatCode>General</c:formatCode>
                <c:ptCount val="6"/>
                <c:pt idx="0">
                  <c:v>4</c:v>
                </c:pt>
                <c:pt idx="1">
                  <c:v>5</c:v>
                </c:pt>
                <c:pt idx="2">
                  <c:v>5</c:v>
                </c:pt>
                <c:pt idx="3">
                  <c:v>9</c:v>
                </c:pt>
                <c:pt idx="4">
                  <c:v>11</c:v>
                </c:pt>
                <c:pt idx="5">
                  <c:v>13</c:v>
                </c:pt>
              </c:numCache>
            </c:numRef>
          </c:val>
          <c:smooth val="0"/>
          <c:extLst>
            <c:ext xmlns:c16="http://schemas.microsoft.com/office/drawing/2014/chart" uri="{C3380CC4-5D6E-409C-BE32-E72D297353CC}">
              <c16:uniqueId val="{00000001-7C1D-44A0-AAD2-CF5E2390FB9F}"/>
            </c:ext>
          </c:extLst>
        </c:ser>
        <c:dLbls>
          <c:showLegendKey val="0"/>
          <c:showVal val="0"/>
          <c:showCatName val="0"/>
          <c:showSerName val="0"/>
          <c:showPercent val="0"/>
          <c:showBubbleSize val="0"/>
        </c:dLbls>
        <c:smooth val="0"/>
        <c:axId val="1971466096"/>
        <c:axId val="1971464848"/>
      </c:lineChart>
      <c:catAx>
        <c:axId val="1971466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971464848"/>
        <c:crosses val="autoZero"/>
        <c:auto val="1"/>
        <c:lblAlgn val="ctr"/>
        <c:lblOffset val="100"/>
        <c:noMultiLvlLbl val="0"/>
      </c:catAx>
      <c:valAx>
        <c:axId val="1971464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971466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5EAD61CDED85140BF5B934B48DD3484" ma:contentTypeVersion="13" ma:contentTypeDescription="Vytvoří nový dokument" ma:contentTypeScope="" ma:versionID="31dfe7189c0d938ba914dcafe8393322">
  <xsd:schema xmlns:xsd="http://www.w3.org/2001/XMLSchema" xmlns:xs="http://www.w3.org/2001/XMLSchema" xmlns:p="http://schemas.microsoft.com/office/2006/metadata/properties" xmlns:ns2="7fe71cfb-81ed-4b9d-9a1f-cae1a72b62ba" xmlns:ns3="184be059-f9c1-47a1-baeb-6b78fb5c2cd7" targetNamespace="http://schemas.microsoft.com/office/2006/metadata/properties" ma:root="true" ma:fieldsID="96d59ab8ef1d019bde9726e646796d00" ns2:_="" ns3:_="">
    <xsd:import namespace="7fe71cfb-81ed-4b9d-9a1f-cae1a72b62ba"/>
    <xsd:import namespace="184be059-f9c1-47a1-baeb-6b78fb5c2cd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71cfb-81ed-4b9d-9a1f-cae1a72b62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Značky obrázků" ma:readOnly="false" ma:fieldId="{5cf76f15-5ced-4ddc-b409-7134ff3c332f}" ma:taxonomyMulti="true" ma:sspId="babb5542-b20f-476f-b885-dfe2db7716b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184be059-f9c1-47a1-baeb-6b78fb5c2cd7" elementFormDefault="qualified">
    <xsd:import namespace="http://schemas.microsoft.com/office/2006/documentManagement/types"/>
    <xsd:import namespace="http://schemas.microsoft.com/office/infopath/2007/PartnerControls"/>
    <xsd:element name="SharedWithUsers" ma:index="10"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dílené s podrobnostmi" ma:internalName="SharedWithDetails" ma:readOnly="true">
      <xsd:simpleType>
        <xsd:restriction base="dms:Note">
          <xsd:maxLength value="255"/>
        </xsd:restriction>
      </xsd:simpleType>
    </xsd:element>
    <xsd:element name="TaxCatchAll" ma:index="19" nillable="true" ma:displayName="Taxonomy Catch All Column" ma:hidden="true" ma:list="{5e9b24e3-0751-412a-b275-2d618e008197}" ma:internalName="TaxCatchAll" ma:showField="CatchAllData" ma:web="184be059-f9c1-47a1-baeb-6b78fb5c2cd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fe71cfb-81ed-4b9d-9a1f-cae1a72b62ba">
      <Terms xmlns="http://schemas.microsoft.com/office/infopath/2007/PartnerControls"/>
    </lcf76f155ced4ddcb4097134ff3c332f>
    <TaxCatchAll xmlns="184be059-f9c1-47a1-baeb-6b78fb5c2cd7"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2</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3</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1</b:RefOrder>
  </b:Source>
</b:Sources>
</file>

<file path=customXml/itemProps1.xml><?xml version="1.0" encoding="utf-8"?>
<ds:datastoreItem xmlns:ds="http://schemas.openxmlformats.org/officeDocument/2006/customXml" ds:itemID="{B230A724-9AE7-49A7-A92C-AE019B423C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e71cfb-81ed-4b9d-9a1f-cae1a72b62ba"/>
    <ds:schemaRef ds:uri="184be059-f9c1-47a1-baeb-6b78fb5c2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74D791E-5CC7-4856-B07B-94D7D7F05E02}">
  <ds:schemaRefs>
    <ds:schemaRef ds:uri="http://schemas.microsoft.com/office/2006/metadata/properties"/>
    <ds:schemaRef ds:uri="http://schemas.microsoft.com/office/infopath/2007/PartnerControls"/>
    <ds:schemaRef ds:uri="7fe71cfb-81ed-4b9d-9a1f-cae1a72b62ba"/>
    <ds:schemaRef ds:uri="184be059-f9c1-47a1-baeb-6b78fb5c2cd7"/>
  </ds:schemaRefs>
</ds:datastoreItem>
</file>

<file path=customXml/itemProps3.xml><?xml version="1.0" encoding="utf-8"?>
<ds:datastoreItem xmlns:ds="http://schemas.openxmlformats.org/officeDocument/2006/customXml" ds:itemID="{D3CFF590-40AA-48C0-ADEB-03BA060BDB6A}">
  <ds:schemaRefs>
    <ds:schemaRef ds:uri="http://schemas.microsoft.com/sharepoint/v3/contenttype/forms"/>
  </ds:schemaRefs>
</ds:datastoreItem>
</file>

<file path=customXml/itemProps4.xml><?xml version="1.0" encoding="utf-8"?>
<ds:datastoreItem xmlns:ds="http://schemas.openxmlformats.org/officeDocument/2006/customXml" ds:itemID="{187916FC-5034-4623-A6FD-C729F1457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76</TotalTime>
  <Pages>79</Pages>
  <Words>27083</Words>
  <Characters>159794</Characters>
  <Application>Microsoft Office Word</Application>
  <DocSecurity>0</DocSecurity>
  <Lines>1331</Lines>
  <Paragraphs>373</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Petr Svoboda - BP - Informační systém pro správu výukových kurzů programování</vt:lpstr>
      <vt:lpstr>Šablona bakalářské/diplomové práce na FIS VŠE.</vt:lpstr>
    </vt:vector>
  </TitlesOfParts>
  <Company>VŠE</Company>
  <LinksUpToDate>false</LinksUpToDate>
  <CharactersWithSpaces>186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r Svoboda - BP - Informační systém pro správu výukových kurzů programování</dc:title>
  <dc:subject/>
  <dc:creator>Petr Svoboda</dc:creator>
  <cp:keywords>Verze_05112018</cp:keywords>
  <dc:description/>
  <cp:lastModifiedBy>Petr Svoboda</cp:lastModifiedBy>
  <cp:revision>407</cp:revision>
  <cp:lastPrinted>2023-05-08T11:52:00Z</cp:lastPrinted>
  <dcterms:created xsi:type="dcterms:W3CDTF">2020-07-21T10:39:00Z</dcterms:created>
  <dcterms:modified xsi:type="dcterms:W3CDTF">2023-11-23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MediaServiceImageTags">
    <vt:lpwstr/>
  </property>
  <property fmtid="{D5CDD505-2E9C-101B-9397-08002B2CF9AE}" pid="8" name="ContentTypeId">
    <vt:lpwstr>0x010100A5EAD61CDED85140BF5B934B48DD3484</vt:lpwstr>
  </property>
  <property fmtid="{D5CDD505-2E9C-101B-9397-08002B2CF9AE}" pid="9" name="ZOTERO_PREF_1">
    <vt:lpwstr>&lt;data data-version="3" zotero-version="6.0.27"&gt;&lt;session id="qKJSFtkN"/&gt;&lt;style id="http://www.zotero.org/styles/harvard-cite-them-right" hasBibliography="1" bibliographyStyleHasBeenSet="1"/&gt;&lt;prefs&gt;&lt;pref name="fieldType" value="Field"/&gt;&lt;pref name="automatic</vt:lpwstr>
  </property>
  <property fmtid="{D5CDD505-2E9C-101B-9397-08002B2CF9AE}" pid="10" name="ZOTERO_PREF_2">
    <vt:lpwstr>JournalAbbreviations" value="true"/&gt;&lt;/prefs&gt;&lt;/data&gt;</vt:lpwstr>
  </property>
</Properties>
</file>